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5FAD6" w14:textId="7A7E17B1" w:rsidR="000E144A" w:rsidRPr="005817B5" w:rsidRDefault="00833190" w:rsidP="008E750D">
      <w:pPr>
        <w:pStyle w:val="Title"/>
        <w:rPr>
          <w:sz w:val="24"/>
          <w:szCs w:val="24"/>
        </w:rPr>
      </w:pPr>
      <w:r w:rsidRPr="005817B5">
        <w:rPr>
          <w:sz w:val="24"/>
          <w:szCs w:val="24"/>
        </w:rPr>
        <w:t xml:space="preserve">Player Performance Prediction </w:t>
      </w:r>
      <w:r w:rsidR="008E750D" w:rsidRPr="005817B5">
        <w:rPr>
          <w:sz w:val="24"/>
          <w:szCs w:val="24"/>
        </w:rPr>
        <w:t xml:space="preserve">and Starting Eleven </w:t>
      </w:r>
      <w:r w:rsidR="000C6F0F">
        <w:rPr>
          <w:sz w:val="24"/>
          <w:szCs w:val="24"/>
        </w:rPr>
        <w:t>S</w:t>
      </w:r>
      <w:r w:rsidR="008E750D" w:rsidRPr="005817B5">
        <w:rPr>
          <w:sz w:val="24"/>
          <w:szCs w:val="24"/>
        </w:rPr>
        <w:t xml:space="preserve">election </w:t>
      </w:r>
      <w:r w:rsidR="000C6F0F">
        <w:rPr>
          <w:sz w:val="24"/>
          <w:szCs w:val="24"/>
        </w:rPr>
        <w:t>E</w:t>
      </w:r>
      <w:r w:rsidR="008E750D" w:rsidRPr="005817B5">
        <w:rPr>
          <w:sz w:val="24"/>
          <w:szCs w:val="24"/>
        </w:rPr>
        <w:t xml:space="preserve">nhancer </w:t>
      </w:r>
      <w:r w:rsidR="009370F2">
        <w:rPr>
          <w:sz w:val="24"/>
          <w:szCs w:val="24"/>
        </w:rPr>
        <w:t>U</w:t>
      </w:r>
      <w:r w:rsidRPr="005817B5">
        <w:rPr>
          <w:sz w:val="24"/>
          <w:szCs w:val="24"/>
        </w:rPr>
        <w:t>sing Machine Learning</w:t>
      </w:r>
      <w:r w:rsidR="004C55B2" w:rsidRPr="005817B5">
        <w:rPr>
          <w:sz w:val="24"/>
          <w:szCs w:val="24"/>
        </w:rPr>
        <w:t xml:space="preserve"> </w:t>
      </w:r>
      <w:r w:rsidR="0070331A" w:rsidRPr="005817B5">
        <w:rPr>
          <w:sz w:val="24"/>
          <w:szCs w:val="24"/>
        </w:rPr>
        <w:t>Algorithm</w:t>
      </w:r>
      <w:r w:rsidR="00251CD7">
        <w:rPr>
          <w:sz w:val="24"/>
          <w:szCs w:val="24"/>
        </w:rPr>
        <w:t xml:space="preserve"> For Cricket</w:t>
      </w:r>
    </w:p>
    <w:p w14:paraId="56948DB3" w14:textId="77777777" w:rsidR="000E144A" w:rsidRPr="005817B5" w:rsidRDefault="000E144A" w:rsidP="009D395F">
      <w:pPr>
        <w:jc w:val="center"/>
      </w:pPr>
    </w:p>
    <w:p w14:paraId="1C0D0171" w14:textId="77777777" w:rsidR="000E144A" w:rsidRPr="005817B5" w:rsidRDefault="000E144A" w:rsidP="009D395F">
      <w:pPr>
        <w:jc w:val="center"/>
      </w:pPr>
    </w:p>
    <w:p w14:paraId="39FD17BB" w14:textId="77777777" w:rsidR="000E144A" w:rsidRPr="005817B5" w:rsidRDefault="000E144A" w:rsidP="009D395F">
      <w:pPr>
        <w:jc w:val="center"/>
      </w:pPr>
    </w:p>
    <w:p w14:paraId="3D8425F1" w14:textId="77777777" w:rsidR="000E144A" w:rsidRPr="005817B5" w:rsidRDefault="000E144A" w:rsidP="009D395F">
      <w:pPr>
        <w:jc w:val="center"/>
      </w:pPr>
    </w:p>
    <w:p w14:paraId="11B0738F" w14:textId="77777777" w:rsidR="000E144A" w:rsidRPr="005817B5" w:rsidRDefault="000E144A" w:rsidP="009D395F">
      <w:pPr>
        <w:jc w:val="center"/>
      </w:pPr>
    </w:p>
    <w:p w14:paraId="394DE2BB" w14:textId="77777777" w:rsidR="000E144A" w:rsidRPr="005817B5" w:rsidRDefault="000E144A" w:rsidP="009D395F">
      <w:pPr>
        <w:jc w:val="center"/>
      </w:pPr>
    </w:p>
    <w:p w14:paraId="7BFFF918" w14:textId="77777777" w:rsidR="000E144A" w:rsidRPr="005817B5" w:rsidRDefault="000E144A" w:rsidP="009D395F">
      <w:pPr>
        <w:jc w:val="center"/>
      </w:pPr>
    </w:p>
    <w:p w14:paraId="260413C4" w14:textId="77777777" w:rsidR="000E144A" w:rsidRPr="005817B5" w:rsidRDefault="00833190" w:rsidP="009D395F">
      <w:pPr>
        <w:jc w:val="center"/>
        <w:rPr>
          <w:b/>
        </w:rPr>
      </w:pPr>
      <w:r w:rsidRPr="005817B5">
        <w:rPr>
          <w:b/>
        </w:rPr>
        <w:t>Bhojani, Mirav Hirji</w:t>
      </w:r>
    </w:p>
    <w:p w14:paraId="05771E66" w14:textId="77777777" w:rsidR="000E144A" w:rsidRPr="005817B5" w:rsidRDefault="00833190" w:rsidP="009D395F">
      <w:pPr>
        <w:jc w:val="center"/>
        <w:rPr>
          <w:b/>
        </w:rPr>
      </w:pPr>
      <w:r w:rsidRPr="005817B5">
        <w:rPr>
          <w:b/>
        </w:rPr>
        <w:t>Student ID: 136446</w:t>
      </w:r>
    </w:p>
    <w:p w14:paraId="45D5DA83" w14:textId="2C6A063D" w:rsidR="000E144A" w:rsidRPr="005817B5" w:rsidRDefault="0097715C" w:rsidP="009D395F">
      <w:pPr>
        <w:jc w:val="center"/>
        <w:rPr>
          <w:b/>
        </w:rPr>
      </w:pPr>
      <w:r>
        <w:rPr>
          <w:b/>
        </w:rPr>
        <w:t>BBIT 4.2C</w:t>
      </w:r>
    </w:p>
    <w:p w14:paraId="382CBAEB" w14:textId="77777777" w:rsidR="000E144A" w:rsidRPr="005817B5" w:rsidRDefault="000E144A" w:rsidP="009D395F">
      <w:pPr>
        <w:jc w:val="center"/>
      </w:pPr>
    </w:p>
    <w:p w14:paraId="270B8F5B" w14:textId="77777777" w:rsidR="000E144A" w:rsidRPr="005817B5" w:rsidRDefault="000E144A" w:rsidP="009D395F">
      <w:pPr>
        <w:jc w:val="center"/>
      </w:pPr>
    </w:p>
    <w:p w14:paraId="01876291" w14:textId="77777777" w:rsidR="000E144A" w:rsidRPr="005817B5" w:rsidRDefault="000E144A" w:rsidP="009D395F">
      <w:pPr>
        <w:jc w:val="center"/>
      </w:pPr>
    </w:p>
    <w:p w14:paraId="41DCF33F" w14:textId="77777777" w:rsidR="000E144A" w:rsidRPr="005817B5" w:rsidRDefault="000E144A" w:rsidP="009D395F">
      <w:pPr>
        <w:jc w:val="center"/>
      </w:pPr>
    </w:p>
    <w:p w14:paraId="546C95EC" w14:textId="77777777" w:rsidR="000E144A" w:rsidRPr="005817B5" w:rsidRDefault="000E144A" w:rsidP="009D395F">
      <w:pPr>
        <w:jc w:val="center"/>
      </w:pPr>
    </w:p>
    <w:p w14:paraId="64C06276" w14:textId="77777777" w:rsidR="000E144A" w:rsidRPr="005817B5" w:rsidRDefault="000E144A" w:rsidP="009D395F">
      <w:pPr>
        <w:jc w:val="center"/>
      </w:pPr>
    </w:p>
    <w:p w14:paraId="438E4001" w14:textId="40D70094" w:rsidR="000E144A" w:rsidRPr="005817B5" w:rsidRDefault="00833190" w:rsidP="009D395F">
      <w:pPr>
        <w:jc w:val="center"/>
        <w:rPr>
          <w:b/>
        </w:rPr>
      </w:pPr>
      <w:r w:rsidRPr="005817B5">
        <w:rPr>
          <w:b/>
        </w:rPr>
        <w:t xml:space="preserve">An Information System Project </w:t>
      </w:r>
      <w:r w:rsidR="000E007B" w:rsidRPr="005817B5">
        <w:rPr>
          <w:b/>
        </w:rPr>
        <w:t>II</w:t>
      </w:r>
      <w:r w:rsidRPr="005817B5">
        <w:rPr>
          <w:b/>
        </w:rPr>
        <w:t xml:space="preserve"> </w:t>
      </w:r>
      <w:r w:rsidR="0097715C">
        <w:rPr>
          <w:b/>
        </w:rPr>
        <w:t>documentation</w:t>
      </w:r>
      <w:r w:rsidRPr="005817B5">
        <w:rPr>
          <w:b/>
        </w:rPr>
        <w:t xml:space="preserve"> submitted to the School of Computing and Engineering Sciences in partial fulfilment of the requirements for the award of the </w:t>
      </w:r>
      <w:r w:rsidR="00C31101" w:rsidRPr="005817B5">
        <w:rPr>
          <w:b/>
        </w:rPr>
        <w:t xml:space="preserve">Bachelor’s Degree in Business Information Technology of </w:t>
      </w:r>
      <w:r w:rsidRPr="005817B5">
        <w:rPr>
          <w:b/>
        </w:rPr>
        <w:br/>
        <w:t>Strathmore University</w:t>
      </w:r>
    </w:p>
    <w:p w14:paraId="433A38DC" w14:textId="77777777" w:rsidR="000E144A" w:rsidRPr="005817B5" w:rsidRDefault="000E144A" w:rsidP="009D395F">
      <w:pPr>
        <w:jc w:val="center"/>
        <w:rPr>
          <w:b/>
        </w:rPr>
      </w:pPr>
    </w:p>
    <w:p w14:paraId="2BA4293D" w14:textId="77777777" w:rsidR="000E144A" w:rsidRPr="005817B5" w:rsidRDefault="000E144A" w:rsidP="009D395F">
      <w:pPr>
        <w:jc w:val="center"/>
        <w:rPr>
          <w:b/>
        </w:rPr>
      </w:pPr>
    </w:p>
    <w:p w14:paraId="53CED06B" w14:textId="77777777" w:rsidR="000E144A" w:rsidRPr="005817B5" w:rsidRDefault="000E144A" w:rsidP="009D395F">
      <w:pPr>
        <w:jc w:val="center"/>
        <w:rPr>
          <w:b/>
        </w:rPr>
      </w:pPr>
    </w:p>
    <w:p w14:paraId="401E68BF" w14:textId="77777777" w:rsidR="000E144A" w:rsidRPr="005817B5" w:rsidRDefault="00833190" w:rsidP="009D395F">
      <w:pPr>
        <w:jc w:val="center"/>
        <w:rPr>
          <w:b/>
        </w:rPr>
      </w:pPr>
      <w:r w:rsidRPr="005817B5">
        <w:rPr>
          <w:b/>
        </w:rPr>
        <w:t>School of Computing and Engineering Sciences</w:t>
      </w:r>
    </w:p>
    <w:p w14:paraId="69A532FD" w14:textId="77777777" w:rsidR="000E144A" w:rsidRPr="005817B5" w:rsidRDefault="00833190" w:rsidP="009D395F">
      <w:pPr>
        <w:jc w:val="center"/>
        <w:rPr>
          <w:b/>
        </w:rPr>
      </w:pPr>
      <w:r w:rsidRPr="005817B5">
        <w:rPr>
          <w:b/>
        </w:rPr>
        <w:t>Strathmore University</w:t>
      </w:r>
    </w:p>
    <w:p w14:paraId="01A1F851" w14:textId="77777777" w:rsidR="000E144A" w:rsidRPr="005817B5" w:rsidRDefault="00833190" w:rsidP="009D395F">
      <w:pPr>
        <w:jc w:val="center"/>
        <w:rPr>
          <w:b/>
        </w:rPr>
      </w:pPr>
      <w:r w:rsidRPr="005817B5">
        <w:rPr>
          <w:b/>
        </w:rPr>
        <w:t>Nairobi, Kenya.</w:t>
      </w:r>
    </w:p>
    <w:p w14:paraId="3DBFFE30" w14:textId="03C2953C" w:rsidR="000E144A" w:rsidRPr="005817B5" w:rsidRDefault="000E144A" w:rsidP="009D395F">
      <w:pPr>
        <w:jc w:val="center"/>
        <w:rPr>
          <w:b/>
        </w:rPr>
      </w:pPr>
    </w:p>
    <w:p w14:paraId="09874B36" w14:textId="359C9C34" w:rsidR="000E144A" w:rsidRPr="005817B5" w:rsidRDefault="00880369" w:rsidP="009D395F">
      <w:pPr>
        <w:jc w:val="center"/>
        <w:rPr>
          <w:b/>
        </w:rPr>
      </w:pPr>
      <w:r>
        <w:rPr>
          <w:b/>
        </w:rPr>
        <w:t>December</w:t>
      </w:r>
      <w:r w:rsidR="00833190" w:rsidRPr="005817B5">
        <w:rPr>
          <w:b/>
        </w:rPr>
        <w:t xml:space="preserve"> 2023</w:t>
      </w:r>
      <w:r w:rsidR="00833190" w:rsidRPr="005817B5">
        <w:rPr>
          <w:b/>
        </w:rPr>
        <w:br/>
      </w:r>
    </w:p>
    <w:p w14:paraId="265D1868" w14:textId="77777777" w:rsidR="000E144A" w:rsidRPr="005817B5" w:rsidRDefault="00833190" w:rsidP="009D395F">
      <w:pPr>
        <w:pStyle w:val="Heading1"/>
        <w:rPr>
          <w:sz w:val="24"/>
          <w:szCs w:val="24"/>
        </w:rPr>
      </w:pPr>
      <w:r w:rsidRPr="005817B5">
        <w:rPr>
          <w:sz w:val="24"/>
          <w:szCs w:val="24"/>
        </w:rPr>
        <w:br w:type="page"/>
      </w:r>
      <w:bookmarkStart w:id="0" w:name="_Toc151673254"/>
      <w:r w:rsidRPr="005817B5">
        <w:rPr>
          <w:sz w:val="24"/>
          <w:szCs w:val="24"/>
        </w:rPr>
        <w:lastRenderedPageBreak/>
        <w:t>Declaration</w:t>
      </w:r>
      <w:bookmarkEnd w:id="0"/>
    </w:p>
    <w:p w14:paraId="5C7E13B0" w14:textId="3D8EC1C2" w:rsidR="000E144A" w:rsidRPr="005817B5" w:rsidRDefault="00833190" w:rsidP="009D395F">
      <w:r w:rsidRPr="005817B5">
        <w:t xml:space="preserve">I declare that this work has not been previously submitted and approved for the award of a Bachelor’s degree by this or any other University. To the best of my knowledge and belief, the </w:t>
      </w:r>
      <w:r w:rsidR="0097715C">
        <w:t>documentation</w:t>
      </w:r>
      <w:r w:rsidRPr="005817B5">
        <w:t xml:space="preserve"> contains no material previously published or written by another person except where due reference is made in the </w:t>
      </w:r>
      <w:r w:rsidR="0097715C">
        <w:t>documentation</w:t>
      </w:r>
      <w:r w:rsidRPr="005817B5">
        <w:t xml:space="preserve"> itself.</w:t>
      </w:r>
    </w:p>
    <w:p w14:paraId="6BC632D5" w14:textId="25F13834" w:rsidR="000E144A" w:rsidRPr="005817B5" w:rsidRDefault="000E144A" w:rsidP="009D395F"/>
    <w:p w14:paraId="2D9904CC" w14:textId="467C66D4" w:rsidR="000E144A" w:rsidRPr="005817B5" w:rsidRDefault="00833190" w:rsidP="009D395F">
      <w:r w:rsidRPr="005817B5">
        <w:t>Student’s signature:</w:t>
      </w:r>
    </w:p>
    <w:p w14:paraId="6259E3D8" w14:textId="0653586F" w:rsidR="000E144A" w:rsidRPr="005817B5" w:rsidRDefault="000E144A" w:rsidP="009D395F"/>
    <w:p w14:paraId="2D86B83A" w14:textId="5C604217" w:rsidR="000E144A" w:rsidRPr="005817B5" w:rsidRDefault="00833190" w:rsidP="009D395F">
      <w:r w:rsidRPr="005817B5">
        <w:t>………………………………….………….. [</w:t>
      </w:r>
      <w:r w:rsidRPr="005817B5">
        <w:rPr>
          <w:i/>
        </w:rPr>
        <w:t>Signature</w:t>
      </w:r>
      <w:r w:rsidRPr="005817B5">
        <w:t>]</w:t>
      </w:r>
    </w:p>
    <w:p w14:paraId="1DADBDE4" w14:textId="54D4A2B9" w:rsidR="000E144A" w:rsidRPr="005817B5" w:rsidRDefault="000E144A" w:rsidP="00880369"/>
    <w:p w14:paraId="319A3E59" w14:textId="77777777" w:rsidR="00880369" w:rsidRPr="005817B5" w:rsidRDefault="00880369" w:rsidP="00880369">
      <w:r w:rsidRPr="005817B5">
        <w:t>………………………………….………….. [</w:t>
      </w:r>
      <w:r w:rsidRPr="005817B5">
        <w:rPr>
          <w:i/>
        </w:rPr>
        <w:t>Date</w:t>
      </w:r>
      <w:r w:rsidRPr="005817B5">
        <w:t>]</w:t>
      </w:r>
    </w:p>
    <w:p w14:paraId="2D5AA846" w14:textId="0B8862A1" w:rsidR="000E144A" w:rsidRPr="005817B5" w:rsidRDefault="000E144A" w:rsidP="009D395F"/>
    <w:p w14:paraId="09F6541C" w14:textId="385F1474" w:rsidR="000E144A" w:rsidRPr="005817B5" w:rsidRDefault="000E144A" w:rsidP="009D395F"/>
    <w:p w14:paraId="4A055F02" w14:textId="79533625" w:rsidR="000E144A" w:rsidRPr="005817B5" w:rsidRDefault="000E144A" w:rsidP="009D395F"/>
    <w:p w14:paraId="4B1AA957" w14:textId="20054BC5" w:rsidR="000E144A" w:rsidRPr="005817B5" w:rsidRDefault="000E144A" w:rsidP="009D395F"/>
    <w:p w14:paraId="58DF51BC" w14:textId="6F7F48C7" w:rsidR="000E144A" w:rsidRPr="005817B5" w:rsidRDefault="000E144A" w:rsidP="009D395F"/>
    <w:p w14:paraId="0A4F7F0E" w14:textId="77777777" w:rsidR="000E144A" w:rsidRPr="005817B5" w:rsidRDefault="000E144A" w:rsidP="009D395F"/>
    <w:p w14:paraId="26C9E2D3" w14:textId="77777777" w:rsidR="000E144A" w:rsidRPr="005817B5" w:rsidRDefault="000E144A" w:rsidP="009D395F"/>
    <w:p w14:paraId="2A0F8EF9" w14:textId="263D49BD" w:rsidR="000E144A" w:rsidRPr="005817B5" w:rsidRDefault="00833190" w:rsidP="009D395F">
      <w:pPr>
        <w:pStyle w:val="Heading1"/>
        <w:rPr>
          <w:sz w:val="24"/>
          <w:szCs w:val="24"/>
        </w:rPr>
      </w:pPr>
      <w:bookmarkStart w:id="1" w:name="_Toc151673255"/>
      <w:r w:rsidRPr="005817B5">
        <w:rPr>
          <w:sz w:val="24"/>
          <w:szCs w:val="24"/>
        </w:rPr>
        <w:t>Approval</w:t>
      </w:r>
      <w:bookmarkEnd w:id="1"/>
    </w:p>
    <w:p w14:paraId="31ECA386" w14:textId="6941ED5D" w:rsidR="000E144A" w:rsidRPr="005817B5" w:rsidRDefault="00833190" w:rsidP="009D395F">
      <w:r w:rsidRPr="005817B5">
        <w:t xml:space="preserve">The Information System Project 2 </w:t>
      </w:r>
      <w:r w:rsidR="0097715C">
        <w:t>documentation</w:t>
      </w:r>
      <w:r w:rsidRPr="005817B5">
        <w:t xml:space="preserve"> of Mirav Hirji Bhojani was reviewed and approved </w:t>
      </w:r>
      <w:r w:rsidRPr="005817B5">
        <w:rPr>
          <w:i/>
        </w:rPr>
        <w:t>(for examination)</w:t>
      </w:r>
      <w:r w:rsidRPr="005817B5">
        <w:t xml:space="preserve"> by:</w:t>
      </w:r>
      <w:r w:rsidR="00434162" w:rsidRPr="005817B5">
        <w:t xml:space="preserve"> Mr. Kelvin Kibunja</w:t>
      </w:r>
      <w:r w:rsidR="00704C6F" w:rsidRPr="005817B5">
        <w:t>.</w:t>
      </w:r>
    </w:p>
    <w:p w14:paraId="5E4A26F1" w14:textId="77777777" w:rsidR="000E144A" w:rsidRPr="005817B5" w:rsidRDefault="000E144A" w:rsidP="009D395F"/>
    <w:p w14:paraId="5DC4CE88" w14:textId="0599E317" w:rsidR="000E144A" w:rsidRPr="005817B5" w:rsidRDefault="00833190" w:rsidP="009D395F">
      <w:r w:rsidRPr="005817B5">
        <w:t>Supervisor’s signature:</w:t>
      </w:r>
    </w:p>
    <w:p w14:paraId="62340F38" w14:textId="25E68A56" w:rsidR="000E144A" w:rsidRPr="005817B5" w:rsidRDefault="000E144A" w:rsidP="009D395F"/>
    <w:p w14:paraId="0238D30E" w14:textId="742E73BA" w:rsidR="000E144A" w:rsidRPr="005817B5" w:rsidRDefault="00833190" w:rsidP="009D395F">
      <w:r w:rsidRPr="005817B5">
        <w:t>………………………………….………….. [</w:t>
      </w:r>
      <w:r w:rsidRPr="005817B5">
        <w:rPr>
          <w:i/>
        </w:rPr>
        <w:t>Signature</w:t>
      </w:r>
      <w:r w:rsidRPr="005817B5">
        <w:t>]</w:t>
      </w:r>
    </w:p>
    <w:p w14:paraId="59056F4A" w14:textId="436745A4" w:rsidR="000E144A" w:rsidRPr="005817B5" w:rsidRDefault="000E144A" w:rsidP="009D395F"/>
    <w:p w14:paraId="408B545C" w14:textId="077C3728" w:rsidR="000E144A" w:rsidRPr="005817B5" w:rsidRDefault="00833190" w:rsidP="009D395F">
      <w:r w:rsidRPr="005817B5">
        <w:t>………………………………….………….. [</w:t>
      </w:r>
      <w:r w:rsidRPr="005817B5">
        <w:rPr>
          <w:i/>
        </w:rPr>
        <w:t>Date</w:t>
      </w:r>
      <w:r w:rsidRPr="005817B5">
        <w:t>]</w:t>
      </w:r>
    </w:p>
    <w:p w14:paraId="3C301C2C" w14:textId="77777777" w:rsidR="000E144A" w:rsidRPr="005817B5" w:rsidRDefault="00833190" w:rsidP="009D395F">
      <w:pPr>
        <w:spacing w:after="160"/>
      </w:pPr>
      <w:r w:rsidRPr="005817B5">
        <w:br w:type="page"/>
      </w:r>
    </w:p>
    <w:p w14:paraId="1CB59A28" w14:textId="77777777" w:rsidR="000E144A" w:rsidRPr="005817B5" w:rsidRDefault="00833190" w:rsidP="009D395F">
      <w:pPr>
        <w:pStyle w:val="Heading1"/>
        <w:rPr>
          <w:sz w:val="24"/>
          <w:szCs w:val="24"/>
        </w:rPr>
      </w:pPr>
      <w:bookmarkStart w:id="2" w:name="_Toc151673256"/>
      <w:r w:rsidRPr="005817B5">
        <w:rPr>
          <w:sz w:val="24"/>
          <w:szCs w:val="24"/>
        </w:rPr>
        <w:lastRenderedPageBreak/>
        <w:t>Abstract</w:t>
      </w:r>
      <w:bookmarkEnd w:id="2"/>
    </w:p>
    <w:p w14:paraId="74E7B89F" w14:textId="77777777" w:rsidR="00BC6379" w:rsidRPr="005817B5" w:rsidRDefault="00BC6379" w:rsidP="009D395F"/>
    <w:p w14:paraId="6F51C71B" w14:textId="74B9C089" w:rsidR="00715D60" w:rsidRPr="005817B5" w:rsidRDefault="00715D60" w:rsidP="009D395F">
      <w:pPr>
        <w:pStyle w:val="NormalWeb"/>
        <w:spacing w:before="0" w:beforeAutospacing="0" w:after="160" w:afterAutospacing="0" w:line="360" w:lineRule="auto"/>
        <w:jc w:val="both"/>
      </w:pPr>
      <w:r w:rsidRPr="005817B5">
        <w:rPr>
          <w:color w:val="000000"/>
        </w:rPr>
        <w:t xml:space="preserve">Kenya in the last two decades has seen a major downfall in cricket. The main reasons for this downfall are, corruption, poor management and outdated technology. Thus, a web application is proposed to minimize the effect from these factors. The proposed system will be used by Cricket Kenya to score all matches being played locally so as to maintain centralized data. </w:t>
      </w:r>
      <w:r w:rsidR="00B774A4">
        <w:rPr>
          <w:color w:val="000000"/>
        </w:rPr>
        <w:t xml:space="preserve">The scores will then generate a leaderboards report that will update after </w:t>
      </w:r>
      <w:r w:rsidR="00DB3F81">
        <w:rPr>
          <w:color w:val="000000"/>
        </w:rPr>
        <w:t xml:space="preserve">every match and will be imported in the machine learning model where the prediction will be made based on the </w:t>
      </w:r>
      <w:r w:rsidR="001D4CFD">
        <w:rPr>
          <w:color w:val="000000"/>
        </w:rPr>
        <w:t xml:space="preserve">data in the leaderboards. Essentially it there will be two models that is the batting model and the bowling model. The batting model will predict the top 6 batsmen (players) while the bowling model will predict the top 5 </w:t>
      </w:r>
      <w:r w:rsidR="00337C89">
        <w:rPr>
          <w:color w:val="000000"/>
        </w:rPr>
        <w:t>bowlers (players)</w:t>
      </w:r>
      <w:r w:rsidR="007C6BCC">
        <w:rPr>
          <w:color w:val="000000"/>
        </w:rPr>
        <w:t xml:space="preserve">. The system development followed the </w:t>
      </w:r>
      <w:r w:rsidR="00440E26" w:rsidRPr="005817B5">
        <w:t>OOAD</w:t>
      </w:r>
      <w:r w:rsidR="00440E26">
        <w:t xml:space="preserve"> approach </w:t>
      </w:r>
      <w:r w:rsidR="00A53AAD">
        <w:t xml:space="preserve">and using the waterfall with feedback methodology </w:t>
      </w:r>
      <w:r w:rsidR="007F1570">
        <w:t xml:space="preserve">and with </w:t>
      </w:r>
      <w:r w:rsidR="00CA2CBF">
        <w:t>this the appropriate design diagram</w:t>
      </w:r>
      <w:r w:rsidR="007F1570">
        <w:t xml:space="preserve"> were drawn to facilitate development of the system. The major languages used to develop the system are </w:t>
      </w:r>
      <w:r w:rsidR="001420FA">
        <w:t xml:space="preserve">php and python. Tools like </w:t>
      </w:r>
      <w:r w:rsidR="00B95239">
        <w:t>VSCode</w:t>
      </w:r>
      <w:r w:rsidR="001420FA">
        <w:t xml:space="preserve"> and JupyterNotebook were used as well to fasten the development process</w:t>
      </w:r>
      <w:r w:rsidR="008E17EF">
        <w:t xml:space="preserve">. </w:t>
      </w:r>
      <w:r w:rsidR="004A593A">
        <w:t>A lot of help was also taken from the libraries for python especially from S</w:t>
      </w:r>
      <w:r w:rsidR="00E60887">
        <w:t xml:space="preserve">ciKit to make the prediction model as accurate as possible. </w:t>
      </w:r>
      <w:r w:rsidR="00B95239">
        <w:t>Once</w:t>
      </w:r>
      <w:r w:rsidR="00E60887">
        <w:t xml:space="preserve"> the systems were developed </w:t>
      </w:r>
      <w:r w:rsidR="001A3FD6">
        <w:t>that is both the CodeIgniter project and the Prediction model then flask was used to deploy the machine learning model on the internet so the front</w:t>
      </w:r>
      <w:r w:rsidR="00920BC1">
        <w:t xml:space="preserve">-end user interface can be accessed and to make it easier use the </w:t>
      </w:r>
      <w:r w:rsidR="00B95239">
        <w:t xml:space="preserve">system. Once all the system was ready and deployed then a few tests were carried out mostly black box tests to check if the system was doing </w:t>
      </w:r>
      <w:r w:rsidR="00024C70">
        <w:t>as expected to. Finally, a user manual was written to make it easier for a new user to use the system.</w:t>
      </w:r>
    </w:p>
    <w:p w14:paraId="2053CECA" w14:textId="154838DD" w:rsidR="000E144A" w:rsidRPr="005817B5" w:rsidRDefault="00B75792" w:rsidP="009D395F">
      <w:r w:rsidRPr="005817B5">
        <w:rPr>
          <w:b/>
          <w:bCs/>
        </w:rPr>
        <w:t>Keywords:</w:t>
      </w:r>
      <w:r w:rsidRPr="005817B5">
        <w:t xml:space="preserve"> </w:t>
      </w:r>
      <w:r w:rsidR="009C6864">
        <w:t>Cricket Kenya, Leaderboard report, OOAD, waterfall with feedback methodology, SciKit, CodeIgniter and Black box test.</w:t>
      </w:r>
      <w:r w:rsidR="00833190" w:rsidRPr="005817B5">
        <w:br w:type="page"/>
      </w:r>
    </w:p>
    <w:p w14:paraId="4A30D3E1" w14:textId="77777777" w:rsidR="000E144A" w:rsidRPr="005817B5" w:rsidRDefault="00833190" w:rsidP="009D395F">
      <w:pPr>
        <w:jc w:val="center"/>
        <w:rPr>
          <w:b/>
        </w:rPr>
      </w:pPr>
      <w:r w:rsidRPr="005817B5">
        <w:rPr>
          <w:b/>
        </w:rPr>
        <w:lastRenderedPageBreak/>
        <w:t>Table of Contents</w:t>
      </w:r>
    </w:p>
    <w:sdt>
      <w:sdtPr>
        <w:id w:val="241386004"/>
        <w:docPartObj>
          <w:docPartGallery w:val="Table of Contents"/>
          <w:docPartUnique/>
        </w:docPartObj>
      </w:sdtPr>
      <w:sdtEndPr/>
      <w:sdtContent>
        <w:p w14:paraId="52A87C8F" w14:textId="6D089A04" w:rsidR="005515D9" w:rsidRDefault="00833190">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r w:rsidRPr="005817B5">
            <w:fldChar w:fldCharType="begin"/>
          </w:r>
          <w:r w:rsidRPr="005817B5">
            <w:instrText xml:space="preserve"> TOC \h \u \z \t "Heading 1,1,Heading 2,2,Heading 3,3,"</w:instrText>
          </w:r>
          <w:r w:rsidRPr="005817B5">
            <w:fldChar w:fldCharType="separate"/>
          </w:r>
          <w:hyperlink w:anchor="_Toc151673254" w:history="1">
            <w:r w:rsidR="005515D9" w:rsidRPr="001D4F12">
              <w:rPr>
                <w:rStyle w:val="Hyperlink"/>
                <w:noProof/>
              </w:rPr>
              <w:t>Declaration</w:t>
            </w:r>
            <w:r w:rsidR="005515D9">
              <w:rPr>
                <w:noProof/>
                <w:webHidden/>
              </w:rPr>
              <w:tab/>
            </w:r>
            <w:r w:rsidR="005515D9">
              <w:rPr>
                <w:noProof/>
                <w:webHidden/>
              </w:rPr>
              <w:fldChar w:fldCharType="begin"/>
            </w:r>
            <w:r w:rsidR="005515D9">
              <w:rPr>
                <w:noProof/>
                <w:webHidden/>
              </w:rPr>
              <w:instrText xml:space="preserve"> PAGEREF _Toc151673254 \h </w:instrText>
            </w:r>
            <w:r w:rsidR="005515D9">
              <w:rPr>
                <w:noProof/>
                <w:webHidden/>
              </w:rPr>
            </w:r>
            <w:r w:rsidR="005515D9">
              <w:rPr>
                <w:noProof/>
                <w:webHidden/>
              </w:rPr>
              <w:fldChar w:fldCharType="separate"/>
            </w:r>
            <w:r w:rsidR="000F2887">
              <w:rPr>
                <w:noProof/>
                <w:webHidden/>
              </w:rPr>
              <w:t>ii</w:t>
            </w:r>
            <w:r w:rsidR="005515D9">
              <w:rPr>
                <w:noProof/>
                <w:webHidden/>
              </w:rPr>
              <w:fldChar w:fldCharType="end"/>
            </w:r>
          </w:hyperlink>
        </w:p>
        <w:p w14:paraId="24BF4D32" w14:textId="1284AB73"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55" w:history="1">
            <w:r w:rsidR="005515D9" w:rsidRPr="001D4F12">
              <w:rPr>
                <w:rStyle w:val="Hyperlink"/>
                <w:noProof/>
              </w:rPr>
              <w:t>Approval</w:t>
            </w:r>
            <w:r w:rsidR="005515D9">
              <w:rPr>
                <w:noProof/>
                <w:webHidden/>
              </w:rPr>
              <w:tab/>
            </w:r>
            <w:r w:rsidR="005515D9">
              <w:rPr>
                <w:noProof/>
                <w:webHidden/>
              </w:rPr>
              <w:fldChar w:fldCharType="begin"/>
            </w:r>
            <w:r w:rsidR="005515D9">
              <w:rPr>
                <w:noProof/>
                <w:webHidden/>
              </w:rPr>
              <w:instrText xml:space="preserve"> PAGEREF _Toc151673255 \h </w:instrText>
            </w:r>
            <w:r w:rsidR="005515D9">
              <w:rPr>
                <w:noProof/>
                <w:webHidden/>
              </w:rPr>
            </w:r>
            <w:r w:rsidR="005515D9">
              <w:rPr>
                <w:noProof/>
                <w:webHidden/>
              </w:rPr>
              <w:fldChar w:fldCharType="separate"/>
            </w:r>
            <w:r w:rsidR="000F2887">
              <w:rPr>
                <w:noProof/>
                <w:webHidden/>
              </w:rPr>
              <w:t>ii</w:t>
            </w:r>
            <w:r w:rsidR="005515D9">
              <w:rPr>
                <w:noProof/>
                <w:webHidden/>
              </w:rPr>
              <w:fldChar w:fldCharType="end"/>
            </w:r>
          </w:hyperlink>
        </w:p>
        <w:p w14:paraId="5A01496F" w14:textId="77D105AC"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56" w:history="1">
            <w:r w:rsidR="005515D9" w:rsidRPr="001D4F12">
              <w:rPr>
                <w:rStyle w:val="Hyperlink"/>
                <w:noProof/>
              </w:rPr>
              <w:t>Abstract</w:t>
            </w:r>
            <w:r w:rsidR="005515D9">
              <w:rPr>
                <w:noProof/>
                <w:webHidden/>
              </w:rPr>
              <w:tab/>
            </w:r>
            <w:r w:rsidR="005515D9">
              <w:rPr>
                <w:noProof/>
                <w:webHidden/>
              </w:rPr>
              <w:fldChar w:fldCharType="begin"/>
            </w:r>
            <w:r w:rsidR="005515D9">
              <w:rPr>
                <w:noProof/>
                <w:webHidden/>
              </w:rPr>
              <w:instrText xml:space="preserve"> PAGEREF _Toc151673256 \h </w:instrText>
            </w:r>
            <w:r w:rsidR="005515D9">
              <w:rPr>
                <w:noProof/>
                <w:webHidden/>
              </w:rPr>
            </w:r>
            <w:r w:rsidR="005515D9">
              <w:rPr>
                <w:noProof/>
                <w:webHidden/>
              </w:rPr>
              <w:fldChar w:fldCharType="separate"/>
            </w:r>
            <w:r w:rsidR="000F2887">
              <w:rPr>
                <w:noProof/>
                <w:webHidden/>
              </w:rPr>
              <w:t>iii</w:t>
            </w:r>
            <w:r w:rsidR="005515D9">
              <w:rPr>
                <w:noProof/>
                <w:webHidden/>
              </w:rPr>
              <w:fldChar w:fldCharType="end"/>
            </w:r>
          </w:hyperlink>
        </w:p>
        <w:p w14:paraId="7E6B1218" w14:textId="54785A69"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57" w:history="1">
            <w:r w:rsidR="005515D9" w:rsidRPr="001D4F12">
              <w:rPr>
                <w:rStyle w:val="Hyperlink"/>
                <w:noProof/>
              </w:rPr>
              <w:t>List of Figures</w:t>
            </w:r>
            <w:r w:rsidR="005515D9">
              <w:rPr>
                <w:noProof/>
                <w:webHidden/>
              </w:rPr>
              <w:tab/>
            </w:r>
            <w:r w:rsidR="005515D9">
              <w:rPr>
                <w:noProof/>
                <w:webHidden/>
              </w:rPr>
              <w:fldChar w:fldCharType="begin"/>
            </w:r>
            <w:r w:rsidR="005515D9">
              <w:rPr>
                <w:noProof/>
                <w:webHidden/>
              </w:rPr>
              <w:instrText xml:space="preserve"> PAGEREF _Toc151673257 \h </w:instrText>
            </w:r>
            <w:r w:rsidR="005515D9">
              <w:rPr>
                <w:noProof/>
                <w:webHidden/>
              </w:rPr>
            </w:r>
            <w:r w:rsidR="005515D9">
              <w:rPr>
                <w:noProof/>
                <w:webHidden/>
              </w:rPr>
              <w:fldChar w:fldCharType="separate"/>
            </w:r>
            <w:r w:rsidR="000F2887">
              <w:rPr>
                <w:noProof/>
                <w:webHidden/>
              </w:rPr>
              <w:t>viii</w:t>
            </w:r>
            <w:r w:rsidR="005515D9">
              <w:rPr>
                <w:noProof/>
                <w:webHidden/>
              </w:rPr>
              <w:fldChar w:fldCharType="end"/>
            </w:r>
          </w:hyperlink>
        </w:p>
        <w:p w14:paraId="6CA21CB3" w14:textId="0732EE3F"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58" w:history="1">
            <w:r w:rsidR="005515D9" w:rsidRPr="001D4F12">
              <w:rPr>
                <w:rStyle w:val="Hyperlink"/>
                <w:noProof/>
              </w:rPr>
              <w:t>List of Tables</w:t>
            </w:r>
            <w:r w:rsidR="005515D9">
              <w:rPr>
                <w:noProof/>
                <w:webHidden/>
              </w:rPr>
              <w:tab/>
            </w:r>
            <w:r w:rsidR="005515D9">
              <w:rPr>
                <w:noProof/>
                <w:webHidden/>
              </w:rPr>
              <w:fldChar w:fldCharType="begin"/>
            </w:r>
            <w:r w:rsidR="005515D9">
              <w:rPr>
                <w:noProof/>
                <w:webHidden/>
              </w:rPr>
              <w:instrText xml:space="preserve"> PAGEREF _Toc151673258 \h </w:instrText>
            </w:r>
            <w:r w:rsidR="005515D9">
              <w:rPr>
                <w:noProof/>
                <w:webHidden/>
              </w:rPr>
            </w:r>
            <w:r w:rsidR="005515D9">
              <w:rPr>
                <w:noProof/>
                <w:webHidden/>
              </w:rPr>
              <w:fldChar w:fldCharType="separate"/>
            </w:r>
            <w:r w:rsidR="000F2887">
              <w:rPr>
                <w:noProof/>
                <w:webHidden/>
              </w:rPr>
              <w:t>x</w:t>
            </w:r>
            <w:r w:rsidR="005515D9">
              <w:rPr>
                <w:noProof/>
                <w:webHidden/>
              </w:rPr>
              <w:fldChar w:fldCharType="end"/>
            </w:r>
          </w:hyperlink>
        </w:p>
        <w:p w14:paraId="2233F424" w14:textId="0E840FB6"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59" w:history="1">
            <w:r w:rsidR="005515D9" w:rsidRPr="001D4F12">
              <w:rPr>
                <w:rStyle w:val="Hyperlink"/>
                <w:noProof/>
              </w:rPr>
              <w:t>List of Abbreviations</w:t>
            </w:r>
            <w:r w:rsidR="005515D9">
              <w:rPr>
                <w:noProof/>
                <w:webHidden/>
              </w:rPr>
              <w:tab/>
            </w:r>
            <w:r w:rsidR="005515D9">
              <w:rPr>
                <w:noProof/>
                <w:webHidden/>
              </w:rPr>
              <w:fldChar w:fldCharType="begin"/>
            </w:r>
            <w:r w:rsidR="005515D9">
              <w:rPr>
                <w:noProof/>
                <w:webHidden/>
              </w:rPr>
              <w:instrText xml:space="preserve"> PAGEREF _Toc151673259 \h </w:instrText>
            </w:r>
            <w:r w:rsidR="005515D9">
              <w:rPr>
                <w:noProof/>
                <w:webHidden/>
              </w:rPr>
            </w:r>
            <w:r w:rsidR="005515D9">
              <w:rPr>
                <w:noProof/>
                <w:webHidden/>
              </w:rPr>
              <w:fldChar w:fldCharType="separate"/>
            </w:r>
            <w:r w:rsidR="000F2887">
              <w:rPr>
                <w:noProof/>
                <w:webHidden/>
              </w:rPr>
              <w:t>xi</w:t>
            </w:r>
            <w:r w:rsidR="005515D9">
              <w:rPr>
                <w:noProof/>
                <w:webHidden/>
              </w:rPr>
              <w:fldChar w:fldCharType="end"/>
            </w:r>
          </w:hyperlink>
        </w:p>
        <w:p w14:paraId="3E29DF52" w14:textId="7CA6FD4B"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0" w:history="1">
            <w:r w:rsidR="005515D9" w:rsidRPr="001D4F12">
              <w:rPr>
                <w:rStyle w:val="Hyperlink"/>
                <w:noProof/>
              </w:rPr>
              <w:t>Acknowledgements</w:t>
            </w:r>
            <w:r w:rsidR="005515D9">
              <w:rPr>
                <w:noProof/>
                <w:webHidden/>
              </w:rPr>
              <w:tab/>
            </w:r>
            <w:r w:rsidR="005515D9">
              <w:rPr>
                <w:noProof/>
                <w:webHidden/>
              </w:rPr>
              <w:fldChar w:fldCharType="begin"/>
            </w:r>
            <w:r w:rsidR="005515D9">
              <w:rPr>
                <w:noProof/>
                <w:webHidden/>
              </w:rPr>
              <w:instrText xml:space="preserve"> PAGEREF _Toc151673260 \h </w:instrText>
            </w:r>
            <w:r w:rsidR="005515D9">
              <w:rPr>
                <w:noProof/>
                <w:webHidden/>
              </w:rPr>
            </w:r>
            <w:r w:rsidR="005515D9">
              <w:rPr>
                <w:noProof/>
                <w:webHidden/>
              </w:rPr>
              <w:fldChar w:fldCharType="separate"/>
            </w:r>
            <w:r w:rsidR="000F2887">
              <w:rPr>
                <w:noProof/>
                <w:webHidden/>
              </w:rPr>
              <w:t>xii</w:t>
            </w:r>
            <w:r w:rsidR="005515D9">
              <w:rPr>
                <w:noProof/>
                <w:webHidden/>
              </w:rPr>
              <w:fldChar w:fldCharType="end"/>
            </w:r>
          </w:hyperlink>
        </w:p>
        <w:p w14:paraId="67692940" w14:textId="76B79D55"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1" w:history="1">
            <w:r w:rsidR="005515D9" w:rsidRPr="001D4F12">
              <w:rPr>
                <w:rStyle w:val="Hyperlink"/>
                <w:noProof/>
              </w:rPr>
              <w:t>Chapter 1: Introduction</w:t>
            </w:r>
            <w:r w:rsidR="005515D9">
              <w:rPr>
                <w:noProof/>
                <w:webHidden/>
              </w:rPr>
              <w:tab/>
            </w:r>
            <w:r w:rsidR="005515D9">
              <w:rPr>
                <w:noProof/>
                <w:webHidden/>
              </w:rPr>
              <w:fldChar w:fldCharType="begin"/>
            </w:r>
            <w:r w:rsidR="005515D9">
              <w:rPr>
                <w:noProof/>
                <w:webHidden/>
              </w:rPr>
              <w:instrText xml:space="preserve"> PAGEREF _Toc151673261 \h </w:instrText>
            </w:r>
            <w:r w:rsidR="005515D9">
              <w:rPr>
                <w:noProof/>
                <w:webHidden/>
              </w:rPr>
            </w:r>
            <w:r w:rsidR="005515D9">
              <w:rPr>
                <w:noProof/>
                <w:webHidden/>
              </w:rPr>
              <w:fldChar w:fldCharType="separate"/>
            </w:r>
            <w:r w:rsidR="000F2887">
              <w:rPr>
                <w:noProof/>
                <w:webHidden/>
              </w:rPr>
              <w:t>1</w:t>
            </w:r>
            <w:r w:rsidR="005515D9">
              <w:rPr>
                <w:noProof/>
                <w:webHidden/>
              </w:rPr>
              <w:fldChar w:fldCharType="end"/>
            </w:r>
          </w:hyperlink>
        </w:p>
        <w:p w14:paraId="48605BA2" w14:textId="2BAADAE6"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2" w:history="1">
            <w:r w:rsidR="005515D9" w:rsidRPr="001D4F12">
              <w:rPr>
                <w:rStyle w:val="Hyperlink"/>
                <w:noProof/>
              </w:rPr>
              <w:t>1.1</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Background</w:t>
            </w:r>
            <w:r w:rsidR="005515D9">
              <w:rPr>
                <w:noProof/>
                <w:webHidden/>
              </w:rPr>
              <w:tab/>
            </w:r>
            <w:r w:rsidR="005515D9">
              <w:rPr>
                <w:noProof/>
                <w:webHidden/>
              </w:rPr>
              <w:fldChar w:fldCharType="begin"/>
            </w:r>
            <w:r w:rsidR="005515D9">
              <w:rPr>
                <w:noProof/>
                <w:webHidden/>
              </w:rPr>
              <w:instrText xml:space="preserve"> PAGEREF _Toc151673262 \h </w:instrText>
            </w:r>
            <w:r w:rsidR="005515D9">
              <w:rPr>
                <w:noProof/>
                <w:webHidden/>
              </w:rPr>
            </w:r>
            <w:r w:rsidR="005515D9">
              <w:rPr>
                <w:noProof/>
                <w:webHidden/>
              </w:rPr>
              <w:fldChar w:fldCharType="separate"/>
            </w:r>
            <w:r w:rsidR="000F2887">
              <w:rPr>
                <w:noProof/>
                <w:webHidden/>
              </w:rPr>
              <w:t>1</w:t>
            </w:r>
            <w:r w:rsidR="005515D9">
              <w:rPr>
                <w:noProof/>
                <w:webHidden/>
              </w:rPr>
              <w:fldChar w:fldCharType="end"/>
            </w:r>
          </w:hyperlink>
        </w:p>
        <w:p w14:paraId="33A83875" w14:textId="13021006"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3" w:history="1">
            <w:r w:rsidR="005515D9" w:rsidRPr="001D4F12">
              <w:rPr>
                <w:rStyle w:val="Hyperlink"/>
                <w:noProof/>
              </w:rPr>
              <w:t>1.2</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Problem Statement</w:t>
            </w:r>
            <w:r w:rsidR="005515D9">
              <w:rPr>
                <w:noProof/>
                <w:webHidden/>
              </w:rPr>
              <w:tab/>
            </w:r>
            <w:r w:rsidR="005515D9">
              <w:rPr>
                <w:noProof/>
                <w:webHidden/>
              </w:rPr>
              <w:fldChar w:fldCharType="begin"/>
            </w:r>
            <w:r w:rsidR="005515D9">
              <w:rPr>
                <w:noProof/>
                <w:webHidden/>
              </w:rPr>
              <w:instrText xml:space="preserve"> PAGEREF _Toc151673263 \h </w:instrText>
            </w:r>
            <w:r w:rsidR="005515D9">
              <w:rPr>
                <w:noProof/>
                <w:webHidden/>
              </w:rPr>
            </w:r>
            <w:r w:rsidR="005515D9">
              <w:rPr>
                <w:noProof/>
                <w:webHidden/>
              </w:rPr>
              <w:fldChar w:fldCharType="separate"/>
            </w:r>
            <w:r w:rsidR="000F2887">
              <w:rPr>
                <w:noProof/>
                <w:webHidden/>
              </w:rPr>
              <w:t>2</w:t>
            </w:r>
            <w:r w:rsidR="005515D9">
              <w:rPr>
                <w:noProof/>
                <w:webHidden/>
              </w:rPr>
              <w:fldChar w:fldCharType="end"/>
            </w:r>
          </w:hyperlink>
        </w:p>
        <w:p w14:paraId="578ABBD7" w14:textId="55666D46"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4" w:history="1">
            <w:r w:rsidR="005515D9" w:rsidRPr="001D4F12">
              <w:rPr>
                <w:rStyle w:val="Hyperlink"/>
                <w:noProof/>
              </w:rPr>
              <w:t>1.3</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Aim</w:t>
            </w:r>
            <w:r w:rsidR="005515D9">
              <w:rPr>
                <w:noProof/>
                <w:webHidden/>
              </w:rPr>
              <w:tab/>
            </w:r>
            <w:r w:rsidR="005515D9">
              <w:rPr>
                <w:noProof/>
                <w:webHidden/>
              </w:rPr>
              <w:fldChar w:fldCharType="begin"/>
            </w:r>
            <w:r w:rsidR="005515D9">
              <w:rPr>
                <w:noProof/>
                <w:webHidden/>
              </w:rPr>
              <w:instrText xml:space="preserve"> PAGEREF _Toc151673264 \h </w:instrText>
            </w:r>
            <w:r w:rsidR="005515D9">
              <w:rPr>
                <w:noProof/>
                <w:webHidden/>
              </w:rPr>
            </w:r>
            <w:r w:rsidR="005515D9">
              <w:rPr>
                <w:noProof/>
                <w:webHidden/>
              </w:rPr>
              <w:fldChar w:fldCharType="separate"/>
            </w:r>
            <w:r w:rsidR="000F2887">
              <w:rPr>
                <w:noProof/>
                <w:webHidden/>
              </w:rPr>
              <w:t>3</w:t>
            </w:r>
            <w:r w:rsidR="005515D9">
              <w:rPr>
                <w:noProof/>
                <w:webHidden/>
              </w:rPr>
              <w:fldChar w:fldCharType="end"/>
            </w:r>
          </w:hyperlink>
        </w:p>
        <w:p w14:paraId="0055110F" w14:textId="68045CE0"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5" w:history="1">
            <w:r w:rsidR="005515D9" w:rsidRPr="001D4F12">
              <w:rPr>
                <w:rStyle w:val="Hyperlink"/>
                <w:noProof/>
              </w:rPr>
              <w:t>1.4</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Specific Objectives</w:t>
            </w:r>
            <w:r w:rsidR="005515D9">
              <w:rPr>
                <w:noProof/>
                <w:webHidden/>
              </w:rPr>
              <w:tab/>
            </w:r>
            <w:r w:rsidR="005515D9">
              <w:rPr>
                <w:noProof/>
                <w:webHidden/>
              </w:rPr>
              <w:fldChar w:fldCharType="begin"/>
            </w:r>
            <w:r w:rsidR="005515D9">
              <w:rPr>
                <w:noProof/>
                <w:webHidden/>
              </w:rPr>
              <w:instrText xml:space="preserve"> PAGEREF _Toc151673265 \h </w:instrText>
            </w:r>
            <w:r w:rsidR="005515D9">
              <w:rPr>
                <w:noProof/>
                <w:webHidden/>
              </w:rPr>
            </w:r>
            <w:r w:rsidR="005515D9">
              <w:rPr>
                <w:noProof/>
                <w:webHidden/>
              </w:rPr>
              <w:fldChar w:fldCharType="separate"/>
            </w:r>
            <w:r w:rsidR="000F2887">
              <w:rPr>
                <w:noProof/>
                <w:webHidden/>
              </w:rPr>
              <w:t>3</w:t>
            </w:r>
            <w:r w:rsidR="005515D9">
              <w:rPr>
                <w:noProof/>
                <w:webHidden/>
              </w:rPr>
              <w:fldChar w:fldCharType="end"/>
            </w:r>
          </w:hyperlink>
        </w:p>
        <w:p w14:paraId="5A7C19C8" w14:textId="689ECE75"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6" w:history="1">
            <w:r w:rsidR="005515D9" w:rsidRPr="001D4F12">
              <w:rPr>
                <w:rStyle w:val="Hyperlink"/>
                <w:noProof/>
              </w:rPr>
              <w:t>1.5</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Research Questions</w:t>
            </w:r>
            <w:r w:rsidR="005515D9">
              <w:rPr>
                <w:noProof/>
                <w:webHidden/>
              </w:rPr>
              <w:tab/>
            </w:r>
            <w:r w:rsidR="005515D9">
              <w:rPr>
                <w:noProof/>
                <w:webHidden/>
              </w:rPr>
              <w:fldChar w:fldCharType="begin"/>
            </w:r>
            <w:r w:rsidR="005515D9">
              <w:rPr>
                <w:noProof/>
                <w:webHidden/>
              </w:rPr>
              <w:instrText xml:space="preserve"> PAGEREF _Toc151673266 \h </w:instrText>
            </w:r>
            <w:r w:rsidR="005515D9">
              <w:rPr>
                <w:noProof/>
                <w:webHidden/>
              </w:rPr>
            </w:r>
            <w:r w:rsidR="005515D9">
              <w:rPr>
                <w:noProof/>
                <w:webHidden/>
              </w:rPr>
              <w:fldChar w:fldCharType="separate"/>
            </w:r>
            <w:r w:rsidR="000F2887">
              <w:rPr>
                <w:noProof/>
                <w:webHidden/>
              </w:rPr>
              <w:t>3</w:t>
            </w:r>
            <w:r w:rsidR="005515D9">
              <w:rPr>
                <w:noProof/>
                <w:webHidden/>
              </w:rPr>
              <w:fldChar w:fldCharType="end"/>
            </w:r>
          </w:hyperlink>
        </w:p>
        <w:p w14:paraId="65F5E360" w14:textId="0FBCB3E1"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7" w:history="1">
            <w:r w:rsidR="005515D9" w:rsidRPr="001D4F12">
              <w:rPr>
                <w:rStyle w:val="Hyperlink"/>
                <w:noProof/>
              </w:rPr>
              <w:t>1.6</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Justification</w:t>
            </w:r>
            <w:r w:rsidR="005515D9">
              <w:rPr>
                <w:noProof/>
                <w:webHidden/>
              </w:rPr>
              <w:tab/>
            </w:r>
            <w:r w:rsidR="005515D9">
              <w:rPr>
                <w:noProof/>
                <w:webHidden/>
              </w:rPr>
              <w:fldChar w:fldCharType="begin"/>
            </w:r>
            <w:r w:rsidR="005515D9">
              <w:rPr>
                <w:noProof/>
                <w:webHidden/>
              </w:rPr>
              <w:instrText xml:space="preserve"> PAGEREF _Toc151673267 \h </w:instrText>
            </w:r>
            <w:r w:rsidR="005515D9">
              <w:rPr>
                <w:noProof/>
                <w:webHidden/>
              </w:rPr>
            </w:r>
            <w:r w:rsidR="005515D9">
              <w:rPr>
                <w:noProof/>
                <w:webHidden/>
              </w:rPr>
              <w:fldChar w:fldCharType="separate"/>
            </w:r>
            <w:r w:rsidR="000F2887">
              <w:rPr>
                <w:noProof/>
                <w:webHidden/>
              </w:rPr>
              <w:t>4</w:t>
            </w:r>
            <w:r w:rsidR="005515D9">
              <w:rPr>
                <w:noProof/>
                <w:webHidden/>
              </w:rPr>
              <w:fldChar w:fldCharType="end"/>
            </w:r>
          </w:hyperlink>
        </w:p>
        <w:p w14:paraId="2520BA4F" w14:textId="1AB59087"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8" w:history="1">
            <w:r w:rsidR="005515D9" w:rsidRPr="001D4F12">
              <w:rPr>
                <w:rStyle w:val="Hyperlink"/>
                <w:noProof/>
              </w:rPr>
              <w:t>1.7</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Scope</w:t>
            </w:r>
            <w:r w:rsidR="005515D9">
              <w:rPr>
                <w:noProof/>
                <w:webHidden/>
              </w:rPr>
              <w:tab/>
            </w:r>
            <w:r w:rsidR="005515D9">
              <w:rPr>
                <w:noProof/>
                <w:webHidden/>
              </w:rPr>
              <w:fldChar w:fldCharType="begin"/>
            </w:r>
            <w:r w:rsidR="005515D9">
              <w:rPr>
                <w:noProof/>
                <w:webHidden/>
              </w:rPr>
              <w:instrText xml:space="preserve"> PAGEREF _Toc151673268 \h </w:instrText>
            </w:r>
            <w:r w:rsidR="005515D9">
              <w:rPr>
                <w:noProof/>
                <w:webHidden/>
              </w:rPr>
            </w:r>
            <w:r w:rsidR="005515D9">
              <w:rPr>
                <w:noProof/>
                <w:webHidden/>
              </w:rPr>
              <w:fldChar w:fldCharType="separate"/>
            </w:r>
            <w:r w:rsidR="000F2887">
              <w:rPr>
                <w:noProof/>
                <w:webHidden/>
              </w:rPr>
              <w:t>4</w:t>
            </w:r>
            <w:r w:rsidR="005515D9">
              <w:rPr>
                <w:noProof/>
                <w:webHidden/>
              </w:rPr>
              <w:fldChar w:fldCharType="end"/>
            </w:r>
          </w:hyperlink>
        </w:p>
        <w:p w14:paraId="739839C5" w14:textId="520C0F27" w:rsidR="005515D9" w:rsidRDefault="00022B75">
          <w:pPr>
            <w:pStyle w:val="TOC2"/>
            <w:tabs>
              <w:tab w:val="left" w:pos="88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69" w:history="1">
            <w:r w:rsidR="005515D9" w:rsidRPr="001D4F12">
              <w:rPr>
                <w:rStyle w:val="Hyperlink"/>
                <w:noProof/>
              </w:rPr>
              <w:t>1.8</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noProof/>
              </w:rPr>
              <w:t>Delimitations and Limitations</w:t>
            </w:r>
            <w:r w:rsidR="005515D9">
              <w:rPr>
                <w:noProof/>
                <w:webHidden/>
              </w:rPr>
              <w:tab/>
            </w:r>
            <w:r w:rsidR="005515D9">
              <w:rPr>
                <w:noProof/>
                <w:webHidden/>
              </w:rPr>
              <w:fldChar w:fldCharType="begin"/>
            </w:r>
            <w:r w:rsidR="005515D9">
              <w:rPr>
                <w:noProof/>
                <w:webHidden/>
              </w:rPr>
              <w:instrText xml:space="preserve"> PAGEREF _Toc151673269 \h </w:instrText>
            </w:r>
            <w:r w:rsidR="005515D9">
              <w:rPr>
                <w:noProof/>
                <w:webHidden/>
              </w:rPr>
            </w:r>
            <w:r w:rsidR="005515D9">
              <w:rPr>
                <w:noProof/>
                <w:webHidden/>
              </w:rPr>
              <w:fldChar w:fldCharType="separate"/>
            </w:r>
            <w:r w:rsidR="000F2887">
              <w:rPr>
                <w:noProof/>
                <w:webHidden/>
              </w:rPr>
              <w:t>5</w:t>
            </w:r>
            <w:r w:rsidR="005515D9">
              <w:rPr>
                <w:noProof/>
                <w:webHidden/>
              </w:rPr>
              <w:fldChar w:fldCharType="end"/>
            </w:r>
          </w:hyperlink>
        </w:p>
        <w:p w14:paraId="31ED28F0" w14:textId="3D58322C" w:rsidR="005515D9" w:rsidRDefault="00022B75">
          <w:pPr>
            <w:pStyle w:val="TOC3"/>
            <w:tabs>
              <w:tab w:val="left" w:pos="132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0" w:history="1">
            <w:r w:rsidR="005515D9" w:rsidRPr="001D4F12">
              <w:rPr>
                <w:rStyle w:val="Hyperlink"/>
                <w:iCs/>
                <w:noProof/>
              </w:rPr>
              <w:t>1.8.1</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iCs/>
                <w:noProof/>
              </w:rPr>
              <w:t>Delimitation</w:t>
            </w:r>
            <w:r w:rsidR="005515D9">
              <w:rPr>
                <w:noProof/>
                <w:webHidden/>
              </w:rPr>
              <w:tab/>
            </w:r>
            <w:r w:rsidR="005515D9">
              <w:rPr>
                <w:noProof/>
                <w:webHidden/>
              </w:rPr>
              <w:fldChar w:fldCharType="begin"/>
            </w:r>
            <w:r w:rsidR="005515D9">
              <w:rPr>
                <w:noProof/>
                <w:webHidden/>
              </w:rPr>
              <w:instrText xml:space="preserve"> PAGEREF _Toc151673270 \h </w:instrText>
            </w:r>
            <w:r w:rsidR="005515D9">
              <w:rPr>
                <w:noProof/>
                <w:webHidden/>
              </w:rPr>
            </w:r>
            <w:r w:rsidR="005515D9">
              <w:rPr>
                <w:noProof/>
                <w:webHidden/>
              </w:rPr>
              <w:fldChar w:fldCharType="separate"/>
            </w:r>
            <w:r w:rsidR="000F2887">
              <w:rPr>
                <w:noProof/>
                <w:webHidden/>
              </w:rPr>
              <w:t>5</w:t>
            </w:r>
            <w:r w:rsidR="005515D9">
              <w:rPr>
                <w:noProof/>
                <w:webHidden/>
              </w:rPr>
              <w:fldChar w:fldCharType="end"/>
            </w:r>
          </w:hyperlink>
        </w:p>
        <w:p w14:paraId="72484817" w14:textId="67825276" w:rsidR="005515D9" w:rsidRDefault="00022B75">
          <w:pPr>
            <w:pStyle w:val="TOC3"/>
            <w:tabs>
              <w:tab w:val="left" w:pos="1320"/>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1" w:history="1">
            <w:r w:rsidR="005515D9" w:rsidRPr="001D4F12">
              <w:rPr>
                <w:rStyle w:val="Hyperlink"/>
                <w:iCs/>
                <w:noProof/>
              </w:rPr>
              <w:t>1.8.2</w:t>
            </w:r>
            <w:r w:rsidR="005515D9">
              <w:rPr>
                <w:rFonts w:asciiTheme="minorHAnsi" w:eastAsiaTheme="minorEastAsia" w:hAnsiTheme="minorHAnsi" w:cstheme="minorBidi"/>
                <w:noProof/>
                <w:kern w:val="2"/>
                <w:sz w:val="22"/>
                <w:szCs w:val="22"/>
                <w:lang w:val="en-US"/>
                <w14:ligatures w14:val="standardContextual"/>
              </w:rPr>
              <w:tab/>
            </w:r>
            <w:r w:rsidR="005515D9" w:rsidRPr="001D4F12">
              <w:rPr>
                <w:rStyle w:val="Hyperlink"/>
                <w:iCs/>
                <w:noProof/>
              </w:rPr>
              <w:t>Limitation</w:t>
            </w:r>
            <w:r w:rsidR="005515D9">
              <w:rPr>
                <w:noProof/>
                <w:webHidden/>
              </w:rPr>
              <w:tab/>
            </w:r>
            <w:r w:rsidR="005515D9">
              <w:rPr>
                <w:noProof/>
                <w:webHidden/>
              </w:rPr>
              <w:fldChar w:fldCharType="begin"/>
            </w:r>
            <w:r w:rsidR="005515D9">
              <w:rPr>
                <w:noProof/>
                <w:webHidden/>
              </w:rPr>
              <w:instrText xml:space="preserve"> PAGEREF _Toc151673271 \h </w:instrText>
            </w:r>
            <w:r w:rsidR="005515D9">
              <w:rPr>
                <w:noProof/>
                <w:webHidden/>
              </w:rPr>
            </w:r>
            <w:r w:rsidR="005515D9">
              <w:rPr>
                <w:noProof/>
                <w:webHidden/>
              </w:rPr>
              <w:fldChar w:fldCharType="separate"/>
            </w:r>
            <w:r w:rsidR="000F2887">
              <w:rPr>
                <w:noProof/>
                <w:webHidden/>
              </w:rPr>
              <w:t>5</w:t>
            </w:r>
            <w:r w:rsidR="005515D9">
              <w:rPr>
                <w:noProof/>
                <w:webHidden/>
              </w:rPr>
              <w:fldChar w:fldCharType="end"/>
            </w:r>
          </w:hyperlink>
        </w:p>
        <w:p w14:paraId="5A029071" w14:textId="2C6A8074"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2" w:history="1">
            <w:r w:rsidR="005515D9" w:rsidRPr="001D4F12">
              <w:rPr>
                <w:rStyle w:val="Hyperlink"/>
                <w:noProof/>
              </w:rPr>
              <w:t>Chapter 2: Literature Review</w:t>
            </w:r>
            <w:r w:rsidR="005515D9">
              <w:rPr>
                <w:noProof/>
                <w:webHidden/>
              </w:rPr>
              <w:tab/>
            </w:r>
            <w:r w:rsidR="005515D9">
              <w:rPr>
                <w:noProof/>
                <w:webHidden/>
              </w:rPr>
              <w:fldChar w:fldCharType="begin"/>
            </w:r>
            <w:r w:rsidR="005515D9">
              <w:rPr>
                <w:noProof/>
                <w:webHidden/>
              </w:rPr>
              <w:instrText xml:space="preserve"> PAGEREF _Toc151673272 \h </w:instrText>
            </w:r>
            <w:r w:rsidR="005515D9">
              <w:rPr>
                <w:noProof/>
                <w:webHidden/>
              </w:rPr>
            </w:r>
            <w:r w:rsidR="005515D9">
              <w:rPr>
                <w:noProof/>
                <w:webHidden/>
              </w:rPr>
              <w:fldChar w:fldCharType="separate"/>
            </w:r>
            <w:r w:rsidR="000F2887">
              <w:rPr>
                <w:noProof/>
                <w:webHidden/>
              </w:rPr>
              <w:t>6</w:t>
            </w:r>
            <w:r w:rsidR="005515D9">
              <w:rPr>
                <w:noProof/>
                <w:webHidden/>
              </w:rPr>
              <w:fldChar w:fldCharType="end"/>
            </w:r>
          </w:hyperlink>
        </w:p>
        <w:p w14:paraId="2F6C2315" w14:textId="72141D98"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3" w:history="1">
            <w:r w:rsidR="005515D9" w:rsidRPr="001D4F12">
              <w:rPr>
                <w:rStyle w:val="Hyperlink"/>
                <w:noProof/>
              </w:rPr>
              <w:t>2.1 Introduction</w:t>
            </w:r>
            <w:r w:rsidR="005515D9">
              <w:rPr>
                <w:noProof/>
                <w:webHidden/>
              </w:rPr>
              <w:tab/>
            </w:r>
            <w:r w:rsidR="005515D9">
              <w:rPr>
                <w:noProof/>
                <w:webHidden/>
              </w:rPr>
              <w:fldChar w:fldCharType="begin"/>
            </w:r>
            <w:r w:rsidR="005515D9">
              <w:rPr>
                <w:noProof/>
                <w:webHidden/>
              </w:rPr>
              <w:instrText xml:space="preserve"> PAGEREF _Toc151673273 \h </w:instrText>
            </w:r>
            <w:r w:rsidR="005515D9">
              <w:rPr>
                <w:noProof/>
                <w:webHidden/>
              </w:rPr>
            </w:r>
            <w:r w:rsidR="005515D9">
              <w:rPr>
                <w:noProof/>
                <w:webHidden/>
              </w:rPr>
              <w:fldChar w:fldCharType="separate"/>
            </w:r>
            <w:r w:rsidR="000F2887">
              <w:rPr>
                <w:noProof/>
                <w:webHidden/>
              </w:rPr>
              <w:t>6</w:t>
            </w:r>
            <w:r w:rsidR="005515D9">
              <w:rPr>
                <w:noProof/>
                <w:webHidden/>
              </w:rPr>
              <w:fldChar w:fldCharType="end"/>
            </w:r>
          </w:hyperlink>
        </w:p>
        <w:p w14:paraId="628AA2E9" w14:textId="538C9FFB"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4" w:history="1">
            <w:r w:rsidR="005515D9" w:rsidRPr="001D4F12">
              <w:rPr>
                <w:rStyle w:val="Hyperlink"/>
                <w:noProof/>
              </w:rPr>
              <w:t>2.2 Current player selection process for the starting eleven</w:t>
            </w:r>
            <w:r w:rsidR="005515D9">
              <w:rPr>
                <w:noProof/>
                <w:webHidden/>
              </w:rPr>
              <w:tab/>
            </w:r>
            <w:r w:rsidR="005515D9">
              <w:rPr>
                <w:noProof/>
                <w:webHidden/>
              </w:rPr>
              <w:fldChar w:fldCharType="begin"/>
            </w:r>
            <w:r w:rsidR="005515D9">
              <w:rPr>
                <w:noProof/>
                <w:webHidden/>
              </w:rPr>
              <w:instrText xml:space="preserve"> PAGEREF _Toc151673274 \h </w:instrText>
            </w:r>
            <w:r w:rsidR="005515D9">
              <w:rPr>
                <w:noProof/>
                <w:webHidden/>
              </w:rPr>
            </w:r>
            <w:r w:rsidR="005515D9">
              <w:rPr>
                <w:noProof/>
                <w:webHidden/>
              </w:rPr>
              <w:fldChar w:fldCharType="separate"/>
            </w:r>
            <w:r w:rsidR="000F2887">
              <w:rPr>
                <w:noProof/>
                <w:webHidden/>
              </w:rPr>
              <w:t>6</w:t>
            </w:r>
            <w:r w:rsidR="005515D9">
              <w:rPr>
                <w:noProof/>
                <w:webHidden/>
              </w:rPr>
              <w:fldChar w:fldCharType="end"/>
            </w:r>
          </w:hyperlink>
        </w:p>
        <w:p w14:paraId="7B98AD04" w14:textId="09794015"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5" w:history="1">
            <w:r w:rsidR="005515D9" w:rsidRPr="001D4F12">
              <w:rPr>
                <w:rStyle w:val="Hyperlink"/>
                <w:iCs/>
                <w:noProof/>
                <w:lang w:val="en-US"/>
              </w:rPr>
              <w:t>2.2.1 Challenges faced by using the current player selection process</w:t>
            </w:r>
            <w:r w:rsidR="005515D9">
              <w:rPr>
                <w:noProof/>
                <w:webHidden/>
              </w:rPr>
              <w:tab/>
            </w:r>
            <w:r w:rsidR="005515D9">
              <w:rPr>
                <w:noProof/>
                <w:webHidden/>
              </w:rPr>
              <w:fldChar w:fldCharType="begin"/>
            </w:r>
            <w:r w:rsidR="005515D9">
              <w:rPr>
                <w:noProof/>
                <w:webHidden/>
              </w:rPr>
              <w:instrText xml:space="preserve"> PAGEREF _Toc151673275 \h </w:instrText>
            </w:r>
            <w:r w:rsidR="005515D9">
              <w:rPr>
                <w:noProof/>
                <w:webHidden/>
              </w:rPr>
            </w:r>
            <w:r w:rsidR="005515D9">
              <w:rPr>
                <w:noProof/>
                <w:webHidden/>
              </w:rPr>
              <w:fldChar w:fldCharType="separate"/>
            </w:r>
            <w:r w:rsidR="000F2887">
              <w:rPr>
                <w:noProof/>
                <w:webHidden/>
              </w:rPr>
              <w:t>7</w:t>
            </w:r>
            <w:r w:rsidR="005515D9">
              <w:rPr>
                <w:noProof/>
                <w:webHidden/>
              </w:rPr>
              <w:fldChar w:fldCharType="end"/>
            </w:r>
          </w:hyperlink>
        </w:p>
        <w:p w14:paraId="2B3273A2" w14:textId="00283F37"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6" w:history="1">
            <w:r w:rsidR="005515D9" w:rsidRPr="001D4F12">
              <w:rPr>
                <w:rStyle w:val="Hyperlink"/>
                <w:noProof/>
              </w:rPr>
              <w:t>2.3 Related Works</w:t>
            </w:r>
            <w:r w:rsidR="005515D9">
              <w:rPr>
                <w:noProof/>
                <w:webHidden/>
              </w:rPr>
              <w:tab/>
            </w:r>
            <w:r w:rsidR="005515D9">
              <w:rPr>
                <w:noProof/>
                <w:webHidden/>
              </w:rPr>
              <w:fldChar w:fldCharType="begin"/>
            </w:r>
            <w:r w:rsidR="005515D9">
              <w:rPr>
                <w:noProof/>
                <w:webHidden/>
              </w:rPr>
              <w:instrText xml:space="preserve"> PAGEREF _Toc151673276 \h </w:instrText>
            </w:r>
            <w:r w:rsidR="005515D9">
              <w:rPr>
                <w:noProof/>
                <w:webHidden/>
              </w:rPr>
            </w:r>
            <w:r w:rsidR="005515D9">
              <w:rPr>
                <w:noProof/>
                <w:webHidden/>
              </w:rPr>
              <w:fldChar w:fldCharType="separate"/>
            </w:r>
            <w:r w:rsidR="000F2887">
              <w:rPr>
                <w:noProof/>
                <w:webHidden/>
              </w:rPr>
              <w:t>7</w:t>
            </w:r>
            <w:r w:rsidR="005515D9">
              <w:rPr>
                <w:noProof/>
                <w:webHidden/>
              </w:rPr>
              <w:fldChar w:fldCharType="end"/>
            </w:r>
          </w:hyperlink>
        </w:p>
        <w:p w14:paraId="498AC706" w14:textId="64827F57"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7" w:history="1">
            <w:r w:rsidR="005515D9" w:rsidRPr="001D4F12">
              <w:rPr>
                <w:rStyle w:val="Hyperlink"/>
                <w:iCs/>
                <w:noProof/>
              </w:rPr>
              <w:t xml:space="preserve">2.3.1 </w:t>
            </w:r>
            <w:r w:rsidR="005515D9" w:rsidRPr="001D4F12">
              <w:rPr>
                <w:rStyle w:val="Hyperlink"/>
                <w:iCs/>
                <w:noProof/>
                <w:shd w:val="clear" w:color="auto" w:fill="FFFFFF"/>
              </w:rPr>
              <w:t>Data Mining System for Selecting a Winning Cricket Team</w:t>
            </w:r>
            <w:r w:rsidR="005515D9">
              <w:rPr>
                <w:noProof/>
                <w:webHidden/>
              </w:rPr>
              <w:tab/>
            </w:r>
            <w:r w:rsidR="005515D9">
              <w:rPr>
                <w:noProof/>
                <w:webHidden/>
              </w:rPr>
              <w:fldChar w:fldCharType="begin"/>
            </w:r>
            <w:r w:rsidR="005515D9">
              <w:rPr>
                <w:noProof/>
                <w:webHidden/>
              </w:rPr>
              <w:instrText xml:space="preserve"> PAGEREF _Toc151673277 \h </w:instrText>
            </w:r>
            <w:r w:rsidR="005515D9">
              <w:rPr>
                <w:noProof/>
                <w:webHidden/>
              </w:rPr>
            </w:r>
            <w:r w:rsidR="005515D9">
              <w:rPr>
                <w:noProof/>
                <w:webHidden/>
              </w:rPr>
              <w:fldChar w:fldCharType="separate"/>
            </w:r>
            <w:r w:rsidR="000F2887">
              <w:rPr>
                <w:noProof/>
                <w:webHidden/>
              </w:rPr>
              <w:t>7</w:t>
            </w:r>
            <w:r w:rsidR="005515D9">
              <w:rPr>
                <w:noProof/>
                <w:webHidden/>
              </w:rPr>
              <w:fldChar w:fldCharType="end"/>
            </w:r>
          </w:hyperlink>
        </w:p>
        <w:p w14:paraId="6C01FB5B" w14:textId="5055DF3B"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8" w:history="1">
            <w:r w:rsidR="005515D9" w:rsidRPr="001D4F12">
              <w:rPr>
                <w:rStyle w:val="Hyperlink"/>
                <w:iCs/>
                <w:noProof/>
              </w:rPr>
              <w:t>2.3.2 Player’s Performance Prediction in ODI Cricket Using Machine Learning Algorithms</w:t>
            </w:r>
            <w:r w:rsidR="005515D9">
              <w:rPr>
                <w:noProof/>
                <w:webHidden/>
              </w:rPr>
              <w:tab/>
            </w:r>
            <w:r w:rsidR="005515D9">
              <w:rPr>
                <w:noProof/>
                <w:webHidden/>
              </w:rPr>
              <w:fldChar w:fldCharType="begin"/>
            </w:r>
            <w:r w:rsidR="005515D9">
              <w:rPr>
                <w:noProof/>
                <w:webHidden/>
              </w:rPr>
              <w:instrText xml:space="preserve"> PAGEREF _Toc151673278 \h </w:instrText>
            </w:r>
            <w:r w:rsidR="005515D9">
              <w:rPr>
                <w:noProof/>
                <w:webHidden/>
              </w:rPr>
            </w:r>
            <w:r w:rsidR="005515D9">
              <w:rPr>
                <w:noProof/>
                <w:webHidden/>
              </w:rPr>
              <w:fldChar w:fldCharType="separate"/>
            </w:r>
            <w:r w:rsidR="000F2887">
              <w:rPr>
                <w:noProof/>
                <w:webHidden/>
              </w:rPr>
              <w:t>9</w:t>
            </w:r>
            <w:r w:rsidR="005515D9">
              <w:rPr>
                <w:noProof/>
                <w:webHidden/>
              </w:rPr>
              <w:fldChar w:fldCharType="end"/>
            </w:r>
          </w:hyperlink>
        </w:p>
        <w:p w14:paraId="2314CB85" w14:textId="035C3DF8"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79" w:history="1">
            <w:r w:rsidR="005515D9" w:rsidRPr="001D4F12">
              <w:rPr>
                <w:rStyle w:val="Hyperlink"/>
                <w:iCs/>
                <w:noProof/>
              </w:rPr>
              <w:t>2.3.3 Machine learning-based Selection of Optimal sports Team based on the Players Performance</w:t>
            </w:r>
            <w:r w:rsidR="005515D9">
              <w:rPr>
                <w:noProof/>
                <w:webHidden/>
              </w:rPr>
              <w:tab/>
            </w:r>
            <w:r w:rsidR="005515D9">
              <w:rPr>
                <w:noProof/>
                <w:webHidden/>
              </w:rPr>
              <w:fldChar w:fldCharType="begin"/>
            </w:r>
            <w:r w:rsidR="005515D9">
              <w:rPr>
                <w:noProof/>
                <w:webHidden/>
              </w:rPr>
              <w:instrText xml:space="preserve"> PAGEREF _Toc151673279 \h </w:instrText>
            </w:r>
            <w:r w:rsidR="005515D9">
              <w:rPr>
                <w:noProof/>
                <w:webHidden/>
              </w:rPr>
            </w:r>
            <w:r w:rsidR="005515D9">
              <w:rPr>
                <w:noProof/>
                <w:webHidden/>
              </w:rPr>
              <w:fldChar w:fldCharType="separate"/>
            </w:r>
            <w:r w:rsidR="000F2887">
              <w:rPr>
                <w:noProof/>
                <w:webHidden/>
              </w:rPr>
              <w:t>10</w:t>
            </w:r>
            <w:r w:rsidR="005515D9">
              <w:rPr>
                <w:noProof/>
                <w:webHidden/>
              </w:rPr>
              <w:fldChar w:fldCharType="end"/>
            </w:r>
          </w:hyperlink>
        </w:p>
        <w:p w14:paraId="6FD071B9" w14:textId="22941FF0"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0" w:history="1">
            <w:r w:rsidR="005515D9" w:rsidRPr="001D4F12">
              <w:rPr>
                <w:rStyle w:val="Hyperlink"/>
                <w:noProof/>
              </w:rPr>
              <w:t>2.4 Gaps in existing systems</w:t>
            </w:r>
            <w:r w:rsidR="005515D9">
              <w:rPr>
                <w:noProof/>
                <w:webHidden/>
              </w:rPr>
              <w:tab/>
            </w:r>
            <w:r w:rsidR="005515D9">
              <w:rPr>
                <w:noProof/>
                <w:webHidden/>
              </w:rPr>
              <w:fldChar w:fldCharType="begin"/>
            </w:r>
            <w:r w:rsidR="005515D9">
              <w:rPr>
                <w:noProof/>
                <w:webHidden/>
              </w:rPr>
              <w:instrText xml:space="preserve"> PAGEREF _Toc151673280 \h </w:instrText>
            </w:r>
            <w:r w:rsidR="005515D9">
              <w:rPr>
                <w:noProof/>
                <w:webHidden/>
              </w:rPr>
            </w:r>
            <w:r w:rsidR="005515D9">
              <w:rPr>
                <w:noProof/>
                <w:webHidden/>
              </w:rPr>
              <w:fldChar w:fldCharType="separate"/>
            </w:r>
            <w:r w:rsidR="000F2887">
              <w:rPr>
                <w:noProof/>
                <w:webHidden/>
              </w:rPr>
              <w:t>11</w:t>
            </w:r>
            <w:r w:rsidR="005515D9">
              <w:rPr>
                <w:noProof/>
                <w:webHidden/>
              </w:rPr>
              <w:fldChar w:fldCharType="end"/>
            </w:r>
          </w:hyperlink>
        </w:p>
        <w:p w14:paraId="2AA7C031" w14:textId="59394DAB"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1" w:history="1">
            <w:r w:rsidR="005515D9" w:rsidRPr="001D4F12">
              <w:rPr>
                <w:rStyle w:val="Hyperlink"/>
                <w:noProof/>
              </w:rPr>
              <w:t>2.5 Conceptual Framework</w:t>
            </w:r>
            <w:r w:rsidR="005515D9">
              <w:rPr>
                <w:noProof/>
                <w:webHidden/>
              </w:rPr>
              <w:tab/>
            </w:r>
            <w:r w:rsidR="005515D9">
              <w:rPr>
                <w:noProof/>
                <w:webHidden/>
              </w:rPr>
              <w:fldChar w:fldCharType="begin"/>
            </w:r>
            <w:r w:rsidR="005515D9">
              <w:rPr>
                <w:noProof/>
                <w:webHidden/>
              </w:rPr>
              <w:instrText xml:space="preserve"> PAGEREF _Toc151673281 \h </w:instrText>
            </w:r>
            <w:r w:rsidR="005515D9">
              <w:rPr>
                <w:noProof/>
                <w:webHidden/>
              </w:rPr>
            </w:r>
            <w:r w:rsidR="005515D9">
              <w:rPr>
                <w:noProof/>
                <w:webHidden/>
              </w:rPr>
              <w:fldChar w:fldCharType="separate"/>
            </w:r>
            <w:r w:rsidR="000F2887">
              <w:rPr>
                <w:noProof/>
                <w:webHidden/>
              </w:rPr>
              <w:t>12</w:t>
            </w:r>
            <w:r w:rsidR="005515D9">
              <w:rPr>
                <w:noProof/>
                <w:webHidden/>
              </w:rPr>
              <w:fldChar w:fldCharType="end"/>
            </w:r>
          </w:hyperlink>
        </w:p>
        <w:p w14:paraId="0084E68E" w14:textId="7D70D39B"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2" w:history="1">
            <w:r w:rsidR="005515D9" w:rsidRPr="001D4F12">
              <w:rPr>
                <w:rStyle w:val="Hyperlink"/>
                <w:noProof/>
              </w:rPr>
              <w:t>Chapter 3: Methodology</w:t>
            </w:r>
            <w:r w:rsidR="005515D9">
              <w:rPr>
                <w:noProof/>
                <w:webHidden/>
              </w:rPr>
              <w:tab/>
            </w:r>
            <w:r w:rsidR="005515D9">
              <w:rPr>
                <w:noProof/>
                <w:webHidden/>
              </w:rPr>
              <w:fldChar w:fldCharType="begin"/>
            </w:r>
            <w:r w:rsidR="005515D9">
              <w:rPr>
                <w:noProof/>
                <w:webHidden/>
              </w:rPr>
              <w:instrText xml:space="preserve"> PAGEREF _Toc151673282 \h </w:instrText>
            </w:r>
            <w:r w:rsidR="005515D9">
              <w:rPr>
                <w:noProof/>
                <w:webHidden/>
              </w:rPr>
            </w:r>
            <w:r w:rsidR="005515D9">
              <w:rPr>
                <w:noProof/>
                <w:webHidden/>
              </w:rPr>
              <w:fldChar w:fldCharType="separate"/>
            </w:r>
            <w:r w:rsidR="000F2887">
              <w:rPr>
                <w:noProof/>
                <w:webHidden/>
              </w:rPr>
              <w:t>13</w:t>
            </w:r>
            <w:r w:rsidR="005515D9">
              <w:rPr>
                <w:noProof/>
                <w:webHidden/>
              </w:rPr>
              <w:fldChar w:fldCharType="end"/>
            </w:r>
          </w:hyperlink>
        </w:p>
        <w:p w14:paraId="058D8565" w14:textId="0B3FD300"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3" w:history="1">
            <w:r w:rsidR="005515D9" w:rsidRPr="001D4F12">
              <w:rPr>
                <w:rStyle w:val="Hyperlink"/>
                <w:noProof/>
              </w:rPr>
              <w:t>3.1 Introduction</w:t>
            </w:r>
            <w:r w:rsidR="005515D9">
              <w:rPr>
                <w:noProof/>
                <w:webHidden/>
              </w:rPr>
              <w:tab/>
            </w:r>
            <w:r w:rsidR="005515D9">
              <w:rPr>
                <w:noProof/>
                <w:webHidden/>
              </w:rPr>
              <w:fldChar w:fldCharType="begin"/>
            </w:r>
            <w:r w:rsidR="005515D9">
              <w:rPr>
                <w:noProof/>
                <w:webHidden/>
              </w:rPr>
              <w:instrText xml:space="preserve"> PAGEREF _Toc151673283 \h </w:instrText>
            </w:r>
            <w:r w:rsidR="005515D9">
              <w:rPr>
                <w:noProof/>
                <w:webHidden/>
              </w:rPr>
            </w:r>
            <w:r w:rsidR="005515D9">
              <w:rPr>
                <w:noProof/>
                <w:webHidden/>
              </w:rPr>
              <w:fldChar w:fldCharType="separate"/>
            </w:r>
            <w:r w:rsidR="000F2887">
              <w:rPr>
                <w:noProof/>
                <w:webHidden/>
              </w:rPr>
              <w:t>13</w:t>
            </w:r>
            <w:r w:rsidR="005515D9">
              <w:rPr>
                <w:noProof/>
                <w:webHidden/>
              </w:rPr>
              <w:fldChar w:fldCharType="end"/>
            </w:r>
          </w:hyperlink>
        </w:p>
        <w:p w14:paraId="214322D3" w14:textId="31F84E94"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4" w:history="1">
            <w:r w:rsidR="005515D9" w:rsidRPr="001D4F12">
              <w:rPr>
                <w:rStyle w:val="Hyperlink"/>
                <w:noProof/>
              </w:rPr>
              <w:t>3.2 Methodology</w:t>
            </w:r>
            <w:r w:rsidR="005515D9">
              <w:rPr>
                <w:noProof/>
                <w:webHidden/>
              </w:rPr>
              <w:tab/>
            </w:r>
            <w:r w:rsidR="005515D9">
              <w:rPr>
                <w:noProof/>
                <w:webHidden/>
              </w:rPr>
              <w:fldChar w:fldCharType="begin"/>
            </w:r>
            <w:r w:rsidR="005515D9">
              <w:rPr>
                <w:noProof/>
                <w:webHidden/>
              </w:rPr>
              <w:instrText xml:space="preserve"> PAGEREF _Toc151673284 \h </w:instrText>
            </w:r>
            <w:r w:rsidR="005515D9">
              <w:rPr>
                <w:noProof/>
                <w:webHidden/>
              </w:rPr>
            </w:r>
            <w:r w:rsidR="005515D9">
              <w:rPr>
                <w:noProof/>
                <w:webHidden/>
              </w:rPr>
              <w:fldChar w:fldCharType="separate"/>
            </w:r>
            <w:r w:rsidR="000F2887">
              <w:rPr>
                <w:noProof/>
                <w:webHidden/>
              </w:rPr>
              <w:t>13</w:t>
            </w:r>
            <w:r w:rsidR="005515D9">
              <w:rPr>
                <w:noProof/>
                <w:webHidden/>
              </w:rPr>
              <w:fldChar w:fldCharType="end"/>
            </w:r>
          </w:hyperlink>
        </w:p>
        <w:p w14:paraId="279BC14B" w14:textId="6A3C0BED"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5" w:history="1">
            <w:r w:rsidR="005515D9" w:rsidRPr="001D4F12">
              <w:rPr>
                <w:rStyle w:val="Hyperlink"/>
                <w:iCs/>
                <w:noProof/>
              </w:rPr>
              <w:t>3.2.1 Feasibility Study</w:t>
            </w:r>
            <w:r w:rsidR="005515D9">
              <w:rPr>
                <w:noProof/>
                <w:webHidden/>
              </w:rPr>
              <w:tab/>
            </w:r>
            <w:r w:rsidR="005515D9">
              <w:rPr>
                <w:noProof/>
                <w:webHidden/>
              </w:rPr>
              <w:fldChar w:fldCharType="begin"/>
            </w:r>
            <w:r w:rsidR="005515D9">
              <w:rPr>
                <w:noProof/>
                <w:webHidden/>
              </w:rPr>
              <w:instrText xml:space="preserve"> PAGEREF _Toc151673285 \h </w:instrText>
            </w:r>
            <w:r w:rsidR="005515D9">
              <w:rPr>
                <w:noProof/>
                <w:webHidden/>
              </w:rPr>
            </w:r>
            <w:r w:rsidR="005515D9">
              <w:rPr>
                <w:noProof/>
                <w:webHidden/>
              </w:rPr>
              <w:fldChar w:fldCharType="separate"/>
            </w:r>
            <w:r w:rsidR="000F2887">
              <w:rPr>
                <w:noProof/>
                <w:webHidden/>
              </w:rPr>
              <w:t>14</w:t>
            </w:r>
            <w:r w:rsidR="005515D9">
              <w:rPr>
                <w:noProof/>
                <w:webHidden/>
              </w:rPr>
              <w:fldChar w:fldCharType="end"/>
            </w:r>
          </w:hyperlink>
        </w:p>
        <w:p w14:paraId="1D531D1F" w14:textId="1E8615D3"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6" w:history="1">
            <w:r w:rsidR="005515D9" w:rsidRPr="001D4F12">
              <w:rPr>
                <w:rStyle w:val="Hyperlink"/>
                <w:iCs/>
                <w:noProof/>
              </w:rPr>
              <w:t>3.2.2 Requirements Analysis and Specification</w:t>
            </w:r>
            <w:r w:rsidR="005515D9">
              <w:rPr>
                <w:noProof/>
                <w:webHidden/>
              </w:rPr>
              <w:tab/>
            </w:r>
            <w:r w:rsidR="005515D9">
              <w:rPr>
                <w:noProof/>
                <w:webHidden/>
              </w:rPr>
              <w:fldChar w:fldCharType="begin"/>
            </w:r>
            <w:r w:rsidR="005515D9">
              <w:rPr>
                <w:noProof/>
                <w:webHidden/>
              </w:rPr>
              <w:instrText xml:space="preserve"> PAGEREF _Toc151673286 \h </w:instrText>
            </w:r>
            <w:r w:rsidR="005515D9">
              <w:rPr>
                <w:noProof/>
                <w:webHidden/>
              </w:rPr>
            </w:r>
            <w:r w:rsidR="005515D9">
              <w:rPr>
                <w:noProof/>
                <w:webHidden/>
              </w:rPr>
              <w:fldChar w:fldCharType="separate"/>
            </w:r>
            <w:r w:rsidR="000F2887">
              <w:rPr>
                <w:noProof/>
                <w:webHidden/>
              </w:rPr>
              <w:t>14</w:t>
            </w:r>
            <w:r w:rsidR="005515D9">
              <w:rPr>
                <w:noProof/>
                <w:webHidden/>
              </w:rPr>
              <w:fldChar w:fldCharType="end"/>
            </w:r>
          </w:hyperlink>
        </w:p>
        <w:p w14:paraId="1890F94E" w14:textId="2F4FBCF4"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7" w:history="1">
            <w:r w:rsidR="005515D9" w:rsidRPr="001D4F12">
              <w:rPr>
                <w:rStyle w:val="Hyperlink"/>
                <w:iCs/>
                <w:noProof/>
              </w:rPr>
              <w:t>3.2.3 Design</w:t>
            </w:r>
            <w:r w:rsidR="005515D9">
              <w:rPr>
                <w:noProof/>
                <w:webHidden/>
              </w:rPr>
              <w:tab/>
            </w:r>
            <w:r w:rsidR="005515D9">
              <w:rPr>
                <w:noProof/>
                <w:webHidden/>
              </w:rPr>
              <w:fldChar w:fldCharType="begin"/>
            </w:r>
            <w:r w:rsidR="005515D9">
              <w:rPr>
                <w:noProof/>
                <w:webHidden/>
              </w:rPr>
              <w:instrText xml:space="preserve"> PAGEREF _Toc151673287 \h </w:instrText>
            </w:r>
            <w:r w:rsidR="005515D9">
              <w:rPr>
                <w:noProof/>
                <w:webHidden/>
              </w:rPr>
            </w:r>
            <w:r w:rsidR="005515D9">
              <w:rPr>
                <w:noProof/>
                <w:webHidden/>
              </w:rPr>
              <w:fldChar w:fldCharType="separate"/>
            </w:r>
            <w:r w:rsidR="000F2887">
              <w:rPr>
                <w:noProof/>
                <w:webHidden/>
              </w:rPr>
              <w:t>14</w:t>
            </w:r>
            <w:r w:rsidR="005515D9">
              <w:rPr>
                <w:noProof/>
                <w:webHidden/>
              </w:rPr>
              <w:fldChar w:fldCharType="end"/>
            </w:r>
          </w:hyperlink>
        </w:p>
        <w:p w14:paraId="0CB8E8AA" w14:textId="16EAF8BE"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8" w:history="1">
            <w:r w:rsidR="005515D9" w:rsidRPr="001D4F12">
              <w:rPr>
                <w:rStyle w:val="Hyperlink"/>
                <w:iCs/>
                <w:noProof/>
              </w:rPr>
              <w:t>3.2.4 Coding and Unit testing</w:t>
            </w:r>
            <w:r w:rsidR="005515D9">
              <w:rPr>
                <w:noProof/>
                <w:webHidden/>
              </w:rPr>
              <w:tab/>
            </w:r>
            <w:r w:rsidR="005515D9">
              <w:rPr>
                <w:noProof/>
                <w:webHidden/>
              </w:rPr>
              <w:fldChar w:fldCharType="begin"/>
            </w:r>
            <w:r w:rsidR="005515D9">
              <w:rPr>
                <w:noProof/>
                <w:webHidden/>
              </w:rPr>
              <w:instrText xml:space="preserve"> PAGEREF _Toc151673288 \h </w:instrText>
            </w:r>
            <w:r w:rsidR="005515D9">
              <w:rPr>
                <w:noProof/>
                <w:webHidden/>
              </w:rPr>
            </w:r>
            <w:r w:rsidR="005515D9">
              <w:rPr>
                <w:noProof/>
                <w:webHidden/>
              </w:rPr>
              <w:fldChar w:fldCharType="separate"/>
            </w:r>
            <w:r w:rsidR="000F2887">
              <w:rPr>
                <w:noProof/>
                <w:webHidden/>
              </w:rPr>
              <w:t>16</w:t>
            </w:r>
            <w:r w:rsidR="005515D9">
              <w:rPr>
                <w:noProof/>
                <w:webHidden/>
              </w:rPr>
              <w:fldChar w:fldCharType="end"/>
            </w:r>
          </w:hyperlink>
        </w:p>
        <w:p w14:paraId="2CC269E2" w14:textId="14A1FAA4"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89" w:history="1">
            <w:r w:rsidR="005515D9" w:rsidRPr="001D4F12">
              <w:rPr>
                <w:rStyle w:val="Hyperlink"/>
                <w:iCs/>
                <w:noProof/>
              </w:rPr>
              <w:t>3.2.5 Integration and System testing</w:t>
            </w:r>
            <w:r w:rsidR="005515D9">
              <w:rPr>
                <w:noProof/>
                <w:webHidden/>
              </w:rPr>
              <w:tab/>
            </w:r>
            <w:r w:rsidR="005515D9">
              <w:rPr>
                <w:noProof/>
                <w:webHidden/>
              </w:rPr>
              <w:fldChar w:fldCharType="begin"/>
            </w:r>
            <w:r w:rsidR="005515D9">
              <w:rPr>
                <w:noProof/>
                <w:webHidden/>
              </w:rPr>
              <w:instrText xml:space="preserve"> PAGEREF _Toc151673289 \h </w:instrText>
            </w:r>
            <w:r w:rsidR="005515D9">
              <w:rPr>
                <w:noProof/>
                <w:webHidden/>
              </w:rPr>
            </w:r>
            <w:r w:rsidR="005515D9">
              <w:rPr>
                <w:noProof/>
                <w:webHidden/>
              </w:rPr>
              <w:fldChar w:fldCharType="separate"/>
            </w:r>
            <w:r w:rsidR="000F2887">
              <w:rPr>
                <w:noProof/>
                <w:webHidden/>
              </w:rPr>
              <w:t>16</w:t>
            </w:r>
            <w:r w:rsidR="005515D9">
              <w:rPr>
                <w:noProof/>
                <w:webHidden/>
              </w:rPr>
              <w:fldChar w:fldCharType="end"/>
            </w:r>
          </w:hyperlink>
        </w:p>
        <w:p w14:paraId="3964D410" w14:textId="50F3E7F6"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0" w:history="1">
            <w:r w:rsidR="005515D9" w:rsidRPr="001D4F12">
              <w:rPr>
                <w:rStyle w:val="Hyperlink"/>
                <w:iCs/>
                <w:noProof/>
              </w:rPr>
              <w:t>3.2.6 Maintenance</w:t>
            </w:r>
            <w:r w:rsidR="005515D9">
              <w:rPr>
                <w:noProof/>
                <w:webHidden/>
              </w:rPr>
              <w:tab/>
            </w:r>
            <w:r w:rsidR="005515D9">
              <w:rPr>
                <w:noProof/>
                <w:webHidden/>
              </w:rPr>
              <w:fldChar w:fldCharType="begin"/>
            </w:r>
            <w:r w:rsidR="005515D9">
              <w:rPr>
                <w:noProof/>
                <w:webHidden/>
              </w:rPr>
              <w:instrText xml:space="preserve"> PAGEREF _Toc151673290 \h </w:instrText>
            </w:r>
            <w:r w:rsidR="005515D9">
              <w:rPr>
                <w:noProof/>
                <w:webHidden/>
              </w:rPr>
            </w:r>
            <w:r w:rsidR="005515D9">
              <w:rPr>
                <w:noProof/>
                <w:webHidden/>
              </w:rPr>
              <w:fldChar w:fldCharType="separate"/>
            </w:r>
            <w:r w:rsidR="000F2887">
              <w:rPr>
                <w:noProof/>
                <w:webHidden/>
              </w:rPr>
              <w:t>17</w:t>
            </w:r>
            <w:r w:rsidR="005515D9">
              <w:rPr>
                <w:noProof/>
                <w:webHidden/>
              </w:rPr>
              <w:fldChar w:fldCharType="end"/>
            </w:r>
          </w:hyperlink>
        </w:p>
        <w:p w14:paraId="6C283A8C" w14:textId="58A14E2E"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1" w:history="1">
            <w:r w:rsidR="005515D9" w:rsidRPr="001D4F12">
              <w:rPr>
                <w:rStyle w:val="Hyperlink"/>
                <w:noProof/>
              </w:rPr>
              <w:t>3.3 Deliverables</w:t>
            </w:r>
            <w:r w:rsidR="005515D9">
              <w:rPr>
                <w:noProof/>
                <w:webHidden/>
              </w:rPr>
              <w:tab/>
            </w:r>
            <w:r w:rsidR="005515D9">
              <w:rPr>
                <w:noProof/>
                <w:webHidden/>
              </w:rPr>
              <w:fldChar w:fldCharType="begin"/>
            </w:r>
            <w:r w:rsidR="005515D9">
              <w:rPr>
                <w:noProof/>
                <w:webHidden/>
              </w:rPr>
              <w:instrText xml:space="preserve"> PAGEREF _Toc151673291 \h </w:instrText>
            </w:r>
            <w:r w:rsidR="005515D9">
              <w:rPr>
                <w:noProof/>
                <w:webHidden/>
              </w:rPr>
            </w:r>
            <w:r w:rsidR="005515D9">
              <w:rPr>
                <w:noProof/>
                <w:webHidden/>
              </w:rPr>
              <w:fldChar w:fldCharType="separate"/>
            </w:r>
            <w:r w:rsidR="000F2887">
              <w:rPr>
                <w:noProof/>
                <w:webHidden/>
              </w:rPr>
              <w:t>17</w:t>
            </w:r>
            <w:r w:rsidR="005515D9">
              <w:rPr>
                <w:noProof/>
                <w:webHidden/>
              </w:rPr>
              <w:fldChar w:fldCharType="end"/>
            </w:r>
          </w:hyperlink>
        </w:p>
        <w:p w14:paraId="5E5AEF04" w14:textId="172903F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2" w:history="1">
            <w:r w:rsidR="005515D9" w:rsidRPr="001D4F12">
              <w:rPr>
                <w:rStyle w:val="Hyperlink"/>
                <w:iCs/>
                <w:noProof/>
              </w:rPr>
              <w:t xml:space="preserve">3.3.1 </w:t>
            </w:r>
            <w:r w:rsidR="0097715C">
              <w:rPr>
                <w:rStyle w:val="Hyperlink"/>
                <w:iCs/>
                <w:noProof/>
              </w:rPr>
              <w:t>Documentation</w:t>
            </w:r>
            <w:r w:rsidR="005515D9" w:rsidRPr="001D4F12">
              <w:rPr>
                <w:rStyle w:val="Hyperlink"/>
                <w:iCs/>
                <w:noProof/>
              </w:rPr>
              <w:t xml:space="preserve"> Document</w:t>
            </w:r>
            <w:r w:rsidR="005515D9">
              <w:rPr>
                <w:noProof/>
                <w:webHidden/>
              </w:rPr>
              <w:tab/>
            </w:r>
            <w:r w:rsidR="005515D9">
              <w:rPr>
                <w:noProof/>
                <w:webHidden/>
              </w:rPr>
              <w:fldChar w:fldCharType="begin"/>
            </w:r>
            <w:r w:rsidR="005515D9">
              <w:rPr>
                <w:noProof/>
                <w:webHidden/>
              </w:rPr>
              <w:instrText xml:space="preserve"> PAGEREF _Toc151673292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6190447E" w14:textId="5BFED767"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3" w:history="1">
            <w:r w:rsidR="005515D9" w:rsidRPr="001D4F12">
              <w:rPr>
                <w:rStyle w:val="Hyperlink"/>
                <w:iCs/>
                <w:noProof/>
              </w:rPr>
              <w:t>3.3.2 Cricket Scoring System</w:t>
            </w:r>
            <w:r w:rsidR="005515D9">
              <w:rPr>
                <w:noProof/>
                <w:webHidden/>
              </w:rPr>
              <w:tab/>
            </w:r>
            <w:r w:rsidR="005515D9">
              <w:rPr>
                <w:noProof/>
                <w:webHidden/>
              </w:rPr>
              <w:fldChar w:fldCharType="begin"/>
            </w:r>
            <w:r w:rsidR="005515D9">
              <w:rPr>
                <w:noProof/>
                <w:webHidden/>
              </w:rPr>
              <w:instrText xml:space="preserve"> PAGEREF _Toc151673293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76A08005" w14:textId="7454D7FC"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4" w:history="1">
            <w:r w:rsidR="005515D9" w:rsidRPr="001D4F12">
              <w:rPr>
                <w:rStyle w:val="Hyperlink"/>
                <w:iCs/>
                <w:noProof/>
              </w:rPr>
              <w:t>3.3.3 Prediction Model</w:t>
            </w:r>
            <w:r w:rsidR="005515D9">
              <w:rPr>
                <w:noProof/>
                <w:webHidden/>
              </w:rPr>
              <w:tab/>
            </w:r>
            <w:r w:rsidR="005515D9">
              <w:rPr>
                <w:noProof/>
                <w:webHidden/>
              </w:rPr>
              <w:fldChar w:fldCharType="begin"/>
            </w:r>
            <w:r w:rsidR="005515D9">
              <w:rPr>
                <w:noProof/>
                <w:webHidden/>
              </w:rPr>
              <w:instrText xml:space="preserve"> PAGEREF _Toc151673294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065C2F63" w14:textId="66630ED3"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5" w:history="1">
            <w:r w:rsidR="005515D9" w:rsidRPr="001D4F12">
              <w:rPr>
                <w:rStyle w:val="Hyperlink"/>
                <w:noProof/>
              </w:rPr>
              <w:t>3.4 Tools and Techniques</w:t>
            </w:r>
            <w:r w:rsidR="005515D9">
              <w:rPr>
                <w:noProof/>
                <w:webHidden/>
              </w:rPr>
              <w:tab/>
            </w:r>
            <w:r w:rsidR="005515D9">
              <w:rPr>
                <w:noProof/>
                <w:webHidden/>
              </w:rPr>
              <w:fldChar w:fldCharType="begin"/>
            </w:r>
            <w:r w:rsidR="005515D9">
              <w:rPr>
                <w:noProof/>
                <w:webHidden/>
              </w:rPr>
              <w:instrText xml:space="preserve"> PAGEREF _Toc151673295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1992AE47" w14:textId="0E74E3F2"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6" w:history="1">
            <w:r w:rsidR="005515D9" w:rsidRPr="001D4F12">
              <w:rPr>
                <w:rStyle w:val="Hyperlink"/>
                <w:iCs/>
                <w:noProof/>
              </w:rPr>
              <w:t>3.4.1 Language</w:t>
            </w:r>
            <w:r w:rsidR="005515D9">
              <w:rPr>
                <w:noProof/>
                <w:webHidden/>
              </w:rPr>
              <w:tab/>
            </w:r>
            <w:r w:rsidR="005515D9">
              <w:rPr>
                <w:noProof/>
                <w:webHidden/>
              </w:rPr>
              <w:fldChar w:fldCharType="begin"/>
            </w:r>
            <w:r w:rsidR="005515D9">
              <w:rPr>
                <w:noProof/>
                <w:webHidden/>
              </w:rPr>
              <w:instrText xml:space="preserve"> PAGEREF _Toc151673296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2B348DF2" w14:textId="41FB5A5D"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7" w:history="1">
            <w:r w:rsidR="005515D9" w:rsidRPr="001D4F12">
              <w:rPr>
                <w:rStyle w:val="Hyperlink"/>
                <w:iCs/>
                <w:noProof/>
              </w:rPr>
              <w:t>3.4.2 Code Editor and IDE</w:t>
            </w:r>
            <w:r w:rsidR="005515D9">
              <w:rPr>
                <w:noProof/>
                <w:webHidden/>
              </w:rPr>
              <w:tab/>
            </w:r>
            <w:r w:rsidR="005515D9">
              <w:rPr>
                <w:noProof/>
                <w:webHidden/>
              </w:rPr>
              <w:fldChar w:fldCharType="begin"/>
            </w:r>
            <w:r w:rsidR="005515D9">
              <w:rPr>
                <w:noProof/>
                <w:webHidden/>
              </w:rPr>
              <w:instrText xml:space="preserve"> PAGEREF _Toc151673297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1A364094" w14:textId="75C4B0C6"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8" w:history="1">
            <w:r w:rsidR="005515D9" w:rsidRPr="001D4F12">
              <w:rPr>
                <w:rStyle w:val="Hyperlink"/>
                <w:iCs/>
                <w:noProof/>
              </w:rPr>
              <w:t>3.4.3 Output</w:t>
            </w:r>
            <w:r w:rsidR="005515D9">
              <w:rPr>
                <w:noProof/>
                <w:webHidden/>
              </w:rPr>
              <w:tab/>
            </w:r>
            <w:r w:rsidR="005515D9">
              <w:rPr>
                <w:noProof/>
                <w:webHidden/>
              </w:rPr>
              <w:fldChar w:fldCharType="begin"/>
            </w:r>
            <w:r w:rsidR="005515D9">
              <w:rPr>
                <w:noProof/>
                <w:webHidden/>
              </w:rPr>
              <w:instrText xml:space="preserve"> PAGEREF _Toc151673298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2E582211" w14:textId="4936FB9A"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99" w:history="1">
            <w:r w:rsidR="005515D9" w:rsidRPr="001D4F12">
              <w:rPr>
                <w:rStyle w:val="Hyperlink"/>
                <w:iCs/>
                <w:noProof/>
              </w:rPr>
              <w:t>3.4.4 Framework</w:t>
            </w:r>
            <w:r w:rsidR="005515D9">
              <w:rPr>
                <w:noProof/>
                <w:webHidden/>
              </w:rPr>
              <w:tab/>
            </w:r>
            <w:r w:rsidR="005515D9">
              <w:rPr>
                <w:noProof/>
                <w:webHidden/>
              </w:rPr>
              <w:fldChar w:fldCharType="begin"/>
            </w:r>
            <w:r w:rsidR="005515D9">
              <w:rPr>
                <w:noProof/>
                <w:webHidden/>
              </w:rPr>
              <w:instrText xml:space="preserve"> PAGEREF _Toc151673299 \h </w:instrText>
            </w:r>
            <w:r w:rsidR="005515D9">
              <w:rPr>
                <w:noProof/>
                <w:webHidden/>
              </w:rPr>
            </w:r>
            <w:r w:rsidR="005515D9">
              <w:rPr>
                <w:noProof/>
                <w:webHidden/>
              </w:rPr>
              <w:fldChar w:fldCharType="separate"/>
            </w:r>
            <w:r w:rsidR="000F2887">
              <w:rPr>
                <w:noProof/>
                <w:webHidden/>
              </w:rPr>
              <w:t>18</w:t>
            </w:r>
            <w:r w:rsidR="005515D9">
              <w:rPr>
                <w:noProof/>
                <w:webHidden/>
              </w:rPr>
              <w:fldChar w:fldCharType="end"/>
            </w:r>
          </w:hyperlink>
        </w:p>
        <w:p w14:paraId="061FB7C7" w14:textId="26BA675B"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0" w:history="1">
            <w:r w:rsidR="005515D9" w:rsidRPr="001D4F12">
              <w:rPr>
                <w:rStyle w:val="Hyperlink"/>
                <w:iCs/>
                <w:noProof/>
              </w:rPr>
              <w:t>3.4.5 Database</w:t>
            </w:r>
            <w:r w:rsidR="005515D9">
              <w:rPr>
                <w:noProof/>
                <w:webHidden/>
              </w:rPr>
              <w:tab/>
            </w:r>
            <w:r w:rsidR="005515D9">
              <w:rPr>
                <w:noProof/>
                <w:webHidden/>
              </w:rPr>
              <w:fldChar w:fldCharType="begin"/>
            </w:r>
            <w:r w:rsidR="005515D9">
              <w:rPr>
                <w:noProof/>
                <w:webHidden/>
              </w:rPr>
              <w:instrText xml:space="preserve"> PAGEREF _Toc151673300 \h </w:instrText>
            </w:r>
            <w:r w:rsidR="005515D9">
              <w:rPr>
                <w:noProof/>
                <w:webHidden/>
              </w:rPr>
            </w:r>
            <w:r w:rsidR="005515D9">
              <w:rPr>
                <w:noProof/>
                <w:webHidden/>
              </w:rPr>
              <w:fldChar w:fldCharType="separate"/>
            </w:r>
            <w:r w:rsidR="000F2887">
              <w:rPr>
                <w:noProof/>
                <w:webHidden/>
              </w:rPr>
              <w:t>19</w:t>
            </w:r>
            <w:r w:rsidR="005515D9">
              <w:rPr>
                <w:noProof/>
                <w:webHidden/>
              </w:rPr>
              <w:fldChar w:fldCharType="end"/>
            </w:r>
          </w:hyperlink>
        </w:p>
        <w:p w14:paraId="09D9F95B" w14:textId="3D6084FC"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1" w:history="1">
            <w:r w:rsidR="005515D9" w:rsidRPr="001D4F12">
              <w:rPr>
                <w:rStyle w:val="Hyperlink"/>
                <w:iCs/>
                <w:noProof/>
              </w:rPr>
              <w:t>3.4.6 Backup</w:t>
            </w:r>
            <w:r w:rsidR="005515D9">
              <w:rPr>
                <w:noProof/>
                <w:webHidden/>
              </w:rPr>
              <w:tab/>
            </w:r>
            <w:r w:rsidR="005515D9">
              <w:rPr>
                <w:noProof/>
                <w:webHidden/>
              </w:rPr>
              <w:fldChar w:fldCharType="begin"/>
            </w:r>
            <w:r w:rsidR="005515D9">
              <w:rPr>
                <w:noProof/>
                <w:webHidden/>
              </w:rPr>
              <w:instrText xml:space="preserve"> PAGEREF _Toc151673301 \h </w:instrText>
            </w:r>
            <w:r w:rsidR="005515D9">
              <w:rPr>
                <w:noProof/>
                <w:webHidden/>
              </w:rPr>
            </w:r>
            <w:r w:rsidR="005515D9">
              <w:rPr>
                <w:noProof/>
                <w:webHidden/>
              </w:rPr>
              <w:fldChar w:fldCharType="separate"/>
            </w:r>
            <w:r w:rsidR="000F2887">
              <w:rPr>
                <w:noProof/>
                <w:webHidden/>
              </w:rPr>
              <w:t>19</w:t>
            </w:r>
            <w:r w:rsidR="005515D9">
              <w:rPr>
                <w:noProof/>
                <w:webHidden/>
              </w:rPr>
              <w:fldChar w:fldCharType="end"/>
            </w:r>
          </w:hyperlink>
        </w:p>
        <w:p w14:paraId="0A3FC40C" w14:textId="6B1456A6"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2" w:history="1">
            <w:r w:rsidR="005515D9" w:rsidRPr="001D4F12">
              <w:rPr>
                <w:rStyle w:val="Hyperlink"/>
                <w:iCs/>
                <w:noProof/>
              </w:rPr>
              <w:t>3.4.8 API</w:t>
            </w:r>
            <w:r w:rsidR="005515D9">
              <w:rPr>
                <w:noProof/>
                <w:webHidden/>
              </w:rPr>
              <w:tab/>
            </w:r>
            <w:r w:rsidR="005515D9">
              <w:rPr>
                <w:noProof/>
                <w:webHidden/>
              </w:rPr>
              <w:fldChar w:fldCharType="begin"/>
            </w:r>
            <w:r w:rsidR="005515D9">
              <w:rPr>
                <w:noProof/>
                <w:webHidden/>
              </w:rPr>
              <w:instrText xml:space="preserve"> PAGEREF _Toc151673302 \h </w:instrText>
            </w:r>
            <w:r w:rsidR="005515D9">
              <w:rPr>
                <w:noProof/>
                <w:webHidden/>
              </w:rPr>
            </w:r>
            <w:r w:rsidR="005515D9">
              <w:rPr>
                <w:noProof/>
                <w:webHidden/>
              </w:rPr>
              <w:fldChar w:fldCharType="separate"/>
            </w:r>
            <w:r w:rsidR="000F2887">
              <w:rPr>
                <w:noProof/>
                <w:webHidden/>
              </w:rPr>
              <w:t>19</w:t>
            </w:r>
            <w:r w:rsidR="005515D9">
              <w:rPr>
                <w:noProof/>
                <w:webHidden/>
              </w:rPr>
              <w:fldChar w:fldCharType="end"/>
            </w:r>
          </w:hyperlink>
        </w:p>
        <w:p w14:paraId="4B50A560" w14:textId="533A055B"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3" w:history="1">
            <w:r w:rsidR="005515D9" w:rsidRPr="001D4F12">
              <w:rPr>
                <w:rStyle w:val="Hyperlink"/>
                <w:iCs/>
                <w:noProof/>
              </w:rPr>
              <w:t>3.4.9 Diagram Tools</w:t>
            </w:r>
            <w:r w:rsidR="005515D9">
              <w:rPr>
                <w:noProof/>
                <w:webHidden/>
              </w:rPr>
              <w:tab/>
            </w:r>
            <w:r w:rsidR="005515D9">
              <w:rPr>
                <w:noProof/>
                <w:webHidden/>
              </w:rPr>
              <w:fldChar w:fldCharType="begin"/>
            </w:r>
            <w:r w:rsidR="005515D9">
              <w:rPr>
                <w:noProof/>
                <w:webHidden/>
              </w:rPr>
              <w:instrText xml:space="preserve"> PAGEREF _Toc151673303 \h </w:instrText>
            </w:r>
            <w:r w:rsidR="005515D9">
              <w:rPr>
                <w:noProof/>
                <w:webHidden/>
              </w:rPr>
            </w:r>
            <w:r w:rsidR="005515D9">
              <w:rPr>
                <w:noProof/>
                <w:webHidden/>
              </w:rPr>
              <w:fldChar w:fldCharType="separate"/>
            </w:r>
            <w:r w:rsidR="000F2887">
              <w:rPr>
                <w:noProof/>
                <w:webHidden/>
              </w:rPr>
              <w:t>19</w:t>
            </w:r>
            <w:r w:rsidR="005515D9">
              <w:rPr>
                <w:noProof/>
                <w:webHidden/>
              </w:rPr>
              <w:fldChar w:fldCharType="end"/>
            </w:r>
          </w:hyperlink>
        </w:p>
        <w:p w14:paraId="6FE5235F" w14:textId="4C41590B"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4" w:history="1">
            <w:r w:rsidR="005515D9" w:rsidRPr="001D4F12">
              <w:rPr>
                <w:rStyle w:val="Hyperlink"/>
                <w:iCs/>
                <w:noProof/>
              </w:rPr>
              <w:t>3.4.10 SciKit – Learn</w:t>
            </w:r>
            <w:r w:rsidR="005515D9">
              <w:rPr>
                <w:noProof/>
                <w:webHidden/>
              </w:rPr>
              <w:tab/>
            </w:r>
            <w:r w:rsidR="005515D9">
              <w:rPr>
                <w:noProof/>
                <w:webHidden/>
              </w:rPr>
              <w:fldChar w:fldCharType="begin"/>
            </w:r>
            <w:r w:rsidR="005515D9">
              <w:rPr>
                <w:noProof/>
                <w:webHidden/>
              </w:rPr>
              <w:instrText xml:space="preserve"> PAGEREF _Toc151673304 \h </w:instrText>
            </w:r>
            <w:r w:rsidR="005515D9">
              <w:rPr>
                <w:noProof/>
                <w:webHidden/>
              </w:rPr>
            </w:r>
            <w:r w:rsidR="005515D9">
              <w:rPr>
                <w:noProof/>
                <w:webHidden/>
              </w:rPr>
              <w:fldChar w:fldCharType="separate"/>
            </w:r>
            <w:r w:rsidR="000F2887">
              <w:rPr>
                <w:noProof/>
                <w:webHidden/>
              </w:rPr>
              <w:t>19</w:t>
            </w:r>
            <w:r w:rsidR="005515D9">
              <w:rPr>
                <w:noProof/>
                <w:webHidden/>
              </w:rPr>
              <w:fldChar w:fldCharType="end"/>
            </w:r>
          </w:hyperlink>
        </w:p>
        <w:p w14:paraId="448AE900" w14:textId="1D658F5D"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5" w:history="1">
            <w:r w:rsidR="005515D9" w:rsidRPr="001D4F12">
              <w:rPr>
                <w:rStyle w:val="Hyperlink"/>
                <w:noProof/>
              </w:rPr>
              <w:t>Chapter 4: System Analysis and Design</w:t>
            </w:r>
            <w:r w:rsidR="005515D9">
              <w:rPr>
                <w:noProof/>
                <w:webHidden/>
              </w:rPr>
              <w:tab/>
            </w:r>
            <w:r w:rsidR="005515D9">
              <w:rPr>
                <w:noProof/>
                <w:webHidden/>
              </w:rPr>
              <w:fldChar w:fldCharType="begin"/>
            </w:r>
            <w:r w:rsidR="005515D9">
              <w:rPr>
                <w:noProof/>
                <w:webHidden/>
              </w:rPr>
              <w:instrText xml:space="preserve"> PAGEREF _Toc151673305 \h </w:instrText>
            </w:r>
            <w:r w:rsidR="005515D9">
              <w:rPr>
                <w:noProof/>
                <w:webHidden/>
              </w:rPr>
            </w:r>
            <w:r w:rsidR="005515D9">
              <w:rPr>
                <w:noProof/>
                <w:webHidden/>
              </w:rPr>
              <w:fldChar w:fldCharType="separate"/>
            </w:r>
            <w:r w:rsidR="000F2887">
              <w:rPr>
                <w:noProof/>
                <w:webHidden/>
              </w:rPr>
              <w:t>20</w:t>
            </w:r>
            <w:r w:rsidR="005515D9">
              <w:rPr>
                <w:noProof/>
                <w:webHidden/>
              </w:rPr>
              <w:fldChar w:fldCharType="end"/>
            </w:r>
          </w:hyperlink>
        </w:p>
        <w:p w14:paraId="201977A6" w14:textId="2851F080"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6" w:history="1">
            <w:r w:rsidR="005515D9" w:rsidRPr="001D4F12">
              <w:rPr>
                <w:rStyle w:val="Hyperlink"/>
                <w:noProof/>
              </w:rPr>
              <w:t>4.1 Introduction</w:t>
            </w:r>
            <w:r w:rsidR="005515D9">
              <w:rPr>
                <w:noProof/>
                <w:webHidden/>
              </w:rPr>
              <w:tab/>
            </w:r>
            <w:r w:rsidR="005515D9">
              <w:rPr>
                <w:noProof/>
                <w:webHidden/>
              </w:rPr>
              <w:fldChar w:fldCharType="begin"/>
            </w:r>
            <w:r w:rsidR="005515D9">
              <w:rPr>
                <w:noProof/>
                <w:webHidden/>
              </w:rPr>
              <w:instrText xml:space="preserve"> PAGEREF _Toc151673306 \h </w:instrText>
            </w:r>
            <w:r w:rsidR="005515D9">
              <w:rPr>
                <w:noProof/>
                <w:webHidden/>
              </w:rPr>
            </w:r>
            <w:r w:rsidR="005515D9">
              <w:rPr>
                <w:noProof/>
                <w:webHidden/>
              </w:rPr>
              <w:fldChar w:fldCharType="separate"/>
            </w:r>
            <w:r w:rsidR="000F2887">
              <w:rPr>
                <w:noProof/>
                <w:webHidden/>
              </w:rPr>
              <w:t>20</w:t>
            </w:r>
            <w:r w:rsidR="005515D9">
              <w:rPr>
                <w:noProof/>
                <w:webHidden/>
              </w:rPr>
              <w:fldChar w:fldCharType="end"/>
            </w:r>
          </w:hyperlink>
        </w:p>
        <w:p w14:paraId="0C0FDC32" w14:textId="698CC027"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7" w:history="1">
            <w:r w:rsidR="005515D9" w:rsidRPr="001D4F12">
              <w:rPr>
                <w:rStyle w:val="Hyperlink"/>
                <w:noProof/>
              </w:rPr>
              <w:t>4.2 System Requirements</w:t>
            </w:r>
            <w:r w:rsidR="005515D9">
              <w:rPr>
                <w:noProof/>
                <w:webHidden/>
              </w:rPr>
              <w:tab/>
            </w:r>
            <w:r w:rsidR="005515D9">
              <w:rPr>
                <w:noProof/>
                <w:webHidden/>
              </w:rPr>
              <w:fldChar w:fldCharType="begin"/>
            </w:r>
            <w:r w:rsidR="005515D9">
              <w:rPr>
                <w:noProof/>
                <w:webHidden/>
              </w:rPr>
              <w:instrText xml:space="preserve"> PAGEREF _Toc151673307 \h </w:instrText>
            </w:r>
            <w:r w:rsidR="005515D9">
              <w:rPr>
                <w:noProof/>
                <w:webHidden/>
              </w:rPr>
            </w:r>
            <w:r w:rsidR="005515D9">
              <w:rPr>
                <w:noProof/>
                <w:webHidden/>
              </w:rPr>
              <w:fldChar w:fldCharType="separate"/>
            </w:r>
            <w:r w:rsidR="000F2887">
              <w:rPr>
                <w:noProof/>
                <w:webHidden/>
              </w:rPr>
              <w:t>20</w:t>
            </w:r>
            <w:r w:rsidR="005515D9">
              <w:rPr>
                <w:noProof/>
                <w:webHidden/>
              </w:rPr>
              <w:fldChar w:fldCharType="end"/>
            </w:r>
          </w:hyperlink>
        </w:p>
        <w:p w14:paraId="577F292D" w14:textId="420A96F1"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8" w:history="1">
            <w:r w:rsidR="005515D9" w:rsidRPr="001D4F12">
              <w:rPr>
                <w:rStyle w:val="Hyperlink"/>
                <w:iCs/>
                <w:noProof/>
                <w:lang w:val="en-US"/>
              </w:rPr>
              <w:t>4.2.1 Functional Requirements</w:t>
            </w:r>
            <w:r w:rsidR="005515D9">
              <w:rPr>
                <w:noProof/>
                <w:webHidden/>
              </w:rPr>
              <w:tab/>
            </w:r>
            <w:r w:rsidR="005515D9">
              <w:rPr>
                <w:noProof/>
                <w:webHidden/>
              </w:rPr>
              <w:fldChar w:fldCharType="begin"/>
            </w:r>
            <w:r w:rsidR="005515D9">
              <w:rPr>
                <w:noProof/>
                <w:webHidden/>
              </w:rPr>
              <w:instrText xml:space="preserve"> PAGEREF _Toc151673308 \h </w:instrText>
            </w:r>
            <w:r w:rsidR="005515D9">
              <w:rPr>
                <w:noProof/>
                <w:webHidden/>
              </w:rPr>
            </w:r>
            <w:r w:rsidR="005515D9">
              <w:rPr>
                <w:noProof/>
                <w:webHidden/>
              </w:rPr>
              <w:fldChar w:fldCharType="separate"/>
            </w:r>
            <w:r w:rsidR="000F2887">
              <w:rPr>
                <w:noProof/>
                <w:webHidden/>
              </w:rPr>
              <w:t>20</w:t>
            </w:r>
            <w:r w:rsidR="005515D9">
              <w:rPr>
                <w:noProof/>
                <w:webHidden/>
              </w:rPr>
              <w:fldChar w:fldCharType="end"/>
            </w:r>
          </w:hyperlink>
        </w:p>
        <w:p w14:paraId="445B9A55" w14:textId="52A95103"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09" w:history="1">
            <w:r w:rsidR="005515D9" w:rsidRPr="001D4F12">
              <w:rPr>
                <w:rStyle w:val="Hyperlink"/>
                <w:iCs/>
                <w:noProof/>
              </w:rPr>
              <w:t>4.2.2 Non-Functional Requirements</w:t>
            </w:r>
            <w:r w:rsidR="005515D9">
              <w:rPr>
                <w:noProof/>
                <w:webHidden/>
              </w:rPr>
              <w:tab/>
            </w:r>
            <w:r w:rsidR="005515D9">
              <w:rPr>
                <w:noProof/>
                <w:webHidden/>
              </w:rPr>
              <w:fldChar w:fldCharType="begin"/>
            </w:r>
            <w:r w:rsidR="005515D9">
              <w:rPr>
                <w:noProof/>
                <w:webHidden/>
              </w:rPr>
              <w:instrText xml:space="preserve"> PAGEREF _Toc151673309 \h </w:instrText>
            </w:r>
            <w:r w:rsidR="005515D9">
              <w:rPr>
                <w:noProof/>
                <w:webHidden/>
              </w:rPr>
            </w:r>
            <w:r w:rsidR="005515D9">
              <w:rPr>
                <w:noProof/>
                <w:webHidden/>
              </w:rPr>
              <w:fldChar w:fldCharType="separate"/>
            </w:r>
            <w:r w:rsidR="000F2887">
              <w:rPr>
                <w:noProof/>
                <w:webHidden/>
              </w:rPr>
              <w:t>21</w:t>
            </w:r>
            <w:r w:rsidR="005515D9">
              <w:rPr>
                <w:noProof/>
                <w:webHidden/>
              </w:rPr>
              <w:fldChar w:fldCharType="end"/>
            </w:r>
          </w:hyperlink>
        </w:p>
        <w:p w14:paraId="093C99CE" w14:textId="406C413A"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0" w:history="1">
            <w:r w:rsidR="005515D9" w:rsidRPr="001D4F12">
              <w:rPr>
                <w:rStyle w:val="Hyperlink"/>
                <w:noProof/>
              </w:rPr>
              <w:t>4.3 System Analysis Diagrams</w:t>
            </w:r>
            <w:r w:rsidR="005515D9">
              <w:rPr>
                <w:noProof/>
                <w:webHidden/>
              </w:rPr>
              <w:tab/>
            </w:r>
            <w:r w:rsidR="005515D9">
              <w:rPr>
                <w:noProof/>
                <w:webHidden/>
              </w:rPr>
              <w:fldChar w:fldCharType="begin"/>
            </w:r>
            <w:r w:rsidR="005515D9">
              <w:rPr>
                <w:noProof/>
                <w:webHidden/>
              </w:rPr>
              <w:instrText xml:space="preserve"> PAGEREF _Toc151673310 \h </w:instrText>
            </w:r>
            <w:r w:rsidR="005515D9">
              <w:rPr>
                <w:noProof/>
                <w:webHidden/>
              </w:rPr>
            </w:r>
            <w:r w:rsidR="005515D9">
              <w:rPr>
                <w:noProof/>
                <w:webHidden/>
              </w:rPr>
              <w:fldChar w:fldCharType="separate"/>
            </w:r>
            <w:r w:rsidR="000F2887">
              <w:rPr>
                <w:noProof/>
                <w:webHidden/>
              </w:rPr>
              <w:t>22</w:t>
            </w:r>
            <w:r w:rsidR="005515D9">
              <w:rPr>
                <w:noProof/>
                <w:webHidden/>
              </w:rPr>
              <w:fldChar w:fldCharType="end"/>
            </w:r>
          </w:hyperlink>
        </w:p>
        <w:p w14:paraId="74E52F07" w14:textId="23305631"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1" w:history="1">
            <w:r w:rsidR="005515D9" w:rsidRPr="001D4F12">
              <w:rPr>
                <w:rStyle w:val="Hyperlink"/>
                <w:iCs/>
                <w:noProof/>
              </w:rPr>
              <w:t>4.3.1 System Architecture</w:t>
            </w:r>
            <w:r w:rsidR="005515D9">
              <w:rPr>
                <w:noProof/>
                <w:webHidden/>
              </w:rPr>
              <w:tab/>
            </w:r>
            <w:r w:rsidR="005515D9">
              <w:rPr>
                <w:noProof/>
                <w:webHidden/>
              </w:rPr>
              <w:fldChar w:fldCharType="begin"/>
            </w:r>
            <w:r w:rsidR="005515D9">
              <w:rPr>
                <w:noProof/>
                <w:webHidden/>
              </w:rPr>
              <w:instrText xml:space="preserve"> PAGEREF _Toc151673311 \h </w:instrText>
            </w:r>
            <w:r w:rsidR="005515D9">
              <w:rPr>
                <w:noProof/>
                <w:webHidden/>
              </w:rPr>
            </w:r>
            <w:r w:rsidR="005515D9">
              <w:rPr>
                <w:noProof/>
                <w:webHidden/>
              </w:rPr>
              <w:fldChar w:fldCharType="separate"/>
            </w:r>
            <w:r w:rsidR="000F2887">
              <w:rPr>
                <w:noProof/>
                <w:webHidden/>
              </w:rPr>
              <w:t>22</w:t>
            </w:r>
            <w:r w:rsidR="005515D9">
              <w:rPr>
                <w:noProof/>
                <w:webHidden/>
              </w:rPr>
              <w:fldChar w:fldCharType="end"/>
            </w:r>
          </w:hyperlink>
        </w:p>
        <w:p w14:paraId="174A0C6B" w14:textId="676A03D5"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2" w:history="1">
            <w:r w:rsidR="005515D9" w:rsidRPr="001D4F12">
              <w:rPr>
                <w:rStyle w:val="Hyperlink"/>
                <w:iCs/>
                <w:noProof/>
              </w:rPr>
              <w:t>4.3.2 Use Case Diagram</w:t>
            </w:r>
            <w:r w:rsidR="005515D9">
              <w:rPr>
                <w:noProof/>
                <w:webHidden/>
              </w:rPr>
              <w:tab/>
            </w:r>
            <w:r w:rsidR="005515D9">
              <w:rPr>
                <w:noProof/>
                <w:webHidden/>
              </w:rPr>
              <w:fldChar w:fldCharType="begin"/>
            </w:r>
            <w:r w:rsidR="005515D9">
              <w:rPr>
                <w:noProof/>
                <w:webHidden/>
              </w:rPr>
              <w:instrText xml:space="preserve"> PAGEREF _Toc151673312 \h </w:instrText>
            </w:r>
            <w:r w:rsidR="005515D9">
              <w:rPr>
                <w:noProof/>
                <w:webHidden/>
              </w:rPr>
            </w:r>
            <w:r w:rsidR="005515D9">
              <w:rPr>
                <w:noProof/>
                <w:webHidden/>
              </w:rPr>
              <w:fldChar w:fldCharType="separate"/>
            </w:r>
            <w:r w:rsidR="000F2887">
              <w:rPr>
                <w:noProof/>
                <w:webHidden/>
              </w:rPr>
              <w:t>23</w:t>
            </w:r>
            <w:r w:rsidR="005515D9">
              <w:rPr>
                <w:noProof/>
                <w:webHidden/>
              </w:rPr>
              <w:fldChar w:fldCharType="end"/>
            </w:r>
          </w:hyperlink>
        </w:p>
        <w:p w14:paraId="0ECB1581" w14:textId="5420F578"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3" w:history="1">
            <w:r w:rsidR="005515D9" w:rsidRPr="001D4F12">
              <w:rPr>
                <w:rStyle w:val="Hyperlink"/>
                <w:iCs/>
                <w:noProof/>
              </w:rPr>
              <w:t>4.3.3 Sequence Diagram</w:t>
            </w:r>
            <w:r w:rsidR="005515D9">
              <w:rPr>
                <w:noProof/>
                <w:webHidden/>
              </w:rPr>
              <w:tab/>
            </w:r>
            <w:r w:rsidR="005515D9">
              <w:rPr>
                <w:noProof/>
                <w:webHidden/>
              </w:rPr>
              <w:fldChar w:fldCharType="begin"/>
            </w:r>
            <w:r w:rsidR="005515D9">
              <w:rPr>
                <w:noProof/>
                <w:webHidden/>
              </w:rPr>
              <w:instrText xml:space="preserve"> PAGEREF _Toc151673313 \h </w:instrText>
            </w:r>
            <w:r w:rsidR="005515D9">
              <w:rPr>
                <w:noProof/>
                <w:webHidden/>
              </w:rPr>
            </w:r>
            <w:r w:rsidR="005515D9">
              <w:rPr>
                <w:noProof/>
                <w:webHidden/>
              </w:rPr>
              <w:fldChar w:fldCharType="separate"/>
            </w:r>
            <w:r w:rsidR="000F2887">
              <w:rPr>
                <w:noProof/>
                <w:webHidden/>
              </w:rPr>
              <w:t>25</w:t>
            </w:r>
            <w:r w:rsidR="005515D9">
              <w:rPr>
                <w:noProof/>
                <w:webHidden/>
              </w:rPr>
              <w:fldChar w:fldCharType="end"/>
            </w:r>
          </w:hyperlink>
        </w:p>
        <w:p w14:paraId="2004A4EC" w14:textId="39F4AC5D"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4" w:history="1">
            <w:r w:rsidR="005515D9" w:rsidRPr="001D4F12">
              <w:rPr>
                <w:rStyle w:val="Hyperlink"/>
                <w:iCs/>
                <w:noProof/>
              </w:rPr>
              <w:t>4.3.4 System Sequence Diagram</w:t>
            </w:r>
            <w:r w:rsidR="005515D9">
              <w:rPr>
                <w:noProof/>
                <w:webHidden/>
              </w:rPr>
              <w:tab/>
            </w:r>
            <w:r w:rsidR="005515D9">
              <w:rPr>
                <w:noProof/>
                <w:webHidden/>
              </w:rPr>
              <w:fldChar w:fldCharType="begin"/>
            </w:r>
            <w:r w:rsidR="005515D9">
              <w:rPr>
                <w:noProof/>
                <w:webHidden/>
              </w:rPr>
              <w:instrText xml:space="preserve"> PAGEREF _Toc151673314 \h </w:instrText>
            </w:r>
            <w:r w:rsidR="005515D9">
              <w:rPr>
                <w:noProof/>
                <w:webHidden/>
              </w:rPr>
            </w:r>
            <w:r w:rsidR="005515D9">
              <w:rPr>
                <w:noProof/>
                <w:webHidden/>
              </w:rPr>
              <w:fldChar w:fldCharType="separate"/>
            </w:r>
            <w:r w:rsidR="000F2887">
              <w:rPr>
                <w:noProof/>
                <w:webHidden/>
              </w:rPr>
              <w:t>27</w:t>
            </w:r>
            <w:r w:rsidR="005515D9">
              <w:rPr>
                <w:noProof/>
                <w:webHidden/>
              </w:rPr>
              <w:fldChar w:fldCharType="end"/>
            </w:r>
          </w:hyperlink>
        </w:p>
        <w:p w14:paraId="6D37A7E8" w14:textId="643D4EC5"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5" w:history="1">
            <w:r w:rsidR="005515D9" w:rsidRPr="001D4F12">
              <w:rPr>
                <w:rStyle w:val="Hyperlink"/>
                <w:iCs/>
                <w:noProof/>
              </w:rPr>
              <w:t>4.3.5 Entity Relationship Diagram</w:t>
            </w:r>
            <w:r w:rsidR="005515D9">
              <w:rPr>
                <w:noProof/>
                <w:webHidden/>
              </w:rPr>
              <w:tab/>
            </w:r>
            <w:r w:rsidR="005515D9">
              <w:rPr>
                <w:noProof/>
                <w:webHidden/>
              </w:rPr>
              <w:fldChar w:fldCharType="begin"/>
            </w:r>
            <w:r w:rsidR="005515D9">
              <w:rPr>
                <w:noProof/>
                <w:webHidden/>
              </w:rPr>
              <w:instrText xml:space="preserve"> PAGEREF _Toc151673315 \h </w:instrText>
            </w:r>
            <w:r w:rsidR="005515D9">
              <w:rPr>
                <w:noProof/>
                <w:webHidden/>
              </w:rPr>
            </w:r>
            <w:r w:rsidR="005515D9">
              <w:rPr>
                <w:noProof/>
                <w:webHidden/>
              </w:rPr>
              <w:fldChar w:fldCharType="separate"/>
            </w:r>
            <w:r w:rsidR="000F2887">
              <w:rPr>
                <w:noProof/>
                <w:webHidden/>
              </w:rPr>
              <w:t>28</w:t>
            </w:r>
            <w:r w:rsidR="005515D9">
              <w:rPr>
                <w:noProof/>
                <w:webHidden/>
              </w:rPr>
              <w:fldChar w:fldCharType="end"/>
            </w:r>
          </w:hyperlink>
        </w:p>
        <w:p w14:paraId="0B3155A3" w14:textId="719FEB6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6" w:history="1">
            <w:r w:rsidR="005515D9" w:rsidRPr="001D4F12">
              <w:rPr>
                <w:rStyle w:val="Hyperlink"/>
                <w:iCs/>
                <w:noProof/>
                <w:lang w:val="en-US"/>
              </w:rPr>
              <w:t>4.3.6 Class Diagram</w:t>
            </w:r>
            <w:r w:rsidR="005515D9">
              <w:rPr>
                <w:noProof/>
                <w:webHidden/>
              </w:rPr>
              <w:tab/>
            </w:r>
            <w:r w:rsidR="005515D9">
              <w:rPr>
                <w:noProof/>
                <w:webHidden/>
              </w:rPr>
              <w:fldChar w:fldCharType="begin"/>
            </w:r>
            <w:r w:rsidR="005515D9">
              <w:rPr>
                <w:noProof/>
                <w:webHidden/>
              </w:rPr>
              <w:instrText xml:space="preserve"> PAGEREF _Toc151673316 \h </w:instrText>
            </w:r>
            <w:r w:rsidR="005515D9">
              <w:rPr>
                <w:noProof/>
                <w:webHidden/>
              </w:rPr>
            </w:r>
            <w:r w:rsidR="005515D9">
              <w:rPr>
                <w:noProof/>
                <w:webHidden/>
              </w:rPr>
              <w:fldChar w:fldCharType="separate"/>
            </w:r>
            <w:r w:rsidR="000F2887">
              <w:rPr>
                <w:noProof/>
                <w:webHidden/>
              </w:rPr>
              <w:t>29</w:t>
            </w:r>
            <w:r w:rsidR="005515D9">
              <w:rPr>
                <w:noProof/>
                <w:webHidden/>
              </w:rPr>
              <w:fldChar w:fldCharType="end"/>
            </w:r>
          </w:hyperlink>
        </w:p>
        <w:p w14:paraId="7EAF067C" w14:textId="5064E66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7" w:history="1">
            <w:r w:rsidR="005515D9" w:rsidRPr="001D4F12">
              <w:rPr>
                <w:rStyle w:val="Hyperlink"/>
                <w:iCs/>
                <w:noProof/>
              </w:rPr>
              <w:t>4.3.7 Activity Diagram</w:t>
            </w:r>
            <w:r w:rsidR="005515D9">
              <w:rPr>
                <w:noProof/>
                <w:webHidden/>
              </w:rPr>
              <w:tab/>
            </w:r>
            <w:r w:rsidR="005515D9">
              <w:rPr>
                <w:noProof/>
                <w:webHidden/>
              </w:rPr>
              <w:fldChar w:fldCharType="begin"/>
            </w:r>
            <w:r w:rsidR="005515D9">
              <w:rPr>
                <w:noProof/>
                <w:webHidden/>
              </w:rPr>
              <w:instrText xml:space="preserve"> PAGEREF _Toc151673317 \h </w:instrText>
            </w:r>
            <w:r w:rsidR="005515D9">
              <w:rPr>
                <w:noProof/>
                <w:webHidden/>
              </w:rPr>
            </w:r>
            <w:r w:rsidR="005515D9">
              <w:rPr>
                <w:noProof/>
                <w:webHidden/>
              </w:rPr>
              <w:fldChar w:fldCharType="separate"/>
            </w:r>
            <w:r w:rsidR="000F2887">
              <w:rPr>
                <w:noProof/>
                <w:webHidden/>
              </w:rPr>
              <w:t>30</w:t>
            </w:r>
            <w:r w:rsidR="005515D9">
              <w:rPr>
                <w:noProof/>
                <w:webHidden/>
              </w:rPr>
              <w:fldChar w:fldCharType="end"/>
            </w:r>
          </w:hyperlink>
        </w:p>
        <w:p w14:paraId="1B98ACB3" w14:textId="6C850C04"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8" w:history="1">
            <w:r w:rsidR="005515D9" w:rsidRPr="001D4F12">
              <w:rPr>
                <w:rStyle w:val="Hyperlink"/>
                <w:iCs/>
                <w:noProof/>
              </w:rPr>
              <w:t>4.3.8 Database Schema</w:t>
            </w:r>
            <w:r w:rsidR="005515D9">
              <w:rPr>
                <w:noProof/>
                <w:webHidden/>
              </w:rPr>
              <w:tab/>
            </w:r>
            <w:r w:rsidR="005515D9">
              <w:rPr>
                <w:noProof/>
                <w:webHidden/>
              </w:rPr>
              <w:fldChar w:fldCharType="begin"/>
            </w:r>
            <w:r w:rsidR="005515D9">
              <w:rPr>
                <w:noProof/>
                <w:webHidden/>
              </w:rPr>
              <w:instrText xml:space="preserve"> PAGEREF _Toc151673318 \h </w:instrText>
            </w:r>
            <w:r w:rsidR="005515D9">
              <w:rPr>
                <w:noProof/>
                <w:webHidden/>
              </w:rPr>
            </w:r>
            <w:r w:rsidR="005515D9">
              <w:rPr>
                <w:noProof/>
                <w:webHidden/>
              </w:rPr>
              <w:fldChar w:fldCharType="separate"/>
            </w:r>
            <w:r w:rsidR="000F2887">
              <w:rPr>
                <w:noProof/>
                <w:webHidden/>
              </w:rPr>
              <w:t>31</w:t>
            </w:r>
            <w:r w:rsidR="005515D9">
              <w:rPr>
                <w:noProof/>
                <w:webHidden/>
              </w:rPr>
              <w:fldChar w:fldCharType="end"/>
            </w:r>
          </w:hyperlink>
        </w:p>
        <w:p w14:paraId="4B260700" w14:textId="51C0D22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19" w:history="1">
            <w:r w:rsidR="005515D9" w:rsidRPr="001D4F12">
              <w:rPr>
                <w:rStyle w:val="Hyperlink"/>
                <w:iCs/>
                <w:noProof/>
              </w:rPr>
              <w:t>4.3.9 Wireframes</w:t>
            </w:r>
            <w:r w:rsidR="005515D9">
              <w:rPr>
                <w:noProof/>
                <w:webHidden/>
              </w:rPr>
              <w:tab/>
            </w:r>
            <w:r w:rsidR="005515D9">
              <w:rPr>
                <w:noProof/>
                <w:webHidden/>
              </w:rPr>
              <w:fldChar w:fldCharType="begin"/>
            </w:r>
            <w:r w:rsidR="005515D9">
              <w:rPr>
                <w:noProof/>
                <w:webHidden/>
              </w:rPr>
              <w:instrText xml:space="preserve"> PAGEREF _Toc151673319 \h </w:instrText>
            </w:r>
            <w:r w:rsidR="005515D9">
              <w:rPr>
                <w:noProof/>
                <w:webHidden/>
              </w:rPr>
            </w:r>
            <w:r w:rsidR="005515D9">
              <w:rPr>
                <w:noProof/>
                <w:webHidden/>
              </w:rPr>
              <w:fldChar w:fldCharType="separate"/>
            </w:r>
            <w:r w:rsidR="000F2887">
              <w:rPr>
                <w:noProof/>
                <w:webHidden/>
              </w:rPr>
              <w:t>32</w:t>
            </w:r>
            <w:r w:rsidR="005515D9">
              <w:rPr>
                <w:noProof/>
                <w:webHidden/>
              </w:rPr>
              <w:fldChar w:fldCharType="end"/>
            </w:r>
          </w:hyperlink>
        </w:p>
        <w:p w14:paraId="0CE758C7" w14:textId="7CFE3CC8"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0" w:history="1">
            <w:r w:rsidR="005515D9" w:rsidRPr="001D4F12">
              <w:rPr>
                <w:rStyle w:val="Hyperlink"/>
                <w:noProof/>
              </w:rPr>
              <w:t>Chapter 5: System Implementation and Testing</w:t>
            </w:r>
            <w:r w:rsidR="005515D9">
              <w:rPr>
                <w:noProof/>
                <w:webHidden/>
              </w:rPr>
              <w:tab/>
            </w:r>
            <w:r w:rsidR="005515D9">
              <w:rPr>
                <w:noProof/>
                <w:webHidden/>
              </w:rPr>
              <w:fldChar w:fldCharType="begin"/>
            </w:r>
            <w:r w:rsidR="005515D9">
              <w:rPr>
                <w:noProof/>
                <w:webHidden/>
              </w:rPr>
              <w:instrText xml:space="preserve"> PAGEREF _Toc151673320 \h </w:instrText>
            </w:r>
            <w:r w:rsidR="005515D9">
              <w:rPr>
                <w:noProof/>
                <w:webHidden/>
              </w:rPr>
            </w:r>
            <w:r w:rsidR="005515D9">
              <w:rPr>
                <w:noProof/>
                <w:webHidden/>
              </w:rPr>
              <w:fldChar w:fldCharType="separate"/>
            </w:r>
            <w:r w:rsidR="000F2887">
              <w:rPr>
                <w:noProof/>
                <w:webHidden/>
              </w:rPr>
              <w:t>34</w:t>
            </w:r>
            <w:r w:rsidR="005515D9">
              <w:rPr>
                <w:noProof/>
                <w:webHidden/>
              </w:rPr>
              <w:fldChar w:fldCharType="end"/>
            </w:r>
          </w:hyperlink>
        </w:p>
        <w:p w14:paraId="2245929A" w14:textId="7699A59C"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1" w:history="1">
            <w:r w:rsidR="005515D9" w:rsidRPr="001D4F12">
              <w:rPr>
                <w:rStyle w:val="Hyperlink"/>
                <w:noProof/>
              </w:rPr>
              <w:t>5.1 Introduction</w:t>
            </w:r>
            <w:r w:rsidR="005515D9">
              <w:rPr>
                <w:noProof/>
                <w:webHidden/>
              </w:rPr>
              <w:tab/>
            </w:r>
            <w:r w:rsidR="005515D9">
              <w:rPr>
                <w:noProof/>
                <w:webHidden/>
              </w:rPr>
              <w:fldChar w:fldCharType="begin"/>
            </w:r>
            <w:r w:rsidR="005515D9">
              <w:rPr>
                <w:noProof/>
                <w:webHidden/>
              </w:rPr>
              <w:instrText xml:space="preserve"> PAGEREF _Toc151673321 \h </w:instrText>
            </w:r>
            <w:r w:rsidR="005515D9">
              <w:rPr>
                <w:noProof/>
                <w:webHidden/>
              </w:rPr>
            </w:r>
            <w:r w:rsidR="005515D9">
              <w:rPr>
                <w:noProof/>
                <w:webHidden/>
              </w:rPr>
              <w:fldChar w:fldCharType="separate"/>
            </w:r>
            <w:r w:rsidR="000F2887">
              <w:rPr>
                <w:noProof/>
                <w:webHidden/>
              </w:rPr>
              <w:t>34</w:t>
            </w:r>
            <w:r w:rsidR="005515D9">
              <w:rPr>
                <w:noProof/>
                <w:webHidden/>
              </w:rPr>
              <w:fldChar w:fldCharType="end"/>
            </w:r>
          </w:hyperlink>
        </w:p>
        <w:p w14:paraId="6215DC49" w14:textId="072FA382"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2" w:history="1">
            <w:r w:rsidR="005515D9" w:rsidRPr="001D4F12">
              <w:rPr>
                <w:rStyle w:val="Hyperlink"/>
                <w:noProof/>
              </w:rPr>
              <w:t>5.2 Description of the Implementation Environment</w:t>
            </w:r>
            <w:r w:rsidR="005515D9">
              <w:rPr>
                <w:noProof/>
                <w:webHidden/>
              </w:rPr>
              <w:tab/>
            </w:r>
            <w:r w:rsidR="005515D9">
              <w:rPr>
                <w:noProof/>
                <w:webHidden/>
              </w:rPr>
              <w:fldChar w:fldCharType="begin"/>
            </w:r>
            <w:r w:rsidR="005515D9">
              <w:rPr>
                <w:noProof/>
                <w:webHidden/>
              </w:rPr>
              <w:instrText xml:space="preserve"> PAGEREF _Toc151673322 \h </w:instrText>
            </w:r>
            <w:r w:rsidR="005515D9">
              <w:rPr>
                <w:noProof/>
                <w:webHidden/>
              </w:rPr>
            </w:r>
            <w:r w:rsidR="005515D9">
              <w:rPr>
                <w:noProof/>
                <w:webHidden/>
              </w:rPr>
              <w:fldChar w:fldCharType="separate"/>
            </w:r>
            <w:r w:rsidR="000F2887">
              <w:rPr>
                <w:noProof/>
                <w:webHidden/>
              </w:rPr>
              <w:t>34</w:t>
            </w:r>
            <w:r w:rsidR="005515D9">
              <w:rPr>
                <w:noProof/>
                <w:webHidden/>
              </w:rPr>
              <w:fldChar w:fldCharType="end"/>
            </w:r>
          </w:hyperlink>
        </w:p>
        <w:p w14:paraId="7BB0BB27" w14:textId="26F21884"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3" w:history="1">
            <w:r w:rsidR="005515D9" w:rsidRPr="001D4F12">
              <w:rPr>
                <w:rStyle w:val="Hyperlink"/>
                <w:iCs/>
                <w:noProof/>
              </w:rPr>
              <w:t>5.2.1 Hardware Requirements</w:t>
            </w:r>
            <w:r w:rsidR="005515D9">
              <w:rPr>
                <w:noProof/>
                <w:webHidden/>
              </w:rPr>
              <w:tab/>
            </w:r>
            <w:r w:rsidR="005515D9">
              <w:rPr>
                <w:noProof/>
                <w:webHidden/>
              </w:rPr>
              <w:fldChar w:fldCharType="begin"/>
            </w:r>
            <w:r w:rsidR="005515D9">
              <w:rPr>
                <w:noProof/>
                <w:webHidden/>
              </w:rPr>
              <w:instrText xml:space="preserve"> PAGEREF _Toc151673323 \h </w:instrText>
            </w:r>
            <w:r w:rsidR="005515D9">
              <w:rPr>
                <w:noProof/>
                <w:webHidden/>
              </w:rPr>
            </w:r>
            <w:r w:rsidR="005515D9">
              <w:rPr>
                <w:noProof/>
                <w:webHidden/>
              </w:rPr>
              <w:fldChar w:fldCharType="separate"/>
            </w:r>
            <w:r w:rsidR="000F2887">
              <w:rPr>
                <w:noProof/>
                <w:webHidden/>
              </w:rPr>
              <w:t>34</w:t>
            </w:r>
            <w:r w:rsidR="005515D9">
              <w:rPr>
                <w:noProof/>
                <w:webHidden/>
              </w:rPr>
              <w:fldChar w:fldCharType="end"/>
            </w:r>
          </w:hyperlink>
        </w:p>
        <w:p w14:paraId="4608B0D1" w14:textId="038AEB83"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4" w:history="1">
            <w:r w:rsidR="005515D9" w:rsidRPr="001D4F12">
              <w:rPr>
                <w:rStyle w:val="Hyperlink"/>
                <w:iCs/>
                <w:noProof/>
              </w:rPr>
              <w:t>5.2.2 Software Requirements</w:t>
            </w:r>
            <w:r w:rsidR="005515D9">
              <w:rPr>
                <w:noProof/>
                <w:webHidden/>
              </w:rPr>
              <w:tab/>
            </w:r>
            <w:r w:rsidR="005515D9">
              <w:rPr>
                <w:noProof/>
                <w:webHidden/>
              </w:rPr>
              <w:fldChar w:fldCharType="begin"/>
            </w:r>
            <w:r w:rsidR="005515D9">
              <w:rPr>
                <w:noProof/>
                <w:webHidden/>
              </w:rPr>
              <w:instrText xml:space="preserve"> PAGEREF _Toc151673324 \h </w:instrText>
            </w:r>
            <w:r w:rsidR="005515D9">
              <w:rPr>
                <w:noProof/>
                <w:webHidden/>
              </w:rPr>
            </w:r>
            <w:r w:rsidR="005515D9">
              <w:rPr>
                <w:noProof/>
                <w:webHidden/>
              </w:rPr>
              <w:fldChar w:fldCharType="separate"/>
            </w:r>
            <w:r w:rsidR="000F2887">
              <w:rPr>
                <w:noProof/>
                <w:webHidden/>
              </w:rPr>
              <w:t>35</w:t>
            </w:r>
            <w:r w:rsidR="005515D9">
              <w:rPr>
                <w:noProof/>
                <w:webHidden/>
              </w:rPr>
              <w:fldChar w:fldCharType="end"/>
            </w:r>
          </w:hyperlink>
        </w:p>
        <w:p w14:paraId="56742042" w14:textId="6E00CD3A"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5" w:history="1">
            <w:r w:rsidR="005515D9" w:rsidRPr="001D4F12">
              <w:rPr>
                <w:rStyle w:val="Hyperlink"/>
                <w:noProof/>
              </w:rPr>
              <w:t>5.3 Description of the dataset</w:t>
            </w:r>
            <w:r w:rsidR="005515D9">
              <w:rPr>
                <w:noProof/>
                <w:webHidden/>
              </w:rPr>
              <w:tab/>
            </w:r>
            <w:r w:rsidR="005515D9">
              <w:rPr>
                <w:noProof/>
                <w:webHidden/>
              </w:rPr>
              <w:fldChar w:fldCharType="begin"/>
            </w:r>
            <w:r w:rsidR="005515D9">
              <w:rPr>
                <w:noProof/>
                <w:webHidden/>
              </w:rPr>
              <w:instrText xml:space="preserve"> PAGEREF _Toc151673325 \h </w:instrText>
            </w:r>
            <w:r w:rsidR="005515D9">
              <w:rPr>
                <w:noProof/>
                <w:webHidden/>
              </w:rPr>
            </w:r>
            <w:r w:rsidR="005515D9">
              <w:rPr>
                <w:noProof/>
                <w:webHidden/>
              </w:rPr>
              <w:fldChar w:fldCharType="separate"/>
            </w:r>
            <w:r w:rsidR="000F2887">
              <w:rPr>
                <w:noProof/>
                <w:webHidden/>
              </w:rPr>
              <w:t>36</w:t>
            </w:r>
            <w:r w:rsidR="005515D9">
              <w:rPr>
                <w:noProof/>
                <w:webHidden/>
              </w:rPr>
              <w:fldChar w:fldCharType="end"/>
            </w:r>
          </w:hyperlink>
        </w:p>
        <w:p w14:paraId="4006781E" w14:textId="1002762B"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6" w:history="1">
            <w:r w:rsidR="005515D9" w:rsidRPr="001D4F12">
              <w:rPr>
                <w:rStyle w:val="Hyperlink"/>
                <w:iCs/>
                <w:noProof/>
              </w:rPr>
              <w:t>5.3.1 Batting data</w:t>
            </w:r>
            <w:r w:rsidR="005515D9">
              <w:rPr>
                <w:noProof/>
                <w:webHidden/>
              </w:rPr>
              <w:tab/>
            </w:r>
            <w:r w:rsidR="005515D9">
              <w:rPr>
                <w:noProof/>
                <w:webHidden/>
              </w:rPr>
              <w:fldChar w:fldCharType="begin"/>
            </w:r>
            <w:r w:rsidR="005515D9">
              <w:rPr>
                <w:noProof/>
                <w:webHidden/>
              </w:rPr>
              <w:instrText xml:space="preserve"> PAGEREF _Toc151673326 \h </w:instrText>
            </w:r>
            <w:r w:rsidR="005515D9">
              <w:rPr>
                <w:noProof/>
                <w:webHidden/>
              </w:rPr>
            </w:r>
            <w:r w:rsidR="005515D9">
              <w:rPr>
                <w:noProof/>
                <w:webHidden/>
              </w:rPr>
              <w:fldChar w:fldCharType="separate"/>
            </w:r>
            <w:r w:rsidR="000F2887">
              <w:rPr>
                <w:noProof/>
                <w:webHidden/>
              </w:rPr>
              <w:t>36</w:t>
            </w:r>
            <w:r w:rsidR="005515D9">
              <w:rPr>
                <w:noProof/>
                <w:webHidden/>
              </w:rPr>
              <w:fldChar w:fldCharType="end"/>
            </w:r>
          </w:hyperlink>
        </w:p>
        <w:p w14:paraId="533ADF34" w14:textId="34F18EDE"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7" w:history="1">
            <w:r w:rsidR="005515D9" w:rsidRPr="001D4F12">
              <w:rPr>
                <w:rStyle w:val="Hyperlink"/>
                <w:iCs/>
                <w:noProof/>
              </w:rPr>
              <w:t>5.3.2 Bowling data</w:t>
            </w:r>
            <w:r w:rsidR="005515D9">
              <w:rPr>
                <w:noProof/>
                <w:webHidden/>
              </w:rPr>
              <w:tab/>
            </w:r>
            <w:r w:rsidR="005515D9">
              <w:rPr>
                <w:noProof/>
                <w:webHidden/>
              </w:rPr>
              <w:fldChar w:fldCharType="begin"/>
            </w:r>
            <w:r w:rsidR="005515D9">
              <w:rPr>
                <w:noProof/>
                <w:webHidden/>
              </w:rPr>
              <w:instrText xml:space="preserve"> PAGEREF _Toc151673327 \h </w:instrText>
            </w:r>
            <w:r w:rsidR="005515D9">
              <w:rPr>
                <w:noProof/>
                <w:webHidden/>
              </w:rPr>
            </w:r>
            <w:r w:rsidR="005515D9">
              <w:rPr>
                <w:noProof/>
                <w:webHidden/>
              </w:rPr>
              <w:fldChar w:fldCharType="separate"/>
            </w:r>
            <w:r w:rsidR="000F2887">
              <w:rPr>
                <w:noProof/>
                <w:webHidden/>
              </w:rPr>
              <w:t>37</w:t>
            </w:r>
            <w:r w:rsidR="005515D9">
              <w:rPr>
                <w:noProof/>
                <w:webHidden/>
              </w:rPr>
              <w:fldChar w:fldCharType="end"/>
            </w:r>
          </w:hyperlink>
        </w:p>
        <w:p w14:paraId="1491B299" w14:textId="2C3A97F0"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8" w:history="1">
            <w:r w:rsidR="005515D9" w:rsidRPr="001D4F12">
              <w:rPr>
                <w:rStyle w:val="Hyperlink"/>
                <w:noProof/>
              </w:rPr>
              <w:t>5.4 Data Training</w:t>
            </w:r>
            <w:r w:rsidR="005515D9">
              <w:rPr>
                <w:noProof/>
                <w:webHidden/>
              </w:rPr>
              <w:tab/>
            </w:r>
            <w:r w:rsidR="005515D9">
              <w:rPr>
                <w:noProof/>
                <w:webHidden/>
              </w:rPr>
              <w:fldChar w:fldCharType="begin"/>
            </w:r>
            <w:r w:rsidR="005515D9">
              <w:rPr>
                <w:noProof/>
                <w:webHidden/>
              </w:rPr>
              <w:instrText xml:space="preserve"> PAGEREF _Toc151673328 \h </w:instrText>
            </w:r>
            <w:r w:rsidR="005515D9">
              <w:rPr>
                <w:noProof/>
                <w:webHidden/>
              </w:rPr>
            </w:r>
            <w:r w:rsidR="005515D9">
              <w:rPr>
                <w:noProof/>
                <w:webHidden/>
              </w:rPr>
              <w:fldChar w:fldCharType="separate"/>
            </w:r>
            <w:r w:rsidR="000F2887">
              <w:rPr>
                <w:noProof/>
                <w:webHidden/>
              </w:rPr>
              <w:t>38</w:t>
            </w:r>
            <w:r w:rsidR="005515D9">
              <w:rPr>
                <w:noProof/>
                <w:webHidden/>
              </w:rPr>
              <w:fldChar w:fldCharType="end"/>
            </w:r>
          </w:hyperlink>
        </w:p>
        <w:p w14:paraId="347D4FDB" w14:textId="5D76CF4B"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29" w:history="1">
            <w:r w:rsidR="005515D9" w:rsidRPr="001D4F12">
              <w:rPr>
                <w:rStyle w:val="Hyperlink"/>
                <w:noProof/>
              </w:rPr>
              <w:t>5.5 Testing</w:t>
            </w:r>
            <w:r w:rsidR="005515D9">
              <w:rPr>
                <w:noProof/>
                <w:webHidden/>
              </w:rPr>
              <w:tab/>
            </w:r>
            <w:r w:rsidR="005515D9">
              <w:rPr>
                <w:noProof/>
                <w:webHidden/>
              </w:rPr>
              <w:fldChar w:fldCharType="begin"/>
            </w:r>
            <w:r w:rsidR="005515D9">
              <w:rPr>
                <w:noProof/>
                <w:webHidden/>
              </w:rPr>
              <w:instrText xml:space="preserve"> PAGEREF _Toc151673329 \h </w:instrText>
            </w:r>
            <w:r w:rsidR="005515D9">
              <w:rPr>
                <w:noProof/>
                <w:webHidden/>
              </w:rPr>
            </w:r>
            <w:r w:rsidR="005515D9">
              <w:rPr>
                <w:noProof/>
                <w:webHidden/>
              </w:rPr>
              <w:fldChar w:fldCharType="separate"/>
            </w:r>
            <w:r w:rsidR="000F2887">
              <w:rPr>
                <w:noProof/>
                <w:webHidden/>
              </w:rPr>
              <w:t>39</w:t>
            </w:r>
            <w:r w:rsidR="005515D9">
              <w:rPr>
                <w:noProof/>
                <w:webHidden/>
              </w:rPr>
              <w:fldChar w:fldCharType="end"/>
            </w:r>
          </w:hyperlink>
        </w:p>
        <w:p w14:paraId="466D47D8" w14:textId="1332FEB0"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0" w:history="1">
            <w:r w:rsidR="005515D9" w:rsidRPr="001D4F12">
              <w:rPr>
                <w:rStyle w:val="Hyperlink"/>
                <w:iCs/>
                <w:noProof/>
                <w:lang w:val="en-US"/>
              </w:rPr>
              <w:t>5.5.1 Black Box testing</w:t>
            </w:r>
            <w:r w:rsidR="005515D9">
              <w:rPr>
                <w:noProof/>
                <w:webHidden/>
              </w:rPr>
              <w:tab/>
            </w:r>
            <w:r w:rsidR="005515D9">
              <w:rPr>
                <w:noProof/>
                <w:webHidden/>
              </w:rPr>
              <w:fldChar w:fldCharType="begin"/>
            </w:r>
            <w:r w:rsidR="005515D9">
              <w:rPr>
                <w:noProof/>
                <w:webHidden/>
              </w:rPr>
              <w:instrText xml:space="preserve"> PAGEREF _Toc151673330 \h </w:instrText>
            </w:r>
            <w:r w:rsidR="005515D9">
              <w:rPr>
                <w:noProof/>
                <w:webHidden/>
              </w:rPr>
            </w:r>
            <w:r w:rsidR="005515D9">
              <w:rPr>
                <w:noProof/>
                <w:webHidden/>
              </w:rPr>
              <w:fldChar w:fldCharType="separate"/>
            </w:r>
            <w:r w:rsidR="000F2887">
              <w:rPr>
                <w:noProof/>
                <w:webHidden/>
              </w:rPr>
              <w:t>39</w:t>
            </w:r>
            <w:r w:rsidR="005515D9">
              <w:rPr>
                <w:noProof/>
                <w:webHidden/>
              </w:rPr>
              <w:fldChar w:fldCharType="end"/>
            </w:r>
          </w:hyperlink>
        </w:p>
        <w:p w14:paraId="696A07A7" w14:textId="031CC1BD"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1" w:history="1">
            <w:r w:rsidR="005515D9" w:rsidRPr="001D4F12">
              <w:rPr>
                <w:rStyle w:val="Hyperlink"/>
                <w:iCs/>
                <w:noProof/>
              </w:rPr>
              <w:t>5.5.2 Testing results</w:t>
            </w:r>
            <w:r w:rsidR="005515D9">
              <w:rPr>
                <w:noProof/>
                <w:webHidden/>
              </w:rPr>
              <w:tab/>
            </w:r>
            <w:r w:rsidR="005515D9">
              <w:rPr>
                <w:noProof/>
                <w:webHidden/>
              </w:rPr>
              <w:fldChar w:fldCharType="begin"/>
            </w:r>
            <w:r w:rsidR="005515D9">
              <w:rPr>
                <w:noProof/>
                <w:webHidden/>
              </w:rPr>
              <w:instrText xml:space="preserve"> PAGEREF _Toc151673331 \h </w:instrText>
            </w:r>
            <w:r w:rsidR="005515D9">
              <w:rPr>
                <w:noProof/>
                <w:webHidden/>
              </w:rPr>
            </w:r>
            <w:r w:rsidR="005515D9">
              <w:rPr>
                <w:noProof/>
                <w:webHidden/>
              </w:rPr>
              <w:fldChar w:fldCharType="separate"/>
            </w:r>
            <w:r w:rsidR="000F2887">
              <w:rPr>
                <w:noProof/>
                <w:webHidden/>
              </w:rPr>
              <w:t>40</w:t>
            </w:r>
            <w:r w:rsidR="005515D9">
              <w:rPr>
                <w:noProof/>
                <w:webHidden/>
              </w:rPr>
              <w:fldChar w:fldCharType="end"/>
            </w:r>
          </w:hyperlink>
        </w:p>
        <w:p w14:paraId="23B477DF" w14:textId="3C385884"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2" w:history="1">
            <w:r w:rsidR="005515D9" w:rsidRPr="001D4F12">
              <w:rPr>
                <w:rStyle w:val="Hyperlink"/>
                <w:noProof/>
              </w:rPr>
              <w:t>Chapter 6: Conclusion, Recommendations and Future Works</w:t>
            </w:r>
            <w:r w:rsidR="005515D9">
              <w:rPr>
                <w:noProof/>
                <w:webHidden/>
              </w:rPr>
              <w:tab/>
            </w:r>
            <w:r w:rsidR="005515D9">
              <w:rPr>
                <w:noProof/>
                <w:webHidden/>
              </w:rPr>
              <w:fldChar w:fldCharType="begin"/>
            </w:r>
            <w:r w:rsidR="005515D9">
              <w:rPr>
                <w:noProof/>
                <w:webHidden/>
              </w:rPr>
              <w:instrText xml:space="preserve"> PAGEREF _Toc151673332 \h </w:instrText>
            </w:r>
            <w:r w:rsidR="005515D9">
              <w:rPr>
                <w:noProof/>
                <w:webHidden/>
              </w:rPr>
            </w:r>
            <w:r w:rsidR="005515D9">
              <w:rPr>
                <w:noProof/>
                <w:webHidden/>
              </w:rPr>
              <w:fldChar w:fldCharType="separate"/>
            </w:r>
            <w:r w:rsidR="000F2887">
              <w:rPr>
                <w:noProof/>
                <w:webHidden/>
              </w:rPr>
              <w:t>42</w:t>
            </w:r>
            <w:r w:rsidR="005515D9">
              <w:rPr>
                <w:noProof/>
                <w:webHidden/>
              </w:rPr>
              <w:fldChar w:fldCharType="end"/>
            </w:r>
          </w:hyperlink>
        </w:p>
        <w:p w14:paraId="5D67768F" w14:textId="5879896D"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3" w:history="1">
            <w:r w:rsidR="005515D9" w:rsidRPr="001D4F12">
              <w:rPr>
                <w:rStyle w:val="Hyperlink"/>
                <w:noProof/>
              </w:rPr>
              <w:t>6.1 Conclusion</w:t>
            </w:r>
            <w:r w:rsidR="005515D9">
              <w:rPr>
                <w:noProof/>
                <w:webHidden/>
              </w:rPr>
              <w:tab/>
            </w:r>
            <w:r w:rsidR="005515D9">
              <w:rPr>
                <w:noProof/>
                <w:webHidden/>
              </w:rPr>
              <w:fldChar w:fldCharType="begin"/>
            </w:r>
            <w:r w:rsidR="005515D9">
              <w:rPr>
                <w:noProof/>
                <w:webHidden/>
              </w:rPr>
              <w:instrText xml:space="preserve"> PAGEREF _Toc151673333 \h </w:instrText>
            </w:r>
            <w:r w:rsidR="005515D9">
              <w:rPr>
                <w:noProof/>
                <w:webHidden/>
              </w:rPr>
            </w:r>
            <w:r w:rsidR="005515D9">
              <w:rPr>
                <w:noProof/>
                <w:webHidden/>
              </w:rPr>
              <w:fldChar w:fldCharType="separate"/>
            </w:r>
            <w:r w:rsidR="000F2887">
              <w:rPr>
                <w:noProof/>
                <w:webHidden/>
              </w:rPr>
              <w:t>42</w:t>
            </w:r>
            <w:r w:rsidR="005515D9">
              <w:rPr>
                <w:noProof/>
                <w:webHidden/>
              </w:rPr>
              <w:fldChar w:fldCharType="end"/>
            </w:r>
          </w:hyperlink>
        </w:p>
        <w:p w14:paraId="653C2FE7" w14:textId="36BE2AC2"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4" w:history="1">
            <w:r w:rsidR="005515D9" w:rsidRPr="001D4F12">
              <w:rPr>
                <w:rStyle w:val="Hyperlink"/>
                <w:noProof/>
              </w:rPr>
              <w:t>6.2 Recommendations</w:t>
            </w:r>
            <w:r w:rsidR="005515D9">
              <w:rPr>
                <w:noProof/>
                <w:webHidden/>
              </w:rPr>
              <w:tab/>
            </w:r>
            <w:r w:rsidR="005515D9">
              <w:rPr>
                <w:noProof/>
                <w:webHidden/>
              </w:rPr>
              <w:fldChar w:fldCharType="begin"/>
            </w:r>
            <w:r w:rsidR="005515D9">
              <w:rPr>
                <w:noProof/>
                <w:webHidden/>
              </w:rPr>
              <w:instrText xml:space="preserve"> PAGEREF _Toc151673334 \h </w:instrText>
            </w:r>
            <w:r w:rsidR="005515D9">
              <w:rPr>
                <w:noProof/>
                <w:webHidden/>
              </w:rPr>
            </w:r>
            <w:r w:rsidR="005515D9">
              <w:rPr>
                <w:noProof/>
                <w:webHidden/>
              </w:rPr>
              <w:fldChar w:fldCharType="separate"/>
            </w:r>
            <w:r w:rsidR="000F2887">
              <w:rPr>
                <w:noProof/>
                <w:webHidden/>
              </w:rPr>
              <w:t>42</w:t>
            </w:r>
            <w:r w:rsidR="005515D9">
              <w:rPr>
                <w:noProof/>
                <w:webHidden/>
              </w:rPr>
              <w:fldChar w:fldCharType="end"/>
            </w:r>
          </w:hyperlink>
        </w:p>
        <w:p w14:paraId="51069698" w14:textId="696782B0"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5" w:history="1">
            <w:r w:rsidR="005515D9" w:rsidRPr="001D4F12">
              <w:rPr>
                <w:rStyle w:val="Hyperlink"/>
                <w:noProof/>
              </w:rPr>
              <w:t>6.3 Future Work</w:t>
            </w:r>
            <w:r w:rsidR="005515D9">
              <w:rPr>
                <w:noProof/>
                <w:webHidden/>
              </w:rPr>
              <w:tab/>
            </w:r>
            <w:r w:rsidR="005515D9">
              <w:rPr>
                <w:noProof/>
                <w:webHidden/>
              </w:rPr>
              <w:fldChar w:fldCharType="begin"/>
            </w:r>
            <w:r w:rsidR="005515D9">
              <w:rPr>
                <w:noProof/>
                <w:webHidden/>
              </w:rPr>
              <w:instrText xml:space="preserve"> PAGEREF _Toc151673335 \h </w:instrText>
            </w:r>
            <w:r w:rsidR="005515D9">
              <w:rPr>
                <w:noProof/>
                <w:webHidden/>
              </w:rPr>
            </w:r>
            <w:r w:rsidR="005515D9">
              <w:rPr>
                <w:noProof/>
                <w:webHidden/>
              </w:rPr>
              <w:fldChar w:fldCharType="separate"/>
            </w:r>
            <w:r w:rsidR="000F2887">
              <w:rPr>
                <w:noProof/>
                <w:webHidden/>
              </w:rPr>
              <w:t>43</w:t>
            </w:r>
            <w:r w:rsidR="005515D9">
              <w:rPr>
                <w:noProof/>
                <w:webHidden/>
              </w:rPr>
              <w:fldChar w:fldCharType="end"/>
            </w:r>
          </w:hyperlink>
        </w:p>
        <w:p w14:paraId="04CC31B8" w14:textId="7BE7C85C"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6" w:history="1">
            <w:r w:rsidR="005515D9" w:rsidRPr="001D4F12">
              <w:rPr>
                <w:rStyle w:val="Hyperlink"/>
                <w:noProof/>
              </w:rPr>
              <w:t>References</w:t>
            </w:r>
            <w:r w:rsidR="005515D9">
              <w:rPr>
                <w:noProof/>
                <w:webHidden/>
              </w:rPr>
              <w:tab/>
            </w:r>
            <w:r w:rsidR="005515D9">
              <w:rPr>
                <w:noProof/>
                <w:webHidden/>
              </w:rPr>
              <w:fldChar w:fldCharType="begin"/>
            </w:r>
            <w:r w:rsidR="005515D9">
              <w:rPr>
                <w:noProof/>
                <w:webHidden/>
              </w:rPr>
              <w:instrText xml:space="preserve"> PAGEREF _Toc151673336 \h </w:instrText>
            </w:r>
            <w:r w:rsidR="005515D9">
              <w:rPr>
                <w:noProof/>
                <w:webHidden/>
              </w:rPr>
            </w:r>
            <w:r w:rsidR="005515D9">
              <w:rPr>
                <w:noProof/>
                <w:webHidden/>
              </w:rPr>
              <w:fldChar w:fldCharType="separate"/>
            </w:r>
            <w:r w:rsidR="000F2887">
              <w:rPr>
                <w:noProof/>
                <w:webHidden/>
              </w:rPr>
              <w:t>44</w:t>
            </w:r>
            <w:r w:rsidR="005515D9">
              <w:rPr>
                <w:noProof/>
                <w:webHidden/>
              </w:rPr>
              <w:fldChar w:fldCharType="end"/>
            </w:r>
          </w:hyperlink>
        </w:p>
        <w:p w14:paraId="289C13EC" w14:textId="0B6E4EEA" w:rsidR="005515D9" w:rsidRDefault="00022B75">
          <w:pPr>
            <w:pStyle w:val="TOC1"/>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7" w:history="1">
            <w:r w:rsidR="005515D9" w:rsidRPr="001D4F12">
              <w:rPr>
                <w:rStyle w:val="Hyperlink"/>
                <w:noProof/>
              </w:rPr>
              <w:t>Appendix</w:t>
            </w:r>
            <w:r w:rsidR="005515D9">
              <w:rPr>
                <w:noProof/>
                <w:webHidden/>
              </w:rPr>
              <w:tab/>
            </w:r>
            <w:r w:rsidR="005515D9">
              <w:rPr>
                <w:noProof/>
                <w:webHidden/>
              </w:rPr>
              <w:fldChar w:fldCharType="begin"/>
            </w:r>
            <w:r w:rsidR="005515D9">
              <w:rPr>
                <w:noProof/>
                <w:webHidden/>
              </w:rPr>
              <w:instrText xml:space="preserve"> PAGEREF _Toc151673337 \h </w:instrText>
            </w:r>
            <w:r w:rsidR="005515D9">
              <w:rPr>
                <w:noProof/>
                <w:webHidden/>
              </w:rPr>
            </w:r>
            <w:r w:rsidR="005515D9">
              <w:rPr>
                <w:noProof/>
                <w:webHidden/>
              </w:rPr>
              <w:fldChar w:fldCharType="separate"/>
            </w:r>
            <w:r w:rsidR="000F2887">
              <w:rPr>
                <w:noProof/>
                <w:webHidden/>
              </w:rPr>
              <w:t>51</w:t>
            </w:r>
            <w:r w:rsidR="005515D9">
              <w:rPr>
                <w:noProof/>
                <w:webHidden/>
              </w:rPr>
              <w:fldChar w:fldCharType="end"/>
            </w:r>
          </w:hyperlink>
        </w:p>
        <w:p w14:paraId="06B5016E" w14:textId="2FD0E10E"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8" w:history="1">
            <w:r w:rsidR="005515D9" w:rsidRPr="001D4F12">
              <w:rPr>
                <w:rStyle w:val="Hyperlink"/>
                <w:noProof/>
              </w:rPr>
              <w:t>Appendix 1</w:t>
            </w:r>
            <w:r w:rsidR="005515D9">
              <w:rPr>
                <w:noProof/>
                <w:webHidden/>
              </w:rPr>
              <w:tab/>
            </w:r>
            <w:r w:rsidR="005515D9">
              <w:rPr>
                <w:noProof/>
                <w:webHidden/>
              </w:rPr>
              <w:fldChar w:fldCharType="begin"/>
            </w:r>
            <w:r w:rsidR="005515D9">
              <w:rPr>
                <w:noProof/>
                <w:webHidden/>
              </w:rPr>
              <w:instrText xml:space="preserve"> PAGEREF _Toc151673338 \h </w:instrText>
            </w:r>
            <w:r w:rsidR="005515D9">
              <w:rPr>
                <w:noProof/>
                <w:webHidden/>
              </w:rPr>
            </w:r>
            <w:r w:rsidR="005515D9">
              <w:rPr>
                <w:noProof/>
                <w:webHidden/>
              </w:rPr>
              <w:fldChar w:fldCharType="separate"/>
            </w:r>
            <w:r w:rsidR="000F2887">
              <w:rPr>
                <w:noProof/>
                <w:webHidden/>
              </w:rPr>
              <w:t>51</w:t>
            </w:r>
            <w:r w:rsidR="005515D9">
              <w:rPr>
                <w:noProof/>
                <w:webHidden/>
              </w:rPr>
              <w:fldChar w:fldCharType="end"/>
            </w:r>
          </w:hyperlink>
        </w:p>
        <w:p w14:paraId="69049161" w14:textId="43CDF521"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39" w:history="1">
            <w:r w:rsidR="005515D9" w:rsidRPr="001D4F12">
              <w:rPr>
                <w:rStyle w:val="Hyperlink"/>
                <w:noProof/>
              </w:rPr>
              <w:t>Appendix 2</w:t>
            </w:r>
            <w:r w:rsidR="005515D9">
              <w:rPr>
                <w:noProof/>
                <w:webHidden/>
              </w:rPr>
              <w:tab/>
            </w:r>
            <w:r w:rsidR="005515D9">
              <w:rPr>
                <w:noProof/>
                <w:webHidden/>
              </w:rPr>
              <w:fldChar w:fldCharType="begin"/>
            </w:r>
            <w:r w:rsidR="005515D9">
              <w:rPr>
                <w:noProof/>
                <w:webHidden/>
              </w:rPr>
              <w:instrText xml:space="preserve"> PAGEREF _Toc151673339 \h </w:instrText>
            </w:r>
            <w:r w:rsidR="005515D9">
              <w:rPr>
                <w:noProof/>
                <w:webHidden/>
              </w:rPr>
            </w:r>
            <w:r w:rsidR="005515D9">
              <w:rPr>
                <w:noProof/>
                <w:webHidden/>
              </w:rPr>
              <w:fldChar w:fldCharType="separate"/>
            </w:r>
            <w:r w:rsidR="000F2887">
              <w:rPr>
                <w:noProof/>
                <w:webHidden/>
              </w:rPr>
              <w:t>52</w:t>
            </w:r>
            <w:r w:rsidR="005515D9">
              <w:rPr>
                <w:noProof/>
                <w:webHidden/>
              </w:rPr>
              <w:fldChar w:fldCharType="end"/>
            </w:r>
          </w:hyperlink>
        </w:p>
        <w:p w14:paraId="6F4A2DD2" w14:textId="296A3D8D"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0" w:history="1">
            <w:r w:rsidR="005515D9" w:rsidRPr="001D4F12">
              <w:rPr>
                <w:rStyle w:val="Hyperlink"/>
                <w:noProof/>
              </w:rPr>
              <w:t>Appendix 3: Plagiarism Report</w:t>
            </w:r>
            <w:r w:rsidR="005515D9">
              <w:rPr>
                <w:noProof/>
                <w:webHidden/>
              </w:rPr>
              <w:tab/>
            </w:r>
            <w:r w:rsidR="005515D9">
              <w:rPr>
                <w:noProof/>
                <w:webHidden/>
              </w:rPr>
              <w:fldChar w:fldCharType="begin"/>
            </w:r>
            <w:r w:rsidR="005515D9">
              <w:rPr>
                <w:noProof/>
                <w:webHidden/>
              </w:rPr>
              <w:instrText xml:space="preserve"> PAGEREF _Toc151673340 \h </w:instrText>
            </w:r>
            <w:r w:rsidR="005515D9">
              <w:rPr>
                <w:noProof/>
                <w:webHidden/>
              </w:rPr>
            </w:r>
            <w:r w:rsidR="005515D9">
              <w:rPr>
                <w:noProof/>
                <w:webHidden/>
              </w:rPr>
              <w:fldChar w:fldCharType="separate"/>
            </w:r>
            <w:r w:rsidR="000F2887">
              <w:rPr>
                <w:noProof/>
                <w:webHidden/>
              </w:rPr>
              <w:t>54</w:t>
            </w:r>
            <w:r w:rsidR="005515D9">
              <w:rPr>
                <w:noProof/>
                <w:webHidden/>
              </w:rPr>
              <w:fldChar w:fldCharType="end"/>
            </w:r>
          </w:hyperlink>
        </w:p>
        <w:p w14:paraId="0BCCCD99" w14:textId="782D8AB5"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1" w:history="1">
            <w:r w:rsidR="005515D9" w:rsidRPr="001D4F12">
              <w:rPr>
                <w:rStyle w:val="Hyperlink"/>
                <w:noProof/>
              </w:rPr>
              <w:t>Appendix 4: GitHub Analytics</w:t>
            </w:r>
            <w:r w:rsidR="005515D9">
              <w:rPr>
                <w:noProof/>
                <w:webHidden/>
              </w:rPr>
              <w:tab/>
            </w:r>
            <w:r w:rsidR="005515D9">
              <w:rPr>
                <w:noProof/>
                <w:webHidden/>
              </w:rPr>
              <w:fldChar w:fldCharType="begin"/>
            </w:r>
            <w:r w:rsidR="005515D9">
              <w:rPr>
                <w:noProof/>
                <w:webHidden/>
              </w:rPr>
              <w:instrText xml:space="preserve"> PAGEREF _Toc151673341 \h </w:instrText>
            </w:r>
            <w:r w:rsidR="005515D9">
              <w:rPr>
                <w:noProof/>
                <w:webHidden/>
              </w:rPr>
            </w:r>
            <w:r w:rsidR="005515D9">
              <w:rPr>
                <w:noProof/>
                <w:webHidden/>
              </w:rPr>
              <w:fldChar w:fldCharType="separate"/>
            </w:r>
            <w:r w:rsidR="000F2887">
              <w:rPr>
                <w:noProof/>
                <w:webHidden/>
              </w:rPr>
              <w:t>55</w:t>
            </w:r>
            <w:r w:rsidR="005515D9">
              <w:rPr>
                <w:noProof/>
                <w:webHidden/>
              </w:rPr>
              <w:fldChar w:fldCharType="end"/>
            </w:r>
          </w:hyperlink>
        </w:p>
        <w:p w14:paraId="4AF8273F" w14:textId="5A3C5134"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2" w:history="1">
            <w:r w:rsidR="005515D9" w:rsidRPr="001D4F12">
              <w:rPr>
                <w:rStyle w:val="Hyperlink"/>
                <w:iCs/>
                <w:noProof/>
              </w:rPr>
              <w:t>Appendix4.1: Pulse</w:t>
            </w:r>
            <w:r w:rsidR="005515D9">
              <w:rPr>
                <w:noProof/>
                <w:webHidden/>
              </w:rPr>
              <w:tab/>
            </w:r>
            <w:r w:rsidR="005515D9">
              <w:rPr>
                <w:noProof/>
                <w:webHidden/>
              </w:rPr>
              <w:fldChar w:fldCharType="begin"/>
            </w:r>
            <w:r w:rsidR="005515D9">
              <w:rPr>
                <w:noProof/>
                <w:webHidden/>
              </w:rPr>
              <w:instrText xml:space="preserve"> PAGEREF _Toc151673342 \h </w:instrText>
            </w:r>
            <w:r w:rsidR="005515D9">
              <w:rPr>
                <w:noProof/>
                <w:webHidden/>
              </w:rPr>
            </w:r>
            <w:r w:rsidR="005515D9">
              <w:rPr>
                <w:noProof/>
                <w:webHidden/>
              </w:rPr>
              <w:fldChar w:fldCharType="separate"/>
            </w:r>
            <w:r w:rsidR="000F2887">
              <w:rPr>
                <w:noProof/>
                <w:webHidden/>
              </w:rPr>
              <w:t>55</w:t>
            </w:r>
            <w:r w:rsidR="005515D9">
              <w:rPr>
                <w:noProof/>
                <w:webHidden/>
              </w:rPr>
              <w:fldChar w:fldCharType="end"/>
            </w:r>
          </w:hyperlink>
        </w:p>
        <w:p w14:paraId="2D066C5C" w14:textId="53AD1325"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3" w:history="1">
            <w:r w:rsidR="005515D9" w:rsidRPr="001D4F12">
              <w:rPr>
                <w:rStyle w:val="Hyperlink"/>
                <w:iCs/>
                <w:noProof/>
              </w:rPr>
              <w:t>Appendix 4.2: Contributors</w:t>
            </w:r>
            <w:r w:rsidR="005515D9">
              <w:rPr>
                <w:noProof/>
                <w:webHidden/>
              </w:rPr>
              <w:tab/>
            </w:r>
            <w:r w:rsidR="005515D9">
              <w:rPr>
                <w:noProof/>
                <w:webHidden/>
              </w:rPr>
              <w:fldChar w:fldCharType="begin"/>
            </w:r>
            <w:r w:rsidR="005515D9">
              <w:rPr>
                <w:noProof/>
                <w:webHidden/>
              </w:rPr>
              <w:instrText xml:space="preserve"> PAGEREF _Toc151673343 \h </w:instrText>
            </w:r>
            <w:r w:rsidR="005515D9">
              <w:rPr>
                <w:noProof/>
                <w:webHidden/>
              </w:rPr>
            </w:r>
            <w:r w:rsidR="005515D9">
              <w:rPr>
                <w:noProof/>
                <w:webHidden/>
              </w:rPr>
              <w:fldChar w:fldCharType="separate"/>
            </w:r>
            <w:r w:rsidR="000F2887">
              <w:rPr>
                <w:noProof/>
                <w:webHidden/>
              </w:rPr>
              <w:t>55</w:t>
            </w:r>
            <w:r w:rsidR="005515D9">
              <w:rPr>
                <w:noProof/>
                <w:webHidden/>
              </w:rPr>
              <w:fldChar w:fldCharType="end"/>
            </w:r>
          </w:hyperlink>
        </w:p>
        <w:p w14:paraId="6A77E268" w14:textId="557AF7A0"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4" w:history="1">
            <w:r w:rsidR="005515D9" w:rsidRPr="001D4F12">
              <w:rPr>
                <w:rStyle w:val="Hyperlink"/>
                <w:iCs/>
                <w:noProof/>
              </w:rPr>
              <w:t>Appendix 4.3: Commits</w:t>
            </w:r>
            <w:r w:rsidR="005515D9">
              <w:rPr>
                <w:noProof/>
                <w:webHidden/>
              </w:rPr>
              <w:tab/>
            </w:r>
            <w:r w:rsidR="005515D9">
              <w:rPr>
                <w:noProof/>
                <w:webHidden/>
              </w:rPr>
              <w:fldChar w:fldCharType="begin"/>
            </w:r>
            <w:r w:rsidR="005515D9">
              <w:rPr>
                <w:noProof/>
                <w:webHidden/>
              </w:rPr>
              <w:instrText xml:space="preserve"> PAGEREF _Toc151673344 \h </w:instrText>
            </w:r>
            <w:r w:rsidR="005515D9">
              <w:rPr>
                <w:noProof/>
                <w:webHidden/>
              </w:rPr>
            </w:r>
            <w:r w:rsidR="005515D9">
              <w:rPr>
                <w:noProof/>
                <w:webHidden/>
              </w:rPr>
              <w:fldChar w:fldCharType="separate"/>
            </w:r>
            <w:r w:rsidR="000F2887">
              <w:rPr>
                <w:noProof/>
                <w:webHidden/>
              </w:rPr>
              <w:t>56</w:t>
            </w:r>
            <w:r w:rsidR="005515D9">
              <w:rPr>
                <w:noProof/>
                <w:webHidden/>
              </w:rPr>
              <w:fldChar w:fldCharType="end"/>
            </w:r>
          </w:hyperlink>
        </w:p>
        <w:p w14:paraId="14359995" w14:textId="1F2CFB7F"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5" w:history="1">
            <w:r w:rsidR="005515D9" w:rsidRPr="001D4F12">
              <w:rPr>
                <w:rStyle w:val="Hyperlink"/>
                <w:noProof/>
              </w:rPr>
              <w:t>Appendix 5: User Manual</w:t>
            </w:r>
            <w:r w:rsidR="005515D9">
              <w:rPr>
                <w:noProof/>
                <w:webHidden/>
              </w:rPr>
              <w:tab/>
            </w:r>
            <w:r w:rsidR="005515D9">
              <w:rPr>
                <w:noProof/>
                <w:webHidden/>
              </w:rPr>
              <w:fldChar w:fldCharType="begin"/>
            </w:r>
            <w:r w:rsidR="005515D9">
              <w:rPr>
                <w:noProof/>
                <w:webHidden/>
              </w:rPr>
              <w:instrText xml:space="preserve"> PAGEREF _Toc151673345 \h </w:instrText>
            </w:r>
            <w:r w:rsidR="005515D9">
              <w:rPr>
                <w:noProof/>
                <w:webHidden/>
              </w:rPr>
            </w:r>
            <w:r w:rsidR="005515D9">
              <w:rPr>
                <w:noProof/>
                <w:webHidden/>
              </w:rPr>
              <w:fldChar w:fldCharType="separate"/>
            </w:r>
            <w:r w:rsidR="000F2887">
              <w:rPr>
                <w:noProof/>
                <w:webHidden/>
              </w:rPr>
              <w:t>56</w:t>
            </w:r>
            <w:r w:rsidR="005515D9">
              <w:rPr>
                <w:noProof/>
                <w:webHidden/>
              </w:rPr>
              <w:fldChar w:fldCharType="end"/>
            </w:r>
          </w:hyperlink>
        </w:p>
        <w:p w14:paraId="6751AEE3" w14:textId="2482875E"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6" w:history="1">
            <w:r w:rsidR="005515D9" w:rsidRPr="001D4F12">
              <w:rPr>
                <w:rStyle w:val="Hyperlink"/>
                <w:noProof/>
              </w:rPr>
              <w:t>Appendix 6: Developer Manual</w:t>
            </w:r>
            <w:r w:rsidR="005515D9">
              <w:rPr>
                <w:noProof/>
                <w:webHidden/>
              </w:rPr>
              <w:tab/>
            </w:r>
            <w:r w:rsidR="005515D9">
              <w:rPr>
                <w:noProof/>
                <w:webHidden/>
              </w:rPr>
              <w:fldChar w:fldCharType="begin"/>
            </w:r>
            <w:r w:rsidR="005515D9">
              <w:rPr>
                <w:noProof/>
                <w:webHidden/>
              </w:rPr>
              <w:instrText xml:space="preserve"> PAGEREF _Toc151673346 \h </w:instrText>
            </w:r>
            <w:r w:rsidR="005515D9">
              <w:rPr>
                <w:noProof/>
                <w:webHidden/>
              </w:rPr>
            </w:r>
            <w:r w:rsidR="005515D9">
              <w:rPr>
                <w:noProof/>
                <w:webHidden/>
              </w:rPr>
              <w:fldChar w:fldCharType="separate"/>
            </w:r>
            <w:r w:rsidR="000F2887">
              <w:rPr>
                <w:noProof/>
                <w:webHidden/>
              </w:rPr>
              <w:t>57</w:t>
            </w:r>
            <w:r w:rsidR="005515D9">
              <w:rPr>
                <w:noProof/>
                <w:webHidden/>
              </w:rPr>
              <w:fldChar w:fldCharType="end"/>
            </w:r>
          </w:hyperlink>
        </w:p>
        <w:p w14:paraId="43AF186D" w14:textId="30D3D92B" w:rsidR="005515D9" w:rsidRDefault="00022B75">
          <w:pPr>
            <w:pStyle w:val="TOC2"/>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7" w:history="1">
            <w:r w:rsidR="005515D9" w:rsidRPr="001D4F12">
              <w:rPr>
                <w:rStyle w:val="Hyperlink"/>
                <w:noProof/>
              </w:rPr>
              <w:t>Appendix 7</w:t>
            </w:r>
            <w:r w:rsidR="005515D9">
              <w:rPr>
                <w:noProof/>
                <w:webHidden/>
              </w:rPr>
              <w:tab/>
            </w:r>
            <w:r w:rsidR="005515D9">
              <w:rPr>
                <w:noProof/>
                <w:webHidden/>
              </w:rPr>
              <w:fldChar w:fldCharType="begin"/>
            </w:r>
            <w:r w:rsidR="005515D9">
              <w:rPr>
                <w:noProof/>
                <w:webHidden/>
              </w:rPr>
              <w:instrText xml:space="preserve"> PAGEREF _Toc151673347 \h </w:instrText>
            </w:r>
            <w:r w:rsidR="005515D9">
              <w:rPr>
                <w:noProof/>
                <w:webHidden/>
              </w:rPr>
            </w:r>
            <w:r w:rsidR="005515D9">
              <w:rPr>
                <w:noProof/>
                <w:webHidden/>
              </w:rPr>
              <w:fldChar w:fldCharType="separate"/>
            </w:r>
            <w:r w:rsidR="000F2887">
              <w:rPr>
                <w:noProof/>
                <w:webHidden/>
              </w:rPr>
              <w:t>59</w:t>
            </w:r>
            <w:r w:rsidR="005515D9">
              <w:rPr>
                <w:noProof/>
                <w:webHidden/>
              </w:rPr>
              <w:fldChar w:fldCharType="end"/>
            </w:r>
          </w:hyperlink>
        </w:p>
        <w:p w14:paraId="2F48DEE5" w14:textId="6E243635"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8" w:history="1">
            <w:r w:rsidR="005515D9" w:rsidRPr="001D4F12">
              <w:rPr>
                <w:rStyle w:val="Hyperlink"/>
                <w:iCs/>
                <w:noProof/>
              </w:rPr>
              <w:t>Appendix 7.1</w:t>
            </w:r>
            <w:r w:rsidR="005515D9">
              <w:rPr>
                <w:noProof/>
                <w:webHidden/>
              </w:rPr>
              <w:tab/>
            </w:r>
            <w:r w:rsidR="005515D9">
              <w:rPr>
                <w:noProof/>
                <w:webHidden/>
              </w:rPr>
              <w:fldChar w:fldCharType="begin"/>
            </w:r>
            <w:r w:rsidR="005515D9">
              <w:rPr>
                <w:noProof/>
                <w:webHidden/>
              </w:rPr>
              <w:instrText xml:space="preserve"> PAGEREF _Toc151673348 \h </w:instrText>
            </w:r>
            <w:r w:rsidR="005515D9">
              <w:rPr>
                <w:noProof/>
                <w:webHidden/>
              </w:rPr>
            </w:r>
            <w:r w:rsidR="005515D9">
              <w:rPr>
                <w:noProof/>
                <w:webHidden/>
              </w:rPr>
              <w:fldChar w:fldCharType="separate"/>
            </w:r>
            <w:r w:rsidR="000F2887">
              <w:rPr>
                <w:noProof/>
                <w:webHidden/>
              </w:rPr>
              <w:t>59</w:t>
            </w:r>
            <w:r w:rsidR="005515D9">
              <w:rPr>
                <w:noProof/>
                <w:webHidden/>
              </w:rPr>
              <w:fldChar w:fldCharType="end"/>
            </w:r>
          </w:hyperlink>
        </w:p>
        <w:p w14:paraId="199BD41B" w14:textId="0B5109E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49" w:history="1">
            <w:r w:rsidR="005515D9" w:rsidRPr="001D4F12">
              <w:rPr>
                <w:rStyle w:val="Hyperlink"/>
                <w:iCs/>
                <w:noProof/>
              </w:rPr>
              <w:t>Appendix 7.2</w:t>
            </w:r>
            <w:r w:rsidR="005515D9">
              <w:rPr>
                <w:noProof/>
                <w:webHidden/>
              </w:rPr>
              <w:tab/>
            </w:r>
            <w:r w:rsidR="005515D9">
              <w:rPr>
                <w:noProof/>
                <w:webHidden/>
              </w:rPr>
              <w:fldChar w:fldCharType="begin"/>
            </w:r>
            <w:r w:rsidR="005515D9">
              <w:rPr>
                <w:noProof/>
                <w:webHidden/>
              </w:rPr>
              <w:instrText xml:space="preserve"> PAGEREF _Toc151673349 \h </w:instrText>
            </w:r>
            <w:r w:rsidR="005515D9">
              <w:rPr>
                <w:noProof/>
                <w:webHidden/>
              </w:rPr>
            </w:r>
            <w:r w:rsidR="005515D9">
              <w:rPr>
                <w:noProof/>
                <w:webHidden/>
              </w:rPr>
              <w:fldChar w:fldCharType="separate"/>
            </w:r>
            <w:r w:rsidR="000F2887">
              <w:rPr>
                <w:noProof/>
                <w:webHidden/>
              </w:rPr>
              <w:t>59</w:t>
            </w:r>
            <w:r w:rsidR="005515D9">
              <w:rPr>
                <w:noProof/>
                <w:webHidden/>
              </w:rPr>
              <w:fldChar w:fldCharType="end"/>
            </w:r>
          </w:hyperlink>
        </w:p>
        <w:p w14:paraId="0A24CC48" w14:textId="7AA0E7B9"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50" w:history="1">
            <w:r w:rsidR="005515D9" w:rsidRPr="001D4F12">
              <w:rPr>
                <w:rStyle w:val="Hyperlink"/>
                <w:iCs/>
                <w:noProof/>
              </w:rPr>
              <w:t>Appendix 7.3</w:t>
            </w:r>
            <w:r w:rsidR="005515D9">
              <w:rPr>
                <w:noProof/>
                <w:webHidden/>
              </w:rPr>
              <w:tab/>
            </w:r>
            <w:r w:rsidR="005515D9">
              <w:rPr>
                <w:noProof/>
                <w:webHidden/>
              </w:rPr>
              <w:fldChar w:fldCharType="begin"/>
            </w:r>
            <w:r w:rsidR="005515D9">
              <w:rPr>
                <w:noProof/>
                <w:webHidden/>
              </w:rPr>
              <w:instrText xml:space="preserve"> PAGEREF _Toc151673350 \h </w:instrText>
            </w:r>
            <w:r w:rsidR="005515D9">
              <w:rPr>
                <w:noProof/>
                <w:webHidden/>
              </w:rPr>
            </w:r>
            <w:r w:rsidR="005515D9">
              <w:rPr>
                <w:noProof/>
                <w:webHidden/>
              </w:rPr>
              <w:fldChar w:fldCharType="separate"/>
            </w:r>
            <w:r w:rsidR="000F2887">
              <w:rPr>
                <w:noProof/>
                <w:webHidden/>
              </w:rPr>
              <w:t>60</w:t>
            </w:r>
            <w:r w:rsidR="005515D9">
              <w:rPr>
                <w:noProof/>
                <w:webHidden/>
              </w:rPr>
              <w:fldChar w:fldCharType="end"/>
            </w:r>
          </w:hyperlink>
        </w:p>
        <w:p w14:paraId="40BD89AC" w14:textId="6F46ED03"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51" w:history="1">
            <w:r w:rsidR="005515D9" w:rsidRPr="001D4F12">
              <w:rPr>
                <w:rStyle w:val="Hyperlink"/>
                <w:iCs/>
                <w:noProof/>
              </w:rPr>
              <w:t>Appendix 7.4</w:t>
            </w:r>
            <w:r w:rsidR="005515D9">
              <w:rPr>
                <w:noProof/>
                <w:webHidden/>
              </w:rPr>
              <w:tab/>
            </w:r>
            <w:r w:rsidR="005515D9">
              <w:rPr>
                <w:noProof/>
                <w:webHidden/>
              </w:rPr>
              <w:fldChar w:fldCharType="begin"/>
            </w:r>
            <w:r w:rsidR="005515D9">
              <w:rPr>
                <w:noProof/>
                <w:webHidden/>
              </w:rPr>
              <w:instrText xml:space="preserve"> PAGEREF _Toc151673351 \h </w:instrText>
            </w:r>
            <w:r w:rsidR="005515D9">
              <w:rPr>
                <w:noProof/>
                <w:webHidden/>
              </w:rPr>
            </w:r>
            <w:r w:rsidR="005515D9">
              <w:rPr>
                <w:noProof/>
                <w:webHidden/>
              </w:rPr>
              <w:fldChar w:fldCharType="separate"/>
            </w:r>
            <w:r w:rsidR="000F2887">
              <w:rPr>
                <w:noProof/>
                <w:webHidden/>
              </w:rPr>
              <w:t>60</w:t>
            </w:r>
            <w:r w:rsidR="005515D9">
              <w:rPr>
                <w:noProof/>
                <w:webHidden/>
              </w:rPr>
              <w:fldChar w:fldCharType="end"/>
            </w:r>
          </w:hyperlink>
        </w:p>
        <w:p w14:paraId="42576912" w14:textId="794EF21A" w:rsidR="005515D9" w:rsidRDefault="00022B75">
          <w:pPr>
            <w:pStyle w:val="TOC3"/>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352" w:history="1">
            <w:r w:rsidR="005515D9" w:rsidRPr="001D4F12">
              <w:rPr>
                <w:rStyle w:val="Hyperlink"/>
                <w:iCs/>
                <w:noProof/>
              </w:rPr>
              <w:t>Appendix 7.5</w:t>
            </w:r>
            <w:r w:rsidR="005515D9">
              <w:rPr>
                <w:noProof/>
                <w:webHidden/>
              </w:rPr>
              <w:tab/>
            </w:r>
            <w:r w:rsidR="005515D9">
              <w:rPr>
                <w:noProof/>
                <w:webHidden/>
              </w:rPr>
              <w:fldChar w:fldCharType="begin"/>
            </w:r>
            <w:r w:rsidR="005515D9">
              <w:rPr>
                <w:noProof/>
                <w:webHidden/>
              </w:rPr>
              <w:instrText xml:space="preserve"> PAGEREF _Toc151673352 \h </w:instrText>
            </w:r>
            <w:r w:rsidR="005515D9">
              <w:rPr>
                <w:noProof/>
                <w:webHidden/>
              </w:rPr>
            </w:r>
            <w:r w:rsidR="005515D9">
              <w:rPr>
                <w:noProof/>
                <w:webHidden/>
              </w:rPr>
              <w:fldChar w:fldCharType="separate"/>
            </w:r>
            <w:r w:rsidR="000F2887">
              <w:rPr>
                <w:noProof/>
                <w:webHidden/>
              </w:rPr>
              <w:t>61</w:t>
            </w:r>
            <w:r w:rsidR="005515D9">
              <w:rPr>
                <w:noProof/>
                <w:webHidden/>
              </w:rPr>
              <w:fldChar w:fldCharType="end"/>
            </w:r>
          </w:hyperlink>
        </w:p>
        <w:p w14:paraId="4D331F88" w14:textId="2E66AC5C" w:rsidR="000E144A" w:rsidRPr="005817B5" w:rsidRDefault="00833190" w:rsidP="009D395F">
          <w:r w:rsidRPr="005817B5">
            <w:fldChar w:fldCharType="end"/>
          </w:r>
        </w:p>
      </w:sdtContent>
    </w:sdt>
    <w:p w14:paraId="475C5959" w14:textId="77777777" w:rsidR="0031515C" w:rsidRPr="005817B5" w:rsidRDefault="0031515C" w:rsidP="009D395F">
      <w:pPr>
        <w:pStyle w:val="Heading1"/>
        <w:jc w:val="both"/>
        <w:rPr>
          <w:sz w:val="24"/>
          <w:szCs w:val="24"/>
        </w:rPr>
      </w:pPr>
    </w:p>
    <w:p w14:paraId="707836FA" w14:textId="77777777" w:rsidR="0031515C" w:rsidRPr="005817B5" w:rsidRDefault="0031515C" w:rsidP="009D395F">
      <w:pPr>
        <w:pStyle w:val="Heading1"/>
        <w:jc w:val="both"/>
        <w:rPr>
          <w:sz w:val="24"/>
          <w:szCs w:val="24"/>
        </w:rPr>
      </w:pPr>
    </w:p>
    <w:p w14:paraId="4F819934" w14:textId="77777777" w:rsidR="0031515C" w:rsidRPr="005817B5" w:rsidRDefault="0031515C" w:rsidP="009D395F">
      <w:pPr>
        <w:pStyle w:val="Heading1"/>
        <w:jc w:val="both"/>
        <w:rPr>
          <w:sz w:val="24"/>
          <w:szCs w:val="24"/>
        </w:rPr>
      </w:pPr>
    </w:p>
    <w:p w14:paraId="44492603" w14:textId="77777777" w:rsidR="0031515C" w:rsidRPr="005817B5" w:rsidRDefault="0031515C" w:rsidP="009D395F">
      <w:pPr>
        <w:pStyle w:val="Heading1"/>
        <w:jc w:val="both"/>
        <w:rPr>
          <w:sz w:val="24"/>
          <w:szCs w:val="24"/>
        </w:rPr>
      </w:pPr>
    </w:p>
    <w:p w14:paraId="5DF86E98" w14:textId="77777777" w:rsidR="0031515C" w:rsidRPr="005817B5" w:rsidRDefault="0031515C" w:rsidP="009D395F">
      <w:pPr>
        <w:pStyle w:val="Heading1"/>
        <w:jc w:val="both"/>
        <w:rPr>
          <w:sz w:val="24"/>
          <w:szCs w:val="24"/>
        </w:rPr>
      </w:pPr>
    </w:p>
    <w:p w14:paraId="20954F90" w14:textId="77777777" w:rsidR="0031515C" w:rsidRPr="005817B5" w:rsidRDefault="0031515C" w:rsidP="00D30E30">
      <w:pPr>
        <w:pStyle w:val="Heading1"/>
        <w:ind w:left="0" w:firstLine="0"/>
        <w:jc w:val="both"/>
        <w:rPr>
          <w:sz w:val="24"/>
          <w:szCs w:val="24"/>
        </w:rPr>
      </w:pPr>
    </w:p>
    <w:p w14:paraId="7C50D54C" w14:textId="3DE781BC" w:rsidR="00FC2FA8" w:rsidRPr="005817B5" w:rsidRDefault="00833190" w:rsidP="009D395F">
      <w:pPr>
        <w:pStyle w:val="Heading1"/>
        <w:rPr>
          <w:sz w:val="24"/>
          <w:szCs w:val="24"/>
        </w:rPr>
      </w:pPr>
      <w:bookmarkStart w:id="3" w:name="_Toc151673257"/>
      <w:r w:rsidRPr="005817B5">
        <w:rPr>
          <w:sz w:val="24"/>
          <w:szCs w:val="24"/>
        </w:rPr>
        <w:lastRenderedPageBreak/>
        <w:t>List of Figures</w:t>
      </w:r>
      <w:bookmarkEnd w:id="3"/>
    </w:p>
    <w:bookmarkStart w:id="4" w:name="_Toc151149728"/>
    <w:p w14:paraId="37C867F4" w14:textId="3B8B3A6B" w:rsidR="008D598C" w:rsidRDefault="008D598C">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h \z \c "Figure 2." </w:instrText>
      </w:r>
      <w:r>
        <w:fldChar w:fldCharType="separate"/>
      </w:r>
      <w:hyperlink r:id="rId8" w:anchor="_Toc151655777" w:history="1">
        <w:r w:rsidRPr="008B0240">
          <w:rPr>
            <w:rStyle w:val="Hyperlink"/>
            <w:noProof/>
          </w:rPr>
          <w:t>Figure 2</w:t>
        </w:r>
        <w:r w:rsidR="009E12BF">
          <w:rPr>
            <w:rStyle w:val="Hyperlink"/>
            <w:noProof/>
          </w:rPr>
          <w:t>.</w:t>
        </w:r>
        <w:r w:rsidRPr="008B0240">
          <w:rPr>
            <w:rStyle w:val="Hyperlink"/>
            <w:noProof/>
          </w:rPr>
          <w:t>1: Correlation of combined average of batsmen (Hasanika et al., 2021)</w:t>
        </w:r>
        <w:r>
          <w:rPr>
            <w:noProof/>
            <w:webHidden/>
          </w:rPr>
          <w:tab/>
        </w:r>
        <w:r>
          <w:rPr>
            <w:noProof/>
            <w:webHidden/>
          </w:rPr>
          <w:fldChar w:fldCharType="begin"/>
        </w:r>
        <w:r>
          <w:rPr>
            <w:noProof/>
            <w:webHidden/>
          </w:rPr>
          <w:instrText xml:space="preserve"> PAGEREF _Toc151655777 \h </w:instrText>
        </w:r>
        <w:r>
          <w:rPr>
            <w:noProof/>
            <w:webHidden/>
          </w:rPr>
        </w:r>
        <w:r>
          <w:rPr>
            <w:noProof/>
            <w:webHidden/>
          </w:rPr>
          <w:fldChar w:fldCharType="separate"/>
        </w:r>
        <w:r w:rsidR="000F2887">
          <w:rPr>
            <w:noProof/>
            <w:webHidden/>
          </w:rPr>
          <w:t>8</w:t>
        </w:r>
        <w:r>
          <w:rPr>
            <w:noProof/>
            <w:webHidden/>
          </w:rPr>
          <w:fldChar w:fldCharType="end"/>
        </w:r>
      </w:hyperlink>
    </w:p>
    <w:p w14:paraId="525371DA" w14:textId="0DF30031"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9" w:anchor="_Toc151655778" w:history="1">
        <w:r w:rsidR="008D598C" w:rsidRPr="008B0240">
          <w:rPr>
            <w:rStyle w:val="Hyperlink"/>
            <w:noProof/>
          </w:rPr>
          <w:t>Figure 2.2: Distribution of confidence association rules against combined average (Hasanika et al., 2021)</w:t>
        </w:r>
        <w:r w:rsidR="008D598C">
          <w:rPr>
            <w:noProof/>
            <w:webHidden/>
          </w:rPr>
          <w:tab/>
        </w:r>
        <w:r w:rsidR="008D598C">
          <w:rPr>
            <w:noProof/>
            <w:webHidden/>
          </w:rPr>
          <w:fldChar w:fldCharType="begin"/>
        </w:r>
        <w:r w:rsidR="008D598C">
          <w:rPr>
            <w:noProof/>
            <w:webHidden/>
          </w:rPr>
          <w:instrText xml:space="preserve"> PAGEREF _Toc151655778 \h </w:instrText>
        </w:r>
        <w:r w:rsidR="008D598C">
          <w:rPr>
            <w:noProof/>
            <w:webHidden/>
          </w:rPr>
        </w:r>
        <w:r w:rsidR="008D598C">
          <w:rPr>
            <w:noProof/>
            <w:webHidden/>
          </w:rPr>
          <w:fldChar w:fldCharType="separate"/>
        </w:r>
        <w:r w:rsidR="000F2887">
          <w:rPr>
            <w:noProof/>
            <w:webHidden/>
          </w:rPr>
          <w:t>8</w:t>
        </w:r>
        <w:r w:rsidR="008D598C">
          <w:rPr>
            <w:noProof/>
            <w:webHidden/>
          </w:rPr>
          <w:fldChar w:fldCharType="end"/>
        </w:r>
      </w:hyperlink>
    </w:p>
    <w:p w14:paraId="6643922F" w14:textId="43BB8C43"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0" w:anchor="_Toc151655783" w:history="1">
        <w:r w:rsidR="008D598C" w:rsidRPr="008B0240">
          <w:rPr>
            <w:rStyle w:val="Hyperlink"/>
            <w:noProof/>
          </w:rPr>
          <w:t>Figure 2.</w:t>
        </w:r>
        <w:r w:rsidR="009E12BF">
          <w:rPr>
            <w:rStyle w:val="Hyperlink"/>
            <w:noProof/>
          </w:rPr>
          <w:t>3</w:t>
        </w:r>
        <w:r w:rsidR="008D598C" w:rsidRPr="008B0240">
          <w:rPr>
            <w:rStyle w:val="Hyperlink"/>
            <w:noProof/>
          </w:rPr>
          <w:t>: Best fitted svr line for Run and Ball face (Anik et al., 2018)</w:t>
        </w:r>
        <w:r w:rsidR="008D598C">
          <w:rPr>
            <w:noProof/>
            <w:webHidden/>
          </w:rPr>
          <w:tab/>
        </w:r>
        <w:r w:rsidR="008D598C">
          <w:rPr>
            <w:noProof/>
            <w:webHidden/>
          </w:rPr>
          <w:fldChar w:fldCharType="begin"/>
        </w:r>
        <w:r w:rsidR="008D598C">
          <w:rPr>
            <w:noProof/>
            <w:webHidden/>
          </w:rPr>
          <w:instrText xml:space="preserve"> PAGEREF _Toc151655783 \h </w:instrText>
        </w:r>
        <w:r w:rsidR="008D598C">
          <w:rPr>
            <w:noProof/>
            <w:webHidden/>
          </w:rPr>
        </w:r>
        <w:r w:rsidR="008D598C">
          <w:rPr>
            <w:noProof/>
            <w:webHidden/>
          </w:rPr>
          <w:fldChar w:fldCharType="separate"/>
        </w:r>
        <w:r w:rsidR="000F2887">
          <w:rPr>
            <w:noProof/>
            <w:webHidden/>
          </w:rPr>
          <w:t>9</w:t>
        </w:r>
        <w:r w:rsidR="008D598C">
          <w:rPr>
            <w:noProof/>
            <w:webHidden/>
          </w:rPr>
          <w:fldChar w:fldCharType="end"/>
        </w:r>
      </w:hyperlink>
    </w:p>
    <w:p w14:paraId="67C152FE" w14:textId="6F6F46AD"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1" w:anchor="_Toc151655784" w:history="1">
        <w:r w:rsidR="008D598C" w:rsidRPr="008B0240">
          <w:rPr>
            <w:rStyle w:val="Hyperlink"/>
            <w:noProof/>
          </w:rPr>
          <w:t>Figure 2.</w:t>
        </w:r>
        <w:r w:rsidR="009E12BF">
          <w:rPr>
            <w:rStyle w:val="Hyperlink"/>
            <w:noProof/>
          </w:rPr>
          <w:t>4</w:t>
        </w:r>
        <w:r w:rsidR="008D598C" w:rsidRPr="008B0240">
          <w:rPr>
            <w:rStyle w:val="Hyperlink"/>
            <w:noProof/>
          </w:rPr>
          <w:t>: Joint plot of result vs strike rate (Shetty et al., 2020)</w:t>
        </w:r>
        <w:r w:rsidR="008D598C">
          <w:rPr>
            <w:noProof/>
            <w:webHidden/>
          </w:rPr>
          <w:tab/>
        </w:r>
        <w:r w:rsidR="008D598C">
          <w:rPr>
            <w:noProof/>
            <w:webHidden/>
          </w:rPr>
          <w:fldChar w:fldCharType="begin"/>
        </w:r>
        <w:r w:rsidR="008D598C">
          <w:rPr>
            <w:noProof/>
            <w:webHidden/>
          </w:rPr>
          <w:instrText xml:space="preserve"> PAGEREF _Toc151655784 \h </w:instrText>
        </w:r>
        <w:r w:rsidR="008D598C">
          <w:rPr>
            <w:noProof/>
            <w:webHidden/>
          </w:rPr>
        </w:r>
        <w:r w:rsidR="008D598C">
          <w:rPr>
            <w:noProof/>
            <w:webHidden/>
          </w:rPr>
          <w:fldChar w:fldCharType="separate"/>
        </w:r>
        <w:r w:rsidR="000F2887">
          <w:rPr>
            <w:noProof/>
            <w:webHidden/>
          </w:rPr>
          <w:t>10</w:t>
        </w:r>
        <w:r w:rsidR="008D598C">
          <w:rPr>
            <w:noProof/>
            <w:webHidden/>
          </w:rPr>
          <w:fldChar w:fldCharType="end"/>
        </w:r>
      </w:hyperlink>
    </w:p>
    <w:p w14:paraId="7E99D514" w14:textId="1BAF730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01" w:history="1">
        <w:r w:rsidR="008D598C" w:rsidRPr="008B0240">
          <w:rPr>
            <w:rStyle w:val="Hyperlink"/>
            <w:noProof/>
          </w:rPr>
          <w:t>Figure 2.5: Conceptual Framework</w:t>
        </w:r>
        <w:r w:rsidR="008D598C">
          <w:rPr>
            <w:noProof/>
            <w:webHidden/>
          </w:rPr>
          <w:tab/>
        </w:r>
        <w:r w:rsidR="008D598C">
          <w:rPr>
            <w:noProof/>
            <w:webHidden/>
          </w:rPr>
          <w:fldChar w:fldCharType="begin"/>
        </w:r>
        <w:r w:rsidR="008D598C">
          <w:rPr>
            <w:noProof/>
            <w:webHidden/>
          </w:rPr>
          <w:instrText xml:space="preserve"> PAGEREF _Toc151655801 \h </w:instrText>
        </w:r>
        <w:r w:rsidR="008D598C">
          <w:rPr>
            <w:noProof/>
            <w:webHidden/>
          </w:rPr>
        </w:r>
        <w:r w:rsidR="008D598C">
          <w:rPr>
            <w:noProof/>
            <w:webHidden/>
          </w:rPr>
          <w:fldChar w:fldCharType="separate"/>
        </w:r>
        <w:r w:rsidR="000F2887">
          <w:rPr>
            <w:noProof/>
            <w:webHidden/>
          </w:rPr>
          <w:t>12</w:t>
        </w:r>
        <w:r w:rsidR="008D598C">
          <w:rPr>
            <w:noProof/>
            <w:webHidden/>
          </w:rPr>
          <w:fldChar w:fldCharType="end"/>
        </w:r>
      </w:hyperlink>
    </w:p>
    <w:p w14:paraId="6E90554D" w14:textId="0D652346"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2" w:anchor="_Toc151655802" w:history="1">
        <w:r w:rsidR="008D598C" w:rsidRPr="008B0240">
          <w:rPr>
            <w:rStyle w:val="Hyperlink"/>
            <w:noProof/>
          </w:rPr>
          <w:t xml:space="preserve">Figure </w:t>
        </w:r>
        <w:r w:rsidR="00B86414">
          <w:rPr>
            <w:rStyle w:val="Hyperlink"/>
            <w:noProof/>
          </w:rPr>
          <w:t>3.1</w:t>
        </w:r>
        <w:r w:rsidR="008D598C" w:rsidRPr="008B0240">
          <w:rPr>
            <w:rStyle w:val="Hyperlink"/>
            <w:noProof/>
          </w:rPr>
          <w:t>: Waterfall with feedback methodology (Fagarasan et al., 2021)</w:t>
        </w:r>
        <w:r w:rsidR="008D598C">
          <w:rPr>
            <w:noProof/>
            <w:webHidden/>
          </w:rPr>
          <w:tab/>
        </w:r>
        <w:r w:rsidR="008D598C">
          <w:rPr>
            <w:noProof/>
            <w:webHidden/>
          </w:rPr>
          <w:fldChar w:fldCharType="begin"/>
        </w:r>
        <w:r w:rsidR="008D598C">
          <w:rPr>
            <w:noProof/>
            <w:webHidden/>
          </w:rPr>
          <w:instrText xml:space="preserve"> PAGEREF _Toc151655802 \h </w:instrText>
        </w:r>
        <w:r w:rsidR="008D598C">
          <w:rPr>
            <w:noProof/>
            <w:webHidden/>
          </w:rPr>
        </w:r>
        <w:r w:rsidR="008D598C">
          <w:rPr>
            <w:noProof/>
            <w:webHidden/>
          </w:rPr>
          <w:fldChar w:fldCharType="separate"/>
        </w:r>
        <w:r w:rsidR="000F2887">
          <w:rPr>
            <w:noProof/>
            <w:webHidden/>
          </w:rPr>
          <w:t>13</w:t>
        </w:r>
        <w:r w:rsidR="008D598C">
          <w:rPr>
            <w:noProof/>
            <w:webHidden/>
          </w:rPr>
          <w:fldChar w:fldCharType="end"/>
        </w:r>
      </w:hyperlink>
    </w:p>
    <w:p w14:paraId="322560B0" w14:textId="3037DE3D"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3" w:anchor="_Toc151655803" w:history="1">
        <w:r w:rsidR="008D598C" w:rsidRPr="008B0240">
          <w:rPr>
            <w:rStyle w:val="Hyperlink"/>
            <w:noProof/>
          </w:rPr>
          <w:t xml:space="preserve">Figure </w:t>
        </w:r>
        <w:r w:rsidR="00B86414">
          <w:rPr>
            <w:rStyle w:val="Hyperlink"/>
            <w:noProof/>
          </w:rPr>
          <w:t>4.1</w:t>
        </w:r>
        <w:r w:rsidR="008D598C" w:rsidRPr="008B0240">
          <w:rPr>
            <w:rStyle w:val="Hyperlink"/>
            <w:noProof/>
          </w:rPr>
          <w:t>: System Architecture</w:t>
        </w:r>
        <w:r w:rsidR="008D598C">
          <w:rPr>
            <w:noProof/>
            <w:webHidden/>
          </w:rPr>
          <w:tab/>
        </w:r>
        <w:r w:rsidR="008D598C">
          <w:rPr>
            <w:noProof/>
            <w:webHidden/>
          </w:rPr>
          <w:fldChar w:fldCharType="begin"/>
        </w:r>
        <w:r w:rsidR="008D598C">
          <w:rPr>
            <w:noProof/>
            <w:webHidden/>
          </w:rPr>
          <w:instrText xml:space="preserve"> PAGEREF _Toc151655803 \h </w:instrText>
        </w:r>
        <w:r w:rsidR="008D598C">
          <w:rPr>
            <w:noProof/>
            <w:webHidden/>
          </w:rPr>
        </w:r>
        <w:r w:rsidR="008D598C">
          <w:rPr>
            <w:noProof/>
            <w:webHidden/>
          </w:rPr>
          <w:fldChar w:fldCharType="separate"/>
        </w:r>
        <w:r w:rsidR="000F2887">
          <w:rPr>
            <w:noProof/>
            <w:webHidden/>
          </w:rPr>
          <w:t>22</w:t>
        </w:r>
        <w:r w:rsidR="008D598C">
          <w:rPr>
            <w:noProof/>
            <w:webHidden/>
          </w:rPr>
          <w:fldChar w:fldCharType="end"/>
        </w:r>
      </w:hyperlink>
    </w:p>
    <w:p w14:paraId="5EFB0133" w14:textId="70FA7742"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4" w:anchor="_Toc151655804" w:history="1">
        <w:r w:rsidR="008D598C" w:rsidRPr="008B0240">
          <w:rPr>
            <w:rStyle w:val="Hyperlink"/>
            <w:noProof/>
          </w:rPr>
          <w:t xml:space="preserve">Figure </w:t>
        </w:r>
        <w:r w:rsidR="00B86414">
          <w:rPr>
            <w:rStyle w:val="Hyperlink"/>
            <w:noProof/>
          </w:rPr>
          <w:t>4</w:t>
        </w:r>
        <w:r w:rsidR="008D598C" w:rsidRPr="008B0240">
          <w:rPr>
            <w:rStyle w:val="Hyperlink"/>
            <w:noProof/>
          </w:rPr>
          <w:t>.2: Use Case Diagram</w:t>
        </w:r>
        <w:r w:rsidR="008D598C">
          <w:rPr>
            <w:noProof/>
            <w:webHidden/>
          </w:rPr>
          <w:tab/>
        </w:r>
        <w:r w:rsidR="008D598C">
          <w:rPr>
            <w:noProof/>
            <w:webHidden/>
          </w:rPr>
          <w:fldChar w:fldCharType="begin"/>
        </w:r>
        <w:r w:rsidR="008D598C">
          <w:rPr>
            <w:noProof/>
            <w:webHidden/>
          </w:rPr>
          <w:instrText xml:space="preserve"> PAGEREF _Toc151655804 \h </w:instrText>
        </w:r>
        <w:r w:rsidR="008D598C">
          <w:rPr>
            <w:noProof/>
            <w:webHidden/>
          </w:rPr>
        </w:r>
        <w:r w:rsidR="008D598C">
          <w:rPr>
            <w:noProof/>
            <w:webHidden/>
          </w:rPr>
          <w:fldChar w:fldCharType="separate"/>
        </w:r>
        <w:r w:rsidR="000F2887">
          <w:rPr>
            <w:noProof/>
            <w:webHidden/>
          </w:rPr>
          <w:t>23</w:t>
        </w:r>
        <w:r w:rsidR="008D598C">
          <w:rPr>
            <w:noProof/>
            <w:webHidden/>
          </w:rPr>
          <w:fldChar w:fldCharType="end"/>
        </w:r>
      </w:hyperlink>
    </w:p>
    <w:p w14:paraId="5E69E362" w14:textId="3D6ED419"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5" w:anchor="_Toc151655805" w:history="1">
        <w:r w:rsidR="008D598C" w:rsidRPr="008B0240">
          <w:rPr>
            <w:rStyle w:val="Hyperlink"/>
            <w:noProof/>
          </w:rPr>
          <w:t xml:space="preserve">Figure </w:t>
        </w:r>
        <w:r w:rsidR="00B86414">
          <w:rPr>
            <w:rStyle w:val="Hyperlink"/>
            <w:noProof/>
          </w:rPr>
          <w:t>4.3</w:t>
        </w:r>
        <w:r w:rsidR="008D598C" w:rsidRPr="008B0240">
          <w:rPr>
            <w:rStyle w:val="Hyperlink"/>
            <w:noProof/>
          </w:rPr>
          <w:t>: Sequence Diagram - Admin</w:t>
        </w:r>
        <w:r w:rsidR="008D598C">
          <w:rPr>
            <w:noProof/>
            <w:webHidden/>
          </w:rPr>
          <w:tab/>
        </w:r>
        <w:r w:rsidR="008D598C">
          <w:rPr>
            <w:noProof/>
            <w:webHidden/>
          </w:rPr>
          <w:fldChar w:fldCharType="begin"/>
        </w:r>
        <w:r w:rsidR="008D598C">
          <w:rPr>
            <w:noProof/>
            <w:webHidden/>
          </w:rPr>
          <w:instrText xml:space="preserve"> PAGEREF _Toc151655805 \h </w:instrText>
        </w:r>
        <w:r w:rsidR="008D598C">
          <w:rPr>
            <w:noProof/>
            <w:webHidden/>
          </w:rPr>
        </w:r>
        <w:r w:rsidR="008D598C">
          <w:rPr>
            <w:noProof/>
            <w:webHidden/>
          </w:rPr>
          <w:fldChar w:fldCharType="separate"/>
        </w:r>
        <w:r w:rsidR="000F2887">
          <w:rPr>
            <w:noProof/>
            <w:webHidden/>
          </w:rPr>
          <w:t>25</w:t>
        </w:r>
        <w:r w:rsidR="008D598C">
          <w:rPr>
            <w:noProof/>
            <w:webHidden/>
          </w:rPr>
          <w:fldChar w:fldCharType="end"/>
        </w:r>
      </w:hyperlink>
    </w:p>
    <w:p w14:paraId="1F4508FC" w14:textId="2307A79F"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6" w:anchor="_Toc151655806" w:history="1">
        <w:r w:rsidR="008D598C" w:rsidRPr="008B0240">
          <w:rPr>
            <w:rStyle w:val="Hyperlink"/>
            <w:noProof/>
          </w:rPr>
          <w:t xml:space="preserve">Figure </w:t>
        </w:r>
        <w:r w:rsidR="00B86414">
          <w:rPr>
            <w:rStyle w:val="Hyperlink"/>
            <w:noProof/>
          </w:rPr>
          <w:t>4.4</w:t>
        </w:r>
        <w:r w:rsidR="008D598C" w:rsidRPr="008B0240">
          <w:rPr>
            <w:rStyle w:val="Hyperlink"/>
            <w:noProof/>
          </w:rPr>
          <w:t>: Sequence Diagram - Club</w:t>
        </w:r>
        <w:r w:rsidR="008D598C">
          <w:rPr>
            <w:noProof/>
            <w:webHidden/>
          </w:rPr>
          <w:tab/>
        </w:r>
        <w:r w:rsidR="008D598C">
          <w:rPr>
            <w:noProof/>
            <w:webHidden/>
          </w:rPr>
          <w:fldChar w:fldCharType="begin"/>
        </w:r>
        <w:r w:rsidR="008D598C">
          <w:rPr>
            <w:noProof/>
            <w:webHidden/>
          </w:rPr>
          <w:instrText xml:space="preserve"> PAGEREF _Toc151655806 \h </w:instrText>
        </w:r>
        <w:r w:rsidR="008D598C">
          <w:rPr>
            <w:noProof/>
            <w:webHidden/>
          </w:rPr>
        </w:r>
        <w:r w:rsidR="008D598C">
          <w:rPr>
            <w:noProof/>
            <w:webHidden/>
          </w:rPr>
          <w:fldChar w:fldCharType="separate"/>
        </w:r>
        <w:r w:rsidR="000F2887">
          <w:rPr>
            <w:noProof/>
            <w:webHidden/>
          </w:rPr>
          <w:t>26</w:t>
        </w:r>
        <w:r w:rsidR="008D598C">
          <w:rPr>
            <w:noProof/>
            <w:webHidden/>
          </w:rPr>
          <w:fldChar w:fldCharType="end"/>
        </w:r>
      </w:hyperlink>
    </w:p>
    <w:p w14:paraId="367671FB" w14:textId="26DF9B3C"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7" w:anchor="_Toc151655807" w:history="1">
        <w:r w:rsidR="008D598C" w:rsidRPr="008B0240">
          <w:rPr>
            <w:rStyle w:val="Hyperlink"/>
            <w:noProof/>
          </w:rPr>
          <w:t xml:space="preserve">Figure </w:t>
        </w:r>
        <w:r w:rsidR="00B86414">
          <w:rPr>
            <w:rStyle w:val="Hyperlink"/>
            <w:noProof/>
          </w:rPr>
          <w:t>4.5</w:t>
        </w:r>
        <w:r w:rsidR="008D598C" w:rsidRPr="008B0240">
          <w:rPr>
            <w:rStyle w:val="Hyperlink"/>
            <w:noProof/>
          </w:rPr>
          <w:t>: System Sequence Diagram</w:t>
        </w:r>
        <w:r w:rsidR="008D598C">
          <w:rPr>
            <w:noProof/>
            <w:webHidden/>
          </w:rPr>
          <w:tab/>
        </w:r>
        <w:r w:rsidR="008D598C">
          <w:rPr>
            <w:noProof/>
            <w:webHidden/>
          </w:rPr>
          <w:fldChar w:fldCharType="begin"/>
        </w:r>
        <w:r w:rsidR="008D598C">
          <w:rPr>
            <w:noProof/>
            <w:webHidden/>
          </w:rPr>
          <w:instrText xml:space="preserve"> PAGEREF _Toc151655807 \h </w:instrText>
        </w:r>
        <w:r w:rsidR="008D598C">
          <w:rPr>
            <w:noProof/>
            <w:webHidden/>
          </w:rPr>
        </w:r>
        <w:r w:rsidR="008D598C">
          <w:rPr>
            <w:noProof/>
            <w:webHidden/>
          </w:rPr>
          <w:fldChar w:fldCharType="separate"/>
        </w:r>
        <w:r w:rsidR="000F2887">
          <w:rPr>
            <w:noProof/>
            <w:webHidden/>
          </w:rPr>
          <w:t>27</w:t>
        </w:r>
        <w:r w:rsidR="008D598C">
          <w:rPr>
            <w:noProof/>
            <w:webHidden/>
          </w:rPr>
          <w:fldChar w:fldCharType="end"/>
        </w:r>
      </w:hyperlink>
    </w:p>
    <w:p w14:paraId="78FF7A21" w14:textId="6DA2680B"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8" w:anchor="_Toc151655808" w:history="1">
        <w:r w:rsidR="008D598C" w:rsidRPr="008B0240">
          <w:rPr>
            <w:rStyle w:val="Hyperlink"/>
            <w:noProof/>
          </w:rPr>
          <w:t xml:space="preserve">Figure </w:t>
        </w:r>
        <w:r w:rsidR="00B86414">
          <w:rPr>
            <w:rStyle w:val="Hyperlink"/>
            <w:noProof/>
          </w:rPr>
          <w:t>4.6</w:t>
        </w:r>
        <w:r w:rsidR="008D598C" w:rsidRPr="008B0240">
          <w:rPr>
            <w:rStyle w:val="Hyperlink"/>
            <w:noProof/>
          </w:rPr>
          <w:t>: Entity Relationship Diagram</w:t>
        </w:r>
        <w:r w:rsidR="008D598C">
          <w:rPr>
            <w:noProof/>
            <w:webHidden/>
          </w:rPr>
          <w:tab/>
        </w:r>
        <w:r w:rsidR="008D598C">
          <w:rPr>
            <w:noProof/>
            <w:webHidden/>
          </w:rPr>
          <w:fldChar w:fldCharType="begin"/>
        </w:r>
        <w:r w:rsidR="008D598C">
          <w:rPr>
            <w:noProof/>
            <w:webHidden/>
          </w:rPr>
          <w:instrText xml:space="preserve"> PAGEREF _Toc151655808 \h </w:instrText>
        </w:r>
        <w:r w:rsidR="008D598C">
          <w:rPr>
            <w:noProof/>
            <w:webHidden/>
          </w:rPr>
        </w:r>
        <w:r w:rsidR="008D598C">
          <w:rPr>
            <w:noProof/>
            <w:webHidden/>
          </w:rPr>
          <w:fldChar w:fldCharType="separate"/>
        </w:r>
        <w:r w:rsidR="000F2887">
          <w:rPr>
            <w:noProof/>
            <w:webHidden/>
          </w:rPr>
          <w:t>28</w:t>
        </w:r>
        <w:r w:rsidR="008D598C">
          <w:rPr>
            <w:noProof/>
            <w:webHidden/>
          </w:rPr>
          <w:fldChar w:fldCharType="end"/>
        </w:r>
      </w:hyperlink>
    </w:p>
    <w:p w14:paraId="7BFD3CEB" w14:textId="2CBB8A4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19" w:anchor="_Toc151655809" w:history="1">
        <w:r w:rsidR="008D598C" w:rsidRPr="008B0240">
          <w:rPr>
            <w:rStyle w:val="Hyperlink"/>
            <w:noProof/>
          </w:rPr>
          <w:t xml:space="preserve">Figure </w:t>
        </w:r>
        <w:r w:rsidR="00B86414">
          <w:rPr>
            <w:rStyle w:val="Hyperlink"/>
            <w:noProof/>
          </w:rPr>
          <w:t>4.7</w:t>
        </w:r>
        <w:r w:rsidR="008D598C" w:rsidRPr="008B0240">
          <w:rPr>
            <w:rStyle w:val="Hyperlink"/>
            <w:noProof/>
          </w:rPr>
          <w:t>: Class Diagram</w:t>
        </w:r>
        <w:r w:rsidR="008D598C">
          <w:rPr>
            <w:noProof/>
            <w:webHidden/>
          </w:rPr>
          <w:tab/>
        </w:r>
        <w:r w:rsidR="008D598C">
          <w:rPr>
            <w:noProof/>
            <w:webHidden/>
          </w:rPr>
          <w:fldChar w:fldCharType="begin"/>
        </w:r>
        <w:r w:rsidR="008D598C">
          <w:rPr>
            <w:noProof/>
            <w:webHidden/>
          </w:rPr>
          <w:instrText xml:space="preserve"> PAGEREF _Toc151655809 \h </w:instrText>
        </w:r>
        <w:r w:rsidR="008D598C">
          <w:rPr>
            <w:noProof/>
            <w:webHidden/>
          </w:rPr>
        </w:r>
        <w:r w:rsidR="008D598C">
          <w:rPr>
            <w:noProof/>
            <w:webHidden/>
          </w:rPr>
          <w:fldChar w:fldCharType="separate"/>
        </w:r>
        <w:r w:rsidR="000F2887">
          <w:rPr>
            <w:noProof/>
            <w:webHidden/>
          </w:rPr>
          <w:t>29</w:t>
        </w:r>
        <w:r w:rsidR="008D598C">
          <w:rPr>
            <w:noProof/>
            <w:webHidden/>
          </w:rPr>
          <w:fldChar w:fldCharType="end"/>
        </w:r>
      </w:hyperlink>
    </w:p>
    <w:p w14:paraId="3D170A2B" w14:textId="79E3F571"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0" w:anchor="_Toc151655810" w:history="1">
        <w:r w:rsidR="008D598C" w:rsidRPr="008B0240">
          <w:rPr>
            <w:rStyle w:val="Hyperlink"/>
            <w:noProof/>
          </w:rPr>
          <w:t xml:space="preserve">Figure </w:t>
        </w:r>
        <w:r w:rsidR="00B86414">
          <w:rPr>
            <w:rStyle w:val="Hyperlink"/>
            <w:noProof/>
          </w:rPr>
          <w:t>4.8</w:t>
        </w:r>
        <w:r w:rsidR="008D598C" w:rsidRPr="008B0240">
          <w:rPr>
            <w:rStyle w:val="Hyperlink"/>
            <w:noProof/>
          </w:rPr>
          <w:t>: Activity Diagram</w:t>
        </w:r>
        <w:r w:rsidR="008D598C">
          <w:rPr>
            <w:noProof/>
            <w:webHidden/>
          </w:rPr>
          <w:tab/>
        </w:r>
        <w:r w:rsidR="008D598C">
          <w:rPr>
            <w:noProof/>
            <w:webHidden/>
          </w:rPr>
          <w:fldChar w:fldCharType="begin"/>
        </w:r>
        <w:r w:rsidR="008D598C">
          <w:rPr>
            <w:noProof/>
            <w:webHidden/>
          </w:rPr>
          <w:instrText xml:space="preserve"> PAGEREF _Toc151655810 \h </w:instrText>
        </w:r>
        <w:r w:rsidR="008D598C">
          <w:rPr>
            <w:noProof/>
            <w:webHidden/>
          </w:rPr>
        </w:r>
        <w:r w:rsidR="008D598C">
          <w:rPr>
            <w:noProof/>
            <w:webHidden/>
          </w:rPr>
          <w:fldChar w:fldCharType="separate"/>
        </w:r>
        <w:r w:rsidR="000F2887">
          <w:rPr>
            <w:noProof/>
            <w:webHidden/>
          </w:rPr>
          <w:t>30</w:t>
        </w:r>
        <w:r w:rsidR="008D598C">
          <w:rPr>
            <w:noProof/>
            <w:webHidden/>
          </w:rPr>
          <w:fldChar w:fldCharType="end"/>
        </w:r>
      </w:hyperlink>
    </w:p>
    <w:p w14:paraId="37EDE4C5" w14:textId="30F3A34C"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1" w:anchor="_Toc151655811" w:history="1">
        <w:r w:rsidR="008D598C" w:rsidRPr="008B0240">
          <w:rPr>
            <w:rStyle w:val="Hyperlink"/>
            <w:noProof/>
          </w:rPr>
          <w:t xml:space="preserve">Figure </w:t>
        </w:r>
        <w:r w:rsidR="00B86414">
          <w:rPr>
            <w:rStyle w:val="Hyperlink"/>
            <w:noProof/>
          </w:rPr>
          <w:t>4.9</w:t>
        </w:r>
        <w:r w:rsidR="008D598C" w:rsidRPr="008B0240">
          <w:rPr>
            <w:rStyle w:val="Hyperlink"/>
            <w:noProof/>
          </w:rPr>
          <w:t>: Database Schema</w:t>
        </w:r>
        <w:r w:rsidR="008D598C">
          <w:rPr>
            <w:noProof/>
            <w:webHidden/>
          </w:rPr>
          <w:tab/>
        </w:r>
        <w:r w:rsidR="008D598C">
          <w:rPr>
            <w:noProof/>
            <w:webHidden/>
          </w:rPr>
          <w:fldChar w:fldCharType="begin"/>
        </w:r>
        <w:r w:rsidR="008D598C">
          <w:rPr>
            <w:noProof/>
            <w:webHidden/>
          </w:rPr>
          <w:instrText xml:space="preserve"> PAGEREF _Toc151655811 \h </w:instrText>
        </w:r>
        <w:r w:rsidR="008D598C">
          <w:rPr>
            <w:noProof/>
            <w:webHidden/>
          </w:rPr>
        </w:r>
        <w:r w:rsidR="008D598C">
          <w:rPr>
            <w:noProof/>
            <w:webHidden/>
          </w:rPr>
          <w:fldChar w:fldCharType="separate"/>
        </w:r>
        <w:r w:rsidR="000F2887">
          <w:rPr>
            <w:noProof/>
            <w:webHidden/>
          </w:rPr>
          <w:t>31</w:t>
        </w:r>
        <w:r w:rsidR="008D598C">
          <w:rPr>
            <w:noProof/>
            <w:webHidden/>
          </w:rPr>
          <w:fldChar w:fldCharType="end"/>
        </w:r>
      </w:hyperlink>
    </w:p>
    <w:p w14:paraId="3C6E288B" w14:textId="73B0FE95"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2" w:anchor="_Toc151655812" w:history="1">
        <w:r w:rsidR="008D598C" w:rsidRPr="008B0240">
          <w:rPr>
            <w:rStyle w:val="Hyperlink"/>
            <w:noProof/>
          </w:rPr>
          <w:t xml:space="preserve">Figure </w:t>
        </w:r>
        <w:r w:rsidR="00B86414">
          <w:rPr>
            <w:rStyle w:val="Hyperlink"/>
            <w:noProof/>
          </w:rPr>
          <w:t>4.10</w:t>
        </w:r>
        <w:r w:rsidR="008D598C" w:rsidRPr="008B0240">
          <w:rPr>
            <w:rStyle w:val="Hyperlink"/>
            <w:noProof/>
          </w:rPr>
          <w:t>: Landing Page Wireframe</w:t>
        </w:r>
        <w:r w:rsidR="008D598C">
          <w:rPr>
            <w:noProof/>
            <w:webHidden/>
          </w:rPr>
          <w:tab/>
        </w:r>
        <w:r w:rsidR="008D598C">
          <w:rPr>
            <w:noProof/>
            <w:webHidden/>
          </w:rPr>
          <w:fldChar w:fldCharType="begin"/>
        </w:r>
        <w:r w:rsidR="008D598C">
          <w:rPr>
            <w:noProof/>
            <w:webHidden/>
          </w:rPr>
          <w:instrText xml:space="preserve"> PAGEREF _Toc151655812 \h </w:instrText>
        </w:r>
        <w:r w:rsidR="008D598C">
          <w:rPr>
            <w:noProof/>
            <w:webHidden/>
          </w:rPr>
        </w:r>
        <w:r w:rsidR="008D598C">
          <w:rPr>
            <w:noProof/>
            <w:webHidden/>
          </w:rPr>
          <w:fldChar w:fldCharType="separate"/>
        </w:r>
        <w:r w:rsidR="000F2887">
          <w:rPr>
            <w:noProof/>
            <w:webHidden/>
          </w:rPr>
          <w:t>32</w:t>
        </w:r>
        <w:r w:rsidR="008D598C">
          <w:rPr>
            <w:noProof/>
            <w:webHidden/>
          </w:rPr>
          <w:fldChar w:fldCharType="end"/>
        </w:r>
      </w:hyperlink>
    </w:p>
    <w:p w14:paraId="69162134" w14:textId="35E50315"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3" w:anchor="_Toc151655813" w:history="1">
        <w:r w:rsidR="008D598C" w:rsidRPr="008B0240">
          <w:rPr>
            <w:rStyle w:val="Hyperlink"/>
            <w:noProof/>
          </w:rPr>
          <w:t xml:space="preserve">Figure </w:t>
        </w:r>
        <w:r w:rsidR="00B86414">
          <w:rPr>
            <w:rStyle w:val="Hyperlink"/>
            <w:noProof/>
          </w:rPr>
          <w:t>4.11</w:t>
        </w:r>
        <w:r w:rsidR="008D598C" w:rsidRPr="008B0240">
          <w:rPr>
            <w:rStyle w:val="Hyperlink"/>
            <w:noProof/>
          </w:rPr>
          <w:t>: Login Page Wireframe</w:t>
        </w:r>
        <w:r w:rsidR="008D598C">
          <w:rPr>
            <w:noProof/>
            <w:webHidden/>
          </w:rPr>
          <w:tab/>
        </w:r>
        <w:r w:rsidR="008D598C">
          <w:rPr>
            <w:noProof/>
            <w:webHidden/>
          </w:rPr>
          <w:fldChar w:fldCharType="begin"/>
        </w:r>
        <w:r w:rsidR="008D598C">
          <w:rPr>
            <w:noProof/>
            <w:webHidden/>
          </w:rPr>
          <w:instrText xml:space="preserve"> PAGEREF _Toc151655813 \h </w:instrText>
        </w:r>
        <w:r w:rsidR="008D598C">
          <w:rPr>
            <w:noProof/>
            <w:webHidden/>
          </w:rPr>
        </w:r>
        <w:r w:rsidR="008D598C">
          <w:rPr>
            <w:noProof/>
            <w:webHidden/>
          </w:rPr>
          <w:fldChar w:fldCharType="separate"/>
        </w:r>
        <w:r w:rsidR="000F2887">
          <w:rPr>
            <w:noProof/>
            <w:webHidden/>
          </w:rPr>
          <w:t>32</w:t>
        </w:r>
        <w:r w:rsidR="008D598C">
          <w:rPr>
            <w:noProof/>
            <w:webHidden/>
          </w:rPr>
          <w:fldChar w:fldCharType="end"/>
        </w:r>
      </w:hyperlink>
    </w:p>
    <w:p w14:paraId="1104B763" w14:textId="6EE9011E"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4" w:anchor="_Toc151655814" w:history="1">
        <w:r w:rsidR="008D598C" w:rsidRPr="008B0240">
          <w:rPr>
            <w:rStyle w:val="Hyperlink"/>
            <w:noProof/>
          </w:rPr>
          <w:t xml:space="preserve">Figure </w:t>
        </w:r>
        <w:r w:rsidR="00B86414">
          <w:rPr>
            <w:rStyle w:val="Hyperlink"/>
            <w:noProof/>
          </w:rPr>
          <w:t>4.12</w:t>
        </w:r>
        <w:r w:rsidR="008D598C" w:rsidRPr="008B0240">
          <w:rPr>
            <w:rStyle w:val="Hyperlink"/>
            <w:noProof/>
          </w:rPr>
          <w:t>: Prediction Model Wireframe</w:t>
        </w:r>
        <w:r w:rsidR="008D598C">
          <w:rPr>
            <w:noProof/>
            <w:webHidden/>
          </w:rPr>
          <w:tab/>
        </w:r>
        <w:r w:rsidR="008D598C">
          <w:rPr>
            <w:noProof/>
            <w:webHidden/>
          </w:rPr>
          <w:fldChar w:fldCharType="begin"/>
        </w:r>
        <w:r w:rsidR="008D598C">
          <w:rPr>
            <w:noProof/>
            <w:webHidden/>
          </w:rPr>
          <w:instrText xml:space="preserve"> PAGEREF _Toc151655814 \h </w:instrText>
        </w:r>
        <w:r w:rsidR="008D598C">
          <w:rPr>
            <w:noProof/>
            <w:webHidden/>
          </w:rPr>
        </w:r>
        <w:r w:rsidR="008D598C">
          <w:rPr>
            <w:noProof/>
            <w:webHidden/>
          </w:rPr>
          <w:fldChar w:fldCharType="separate"/>
        </w:r>
        <w:r w:rsidR="000F2887">
          <w:rPr>
            <w:noProof/>
            <w:webHidden/>
          </w:rPr>
          <w:t>33</w:t>
        </w:r>
        <w:r w:rsidR="008D598C">
          <w:rPr>
            <w:noProof/>
            <w:webHidden/>
          </w:rPr>
          <w:fldChar w:fldCharType="end"/>
        </w:r>
      </w:hyperlink>
    </w:p>
    <w:p w14:paraId="7CFC0F3A" w14:textId="63C679AD"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15" w:history="1">
        <w:r w:rsidR="008D598C" w:rsidRPr="008B0240">
          <w:rPr>
            <w:rStyle w:val="Hyperlink"/>
            <w:noProof/>
          </w:rPr>
          <w:t xml:space="preserve">Figure </w:t>
        </w:r>
        <w:r w:rsidR="00D47A63">
          <w:rPr>
            <w:rStyle w:val="Hyperlink"/>
            <w:noProof/>
          </w:rPr>
          <w:t>5.1</w:t>
        </w:r>
        <w:r w:rsidR="008D598C" w:rsidRPr="008B0240">
          <w:rPr>
            <w:rStyle w:val="Hyperlink"/>
            <w:noProof/>
          </w:rPr>
          <w:t>: Batting Dataset Overview</w:t>
        </w:r>
        <w:r w:rsidR="008D598C">
          <w:rPr>
            <w:noProof/>
            <w:webHidden/>
          </w:rPr>
          <w:tab/>
        </w:r>
        <w:r w:rsidR="008D598C">
          <w:rPr>
            <w:noProof/>
            <w:webHidden/>
          </w:rPr>
          <w:fldChar w:fldCharType="begin"/>
        </w:r>
        <w:r w:rsidR="008D598C">
          <w:rPr>
            <w:noProof/>
            <w:webHidden/>
          </w:rPr>
          <w:instrText xml:space="preserve"> PAGEREF _Toc151655815 \h </w:instrText>
        </w:r>
        <w:r w:rsidR="008D598C">
          <w:rPr>
            <w:noProof/>
            <w:webHidden/>
          </w:rPr>
        </w:r>
        <w:r w:rsidR="008D598C">
          <w:rPr>
            <w:noProof/>
            <w:webHidden/>
          </w:rPr>
          <w:fldChar w:fldCharType="separate"/>
        </w:r>
        <w:r w:rsidR="000F2887">
          <w:rPr>
            <w:noProof/>
            <w:webHidden/>
          </w:rPr>
          <w:t>36</w:t>
        </w:r>
        <w:r w:rsidR="008D598C">
          <w:rPr>
            <w:noProof/>
            <w:webHidden/>
          </w:rPr>
          <w:fldChar w:fldCharType="end"/>
        </w:r>
      </w:hyperlink>
    </w:p>
    <w:p w14:paraId="6CE12219" w14:textId="5FA596C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16" w:history="1">
        <w:r w:rsidR="008D598C" w:rsidRPr="008B0240">
          <w:rPr>
            <w:rStyle w:val="Hyperlink"/>
            <w:noProof/>
          </w:rPr>
          <w:t xml:space="preserve">Figure </w:t>
        </w:r>
        <w:r w:rsidR="00D47A63">
          <w:rPr>
            <w:rStyle w:val="Hyperlink"/>
            <w:noProof/>
          </w:rPr>
          <w:t>5.2</w:t>
        </w:r>
        <w:r w:rsidR="008D598C" w:rsidRPr="008B0240">
          <w:rPr>
            <w:rStyle w:val="Hyperlink"/>
            <w:noProof/>
          </w:rPr>
          <w:t>: Batting Data Description</w:t>
        </w:r>
        <w:r w:rsidR="008D598C">
          <w:rPr>
            <w:noProof/>
            <w:webHidden/>
          </w:rPr>
          <w:tab/>
        </w:r>
        <w:r w:rsidR="008D598C">
          <w:rPr>
            <w:noProof/>
            <w:webHidden/>
          </w:rPr>
          <w:fldChar w:fldCharType="begin"/>
        </w:r>
        <w:r w:rsidR="008D598C">
          <w:rPr>
            <w:noProof/>
            <w:webHidden/>
          </w:rPr>
          <w:instrText xml:space="preserve"> PAGEREF _Toc151655816 \h </w:instrText>
        </w:r>
        <w:r w:rsidR="008D598C">
          <w:rPr>
            <w:noProof/>
            <w:webHidden/>
          </w:rPr>
        </w:r>
        <w:r w:rsidR="008D598C">
          <w:rPr>
            <w:noProof/>
            <w:webHidden/>
          </w:rPr>
          <w:fldChar w:fldCharType="separate"/>
        </w:r>
        <w:r w:rsidR="000F2887">
          <w:rPr>
            <w:noProof/>
            <w:webHidden/>
          </w:rPr>
          <w:t>37</w:t>
        </w:r>
        <w:r w:rsidR="008D598C">
          <w:rPr>
            <w:noProof/>
            <w:webHidden/>
          </w:rPr>
          <w:fldChar w:fldCharType="end"/>
        </w:r>
      </w:hyperlink>
    </w:p>
    <w:p w14:paraId="13E60701" w14:textId="16983573"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17" w:history="1">
        <w:r w:rsidR="008D598C" w:rsidRPr="008B0240">
          <w:rPr>
            <w:rStyle w:val="Hyperlink"/>
            <w:noProof/>
          </w:rPr>
          <w:t xml:space="preserve">Figure </w:t>
        </w:r>
        <w:r w:rsidR="00D47A63">
          <w:rPr>
            <w:rStyle w:val="Hyperlink"/>
            <w:noProof/>
          </w:rPr>
          <w:t>5.3</w:t>
        </w:r>
        <w:r w:rsidR="008D598C" w:rsidRPr="008B0240">
          <w:rPr>
            <w:rStyle w:val="Hyperlink"/>
            <w:noProof/>
          </w:rPr>
          <w:t>: Bowling Data Overview</w:t>
        </w:r>
        <w:r w:rsidR="008D598C">
          <w:rPr>
            <w:noProof/>
            <w:webHidden/>
          </w:rPr>
          <w:tab/>
        </w:r>
        <w:r w:rsidR="008D598C">
          <w:rPr>
            <w:noProof/>
            <w:webHidden/>
          </w:rPr>
          <w:fldChar w:fldCharType="begin"/>
        </w:r>
        <w:r w:rsidR="008D598C">
          <w:rPr>
            <w:noProof/>
            <w:webHidden/>
          </w:rPr>
          <w:instrText xml:space="preserve"> PAGEREF _Toc151655817 \h </w:instrText>
        </w:r>
        <w:r w:rsidR="008D598C">
          <w:rPr>
            <w:noProof/>
            <w:webHidden/>
          </w:rPr>
        </w:r>
        <w:r w:rsidR="008D598C">
          <w:rPr>
            <w:noProof/>
            <w:webHidden/>
          </w:rPr>
          <w:fldChar w:fldCharType="separate"/>
        </w:r>
        <w:r w:rsidR="000F2887">
          <w:rPr>
            <w:noProof/>
            <w:webHidden/>
          </w:rPr>
          <w:t>37</w:t>
        </w:r>
        <w:r w:rsidR="008D598C">
          <w:rPr>
            <w:noProof/>
            <w:webHidden/>
          </w:rPr>
          <w:fldChar w:fldCharType="end"/>
        </w:r>
      </w:hyperlink>
    </w:p>
    <w:p w14:paraId="7AA776D2" w14:textId="11D8D3D6"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18" w:history="1">
        <w:r w:rsidR="008D598C" w:rsidRPr="008B0240">
          <w:rPr>
            <w:rStyle w:val="Hyperlink"/>
            <w:noProof/>
          </w:rPr>
          <w:t xml:space="preserve">Figure </w:t>
        </w:r>
        <w:r w:rsidR="00D47A63">
          <w:rPr>
            <w:rStyle w:val="Hyperlink"/>
            <w:noProof/>
          </w:rPr>
          <w:t>5.4</w:t>
        </w:r>
        <w:r w:rsidR="008D598C" w:rsidRPr="008B0240">
          <w:rPr>
            <w:rStyle w:val="Hyperlink"/>
            <w:noProof/>
          </w:rPr>
          <w:t>: Bowling Data Description</w:t>
        </w:r>
        <w:r w:rsidR="008D598C">
          <w:rPr>
            <w:noProof/>
            <w:webHidden/>
          </w:rPr>
          <w:tab/>
        </w:r>
        <w:r w:rsidR="008D598C">
          <w:rPr>
            <w:noProof/>
            <w:webHidden/>
          </w:rPr>
          <w:fldChar w:fldCharType="begin"/>
        </w:r>
        <w:r w:rsidR="008D598C">
          <w:rPr>
            <w:noProof/>
            <w:webHidden/>
          </w:rPr>
          <w:instrText xml:space="preserve"> PAGEREF _Toc151655818 \h </w:instrText>
        </w:r>
        <w:r w:rsidR="008D598C">
          <w:rPr>
            <w:noProof/>
            <w:webHidden/>
          </w:rPr>
        </w:r>
        <w:r w:rsidR="008D598C">
          <w:rPr>
            <w:noProof/>
            <w:webHidden/>
          </w:rPr>
          <w:fldChar w:fldCharType="separate"/>
        </w:r>
        <w:r w:rsidR="000F2887">
          <w:rPr>
            <w:noProof/>
            <w:webHidden/>
          </w:rPr>
          <w:t>38</w:t>
        </w:r>
        <w:r w:rsidR="008D598C">
          <w:rPr>
            <w:noProof/>
            <w:webHidden/>
          </w:rPr>
          <w:fldChar w:fldCharType="end"/>
        </w:r>
      </w:hyperlink>
    </w:p>
    <w:p w14:paraId="05863EBE" w14:textId="23003900"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19" w:history="1">
        <w:r w:rsidR="008D598C" w:rsidRPr="008B0240">
          <w:rPr>
            <w:rStyle w:val="Hyperlink"/>
            <w:noProof/>
          </w:rPr>
          <w:t xml:space="preserve">Figure </w:t>
        </w:r>
        <w:r w:rsidR="00D47A63">
          <w:rPr>
            <w:rStyle w:val="Hyperlink"/>
            <w:noProof/>
          </w:rPr>
          <w:t>5.5</w:t>
        </w:r>
        <w:r w:rsidR="008D598C" w:rsidRPr="008B0240">
          <w:rPr>
            <w:rStyle w:val="Hyperlink"/>
            <w:noProof/>
          </w:rPr>
          <w:t>: Data Splitting and Training</w:t>
        </w:r>
        <w:r w:rsidR="008D598C">
          <w:rPr>
            <w:noProof/>
            <w:webHidden/>
          </w:rPr>
          <w:tab/>
        </w:r>
        <w:r w:rsidR="008D598C">
          <w:rPr>
            <w:noProof/>
            <w:webHidden/>
          </w:rPr>
          <w:fldChar w:fldCharType="begin"/>
        </w:r>
        <w:r w:rsidR="008D598C">
          <w:rPr>
            <w:noProof/>
            <w:webHidden/>
          </w:rPr>
          <w:instrText xml:space="preserve"> PAGEREF _Toc151655819 \h </w:instrText>
        </w:r>
        <w:r w:rsidR="008D598C">
          <w:rPr>
            <w:noProof/>
            <w:webHidden/>
          </w:rPr>
        </w:r>
        <w:r w:rsidR="008D598C">
          <w:rPr>
            <w:noProof/>
            <w:webHidden/>
          </w:rPr>
          <w:fldChar w:fldCharType="separate"/>
        </w:r>
        <w:r w:rsidR="000F2887">
          <w:rPr>
            <w:noProof/>
            <w:webHidden/>
          </w:rPr>
          <w:t>38</w:t>
        </w:r>
        <w:r w:rsidR="008D598C">
          <w:rPr>
            <w:noProof/>
            <w:webHidden/>
          </w:rPr>
          <w:fldChar w:fldCharType="end"/>
        </w:r>
      </w:hyperlink>
    </w:p>
    <w:p w14:paraId="0A21BA98" w14:textId="02192DC0"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0" w:history="1">
        <w:r w:rsidR="008D598C" w:rsidRPr="008B0240">
          <w:rPr>
            <w:rStyle w:val="Hyperlink"/>
            <w:noProof/>
          </w:rPr>
          <w:t xml:space="preserve">Figure </w:t>
        </w:r>
        <w:r w:rsidR="00D47A63">
          <w:rPr>
            <w:rStyle w:val="Hyperlink"/>
            <w:noProof/>
          </w:rPr>
          <w:t>5.6</w:t>
        </w:r>
        <w:r w:rsidR="008D598C" w:rsidRPr="008B0240">
          <w:rPr>
            <w:rStyle w:val="Hyperlink"/>
            <w:noProof/>
          </w:rPr>
          <w:t>: Outcome of the Data Training</w:t>
        </w:r>
        <w:r w:rsidR="008D598C">
          <w:rPr>
            <w:noProof/>
            <w:webHidden/>
          </w:rPr>
          <w:tab/>
        </w:r>
        <w:r w:rsidR="008D598C">
          <w:rPr>
            <w:noProof/>
            <w:webHidden/>
          </w:rPr>
          <w:fldChar w:fldCharType="begin"/>
        </w:r>
        <w:r w:rsidR="008D598C">
          <w:rPr>
            <w:noProof/>
            <w:webHidden/>
          </w:rPr>
          <w:instrText xml:space="preserve"> PAGEREF _Toc151655820 \h </w:instrText>
        </w:r>
        <w:r w:rsidR="008D598C">
          <w:rPr>
            <w:noProof/>
            <w:webHidden/>
          </w:rPr>
        </w:r>
        <w:r w:rsidR="008D598C">
          <w:rPr>
            <w:noProof/>
            <w:webHidden/>
          </w:rPr>
          <w:fldChar w:fldCharType="separate"/>
        </w:r>
        <w:r w:rsidR="000F2887">
          <w:rPr>
            <w:noProof/>
            <w:webHidden/>
          </w:rPr>
          <w:t>39</w:t>
        </w:r>
        <w:r w:rsidR="008D598C">
          <w:rPr>
            <w:noProof/>
            <w:webHidden/>
          </w:rPr>
          <w:fldChar w:fldCharType="end"/>
        </w:r>
      </w:hyperlink>
    </w:p>
    <w:p w14:paraId="4B001C34" w14:textId="6DBE27E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5" w:anchor="_Toc151655821" w:history="1">
        <w:r w:rsidR="008D598C" w:rsidRPr="008B0240">
          <w:rPr>
            <w:rStyle w:val="Hyperlink"/>
            <w:noProof/>
          </w:rPr>
          <w:t xml:space="preserve">Figure </w:t>
        </w:r>
        <w:r w:rsidR="00D47A63">
          <w:rPr>
            <w:rStyle w:val="Hyperlink"/>
            <w:noProof/>
          </w:rPr>
          <w:t>5.7</w:t>
        </w:r>
        <w:r w:rsidR="008D598C" w:rsidRPr="008B0240">
          <w:rPr>
            <w:rStyle w:val="Hyperlink"/>
            <w:noProof/>
          </w:rPr>
          <w:t>: Black Box Testing (Romdhana et al., 2022)</w:t>
        </w:r>
        <w:r w:rsidR="008D598C">
          <w:rPr>
            <w:noProof/>
            <w:webHidden/>
          </w:rPr>
          <w:tab/>
        </w:r>
        <w:r w:rsidR="008D598C">
          <w:rPr>
            <w:noProof/>
            <w:webHidden/>
          </w:rPr>
          <w:fldChar w:fldCharType="begin"/>
        </w:r>
        <w:r w:rsidR="008D598C">
          <w:rPr>
            <w:noProof/>
            <w:webHidden/>
          </w:rPr>
          <w:instrText xml:space="preserve"> PAGEREF _Toc151655821 \h </w:instrText>
        </w:r>
        <w:r w:rsidR="008D598C">
          <w:rPr>
            <w:noProof/>
            <w:webHidden/>
          </w:rPr>
        </w:r>
        <w:r w:rsidR="008D598C">
          <w:rPr>
            <w:noProof/>
            <w:webHidden/>
          </w:rPr>
          <w:fldChar w:fldCharType="separate"/>
        </w:r>
        <w:r w:rsidR="000F2887">
          <w:rPr>
            <w:noProof/>
            <w:webHidden/>
          </w:rPr>
          <w:t>39</w:t>
        </w:r>
        <w:r w:rsidR="008D598C">
          <w:rPr>
            <w:noProof/>
            <w:webHidden/>
          </w:rPr>
          <w:fldChar w:fldCharType="end"/>
        </w:r>
      </w:hyperlink>
    </w:p>
    <w:p w14:paraId="5E46DF90" w14:textId="2E01549A"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6" w:anchor="_Toc151655822" w:history="1">
        <w:r w:rsidR="00D47A63">
          <w:rPr>
            <w:rStyle w:val="Hyperlink"/>
            <w:noProof/>
          </w:rPr>
          <w:t>Appendix 1</w:t>
        </w:r>
        <w:r w:rsidR="008D598C" w:rsidRPr="008B0240">
          <w:rPr>
            <w:rStyle w:val="Hyperlink"/>
            <w:noProof/>
          </w:rPr>
          <w:t>: Gantt Chart</w:t>
        </w:r>
        <w:r w:rsidR="008D598C">
          <w:rPr>
            <w:noProof/>
            <w:webHidden/>
          </w:rPr>
          <w:tab/>
        </w:r>
        <w:r w:rsidR="008D598C">
          <w:rPr>
            <w:noProof/>
            <w:webHidden/>
          </w:rPr>
          <w:fldChar w:fldCharType="begin"/>
        </w:r>
        <w:r w:rsidR="008D598C">
          <w:rPr>
            <w:noProof/>
            <w:webHidden/>
          </w:rPr>
          <w:instrText xml:space="preserve"> PAGEREF _Toc151655822 \h </w:instrText>
        </w:r>
        <w:r w:rsidR="008D598C">
          <w:rPr>
            <w:noProof/>
            <w:webHidden/>
          </w:rPr>
        </w:r>
        <w:r w:rsidR="008D598C">
          <w:rPr>
            <w:noProof/>
            <w:webHidden/>
          </w:rPr>
          <w:fldChar w:fldCharType="separate"/>
        </w:r>
        <w:r w:rsidR="000F2887">
          <w:rPr>
            <w:noProof/>
            <w:webHidden/>
          </w:rPr>
          <w:t>51</w:t>
        </w:r>
        <w:r w:rsidR="008D598C">
          <w:rPr>
            <w:noProof/>
            <w:webHidden/>
          </w:rPr>
          <w:fldChar w:fldCharType="end"/>
        </w:r>
      </w:hyperlink>
    </w:p>
    <w:p w14:paraId="5FFB8DFF" w14:textId="0E674C62"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7" w:anchor="_Toc151655823" w:history="1">
        <w:r w:rsidR="00D47A63">
          <w:rPr>
            <w:rStyle w:val="Hyperlink"/>
            <w:noProof/>
          </w:rPr>
          <w:t>Appendix 3</w:t>
        </w:r>
        <w:r w:rsidR="008D598C" w:rsidRPr="008B0240">
          <w:rPr>
            <w:rStyle w:val="Hyperlink"/>
            <w:noProof/>
          </w:rPr>
          <w:t>: Plagiarism Report</w:t>
        </w:r>
        <w:r w:rsidR="008D598C">
          <w:rPr>
            <w:noProof/>
            <w:webHidden/>
          </w:rPr>
          <w:tab/>
        </w:r>
        <w:r w:rsidR="008D598C">
          <w:rPr>
            <w:noProof/>
            <w:webHidden/>
          </w:rPr>
          <w:fldChar w:fldCharType="begin"/>
        </w:r>
        <w:r w:rsidR="008D598C">
          <w:rPr>
            <w:noProof/>
            <w:webHidden/>
          </w:rPr>
          <w:instrText xml:space="preserve"> PAGEREF _Toc151655823 \h </w:instrText>
        </w:r>
        <w:r w:rsidR="008D598C">
          <w:rPr>
            <w:noProof/>
            <w:webHidden/>
          </w:rPr>
        </w:r>
        <w:r w:rsidR="008D598C">
          <w:rPr>
            <w:noProof/>
            <w:webHidden/>
          </w:rPr>
          <w:fldChar w:fldCharType="separate"/>
        </w:r>
        <w:r w:rsidR="000F2887">
          <w:rPr>
            <w:noProof/>
            <w:webHidden/>
          </w:rPr>
          <w:t>54</w:t>
        </w:r>
        <w:r w:rsidR="008D598C">
          <w:rPr>
            <w:noProof/>
            <w:webHidden/>
          </w:rPr>
          <w:fldChar w:fldCharType="end"/>
        </w:r>
      </w:hyperlink>
    </w:p>
    <w:p w14:paraId="5083650C" w14:textId="49956354"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4" w:history="1">
        <w:r w:rsidR="00D47A63">
          <w:rPr>
            <w:rStyle w:val="Hyperlink"/>
            <w:noProof/>
          </w:rPr>
          <w:t>Appendix 4.1</w:t>
        </w:r>
        <w:r w:rsidR="008D598C" w:rsidRPr="008B0240">
          <w:rPr>
            <w:rStyle w:val="Hyperlink"/>
            <w:noProof/>
          </w:rPr>
          <w:t>: GitHub Analytics: Pulse</w:t>
        </w:r>
        <w:r w:rsidR="008D598C">
          <w:rPr>
            <w:noProof/>
            <w:webHidden/>
          </w:rPr>
          <w:tab/>
        </w:r>
        <w:r w:rsidR="008D598C">
          <w:rPr>
            <w:noProof/>
            <w:webHidden/>
          </w:rPr>
          <w:fldChar w:fldCharType="begin"/>
        </w:r>
        <w:r w:rsidR="008D598C">
          <w:rPr>
            <w:noProof/>
            <w:webHidden/>
          </w:rPr>
          <w:instrText xml:space="preserve"> PAGEREF _Toc151655824 \h </w:instrText>
        </w:r>
        <w:r w:rsidR="008D598C">
          <w:rPr>
            <w:noProof/>
            <w:webHidden/>
          </w:rPr>
        </w:r>
        <w:r w:rsidR="008D598C">
          <w:rPr>
            <w:noProof/>
            <w:webHidden/>
          </w:rPr>
          <w:fldChar w:fldCharType="separate"/>
        </w:r>
        <w:r w:rsidR="000F2887">
          <w:rPr>
            <w:noProof/>
            <w:webHidden/>
          </w:rPr>
          <w:t>55</w:t>
        </w:r>
        <w:r w:rsidR="008D598C">
          <w:rPr>
            <w:noProof/>
            <w:webHidden/>
          </w:rPr>
          <w:fldChar w:fldCharType="end"/>
        </w:r>
      </w:hyperlink>
    </w:p>
    <w:p w14:paraId="5BC86F66" w14:textId="26098EDD"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r:id="rId28" w:anchor="_Toc151655825" w:history="1">
        <w:r w:rsidR="006C1730">
          <w:rPr>
            <w:rStyle w:val="Hyperlink"/>
            <w:noProof/>
          </w:rPr>
          <w:t>Appendix</w:t>
        </w:r>
        <w:r w:rsidR="008D598C" w:rsidRPr="008B0240">
          <w:rPr>
            <w:rStyle w:val="Hyperlink"/>
            <w:noProof/>
          </w:rPr>
          <w:t xml:space="preserve"> </w:t>
        </w:r>
        <w:r w:rsidR="006C1730">
          <w:rPr>
            <w:rStyle w:val="Hyperlink"/>
            <w:noProof/>
          </w:rPr>
          <w:t>4.2</w:t>
        </w:r>
        <w:r w:rsidR="008D598C" w:rsidRPr="008B0240">
          <w:rPr>
            <w:rStyle w:val="Hyperlink"/>
            <w:noProof/>
          </w:rPr>
          <w:t>: GitHub Analytics: Contributors</w:t>
        </w:r>
        <w:r w:rsidR="008D598C">
          <w:rPr>
            <w:noProof/>
            <w:webHidden/>
          </w:rPr>
          <w:tab/>
        </w:r>
        <w:r w:rsidR="008D598C">
          <w:rPr>
            <w:noProof/>
            <w:webHidden/>
          </w:rPr>
          <w:fldChar w:fldCharType="begin"/>
        </w:r>
        <w:r w:rsidR="008D598C">
          <w:rPr>
            <w:noProof/>
            <w:webHidden/>
          </w:rPr>
          <w:instrText xml:space="preserve"> PAGEREF _Toc151655825 \h </w:instrText>
        </w:r>
        <w:r w:rsidR="008D598C">
          <w:rPr>
            <w:noProof/>
            <w:webHidden/>
          </w:rPr>
        </w:r>
        <w:r w:rsidR="008D598C">
          <w:rPr>
            <w:noProof/>
            <w:webHidden/>
          </w:rPr>
          <w:fldChar w:fldCharType="separate"/>
        </w:r>
        <w:r w:rsidR="000F2887">
          <w:rPr>
            <w:noProof/>
            <w:webHidden/>
          </w:rPr>
          <w:t>55</w:t>
        </w:r>
        <w:r w:rsidR="008D598C">
          <w:rPr>
            <w:noProof/>
            <w:webHidden/>
          </w:rPr>
          <w:fldChar w:fldCharType="end"/>
        </w:r>
      </w:hyperlink>
    </w:p>
    <w:p w14:paraId="3366876E" w14:textId="285EC7A9"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6" w:history="1">
        <w:r w:rsidR="006C1730">
          <w:rPr>
            <w:rStyle w:val="Hyperlink"/>
            <w:noProof/>
          </w:rPr>
          <w:t>Appendix 4.3</w:t>
        </w:r>
        <w:r w:rsidR="008D598C" w:rsidRPr="008B0240">
          <w:rPr>
            <w:rStyle w:val="Hyperlink"/>
            <w:noProof/>
          </w:rPr>
          <w:t>: GitHub Analytics: Commits</w:t>
        </w:r>
        <w:r w:rsidR="008D598C">
          <w:rPr>
            <w:noProof/>
            <w:webHidden/>
          </w:rPr>
          <w:tab/>
        </w:r>
        <w:r w:rsidR="008D598C">
          <w:rPr>
            <w:noProof/>
            <w:webHidden/>
          </w:rPr>
          <w:fldChar w:fldCharType="begin"/>
        </w:r>
        <w:r w:rsidR="008D598C">
          <w:rPr>
            <w:noProof/>
            <w:webHidden/>
          </w:rPr>
          <w:instrText xml:space="preserve"> PAGEREF _Toc151655826 \h </w:instrText>
        </w:r>
        <w:r w:rsidR="008D598C">
          <w:rPr>
            <w:noProof/>
            <w:webHidden/>
          </w:rPr>
        </w:r>
        <w:r w:rsidR="008D598C">
          <w:rPr>
            <w:noProof/>
            <w:webHidden/>
          </w:rPr>
          <w:fldChar w:fldCharType="separate"/>
        </w:r>
        <w:r w:rsidR="000F2887">
          <w:rPr>
            <w:noProof/>
            <w:webHidden/>
          </w:rPr>
          <w:t>56</w:t>
        </w:r>
        <w:r w:rsidR="008D598C">
          <w:rPr>
            <w:noProof/>
            <w:webHidden/>
          </w:rPr>
          <w:fldChar w:fldCharType="end"/>
        </w:r>
      </w:hyperlink>
    </w:p>
    <w:p w14:paraId="7F664599" w14:textId="4200E0A2"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7" w:history="1">
        <w:r w:rsidR="006C1730">
          <w:rPr>
            <w:rStyle w:val="Hyperlink"/>
            <w:noProof/>
          </w:rPr>
          <w:t>Appendix 7.1</w:t>
        </w:r>
        <w:r w:rsidR="008D598C" w:rsidRPr="008B0240">
          <w:rPr>
            <w:rStyle w:val="Hyperlink"/>
            <w:noProof/>
          </w:rPr>
          <w:t>: Black Box Test ID 001</w:t>
        </w:r>
        <w:r w:rsidR="008D598C">
          <w:rPr>
            <w:noProof/>
            <w:webHidden/>
          </w:rPr>
          <w:tab/>
        </w:r>
        <w:r w:rsidR="008D598C">
          <w:rPr>
            <w:noProof/>
            <w:webHidden/>
          </w:rPr>
          <w:fldChar w:fldCharType="begin"/>
        </w:r>
        <w:r w:rsidR="008D598C">
          <w:rPr>
            <w:noProof/>
            <w:webHidden/>
          </w:rPr>
          <w:instrText xml:space="preserve"> PAGEREF _Toc151655827 \h </w:instrText>
        </w:r>
        <w:r w:rsidR="008D598C">
          <w:rPr>
            <w:noProof/>
            <w:webHidden/>
          </w:rPr>
        </w:r>
        <w:r w:rsidR="008D598C">
          <w:rPr>
            <w:noProof/>
            <w:webHidden/>
          </w:rPr>
          <w:fldChar w:fldCharType="separate"/>
        </w:r>
        <w:r w:rsidR="000F2887">
          <w:rPr>
            <w:noProof/>
            <w:webHidden/>
          </w:rPr>
          <w:t>59</w:t>
        </w:r>
        <w:r w:rsidR="008D598C">
          <w:rPr>
            <w:noProof/>
            <w:webHidden/>
          </w:rPr>
          <w:fldChar w:fldCharType="end"/>
        </w:r>
      </w:hyperlink>
    </w:p>
    <w:p w14:paraId="1188F918" w14:textId="0F65FB2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8" w:history="1">
        <w:r w:rsidR="006C1730">
          <w:rPr>
            <w:rStyle w:val="Hyperlink"/>
            <w:noProof/>
          </w:rPr>
          <w:t>Appendix 7.2</w:t>
        </w:r>
        <w:r w:rsidR="008D598C" w:rsidRPr="008B0240">
          <w:rPr>
            <w:rStyle w:val="Hyperlink"/>
            <w:noProof/>
          </w:rPr>
          <w:t>: Black Box Test ID 002</w:t>
        </w:r>
        <w:r w:rsidR="008D598C">
          <w:rPr>
            <w:noProof/>
            <w:webHidden/>
          </w:rPr>
          <w:tab/>
        </w:r>
        <w:r w:rsidR="008D598C">
          <w:rPr>
            <w:noProof/>
            <w:webHidden/>
          </w:rPr>
          <w:fldChar w:fldCharType="begin"/>
        </w:r>
        <w:r w:rsidR="008D598C">
          <w:rPr>
            <w:noProof/>
            <w:webHidden/>
          </w:rPr>
          <w:instrText xml:space="preserve"> PAGEREF _Toc151655828 \h </w:instrText>
        </w:r>
        <w:r w:rsidR="008D598C">
          <w:rPr>
            <w:noProof/>
            <w:webHidden/>
          </w:rPr>
        </w:r>
        <w:r w:rsidR="008D598C">
          <w:rPr>
            <w:noProof/>
            <w:webHidden/>
          </w:rPr>
          <w:fldChar w:fldCharType="separate"/>
        </w:r>
        <w:r w:rsidR="000F2887">
          <w:rPr>
            <w:noProof/>
            <w:webHidden/>
          </w:rPr>
          <w:t>59</w:t>
        </w:r>
        <w:r w:rsidR="008D598C">
          <w:rPr>
            <w:noProof/>
            <w:webHidden/>
          </w:rPr>
          <w:fldChar w:fldCharType="end"/>
        </w:r>
      </w:hyperlink>
    </w:p>
    <w:p w14:paraId="4EC8C098" w14:textId="5915CFE7"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29" w:history="1">
        <w:r w:rsidR="006C1730">
          <w:rPr>
            <w:rStyle w:val="Hyperlink"/>
            <w:noProof/>
          </w:rPr>
          <w:t>Appendix 7.3</w:t>
        </w:r>
        <w:r w:rsidR="008D598C" w:rsidRPr="008B0240">
          <w:rPr>
            <w:rStyle w:val="Hyperlink"/>
            <w:noProof/>
          </w:rPr>
          <w:t>: Black Box Test ID 003</w:t>
        </w:r>
        <w:r w:rsidR="008D598C">
          <w:rPr>
            <w:noProof/>
            <w:webHidden/>
          </w:rPr>
          <w:tab/>
        </w:r>
        <w:r w:rsidR="008D598C">
          <w:rPr>
            <w:noProof/>
            <w:webHidden/>
          </w:rPr>
          <w:fldChar w:fldCharType="begin"/>
        </w:r>
        <w:r w:rsidR="008D598C">
          <w:rPr>
            <w:noProof/>
            <w:webHidden/>
          </w:rPr>
          <w:instrText xml:space="preserve"> PAGEREF _Toc151655829 \h </w:instrText>
        </w:r>
        <w:r w:rsidR="008D598C">
          <w:rPr>
            <w:noProof/>
            <w:webHidden/>
          </w:rPr>
        </w:r>
        <w:r w:rsidR="008D598C">
          <w:rPr>
            <w:noProof/>
            <w:webHidden/>
          </w:rPr>
          <w:fldChar w:fldCharType="separate"/>
        </w:r>
        <w:r w:rsidR="000F2887">
          <w:rPr>
            <w:noProof/>
            <w:webHidden/>
          </w:rPr>
          <w:t>60</w:t>
        </w:r>
        <w:r w:rsidR="008D598C">
          <w:rPr>
            <w:noProof/>
            <w:webHidden/>
          </w:rPr>
          <w:fldChar w:fldCharType="end"/>
        </w:r>
      </w:hyperlink>
    </w:p>
    <w:p w14:paraId="06916DE0" w14:textId="0779FE52"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30" w:history="1">
        <w:r w:rsidR="006C1730">
          <w:rPr>
            <w:rStyle w:val="Hyperlink"/>
            <w:noProof/>
          </w:rPr>
          <w:t>Appendix 7.4</w:t>
        </w:r>
        <w:r w:rsidR="008D598C" w:rsidRPr="008B0240">
          <w:rPr>
            <w:rStyle w:val="Hyperlink"/>
            <w:noProof/>
          </w:rPr>
          <w:t>: Black Box Test ID 004</w:t>
        </w:r>
        <w:r w:rsidR="008D598C">
          <w:rPr>
            <w:noProof/>
            <w:webHidden/>
          </w:rPr>
          <w:tab/>
        </w:r>
        <w:r w:rsidR="008D598C">
          <w:rPr>
            <w:noProof/>
            <w:webHidden/>
          </w:rPr>
          <w:fldChar w:fldCharType="begin"/>
        </w:r>
        <w:r w:rsidR="008D598C">
          <w:rPr>
            <w:noProof/>
            <w:webHidden/>
          </w:rPr>
          <w:instrText xml:space="preserve"> PAGEREF _Toc151655830 \h </w:instrText>
        </w:r>
        <w:r w:rsidR="008D598C">
          <w:rPr>
            <w:noProof/>
            <w:webHidden/>
          </w:rPr>
        </w:r>
        <w:r w:rsidR="008D598C">
          <w:rPr>
            <w:noProof/>
            <w:webHidden/>
          </w:rPr>
          <w:fldChar w:fldCharType="separate"/>
        </w:r>
        <w:r w:rsidR="000F2887">
          <w:rPr>
            <w:noProof/>
            <w:webHidden/>
          </w:rPr>
          <w:t>60</w:t>
        </w:r>
        <w:r w:rsidR="008D598C">
          <w:rPr>
            <w:noProof/>
            <w:webHidden/>
          </w:rPr>
          <w:fldChar w:fldCharType="end"/>
        </w:r>
      </w:hyperlink>
    </w:p>
    <w:p w14:paraId="1430D802" w14:textId="19779FD8" w:rsidR="008D598C"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55831" w:history="1">
        <w:r w:rsidR="006C1730">
          <w:rPr>
            <w:rStyle w:val="Hyperlink"/>
            <w:noProof/>
          </w:rPr>
          <w:t>Appendix 7.5</w:t>
        </w:r>
        <w:r w:rsidR="008D598C" w:rsidRPr="008B0240">
          <w:rPr>
            <w:rStyle w:val="Hyperlink"/>
            <w:noProof/>
          </w:rPr>
          <w:t>: Black Box Test ID 005</w:t>
        </w:r>
        <w:r w:rsidR="008D598C">
          <w:rPr>
            <w:noProof/>
            <w:webHidden/>
          </w:rPr>
          <w:tab/>
        </w:r>
        <w:r w:rsidR="008D598C">
          <w:rPr>
            <w:noProof/>
            <w:webHidden/>
          </w:rPr>
          <w:fldChar w:fldCharType="begin"/>
        </w:r>
        <w:r w:rsidR="008D598C">
          <w:rPr>
            <w:noProof/>
            <w:webHidden/>
          </w:rPr>
          <w:instrText xml:space="preserve"> PAGEREF _Toc151655831 \h </w:instrText>
        </w:r>
        <w:r w:rsidR="008D598C">
          <w:rPr>
            <w:noProof/>
            <w:webHidden/>
          </w:rPr>
        </w:r>
        <w:r w:rsidR="008D598C">
          <w:rPr>
            <w:noProof/>
            <w:webHidden/>
          </w:rPr>
          <w:fldChar w:fldCharType="separate"/>
        </w:r>
        <w:r w:rsidR="000F2887">
          <w:rPr>
            <w:noProof/>
            <w:webHidden/>
          </w:rPr>
          <w:t>61</w:t>
        </w:r>
        <w:r w:rsidR="008D598C">
          <w:rPr>
            <w:noProof/>
            <w:webHidden/>
          </w:rPr>
          <w:fldChar w:fldCharType="end"/>
        </w:r>
      </w:hyperlink>
    </w:p>
    <w:p w14:paraId="2D5B4212" w14:textId="30DB8FF5" w:rsidR="00FC2FA8" w:rsidRDefault="008D598C" w:rsidP="00F24BF2">
      <w:r>
        <w:fldChar w:fldCharType="end"/>
      </w:r>
    </w:p>
    <w:p w14:paraId="1804ACEA" w14:textId="77777777" w:rsidR="00CF0E10" w:rsidRDefault="00CF0E10" w:rsidP="00F24BF2"/>
    <w:p w14:paraId="36ED9310" w14:textId="77777777" w:rsidR="00CF0E10" w:rsidRDefault="00CF0E10" w:rsidP="009D395F"/>
    <w:p w14:paraId="4D7A4669" w14:textId="77777777" w:rsidR="00CB5169" w:rsidRDefault="00CB5169" w:rsidP="009D395F"/>
    <w:p w14:paraId="0A024DF6" w14:textId="77777777" w:rsidR="00CB5169" w:rsidRDefault="00CB5169" w:rsidP="009D395F"/>
    <w:p w14:paraId="585B7EF8" w14:textId="77777777" w:rsidR="00CB5169" w:rsidRDefault="00CB5169" w:rsidP="009D395F"/>
    <w:p w14:paraId="5789DD68" w14:textId="77777777" w:rsidR="00CB5169" w:rsidRDefault="00CB5169" w:rsidP="009D395F"/>
    <w:p w14:paraId="16DB5516" w14:textId="77777777" w:rsidR="00CB5169" w:rsidRDefault="00CB5169" w:rsidP="009D395F"/>
    <w:p w14:paraId="1D76CDF9" w14:textId="77777777" w:rsidR="00CB5169" w:rsidRDefault="00CB5169" w:rsidP="009D395F"/>
    <w:p w14:paraId="33622F04" w14:textId="77777777" w:rsidR="00CB5169" w:rsidRDefault="00CB5169" w:rsidP="009D395F"/>
    <w:p w14:paraId="5083E333" w14:textId="77777777" w:rsidR="00CB5169" w:rsidRDefault="00CB5169" w:rsidP="009D395F"/>
    <w:p w14:paraId="6E28B70B" w14:textId="77777777" w:rsidR="00CB5169" w:rsidRDefault="00CB5169" w:rsidP="009D395F"/>
    <w:p w14:paraId="30FE0035" w14:textId="77777777" w:rsidR="00CB5169" w:rsidRDefault="00CB5169" w:rsidP="009D395F"/>
    <w:p w14:paraId="04ACCF37" w14:textId="77777777" w:rsidR="00CB5169" w:rsidRDefault="00CB5169" w:rsidP="009D395F"/>
    <w:p w14:paraId="3DFBD9F2" w14:textId="77777777" w:rsidR="00CB5169" w:rsidRDefault="00CB5169" w:rsidP="009D395F"/>
    <w:p w14:paraId="45E8B74E" w14:textId="77777777" w:rsidR="00CB5169" w:rsidRDefault="00CB5169" w:rsidP="009D395F"/>
    <w:p w14:paraId="529A400A" w14:textId="77777777" w:rsidR="00CB5169" w:rsidRDefault="00CB5169" w:rsidP="009D395F"/>
    <w:p w14:paraId="0F460D58" w14:textId="77777777" w:rsidR="00CB5169" w:rsidRDefault="00CB5169" w:rsidP="009D395F"/>
    <w:p w14:paraId="35AAF4C0" w14:textId="77777777" w:rsidR="00CB5169" w:rsidRDefault="00CB5169" w:rsidP="009D395F"/>
    <w:p w14:paraId="0C6207B8" w14:textId="77777777" w:rsidR="00CB5169" w:rsidRDefault="00CB5169" w:rsidP="009D395F"/>
    <w:p w14:paraId="4709E863" w14:textId="77777777" w:rsidR="00CB5169" w:rsidRDefault="00CB5169" w:rsidP="009D395F"/>
    <w:p w14:paraId="4143147D" w14:textId="77777777" w:rsidR="00CB5169" w:rsidRDefault="00CB5169" w:rsidP="009D395F"/>
    <w:p w14:paraId="5458C6B7" w14:textId="77777777" w:rsidR="00CB5169" w:rsidRDefault="00CB5169" w:rsidP="009D395F"/>
    <w:p w14:paraId="72AF2C0F" w14:textId="77777777" w:rsidR="00CB5169" w:rsidRDefault="00CB5169" w:rsidP="009D395F"/>
    <w:p w14:paraId="65574FB1" w14:textId="77777777" w:rsidR="00CB5169" w:rsidRDefault="00CB5169" w:rsidP="009D395F"/>
    <w:p w14:paraId="48C23AC6" w14:textId="77777777" w:rsidR="00CB5169" w:rsidRDefault="00CB5169" w:rsidP="009D395F"/>
    <w:p w14:paraId="17A5EFF8" w14:textId="77777777" w:rsidR="00CB5169" w:rsidRDefault="00CB5169" w:rsidP="009D395F"/>
    <w:p w14:paraId="49C9202E" w14:textId="77777777" w:rsidR="00CB5169" w:rsidRDefault="00CB5169" w:rsidP="009D395F"/>
    <w:p w14:paraId="22147195" w14:textId="77777777" w:rsidR="00CF0E10" w:rsidRDefault="00CF0E10" w:rsidP="009D395F"/>
    <w:p w14:paraId="3EC7AC8A" w14:textId="77777777" w:rsidR="00CF0E10" w:rsidRDefault="00CF0E10" w:rsidP="009D395F"/>
    <w:p w14:paraId="7F08F6ED" w14:textId="77777777" w:rsidR="00F24BF2" w:rsidRPr="005817B5" w:rsidRDefault="00F24BF2" w:rsidP="009D395F"/>
    <w:p w14:paraId="57352EE3" w14:textId="77777777" w:rsidR="000E144A" w:rsidRDefault="00833190" w:rsidP="009D395F">
      <w:pPr>
        <w:pStyle w:val="Heading1"/>
        <w:rPr>
          <w:sz w:val="24"/>
          <w:szCs w:val="24"/>
        </w:rPr>
      </w:pPr>
      <w:bookmarkStart w:id="5" w:name="_Toc151673258"/>
      <w:r w:rsidRPr="005817B5">
        <w:rPr>
          <w:sz w:val="24"/>
          <w:szCs w:val="24"/>
        </w:rPr>
        <w:lastRenderedPageBreak/>
        <w:t>List of Tables</w:t>
      </w:r>
      <w:bookmarkEnd w:id="5"/>
    </w:p>
    <w:p w14:paraId="0944A107" w14:textId="77777777" w:rsidR="005665C2" w:rsidRPr="005665C2" w:rsidRDefault="005665C2" w:rsidP="005665C2"/>
    <w:p w14:paraId="61FA5CDE" w14:textId="1D7601CB" w:rsidR="005515D9" w:rsidRDefault="005515D9">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r>
        <w:rPr>
          <w:rFonts w:eastAsia="Calibri"/>
          <w:color w:val="000000"/>
        </w:rPr>
        <w:fldChar w:fldCharType="begin"/>
      </w:r>
      <w:r>
        <w:rPr>
          <w:rFonts w:eastAsia="Calibri"/>
          <w:color w:val="000000"/>
        </w:rPr>
        <w:instrText xml:space="preserve"> TOC \h \z \c "Table" </w:instrText>
      </w:r>
      <w:r>
        <w:rPr>
          <w:rFonts w:eastAsia="Calibri"/>
          <w:color w:val="000000"/>
        </w:rPr>
        <w:fldChar w:fldCharType="separate"/>
      </w:r>
      <w:hyperlink w:anchor="_Toc151673220" w:history="1">
        <w:r w:rsidRPr="004A10AA">
          <w:rPr>
            <w:rStyle w:val="Hyperlink"/>
            <w:noProof/>
          </w:rPr>
          <w:t>Table 1: Tests to be used</w:t>
        </w:r>
        <w:r>
          <w:rPr>
            <w:noProof/>
            <w:webHidden/>
          </w:rPr>
          <w:tab/>
        </w:r>
        <w:r>
          <w:rPr>
            <w:noProof/>
            <w:webHidden/>
          </w:rPr>
          <w:fldChar w:fldCharType="begin"/>
        </w:r>
        <w:r>
          <w:rPr>
            <w:noProof/>
            <w:webHidden/>
          </w:rPr>
          <w:instrText xml:space="preserve"> PAGEREF _Toc151673220 \h </w:instrText>
        </w:r>
        <w:r>
          <w:rPr>
            <w:noProof/>
            <w:webHidden/>
          </w:rPr>
        </w:r>
        <w:r>
          <w:rPr>
            <w:noProof/>
            <w:webHidden/>
          </w:rPr>
          <w:fldChar w:fldCharType="separate"/>
        </w:r>
        <w:r w:rsidR="000F2887">
          <w:rPr>
            <w:noProof/>
            <w:webHidden/>
          </w:rPr>
          <w:t>17</w:t>
        </w:r>
        <w:r>
          <w:rPr>
            <w:noProof/>
            <w:webHidden/>
          </w:rPr>
          <w:fldChar w:fldCharType="end"/>
        </w:r>
      </w:hyperlink>
    </w:p>
    <w:p w14:paraId="5CC98B3C" w14:textId="610519A2"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1" w:history="1">
        <w:r w:rsidR="005515D9" w:rsidRPr="004A10AA">
          <w:rPr>
            <w:rStyle w:val="Hyperlink"/>
            <w:noProof/>
          </w:rPr>
          <w:t>Table 2: Use Case Scenario 1</w:t>
        </w:r>
        <w:r w:rsidR="005515D9">
          <w:rPr>
            <w:noProof/>
            <w:webHidden/>
          </w:rPr>
          <w:tab/>
        </w:r>
        <w:r w:rsidR="005515D9">
          <w:rPr>
            <w:noProof/>
            <w:webHidden/>
          </w:rPr>
          <w:fldChar w:fldCharType="begin"/>
        </w:r>
        <w:r w:rsidR="005515D9">
          <w:rPr>
            <w:noProof/>
            <w:webHidden/>
          </w:rPr>
          <w:instrText xml:space="preserve"> PAGEREF _Toc151673221 \h </w:instrText>
        </w:r>
        <w:r w:rsidR="005515D9">
          <w:rPr>
            <w:noProof/>
            <w:webHidden/>
          </w:rPr>
        </w:r>
        <w:r w:rsidR="005515D9">
          <w:rPr>
            <w:noProof/>
            <w:webHidden/>
          </w:rPr>
          <w:fldChar w:fldCharType="separate"/>
        </w:r>
        <w:r w:rsidR="000F2887">
          <w:rPr>
            <w:noProof/>
            <w:webHidden/>
          </w:rPr>
          <w:t>24</w:t>
        </w:r>
        <w:r w:rsidR="005515D9">
          <w:rPr>
            <w:noProof/>
            <w:webHidden/>
          </w:rPr>
          <w:fldChar w:fldCharType="end"/>
        </w:r>
      </w:hyperlink>
    </w:p>
    <w:p w14:paraId="3AEF6DCA" w14:textId="161DE7D5"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2" w:history="1">
        <w:r w:rsidR="005515D9" w:rsidRPr="004A10AA">
          <w:rPr>
            <w:rStyle w:val="Hyperlink"/>
            <w:noProof/>
          </w:rPr>
          <w:t>Table 3: Use Case Scenario 2</w:t>
        </w:r>
        <w:r w:rsidR="005515D9">
          <w:rPr>
            <w:noProof/>
            <w:webHidden/>
          </w:rPr>
          <w:tab/>
        </w:r>
        <w:r w:rsidR="005515D9">
          <w:rPr>
            <w:noProof/>
            <w:webHidden/>
          </w:rPr>
          <w:fldChar w:fldCharType="begin"/>
        </w:r>
        <w:r w:rsidR="005515D9">
          <w:rPr>
            <w:noProof/>
            <w:webHidden/>
          </w:rPr>
          <w:instrText xml:space="preserve"> PAGEREF _Toc151673222 \h </w:instrText>
        </w:r>
        <w:r w:rsidR="005515D9">
          <w:rPr>
            <w:noProof/>
            <w:webHidden/>
          </w:rPr>
        </w:r>
        <w:r w:rsidR="005515D9">
          <w:rPr>
            <w:noProof/>
            <w:webHidden/>
          </w:rPr>
          <w:fldChar w:fldCharType="separate"/>
        </w:r>
        <w:r w:rsidR="000F2887">
          <w:rPr>
            <w:noProof/>
            <w:webHidden/>
          </w:rPr>
          <w:t>24</w:t>
        </w:r>
        <w:r w:rsidR="005515D9">
          <w:rPr>
            <w:noProof/>
            <w:webHidden/>
          </w:rPr>
          <w:fldChar w:fldCharType="end"/>
        </w:r>
      </w:hyperlink>
    </w:p>
    <w:p w14:paraId="0E53B4EE" w14:textId="64D39D1B"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3" w:history="1">
        <w:r w:rsidR="005515D9" w:rsidRPr="004A10AA">
          <w:rPr>
            <w:rStyle w:val="Hyperlink"/>
            <w:noProof/>
          </w:rPr>
          <w:t>Table 4: Use Case Scenario 3</w:t>
        </w:r>
        <w:r w:rsidR="005515D9">
          <w:rPr>
            <w:noProof/>
            <w:webHidden/>
          </w:rPr>
          <w:tab/>
        </w:r>
        <w:r w:rsidR="005515D9">
          <w:rPr>
            <w:noProof/>
            <w:webHidden/>
          </w:rPr>
          <w:fldChar w:fldCharType="begin"/>
        </w:r>
        <w:r w:rsidR="005515D9">
          <w:rPr>
            <w:noProof/>
            <w:webHidden/>
          </w:rPr>
          <w:instrText xml:space="preserve"> PAGEREF _Toc151673223 \h </w:instrText>
        </w:r>
        <w:r w:rsidR="005515D9">
          <w:rPr>
            <w:noProof/>
            <w:webHidden/>
          </w:rPr>
        </w:r>
        <w:r w:rsidR="005515D9">
          <w:rPr>
            <w:noProof/>
            <w:webHidden/>
          </w:rPr>
          <w:fldChar w:fldCharType="separate"/>
        </w:r>
        <w:r w:rsidR="000F2887">
          <w:rPr>
            <w:noProof/>
            <w:webHidden/>
          </w:rPr>
          <w:t>24</w:t>
        </w:r>
        <w:r w:rsidR="005515D9">
          <w:rPr>
            <w:noProof/>
            <w:webHidden/>
          </w:rPr>
          <w:fldChar w:fldCharType="end"/>
        </w:r>
      </w:hyperlink>
    </w:p>
    <w:p w14:paraId="3C50BA12" w14:textId="7EA5F650"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4" w:history="1">
        <w:r w:rsidR="005515D9" w:rsidRPr="004A10AA">
          <w:rPr>
            <w:rStyle w:val="Hyperlink"/>
            <w:noProof/>
          </w:rPr>
          <w:t>Table 5: Hardware Requirements</w:t>
        </w:r>
        <w:r w:rsidR="005515D9">
          <w:rPr>
            <w:noProof/>
            <w:webHidden/>
          </w:rPr>
          <w:tab/>
        </w:r>
        <w:r w:rsidR="005515D9">
          <w:rPr>
            <w:noProof/>
            <w:webHidden/>
          </w:rPr>
          <w:fldChar w:fldCharType="begin"/>
        </w:r>
        <w:r w:rsidR="005515D9">
          <w:rPr>
            <w:noProof/>
            <w:webHidden/>
          </w:rPr>
          <w:instrText xml:space="preserve"> PAGEREF _Toc151673224 \h </w:instrText>
        </w:r>
        <w:r w:rsidR="005515D9">
          <w:rPr>
            <w:noProof/>
            <w:webHidden/>
          </w:rPr>
        </w:r>
        <w:r w:rsidR="005515D9">
          <w:rPr>
            <w:noProof/>
            <w:webHidden/>
          </w:rPr>
          <w:fldChar w:fldCharType="separate"/>
        </w:r>
        <w:r w:rsidR="000F2887">
          <w:rPr>
            <w:noProof/>
            <w:webHidden/>
          </w:rPr>
          <w:t>34</w:t>
        </w:r>
        <w:r w:rsidR="005515D9">
          <w:rPr>
            <w:noProof/>
            <w:webHidden/>
          </w:rPr>
          <w:fldChar w:fldCharType="end"/>
        </w:r>
      </w:hyperlink>
    </w:p>
    <w:p w14:paraId="7FFF136F" w14:textId="2823E2C8"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5" w:history="1">
        <w:r w:rsidR="005515D9" w:rsidRPr="004A10AA">
          <w:rPr>
            <w:rStyle w:val="Hyperlink"/>
            <w:noProof/>
          </w:rPr>
          <w:t>Table 6: Software Requirements</w:t>
        </w:r>
        <w:r w:rsidR="005515D9">
          <w:rPr>
            <w:noProof/>
            <w:webHidden/>
          </w:rPr>
          <w:tab/>
        </w:r>
        <w:r w:rsidR="005515D9">
          <w:rPr>
            <w:noProof/>
            <w:webHidden/>
          </w:rPr>
          <w:fldChar w:fldCharType="begin"/>
        </w:r>
        <w:r w:rsidR="005515D9">
          <w:rPr>
            <w:noProof/>
            <w:webHidden/>
          </w:rPr>
          <w:instrText xml:space="preserve"> PAGEREF _Toc151673225 \h </w:instrText>
        </w:r>
        <w:r w:rsidR="005515D9">
          <w:rPr>
            <w:noProof/>
            <w:webHidden/>
          </w:rPr>
        </w:r>
        <w:r w:rsidR="005515D9">
          <w:rPr>
            <w:noProof/>
            <w:webHidden/>
          </w:rPr>
          <w:fldChar w:fldCharType="separate"/>
        </w:r>
        <w:r w:rsidR="000F2887">
          <w:rPr>
            <w:noProof/>
            <w:webHidden/>
          </w:rPr>
          <w:t>35</w:t>
        </w:r>
        <w:r w:rsidR="005515D9">
          <w:rPr>
            <w:noProof/>
            <w:webHidden/>
          </w:rPr>
          <w:fldChar w:fldCharType="end"/>
        </w:r>
      </w:hyperlink>
    </w:p>
    <w:p w14:paraId="779993CA" w14:textId="725F92A5"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6" w:history="1">
        <w:r w:rsidR="005515D9" w:rsidRPr="004A10AA">
          <w:rPr>
            <w:rStyle w:val="Hyperlink"/>
            <w:noProof/>
          </w:rPr>
          <w:t>Table 7: Test Case and Results</w:t>
        </w:r>
        <w:r w:rsidR="005515D9">
          <w:rPr>
            <w:noProof/>
            <w:webHidden/>
          </w:rPr>
          <w:tab/>
        </w:r>
        <w:r w:rsidR="005515D9">
          <w:rPr>
            <w:noProof/>
            <w:webHidden/>
          </w:rPr>
          <w:fldChar w:fldCharType="begin"/>
        </w:r>
        <w:r w:rsidR="005515D9">
          <w:rPr>
            <w:noProof/>
            <w:webHidden/>
          </w:rPr>
          <w:instrText xml:space="preserve"> PAGEREF _Toc151673226 \h </w:instrText>
        </w:r>
        <w:r w:rsidR="005515D9">
          <w:rPr>
            <w:noProof/>
            <w:webHidden/>
          </w:rPr>
        </w:r>
        <w:r w:rsidR="005515D9">
          <w:rPr>
            <w:noProof/>
            <w:webHidden/>
          </w:rPr>
          <w:fldChar w:fldCharType="separate"/>
        </w:r>
        <w:r w:rsidR="000F2887">
          <w:rPr>
            <w:noProof/>
            <w:webHidden/>
          </w:rPr>
          <w:t>40</w:t>
        </w:r>
        <w:r w:rsidR="005515D9">
          <w:rPr>
            <w:noProof/>
            <w:webHidden/>
          </w:rPr>
          <w:fldChar w:fldCharType="end"/>
        </w:r>
      </w:hyperlink>
    </w:p>
    <w:p w14:paraId="59C79FFF" w14:textId="5AE33503" w:rsidR="005515D9" w:rsidRDefault="00022B75">
      <w:pPr>
        <w:pStyle w:val="TableofFigures"/>
        <w:tabs>
          <w:tab w:val="right" w:leader="dot" w:pos="9016"/>
        </w:tabs>
        <w:rPr>
          <w:rFonts w:asciiTheme="minorHAnsi" w:eastAsiaTheme="minorEastAsia" w:hAnsiTheme="minorHAnsi" w:cstheme="minorBidi"/>
          <w:noProof/>
          <w:kern w:val="2"/>
          <w:sz w:val="22"/>
          <w:szCs w:val="22"/>
          <w:lang w:val="en-US"/>
          <w14:ligatures w14:val="standardContextual"/>
        </w:rPr>
      </w:pPr>
      <w:hyperlink w:anchor="_Toc151673227" w:history="1">
        <w:r w:rsidR="005515D9" w:rsidRPr="004A10AA">
          <w:rPr>
            <w:rStyle w:val="Hyperlink"/>
            <w:noProof/>
          </w:rPr>
          <w:t>Table 8: Assessment Guide</w:t>
        </w:r>
        <w:r w:rsidR="005515D9">
          <w:rPr>
            <w:noProof/>
            <w:webHidden/>
          </w:rPr>
          <w:tab/>
        </w:r>
        <w:r w:rsidR="005515D9">
          <w:rPr>
            <w:noProof/>
            <w:webHidden/>
          </w:rPr>
          <w:fldChar w:fldCharType="begin"/>
        </w:r>
        <w:r w:rsidR="005515D9">
          <w:rPr>
            <w:noProof/>
            <w:webHidden/>
          </w:rPr>
          <w:instrText xml:space="preserve"> PAGEREF _Toc151673227 \h </w:instrText>
        </w:r>
        <w:r w:rsidR="005515D9">
          <w:rPr>
            <w:noProof/>
            <w:webHidden/>
          </w:rPr>
        </w:r>
        <w:r w:rsidR="005515D9">
          <w:rPr>
            <w:noProof/>
            <w:webHidden/>
          </w:rPr>
          <w:fldChar w:fldCharType="separate"/>
        </w:r>
        <w:r w:rsidR="000F2887">
          <w:rPr>
            <w:noProof/>
            <w:webHidden/>
          </w:rPr>
          <w:t>52</w:t>
        </w:r>
        <w:r w:rsidR="005515D9">
          <w:rPr>
            <w:noProof/>
            <w:webHidden/>
          </w:rPr>
          <w:fldChar w:fldCharType="end"/>
        </w:r>
      </w:hyperlink>
    </w:p>
    <w:p w14:paraId="2E548C83" w14:textId="5A51DDF7" w:rsidR="000E144A" w:rsidRPr="005817B5" w:rsidRDefault="005515D9" w:rsidP="009D395F">
      <w:pPr>
        <w:pBdr>
          <w:top w:val="nil"/>
          <w:left w:val="nil"/>
          <w:bottom w:val="nil"/>
          <w:right w:val="nil"/>
          <w:between w:val="nil"/>
        </w:pBdr>
        <w:tabs>
          <w:tab w:val="right" w:pos="9016"/>
        </w:tabs>
        <w:rPr>
          <w:rFonts w:eastAsia="Calibri"/>
          <w:color w:val="000000"/>
        </w:rPr>
      </w:pPr>
      <w:r>
        <w:rPr>
          <w:rFonts w:eastAsia="Calibri"/>
          <w:color w:val="000000"/>
        </w:rPr>
        <w:fldChar w:fldCharType="end"/>
      </w:r>
    </w:p>
    <w:p w14:paraId="7C9F5374" w14:textId="77777777" w:rsidR="000E144A" w:rsidRPr="005817B5" w:rsidRDefault="00833190" w:rsidP="009D395F">
      <w:r w:rsidRPr="005817B5">
        <w:br w:type="page"/>
      </w:r>
    </w:p>
    <w:p w14:paraId="6B19F203" w14:textId="4A0DCB55" w:rsidR="00AB4123" w:rsidRPr="005817B5" w:rsidRDefault="009B6390" w:rsidP="009D395F">
      <w:pPr>
        <w:pStyle w:val="Heading1"/>
        <w:rPr>
          <w:sz w:val="24"/>
          <w:szCs w:val="24"/>
        </w:rPr>
      </w:pPr>
      <w:bookmarkStart w:id="6" w:name="_Toc151673259"/>
      <w:r w:rsidRPr="005817B5">
        <w:rPr>
          <w:sz w:val="24"/>
          <w:szCs w:val="24"/>
        </w:rPr>
        <w:lastRenderedPageBreak/>
        <w:t>List of Abbreviations</w:t>
      </w:r>
      <w:bookmarkEnd w:id="6"/>
    </w:p>
    <w:p w14:paraId="6F99C0D0" w14:textId="77777777" w:rsidR="00063458" w:rsidRPr="005817B5" w:rsidRDefault="00063458" w:rsidP="009D395F"/>
    <w:p w14:paraId="15E8D78D" w14:textId="20A1F4DF" w:rsidR="004A7F9A" w:rsidRPr="005817B5" w:rsidRDefault="004A7F9A" w:rsidP="009D395F">
      <w:r w:rsidRPr="005817B5">
        <w:t>API – Application Programming Interface</w:t>
      </w:r>
    </w:p>
    <w:p w14:paraId="6BC9C381" w14:textId="092DB5D5" w:rsidR="004A7F9A" w:rsidRPr="005817B5" w:rsidRDefault="004A7F9A" w:rsidP="009D395F">
      <w:r w:rsidRPr="005817B5">
        <w:t>ERD – Entity Relationship Diagram</w:t>
      </w:r>
    </w:p>
    <w:p w14:paraId="374763C3" w14:textId="1CCD9564" w:rsidR="00AB4123" w:rsidRPr="005817B5" w:rsidRDefault="009B6390" w:rsidP="009D395F">
      <w:r w:rsidRPr="005817B5">
        <w:t>ICC – International Cricket Council</w:t>
      </w:r>
    </w:p>
    <w:p w14:paraId="3B4818BF" w14:textId="155C3F47" w:rsidR="004A7F9A" w:rsidRDefault="004A7F9A" w:rsidP="009D395F">
      <w:r w:rsidRPr="005817B5">
        <w:t>IDE – Integrated Development Environment</w:t>
      </w:r>
    </w:p>
    <w:p w14:paraId="5D8FAD40" w14:textId="5B1B36C7" w:rsidR="00876CD1" w:rsidRPr="005817B5" w:rsidRDefault="00876CD1" w:rsidP="009D395F">
      <w:r>
        <w:t xml:space="preserve">NPCA – Nairobi Provincial </w:t>
      </w:r>
      <w:r w:rsidR="00CB5169">
        <w:t>Cricket Association</w:t>
      </w:r>
    </w:p>
    <w:p w14:paraId="60F380F9" w14:textId="2E603117" w:rsidR="00C10023" w:rsidRPr="005817B5" w:rsidRDefault="00C10023" w:rsidP="009D395F">
      <w:r w:rsidRPr="005817B5">
        <w:t>ODI – One Day Internationals</w:t>
      </w:r>
    </w:p>
    <w:p w14:paraId="4F3CB954" w14:textId="679EACFF" w:rsidR="004A7F9A" w:rsidRDefault="004A7F9A" w:rsidP="009D395F">
      <w:r w:rsidRPr="005817B5">
        <w:t>OOAD – Object Oriented Analysis and Design</w:t>
      </w:r>
    </w:p>
    <w:p w14:paraId="4E7413E6" w14:textId="14C1F5A2" w:rsidR="00E8783C" w:rsidRPr="005817B5" w:rsidRDefault="00E8783C" w:rsidP="009D395F">
      <w:r w:rsidRPr="005817B5">
        <w:t>SVR - Support Vector Regression</w:t>
      </w:r>
    </w:p>
    <w:p w14:paraId="2EA4BB84" w14:textId="352E609A" w:rsidR="00C10023" w:rsidRPr="005817B5" w:rsidRDefault="00DE1912" w:rsidP="009D395F">
      <w:r w:rsidRPr="005817B5">
        <w:t>T20 – TwentyTwenty Format</w:t>
      </w:r>
    </w:p>
    <w:p w14:paraId="2729A626" w14:textId="30C67777" w:rsidR="00DE1912" w:rsidRPr="005817B5" w:rsidRDefault="00DE1912" w:rsidP="009D395F">
      <w:r w:rsidRPr="005817B5">
        <w:t>T20I- TwentyTwenty International</w:t>
      </w:r>
    </w:p>
    <w:p w14:paraId="542B139E" w14:textId="7BD7B1D1" w:rsidR="007562E6" w:rsidRPr="005817B5" w:rsidRDefault="007562E6" w:rsidP="009D395F"/>
    <w:p w14:paraId="27A50CE0" w14:textId="77777777" w:rsidR="00C45FB7" w:rsidRPr="005817B5" w:rsidRDefault="00C45FB7" w:rsidP="009D395F"/>
    <w:p w14:paraId="2CD27154" w14:textId="77777777" w:rsidR="00AB4123" w:rsidRPr="005817B5" w:rsidRDefault="00AB4123" w:rsidP="009D395F">
      <w:pPr>
        <w:pStyle w:val="Heading1"/>
        <w:jc w:val="both"/>
        <w:rPr>
          <w:sz w:val="24"/>
          <w:szCs w:val="24"/>
        </w:rPr>
      </w:pPr>
    </w:p>
    <w:p w14:paraId="1632CE28" w14:textId="77777777" w:rsidR="00AB4123" w:rsidRPr="005817B5" w:rsidRDefault="00AB4123" w:rsidP="009D395F">
      <w:pPr>
        <w:pStyle w:val="Heading1"/>
        <w:jc w:val="both"/>
        <w:rPr>
          <w:sz w:val="24"/>
          <w:szCs w:val="24"/>
        </w:rPr>
      </w:pPr>
    </w:p>
    <w:p w14:paraId="5CDDFCA0" w14:textId="77777777" w:rsidR="00AB4123" w:rsidRPr="005817B5" w:rsidRDefault="00AB4123" w:rsidP="009D395F">
      <w:pPr>
        <w:pStyle w:val="Heading1"/>
        <w:jc w:val="both"/>
        <w:rPr>
          <w:sz w:val="24"/>
          <w:szCs w:val="24"/>
        </w:rPr>
      </w:pPr>
    </w:p>
    <w:p w14:paraId="41E7A522" w14:textId="77777777" w:rsidR="00AB4123" w:rsidRPr="005817B5" w:rsidRDefault="00AB4123" w:rsidP="009D395F">
      <w:pPr>
        <w:pStyle w:val="Heading1"/>
        <w:jc w:val="both"/>
        <w:rPr>
          <w:sz w:val="24"/>
          <w:szCs w:val="24"/>
        </w:rPr>
      </w:pPr>
    </w:p>
    <w:p w14:paraId="791CC1A2" w14:textId="77777777" w:rsidR="00AB4123" w:rsidRPr="005817B5" w:rsidRDefault="00AB4123" w:rsidP="009D395F">
      <w:pPr>
        <w:pStyle w:val="Heading1"/>
        <w:jc w:val="both"/>
        <w:rPr>
          <w:sz w:val="24"/>
          <w:szCs w:val="24"/>
        </w:rPr>
      </w:pPr>
    </w:p>
    <w:p w14:paraId="50F501AD" w14:textId="77777777" w:rsidR="00AB4123" w:rsidRPr="005817B5" w:rsidRDefault="00AB4123" w:rsidP="009D395F">
      <w:pPr>
        <w:pStyle w:val="Heading1"/>
        <w:jc w:val="both"/>
        <w:rPr>
          <w:sz w:val="24"/>
          <w:szCs w:val="24"/>
        </w:rPr>
      </w:pPr>
    </w:p>
    <w:p w14:paraId="6DCCA54D" w14:textId="77777777" w:rsidR="00AB4123" w:rsidRPr="005817B5" w:rsidRDefault="00AB4123" w:rsidP="009D395F">
      <w:pPr>
        <w:pStyle w:val="Heading1"/>
        <w:jc w:val="both"/>
        <w:rPr>
          <w:sz w:val="24"/>
          <w:szCs w:val="24"/>
        </w:rPr>
      </w:pPr>
    </w:p>
    <w:p w14:paraId="7C06F58A" w14:textId="77777777" w:rsidR="00AB4123" w:rsidRPr="005817B5" w:rsidRDefault="00AB4123" w:rsidP="009D395F">
      <w:pPr>
        <w:pStyle w:val="Heading1"/>
        <w:jc w:val="both"/>
        <w:rPr>
          <w:sz w:val="24"/>
          <w:szCs w:val="24"/>
        </w:rPr>
      </w:pPr>
    </w:p>
    <w:p w14:paraId="45226C55" w14:textId="77777777" w:rsidR="00AB4123" w:rsidRPr="005817B5" w:rsidRDefault="00AB4123" w:rsidP="009D395F">
      <w:pPr>
        <w:pStyle w:val="Heading1"/>
        <w:jc w:val="both"/>
        <w:rPr>
          <w:sz w:val="24"/>
          <w:szCs w:val="24"/>
        </w:rPr>
      </w:pPr>
    </w:p>
    <w:p w14:paraId="04E25560" w14:textId="77777777" w:rsidR="00AB4123" w:rsidRPr="005817B5" w:rsidRDefault="00AB4123" w:rsidP="009D395F">
      <w:pPr>
        <w:pStyle w:val="Heading1"/>
        <w:jc w:val="both"/>
        <w:rPr>
          <w:sz w:val="24"/>
          <w:szCs w:val="24"/>
        </w:rPr>
      </w:pPr>
    </w:p>
    <w:p w14:paraId="50D67E72" w14:textId="77777777" w:rsidR="00AB4123" w:rsidRPr="005817B5" w:rsidRDefault="00AB4123" w:rsidP="009D395F">
      <w:pPr>
        <w:pStyle w:val="Heading1"/>
        <w:jc w:val="both"/>
        <w:rPr>
          <w:sz w:val="24"/>
          <w:szCs w:val="24"/>
        </w:rPr>
      </w:pPr>
    </w:p>
    <w:p w14:paraId="3EBF2F2E" w14:textId="77777777" w:rsidR="00AB4123" w:rsidRPr="005817B5" w:rsidRDefault="00AB4123" w:rsidP="009D395F">
      <w:pPr>
        <w:pStyle w:val="Heading1"/>
        <w:jc w:val="both"/>
        <w:rPr>
          <w:sz w:val="24"/>
          <w:szCs w:val="24"/>
        </w:rPr>
      </w:pPr>
    </w:p>
    <w:p w14:paraId="575FC1C7" w14:textId="77777777" w:rsidR="00AB4123" w:rsidRPr="005817B5" w:rsidRDefault="00AB4123" w:rsidP="009D395F">
      <w:pPr>
        <w:pStyle w:val="Heading1"/>
        <w:jc w:val="both"/>
        <w:rPr>
          <w:sz w:val="24"/>
          <w:szCs w:val="24"/>
        </w:rPr>
      </w:pPr>
    </w:p>
    <w:p w14:paraId="1A89663B" w14:textId="77777777" w:rsidR="00AB4123" w:rsidRPr="005817B5" w:rsidRDefault="00AB4123" w:rsidP="009D395F">
      <w:pPr>
        <w:pStyle w:val="Heading1"/>
        <w:jc w:val="both"/>
        <w:rPr>
          <w:sz w:val="24"/>
          <w:szCs w:val="24"/>
        </w:rPr>
      </w:pPr>
    </w:p>
    <w:p w14:paraId="089C070E" w14:textId="77777777" w:rsidR="00AB4123" w:rsidRPr="005817B5" w:rsidRDefault="00AB4123" w:rsidP="009D395F">
      <w:pPr>
        <w:pStyle w:val="Heading1"/>
        <w:jc w:val="both"/>
        <w:rPr>
          <w:sz w:val="24"/>
          <w:szCs w:val="24"/>
        </w:rPr>
      </w:pPr>
    </w:p>
    <w:p w14:paraId="50B5E71E" w14:textId="77777777" w:rsidR="00AB4123" w:rsidRPr="005817B5" w:rsidRDefault="00AB4123" w:rsidP="009D395F">
      <w:pPr>
        <w:pStyle w:val="Heading1"/>
        <w:jc w:val="both"/>
        <w:rPr>
          <w:sz w:val="24"/>
          <w:szCs w:val="24"/>
        </w:rPr>
      </w:pPr>
    </w:p>
    <w:p w14:paraId="09C919F8" w14:textId="77777777" w:rsidR="00AB4123" w:rsidRDefault="00AB4123" w:rsidP="009D395F">
      <w:pPr>
        <w:pStyle w:val="Heading1"/>
        <w:jc w:val="both"/>
        <w:rPr>
          <w:sz w:val="24"/>
          <w:szCs w:val="24"/>
        </w:rPr>
      </w:pPr>
    </w:p>
    <w:p w14:paraId="41E2083E" w14:textId="77777777" w:rsidR="00E8783C" w:rsidRPr="00E8783C" w:rsidRDefault="00E8783C" w:rsidP="00E8783C"/>
    <w:p w14:paraId="31FA0A9B" w14:textId="77777777" w:rsidR="00AB4123" w:rsidRPr="005817B5" w:rsidRDefault="00AB4123" w:rsidP="009D395F">
      <w:pPr>
        <w:pStyle w:val="Heading1"/>
        <w:jc w:val="both"/>
        <w:rPr>
          <w:sz w:val="24"/>
          <w:szCs w:val="24"/>
        </w:rPr>
      </w:pPr>
    </w:p>
    <w:p w14:paraId="777CCE00" w14:textId="77777777" w:rsidR="00AB4123" w:rsidRPr="005817B5" w:rsidRDefault="00AB4123" w:rsidP="009D395F">
      <w:pPr>
        <w:pStyle w:val="Heading1"/>
        <w:ind w:left="0" w:firstLine="0"/>
        <w:jc w:val="both"/>
        <w:rPr>
          <w:sz w:val="24"/>
          <w:szCs w:val="24"/>
        </w:rPr>
      </w:pPr>
    </w:p>
    <w:p w14:paraId="07518F7E" w14:textId="6D2675A9" w:rsidR="000E144A" w:rsidRPr="005817B5" w:rsidRDefault="00833190" w:rsidP="009D395F">
      <w:pPr>
        <w:pStyle w:val="Heading1"/>
        <w:rPr>
          <w:sz w:val="24"/>
          <w:szCs w:val="24"/>
        </w:rPr>
      </w:pPr>
      <w:bookmarkStart w:id="7" w:name="_Toc151673260"/>
      <w:r w:rsidRPr="005817B5">
        <w:rPr>
          <w:sz w:val="24"/>
          <w:szCs w:val="24"/>
        </w:rPr>
        <w:lastRenderedPageBreak/>
        <w:t>Acknowledgements</w:t>
      </w:r>
      <w:bookmarkEnd w:id="7"/>
    </w:p>
    <w:p w14:paraId="7FADFB8B" w14:textId="77777777" w:rsidR="00063458" w:rsidRPr="005817B5" w:rsidRDefault="00063458" w:rsidP="009D395F"/>
    <w:p w14:paraId="3E7F2E8B" w14:textId="5DEBE5BB" w:rsidR="00037341" w:rsidRPr="005817B5" w:rsidRDefault="00037341" w:rsidP="009D395F">
      <w:pPr>
        <w:ind w:left="-5"/>
      </w:pPr>
      <w:r w:rsidRPr="005817B5">
        <w:t xml:space="preserve">As a </w:t>
      </w:r>
      <w:r w:rsidR="00E4672D" w:rsidRPr="005817B5">
        <w:t>student</w:t>
      </w:r>
      <w:r w:rsidRPr="005817B5">
        <w:t xml:space="preserve">, </w:t>
      </w:r>
      <w:r w:rsidR="00E4672D" w:rsidRPr="005817B5">
        <w:t>I am</w:t>
      </w:r>
      <w:r w:rsidRPr="005817B5">
        <w:t xml:space="preserve"> overwhelmed with the help and support that </w:t>
      </w:r>
      <w:r w:rsidR="00E4672D" w:rsidRPr="005817B5">
        <w:t>I</w:t>
      </w:r>
      <w:r w:rsidRPr="005817B5">
        <w:t xml:space="preserve"> received in the process of creating this </w:t>
      </w:r>
      <w:r w:rsidR="0097715C">
        <w:t>documentation</w:t>
      </w:r>
      <w:r w:rsidRPr="005817B5">
        <w:t xml:space="preserve">, especially from </w:t>
      </w:r>
      <w:r w:rsidR="00E4672D" w:rsidRPr="005817B5">
        <w:t>my</w:t>
      </w:r>
      <w:r w:rsidRPr="005817B5">
        <w:t xml:space="preserve"> supervisor Mr. </w:t>
      </w:r>
      <w:r w:rsidR="00E4672D" w:rsidRPr="005817B5">
        <w:t xml:space="preserve">Kelvin Kibunja </w:t>
      </w:r>
      <w:r w:rsidRPr="005817B5">
        <w:t xml:space="preserve">as well as the unit lecturer </w:t>
      </w:r>
      <w:r w:rsidR="00E4672D" w:rsidRPr="005817B5">
        <w:t>Mr.</w:t>
      </w:r>
      <w:r w:rsidR="003C335F" w:rsidRPr="005817B5">
        <w:t xml:space="preserve"> </w:t>
      </w:r>
      <w:r w:rsidR="00E4672D" w:rsidRPr="005817B5">
        <w:t xml:space="preserve">Titus </w:t>
      </w:r>
      <w:r w:rsidR="00F27C9C" w:rsidRPr="005817B5">
        <w:rPr>
          <w:color w:val="3C4043"/>
          <w:spacing w:val="4"/>
          <w:shd w:val="clear" w:color="auto" w:fill="FFFFFF"/>
        </w:rPr>
        <w:t xml:space="preserve">Kipkosgei </w:t>
      </w:r>
      <w:r w:rsidRPr="005817B5">
        <w:t xml:space="preserve">who upon approach at any given time have helped us with appropriate response that enabled </w:t>
      </w:r>
      <w:r w:rsidR="00F27C9C" w:rsidRPr="005817B5">
        <w:t>me</w:t>
      </w:r>
      <w:r w:rsidRPr="005817B5">
        <w:t xml:space="preserve"> to finish </w:t>
      </w:r>
      <w:r w:rsidR="00F27C9C" w:rsidRPr="005817B5">
        <w:t>my</w:t>
      </w:r>
      <w:r w:rsidRPr="005817B5">
        <w:t xml:space="preserve"> </w:t>
      </w:r>
      <w:r w:rsidR="0097715C">
        <w:t>documentation</w:t>
      </w:r>
      <w:r w:rsidRPr="005817B5">
        <w:t xml:space="preserve"> document well before the deadline.</w:t>
      </w:r>
    </w:p>
    <w:p w14:paraId="30295919" w14:textId="5A03FCB9" w:rsidR="00037341" w:rsidRPr="005817B5" w:rsidRDefault="00037341" w:rsidP="009D395F">
      <w:pPr>
        <w:ind w:left="-5"/>
      </w:pPr>
      <w:r w:rsidRPr="005817B5">
        <w:t xml:space="preserve">Moreover, </w:t>
      </w:r>
      <w:r w:rsidR="00F27C9C" w:rsidRPr="005817B5">
        <w:t>I</w:t>
      </w:r>
      <w:r w:rsidRPr="005817B5">
        <w:t xml:space="preserve"> would like to thank Strathmore University and the School of Computing and Engineering Sciences which allowed </w:t>
      </w:r>
      <w:r w:rsidR="00F27C9C" w:rsidRPr="005817B5">
        <w:t>me</w:t>
      </w:r>
      <w:r w:rsidRPr="005817B5">
        <w:t xml:space="preserve"> to express the skills and knowledge to come up with a system that could benefit the society.</w:t>
      </w:r>
    </w:p>
    <w:p w14:paraId="30E2E2D1" w14:textId="77777777" w:rsidR="007C2A02" w:rsidRPr="005817B5" w:rsidRDefault="007C2A02" w:rsidP="009D395F">
      <w:pPr>
        <w:ind w:left="-5"/>
      </w:pPr>
    </w:p>
    <w:p w14:paraId="3D4BDC50" w14:textId="4C458384" w:rsidR="00037341" w:rsidRPr="005817B5" w:rsidRDefault="00037341" w:rsidP="009D395F">
      <w:pPr>
        <w:ind w:left="-5"/>
      </w:pPr>
      <w:r w:rsidRPr="005817B5">
        <w:t xml:space="preserve">Lastly, there was no viable way of completing the </w:t>
      </w:r>
      <w:r w:rsidR="0097715C">
        <w:t>documentation</w:t>
      </w:r>
      <w:r w:rsidRPr="005817B5">
        <w:t xml:space="preserve"> document without the grace of God who gave </w:t>
      </w:r>
      <w:r w:rsidR="00F27C9C" w:rsidRPr="005817B5">
        <w:t>me</w:t>
      </w:r>
      <w:r w:rsidRPr="005817B5">
        <w:t xml:space="preserve"> very supportive parents and guided </w:t>
      </w:r>
      <w:r w:rsidR="00F27C9C" w:rsidRPr="005817B5">
        <w:t>me</w:t>
      </w:r>
      <w:r w:rsidRPr="005817B5">
        <w:t xml:space="preserve"> wherever needed despite running under busy schedules and gave </w:t>
      </w:r>
      <w:r w:rsidR="00F27C9C" w:rsidRPr="005817B5">
        <w:t>me</w:t>
      </w:r>
      <w:r w:rsidRPr="005817B5">
        <w:t xml:space="preserve"> ideas to make </w:t>
      </w:r>
      <w:r w:rsidR="00F27C9C" w:rsidRPr="005817B5">
        <w:t>my</w:t>
      </w:r>
      <w:r w:rsidRPr="005817B5">
        <w:t xml:space="preserve"> project unique</w:t>
      </w:r>
      <w:r w:rsidR="00F27C9C" w:rsidRPr="005817B5">
        <w:t>. F</w:t>
      </w:r>
      <w:r w:rsidRPr="005817B5">
        <w:t>inally, wanted to sincerely thank any other supporter that has unintentionally been left out in the acknowledgment.</w:t>
      </w:r>
    </w:p>
    <w:p w14:paraId="5EFA7C1C" w14:textId="77777777" w:rsidR="000E144A" w:rsidRPr="005817B5" w:rsidRDefault="00833190" w:rsidP="009D395F">
      <w:pPr>
        <w:sectPr w:rsidR="000E144A" w:rsidRPr="005817B5" w:rsidSect="00790BA6">
          <w:footerReference w:type="default" r:id="rId29"/>
          <w:footerReference w:type="first" r:id="rId30"/>
          <w:pgSz w:w="11906" w:h="16838"/>
          <w:pgMar w:top="1440" w:right="1440" w:bottom="1440" w:left="1440" w:header="709" w:footer="709" w:gutter="0"/>
          <w:pgNumType w:fmt="lowerRoman" w:start="1"/>
          <w:cols w:space="720"/>
          <w:titlePg/>
        </w:sectPr>
      </w:pPr>
      <w:r w:rsidRPr="005817B5">
        <w:br w:type="page"/>
      </w:r>
    </w:p>
    <w:p w14:paraId="4A7825DF" w14:textId="474E45A2" w:rsidR="000E144A" w:rsidRPr="005817B5" w:rsidRDefault="00233CF7" w:rsidP="009D395F">
      <w:pPr>
        <w:pStyle w:val="Heading1"/>
        <w:ind w:left="0" w:firstLine="0"/>
        <w:rPr>
          <w:sz w:val="24"/>
          <w:szCs w:val="24"/>
        </w:rPr>
      </w:pPr>
      <w:bookmarkStart w:id="8" w:name="_Toc151673261"/>
      <w:r w:rsidRPr="005817B5">
        <w:rPr>
          <w:sz w:val="24"/>
          <w:szCs w:val="24"/>
        </w:rPr>
        <w:lastRenderedPageBreak/>
        <w:t xml:space="preserve">Chapter 1: </w:t>
      </w:r>
      <w:r w:rsidR="00833190" w:rsidRPr="005817B5">
        <w:rPr>
          <w:sz w:val="24"/>
          <w:szCs w:val="24"/>
        </w:rPr>
        <w:t>Introduction</w:t>
      </w:r>
      <w:bookmarkEnd w:id="8"/>
    </w:p>
    <w:p w14:paraId="7E51C4D5" w14:textId="77777777" w:rsidR="000E144A" w:rsidRPr="005817B5" w:rsidRDefault="00833190" w:rsidP="009D395F">
      <w:pPr>
        <w:pStyle w:val="Heading2"/>
        <w:numPr>
          <w:ilvl w:val="1"/>
          <w:numId w:val="2"/>
        </w:numPr>
        <w:jc w:val="both"/>
      </w:pPr>
      <w:bookmarkStart w:id="9" w:name="_Toc151673262"/>
      <w:r w:rsidRPr="005817B5">
        <w:t>Background</w:t>
      </w:r>
      <w:bookmarkEnd w:id="9"/>
    </w:p>
    <w:p w14:paraId="18636973" w14:textId="7E2DD1C6" w:rsidR="0041388A" w:rsidRPr="005817B5" w:rsidRDefault="00833190" w:rsidP="009D395F">
      <w:pPr>
        <w:shd w:val="clear" w:color="auto" w:fill="FFFFFF"/>
        <w:spacing w:before="240" w:after="240"/>
        <w:rPr>
          <w:rFonts w:eastAsia="Arial"/>
        </w:rPr>
      </w:pPr>
      <w:r w:rsidRPr="005817B5">
        <w:rPr>
          <w:rFonts w:eastAsia="Arial"/>
        </w:rPr>
        <w:t>Kenya, a cricket playing country that had all the eyes of the best cricket playing countries.</w:t>
      </w:r>
      <w:r w:rsidR="000678D1" w:rsidRPr="005817B5">
        <w:rPr>
          <w:rFonts w:eastAsia="Arial"/>
        </w:rPr>
        <w:t xml:space="preserve"> </w:t>
      </w:r>
      <w:r w:rsidRPr="005817B5">
        <w:rPr>
          <w:rFonts w:eastAsia="Arial"/>
        </w:rPr>
        <w:t xml:space="preserve">In the 1980’s Kenya had seen growth in the game, such that the ICC (International Cricket Council) had so much faith in the country that they chose </w:t>
      </w:r>
      <w:r w:rsidR="000678D1" w:rsidRPr="005817B5">
        <w:rPr>
          <w:rFonts w:eastAsia="Arial"/>
        </w:rPr>
        <w:t>Kenya</w:t>
      </w:r>
      <w:r w:rsidRPr="005817B5">
        <w:rPr>
          <w:rFonts w:eastAsia="Arial"/>
        </w:rPr>
        <w:t xml:space="preserve"> to host a World cup trophy in 1996 where Kenya managed to turn out as runners up</w:t>
      </w:r>
      <w:r w:rsidR="00A526E8" w:rsidRPr="005817B5">
        <w:rPr>
          <w:rFonts w:eastAsia="Arial"/>
        </w:rPr>
        <w:fldChar w:fldCharType="begin"/>
      </w:r>
      <w:r w:rsidR="00A526E8" w:rsidRPr="005817B5">
        <w:rPr>
          <w:rFonts w:eastAsia="Arial"/>
        </w:rPr>
        <w:instrText xml:space="preserve"> ADDIN ZOTERO_ITEM CSL_CITATION {"citationID":"7y9DwMIY","properties":{"formattedCitation":"(Roberts, 2019)","plainCitation":"(Roberts, 2019)","noteIndex":0},"citationItems":[{"id":24,"uris":["http://zotero.org/users/local/gnHNOUUS/items/5HTZGQ7Y"],"itemData":{"id":24,"type":"book","abstract":"A corker cricket book for longtime fans and rookies alike—a history of each of the eleven World Cup tournaments, including in-depth statistics.   The Cricket World Cup is one of the most watched global sporting events and its celebrated history consumes fans around the world. Now, each of the eleven tournaments has been written up to include records of matches and individual performances, as well as a brief setting of the scene. Clear and concise, these chapters include the relevant statistics (highest and lowest totals, match aggregates, highest partnerships, top individual batting and bowling performances and biggest and smallest victory margins, etc.). Quirky findings such as the lowest team total to include a century partnership, birthday performances, most batsmen bowled out in an innings, as well as many more, are revealed in the miscellany section, and are sure to delight cricket lovers. A History &amp; Guide to the Cricket World Cup is informative, factual and engaging, making it the perfect companion for fans.","ISBN":"978-1-5267-5362-5","language":"en","note":"Google-Books-ID: uE8IEAAAQBAJ","number-of-pages":"186","publisher":"Pen and Sword","source":"Google Books","title":"A History &amp; Guide to the Cricket World Cup","author":[{"family":"Roberts","given":"Andrew"}],"issued":{"date-parts":[["2019",1,30]]}}}],"schema":"https://github.com/citation-style-language/schema/raw/master/csl-citation.json"} </w:instrText>
      </w:r>
      <w:r w:rsidR="00A526E8" w:rsidRPr="005817B5">
        <w:rPr>
          <w:rFonts w:eastAsia="Arial"/>
        </w:rPr>
        <w:fldChar w:fldCharType="separate"/>
      </w:r>
      <w:r w:rsidR="00E30EF6" w:rsidRPr="005817B5">
        <w:rPr>
          <w:rFonts w:eastAsia="Arial"/>
        </w:rPr>
        <w:t>(Roberts, 2019)</w:t>
      </w:r>
      <w:r w:rsidR="00A526E8" w:rsidRPr="005817B5">
        <w:rPr>
          <w:rFonts w:eastAsia="Arial"/>
        </w:rPr>
        <w:fldChar w:fldCharType="end"/>
      </w:r>
      <w:r w:rsidRPr="005817B5">
        <w:rPr>
          <w:rFonts w:eastAsia="Arial"/>
        </w:rPr>
        <w:t>. Also, a World Cup knockout tournament in 2000’s which is a big thing in cricket as the ICC wanted Kenya to gain for attraction and funds to develop the game in the country</w:t>
      </w:r>
      <w:r w:rsidR="00A90543" w:rsidRPr="005817B5">
        <w:rPr>
          <w:rFonts w:eastAsia="Arial"/>
        </w:rPr>
        <w:fldChar w:fldCharType="begin"/>
      </w:r>
      <w:r w:rsidR="001878DD">
        <w:rPr>
          <w:rFonts w:eastAsia="Arial"/>
        </w:rPr>
        <w:instrText xml:space="preserve"> ADDIN ZOTERO_ITEM CSL_CITATION {"citationID":"s7lK7lEK","properties":{"formattedCitation":"(Sen, 2018)","plainCitation":"(Sen, 2018)","noteIndex":0},"citationItems":[{"id":"xjpdIrjq/TKY4YRZI","uris":["http://zotero.org/users/local/gnHNOUUS/items/AVX5SWFL"],"itemData":{"id":11,"type":"webpage","abstract":"Kenya’s exploits in the 2003 Cricket World Cup.","language":"en-in","title":"World Cup 2003 - Rise of Kenya","URL":"https://www.sportskeeda.com/cricket/world-cup-2003-rise-of-kenya","author":[{"family":"Sen","given":"Nilanjan"}],"accessed":{"date-parts":[["2023",11,14]]},"issued":{"date-parts":[["2018",8,25]]}}}],"schema":"https://github.com/citation-style-language/schema/raw/master/csl-citation.json"} </w:instrText>
      </w:r>
      <w:r w:rsidR="00A90543" w:rsidRPr="005817B5">
        <w:rPr>
          <w:rFonts w:eastAsia="Arial"/>
        </w:rPr>
        <w:fldChar w:fldCharType="separate"/>
      </w:r>
      <w:r w:rsidR="00E30EF6" w:rsidRPr="005817B5">
        <w:rPr>
          <w:rFonts w:eastAsia="Arial"/>
        </w:rPr>
        <w:t>(Sen, 2018)</w:t>
      </w:r>
      <w:r w:rsidR="00A90543" w:rsidRPr="005817B5">
        <w:rPr>
          <w:rFonts w:eastAsia="Arial"/>
        </w:rPr>
        <w:fldChar w:fldCharType="end"/>
      </w:r>
      <w:r w:rsidR="00AA2B6B" w:rsidRPr="005817B5">
        <w:rPr>
          <w:rFonts w:eastAsia="Arial"/>
        </w:rPr>
        <w:t>.</w:t>
      </w:r>
      <w:r w:rsidRPr="005817B5">
        <w:rPr>
          <w:rFonts w:eastAsia="Arial"/>
        </w:rPr>
        <w:t xml:space="preserve"> </w:t>
      </w:r>
    </w:p>
    <w:p w14:paraId="21F92401" w14:textId="657B6E28" w:rsidR="000E144A" w:rsidRPr="005817B5" w:rsidRDefault="00833190" w:rsidP="009D395F">
      <w:pPr>
        <w:shd w:val="clear" w:color="auto" w:fill="FFFFFF"/>
        <w:spacing w:before="240" w:after="240"/>
        <w:rPr>
          <w:rFonts w:eastAsia="Arial"/>
        </w:rPr>
      </w:pPr>
      <w:r w:rsidRPr="005817B5">
        <w:rPr>
          <w:rFonts w:eastAsia="Arial"/>
        </w:rPr>
        <w:t xml:space="preserve">Moreover, in 2003 which </w:t>
      </w:r>
      <w:r w:rsidR="00734B69">
        <w:rPr>
          <w:rFonts w:eastAsia="Arial"/>
        </w:rPr>
        <w:t>wa</w:t>
      </w:r>
      <w:r w:rsidRPr="005817B5">
        <w:rPr>
          <w:rFonts w:eastAsia="Arial"/>
        </w:rPr>
        <w:t>s Kenya’s dream year till date where Kenya managed to qualify for the final events</w:t>
      </w:r>
      <w:r w:rsidR="00542F1A" w:rsidRPr="005817B5">
        <w:rPr>
          <w:rFonts w:eastAsia="Arial"/>
        </w:rPr>
        <w:fldChar w:fldCharType="begin"/>
      </w:r>
      <w:r w:rsidR="00542F1A" w:rsidRPr="005817B5">
        <w:rPr>
          <w:rFonts w:eastAsia="Arial"/>
        </w:rPr>
        <w:instrText xml:space="preserve"> ADDIN ZOTERO_ITEM CSL_CITATION {"citationID":"O1IHjuVY","properties":{"formattedCitation":"(Matongera, 2021)","plainCitation":"(Matongera, 2021)","noteIndex":0},"citationItems":[{"id":26,"uris":["http://zotero.org/users/local/gnHNOUUS/items/YRDE25QN"],"itemData":{"id":26,"type":"article-journal","abstract":"Sports tourism is recognised to be a fast-growing sector in the tourism industry. The current fiscal crisis and poorly performing economies have brought renewed attention to tourism particularly its sports as a tool that could help revive economic growth in Africa. The trend in the performances of sports tourism in Africa i.e. the 1995 Rugby World Cup, 2003 ICC Cricket World Cup, 2010 FIFA World Cup and recently the 2021 AFCON tournament in the last decade, have shown the importance of the sector to the continent’s economy. Hence there is a strong belief that sports tourism has great potential to significantly contribute to Africa’s infrastructure and economic development. The research explores strategies to facilitate sports tourism participation in Africa, with specific references to South Africa’s football club Mamelodi Sundowns and Kenya’s Machakos county as its case studies. While there are other case studies such as Gabon, Cameroon and Morocco, Machakos County and South Africa’s F.C Mamelodi Sundowns appeared as the stand-out cases for the research given challenges each faced such as lack of finances and poor management respectively. The study used a mixed-methods research approach to obtain the key factors, followed by the two mentioned case studies, to propose steps towards sports tourism success against the backdrop of the underlying challenges faced by sports tourism in Africa such as political instability, travel constraints, lack of infrastructure and safety and security issues. The research makes the argument for African countries to adopt a long-term or a more sustainable strategy towards sports tourism rather than the common short-term strategy of seeking to lure megaevents and fast-track development in order to catch up to developed countries. African countries pursuing sports tourism should also be guided by the principle of Africa following its own discourse of infrastructural and economic development, a point that also has bearing on the definition of sports tourism itself as will be demonstrated.","language":"en","license":"© 2022 University of Pretoria. All rights reserved. The copyright in this work vests in the University of Pretoria. No part of this work may be reproduced or transmitted in any form or by any means, without the prior written permission of the University of Pretoria.","note":"Accepted: 2022-02-21T13:48:56Z\npublisher: University of Pretoria","source":"repository.up.ac.za","title":"Sports Tourism : A proposal for economic and infrastructural development in Africa","title-short":"Sports Tourism","URL":"https://repository.up.ac.za/handle/2263/84093","author":[{"family":"Matongera","given":"Tanaka"}],"accessed":{"date-parts":[["2023",11,14]]},"issued":{"date-parts":[["2021"]]}}}],"schema":"https://github.com/citation-style-language/schema/raw/master/csl-citation.json"} </w:instrText>
      </w:r>
      <w:r w:rsidR="00542F1A" w:rsidRPr="005817B5">
        <w:rPr>
          <w:rFonts w:eastAsia="Arial"/>
        </w:rPr>
        <w:fldChar w:fldCharType="separate"/>
      </w:r>
      <w:r w:rsidR="00E30EF6" w:rsidRPr="005817B5">
        <w:rPr>
          <w:rFonts w:eastAsia="Arial"/>
        </w:rPr>
        <w:t>(Matongera, 2021)</w:t>
      </w:r>
      <w:r w:rsidR="00542F1A" w:rsidRPr="005817B5">
        <w:rPr>
          <w:rFonts w:eastAsia="Arial"/>
        </w:rPr>
        <w:fldChar w:fldCharType="end"/>
      </w:r>
      <w:r w:rsidRPr="005817B5">
        <w:rPr>
          <w:rFonts w:eastAsia="Arial"/>
        </w:rPr>
        <w:t xml:space="preserve">. In this process Kenya managed to beat the strongest teams of that time, namely the West </w:t>
      </w:r>
      <w:r w:rsidR="000678D1" w:rsidRPr="005817B5">
        <w:rPr>
          <w:rFonts w:eastAsia="Arial"/>
        </w:rPr>
        <w:t>Indies (</w:t>
      </w:r>
      <w:r w:rsidRPr="005817B5">
        <w:rPr>
          <w:rFonts w:eastAsia="Arial"/>
        </w:rPr>
        <w:t xml:space="preserve">which shocked the whole world), India and Sri-Lanka. However, after 2003 is when Kenya started to see the decline that it lost quite a few consecutive games till 2011 where ICC then had to snatch away the ODI status of the country </w:t>
      </w:r>
      <w:r w:rsidR="00D24A50" w:rsidRPr="005817B5">
        <w:rPr>
          <w:rFonts w:eastAsia="Arial"/>
        </w:rPr>
        <w:fldChar w:fldCharType="begin"/>
      </w:r>
      <w:r w:rsidR="00D24A50" w:rsidRPr="005817B5">
        <w:rPr>
          <w:rFonts w:eastAsia="Arial"/>
        </w:rPr>
        <w:instrText xml:space="preserve"> ADDIN ZOTERO_ITEM CSL_CITATION {"citationID":"wFCVTaD3","properties":{"formattedCitation":"(Gemmell, 2013)","plainCitation":"(Gemmell, 2013)","noteIndex":0},"citationItems":[{"id":28,"uris":["http://zotero.org/users/local/gnHNOUUS/items/AA856KI9"],"itemData":{"id":28,"type":"article-journal","container-title":"Sport in Society","DOI":"10.1080/17430437.2012.762296","ISSN":"1743-0437","issue":"1","note":"publisher: Routledge\n_eprint: https://doi.org/10.1080/17430437.2012.762296","page":"1-4","source":"Taylor and Francis+NEJM","title":"Reflections on World Cup 2011","volume":"16","author":[{"family":"Gemmell","given":"Jon"}],"issued":{"date-parts":[["2013",1,1]]}}}],"schema":"https://github.com/citation-style-language/schema/raw/master/csl-citation.json"} </w:instrText>
      </w:r>
      <w:r w:rsidR="00D24A50" w:rsidRPr="005817B5">
        <w:rPr>
          <w:rFonts w:eastAsia="Arial"/>
        </w:rPr>
        <w:fldChar w:fldCharType="separate"/>
      </w:r>
      <w:r w:rsidR="00E30EF6" w:rsidRPr="005817B5">
        <w:rPr>
          <w:rFonts w:eastAsia="Arial"/>
        </w:rPr>
        <w:t>(Gemmell, 2013)</w:t>
      </w:r>
      <w:r w:rsidR="00D24A50" w:rsidRPr="005817B5">
        <w:rPr>
          <w:rFonts w:eastAsia="Arial"/>
        </w:rPr>
        <w:fldChar w:fldCharType="end"/>
      </w:r>
      <w:r w:rsidRPr="005817B5">
        <w:rPr>
          <w:rFonts w:eastAsia="Arial"/>
        </w:rPr>
        <w:t>which made Kenya to pass through qualifiers which till date they have not even been able to qualify to get a spot in the world cup</w:t>
      </w:r>
      <w:r w:rsidR="006421EA" w:rsidRPr="005817B5">
        <w:rPr>
          <w:rFonts w:eastAsia="Arial"/>
        </w:rPr>
        <w:fldChar w:fldCharType="begin"/>
      </w:r>
      <w:r w:rsidR="006421EA" w:rsidRPr="005817B5">
        <w:rPr>
          <w:rFonts w:eastAsia="Arial"/>
        </w:rPr>
        <w:instrText xml:space="preserve"> ADDIN ZOTERO_ITEM CSL_CITATION {"citationID":"dsxgQ9VN","properties":{"formattedCitation":"(Stoddart, 2017)","plainCitation":"(Stoddart, 2017)","noteIndex":0},"citationItems":[{"id":30,"uris":["http://zotero.org/users/local/gnHNOUUS/items/SWGUDDMH"],"itemData":{"id":30,"type":"chapter","abstract":"The cultural landscape of cricket alone signifies the game's centrality in both imperial and post-colonial social construction. Implicit in the term 'cultural landscape' is the idea that cricket everywhere goes along with art, literature, music, scholarship, religion, industry, business, commerce and politics to produce a distinctive representation of a country or nation state. In cities around the world 'the cricket ground' is a shorthand reference to a site where, regularly, thousands of people gather to participate in civic ritual. For most cricketing nations, the first development stage was completed by an official test victory over England, the 'Home' of cricket and social development alike. South Africa was excluded from the cricket world for a long time, was reintroduced over-quickly after the restoration of democracy in the form of President Mandela and, after brief initial success, had to begin rebuilding.","container-title":"The imperial game","ISBN":"978-1-5261-2382-4","language":"en_US","note":"section: The imperial game","page":"150-166","publisher":"Manchester University Press","source":"www.manchesterhive.com","title":"At the end of the day’s play: Reflections on cricket, culture and meaning","title-short":"At the end of the day’s play","URL":"https://www.manchesterhive.com/display/9781526123824/9781526123824.00013.xml","author":[{"family":"Stoddart","given":"Brian"}],"accessed":{"date-parts":[["2023",11,14]]},"issued":{"date-parts":[["2017",3,1]]}}}],"schema":"https://github.com/citation-style-language/schema/raw/master/csl-citation.json"} </w:instrText>
      </w:r>
      <w:r w:rsidR="006421EA" w:rsidRPr="005817B5">
        <w:rPr>
          <w:rFonts w:eastAsia="Arial"/>
        </w:rPr>
        <w:fldChar w:fldCharType="separate"/>
      </w:r>
      <w:r w:rsidR="00E30EF6" w:rsidRPr="005817B5">
        <w:rPr>
          <w:rFonts w:eastAsia="Arial"/>
        </w:rPr>
        <w:t>(Stoddart, 2017)</w:t>
      </w:r>
      <w:r w:rsidR="006421EA" w:rsidRPr="005817B5">
        <w:rPr>
          <w:rFonts w:eastAsia="Arial"/>
        </w:rPr>
        <w:fldChar w:fldCharType="end"/>
      </w:r>
      <w:r w:rsidRPr="005817B5">
        <w:rPr>
          <w:rFonts w:eastAsia="Arial"/>
        </w:rPr>
        <w:t>.</w:t>
      </w:r>
    </w:p>
    <w:p w14:paraId="507D24D7" w14:textId="694F1B0F" w:rsidR="00A52D23" w:rsidRPr="005817B5" w:rsidRDefault="006B1EDF" w:rsidP="009D395F">
      <w:pPr>
        <w:shd w:val="clear" w:color="auto" w:fill="FFFFFF"/>
        <w:spacing w:before="240" w:after="240"/>
      </w:pPr>
      <w:r w:rsidRPr="005817B5">
        <w:t>Currently</w:t>
      </w:r>
      <w:r w:rsidR="00111E2E" w:rsidRPr="005817B5">
        <w:t xml:space="preserve">, there are many players in the country who want to play Cricket as a </w:t>
      </w:r>
      <w:r w:rsidR="001F066F" w:rsidRPr="005817B5">
        <w:t>profession</w:t>
      </w:r>
      <w:r w:rsidR="00111E2E" w:rsidRPr="005817B5">
        <w:t xml:space="preserve"> </w:t>
      </w:r>
      <w:r w:rsidR="001F066F" w:rsidRPr="005817B5">
        <w:t xml:space="preserve">but due to </w:t>
      </w:r>
      <w:r w:rsidR="00E95B1A" w:rsidRPr="005817B5">
        <w:t>less scope</w:t>
      </w:r>
      <w:r w:rsidR="00140BD3" w:rsidRPr="005817B5">
        <w:t xml:space="preserve">, corruption, poor management, and </w:t>
      </w:r>
      <w:r w:rsidR="00881C74" w:rsidRPr="005817B5">
        <w:t>outdated technology</w:t>
      </w:r>
      <w:r w:rsidR="00E95B1A" w:rsidRPr="005817B5">
        <w:t xml:space="preserve"> in the country for cricket the players </w:t>
      </w:r>
      <w:r w:rsidR="00725CF8" w:rsidRPr="005817B5">
        <w:t xml:space="preserve">opt to choose for other occupations for better pay and better opportunities and play cricket as a hobby on the </w:t>
      </w:r>
      <w:r w:rsidR="005C4346" w:rsidRPr="005817B5">
        <w:t>side (</w:t>
      </w:r>
      <w:r w:rsidR="00C4263E" w:rsidRPr="005817B5">
        <w:t>Hideg, 2021)</w:t>
      </w:r>
      <w:r w:rsidR="00725CF8" w:rsidRPr="005817B5">
        <w:t>.</w:t>
      </w:r>
    </w:p>
    <w:p w14:paraId="1DEE3AF3" w14:textId="0043C082" w:rsidR="00A52D23" w:rsidRPr="005817B5" w:rsidRDefault="00756B45" w:rsidP="009D395F">
      <w:pPr>
        <w:shd w:val="clear" w:color="auto" w:fill="FFFFFF"/>
        <w:spacing w:before="240" w:after="240"/>
      </w:pPr>
      <w:r w:rsidRPr="005817B5">
        <w:t>From the above information it suggests that Cricket in Kenya is</w:t>
      </w:r>
      <w:r w:rsidR="002D1FA4" w:rsidRPr="005817B5">
        <w:t xml:space="preserve"> certainly declining</w:t>
      </w:r>
      <w:r w:rsidRPr="005817B5">
        <w:t>, however there is a chance of reviving it with the help of a proposed system</w:t>
      </w:r>
      <w:r w:rsidR="00146CC6" w:rsidRPr="005817B5">
        <w:t>.</w:t>
      </w:r>
      <w:r w:rsidRPr="005817B5">
        <w:t xml:space="preserve"> </w:t>
      </w:r>
      <w:r w:rsidR="006910DD" w:rsidRPr="005817B5">
        <w:t>The system will be able to provide up-to-date and relevant information that will help fight corruption, poor management and more so use the technology to analyse players well and make informed and reliable decisions to improve the outcome of the matches played and also when selecting the national team.</w:t>
      </w:r>
    </w:p>
    <w:p w14:paraId="2814F57F" w14:textId="77777777" w:rsidR="006B1EDF" w:rsidRPr="005817B5" w:rsidRDefault="006B1EDF" w:rsidP="009D395F">
      <w:pPr>
        <w:shd w:val="clear" w:color="auto" w:fill="FFFFFF"/>
        <w:spacing w:before="240" w:after="240"/>
      </w:pPr>
    </w:p>
    <w:p w14:paraId="7B4F6239" w14:textId="77777777" w:rsidR="006B1EDF" w:rsidRPr="005817B5" w:rsidRDefault="006B1EDF" w:rsidP="009D395F">
      <w:pPr>
        <w:shd w:val="clear" w:color="auto" w:fill="FFFFFF"/>
        <w:spacing w:before="240" w:after="240"/>
      </w:pPr>
    </w:p>
    <w:p w14:paraId="2E32BB92" w14:textId="77777777" w:rsidR="006B1EDF" w:rsidRPr="005817B5" w:rsidRDefault="006B1EDF" w:rsidP="009D395F">
      <w:pPr>
        <w:shd w:val="clear" w:color="auto" w:fill="FFFFFF"/>
        <w:spacing w:before="240" w:after="240"/>
      </w:pPr>
    </w:p>
    <w:p w14:paraId="668FD96D" w14:textId="77777777" w:rsidR="002531A1" w:rsidRPr="005817B5" w:rsidRDefault="002531A1" w:rsidP="009D395F"/>
    <w:p w14:paraId="19AEE7F8" w14:textId="526CFB9E" w:rsidR="002D30C3" w:rsidRPr="005817B5" w:rsidRDefault="00833190" w:rsidP="009D395F">
      <w:pPr>
        <w:pStyle w:val="Heading2"/>
        <w:numPr>
          <w:ilvl w:val="1"/>
          <w:numId w:val="2"/>
        </w:numPr>
        <w:jc w:val="both"/>
      </w:pPr>
      <w:bookmarkStart w:id="10" w:name="_Toc151673263"/>
      <w:r w:rsidRPr="005817B5">
        <w:lastRenderedPageBreak/>
        <w:t>Problem Statement</w:t>
      </w:r>
      <w:bookmarkEnd w:id="10"/>
    </w:p>
    <w:p w14:paraId="0152B936" w14:textId="784B2F43" w:rsidR="00091D26" w:rsidRPr="005817B5" w:rsidRDefault="001A2A4F" w:rsidP="009D395F">
      <w:r w:rsidRPr="005817B5">
        <w:t xml:space="preserve">The proposed system </w:t>
      </w:r>
      <w:r w:rsidR="001736D2">
        <w:t>attempted</w:t>
      </w:r>
      <w:r w:rsidRPr="005817B5">
        <w:t xml:space="preserve"> to deal with the problems identified in order to </w:t>
      </w:r>
      <w:r w:rsidR="0007574F" w:rsidRPr="005817B5">
        <w:t>help grow</w:t>
      </w:r>
      <w:r w:rsidRPr="005817B5">
        <w:t xml:space="preserve"> cricket in Kenya</w:t>
      </w:r>
      <w:r w:rsidR="0007574F" w:rsidRPr="005817B5">
        <w:t xml:space="preserve"> and any other regional countries that </w:t>
      </w:r>
      <w:r w:rsidR="00050765" w:rsidRPr="005817B5">
        <w:t xml:space="preserve">are playing in the division two or lower than that to enable the players to use the </w:t>
      </w:r>
      <w:r w:rsidR="00D249B3" w:rsidRPr="005817B5">
        <w:t>latest technology to improve the results of the game in favour of the team</w:t>
      </w:r>
      <w:r w:rsidRPr="005817B5">
        <w:t>. The web application will do scoring of all domestic matches being played and store and maintain all the data</w:t>
      </w:r>
      <w:r w:rsidR="008E260D" w:rsidRPr="005817B5">
        <w:fldChar w:fldCharType="begin"/>
      </w:r>
      <w:r w:rsidR="008E260D" w:rsidRPr="005817B5">
        <w:instrText xml:space="preserve"> ADDIN ZOTERO_ITEM CSL_CITATION {"citationID":"JQYADneq","properties":{"formattedCitation":"(Hossen et al., 2023)","plainCitation":"(Hossen et al., 2023)","noteIndex":0},"citationItems":[{"id":38,"uris":["http://zotero.org/users/local/gnHNOUUS/items/MCDSKC6Y"],"itemData":{"id":38,"type":"article-journal","abstract":"Cricket, a globally popular team sport, involves eleven players and encompasses both batting and bowling skills, with the objective of scoring runs and dismissing the opposition's batsmen. The sport has complex rules and demands skill, technique, and teamwork. Cricket enjoys a significant following worldwide and has produced iconic players. It has evolved with shorter formats and tournaments, attracting a global audience. The \" Ultimate Cricket Experience: Dynamic Web App for Real-Time Scoring System in University Cricket” project aims to develop a web application specifically designed for university cricket sports. The main goal of the project is to develop a dynamic web application that provides real-time cricket scorecards for cricket enthusiasts, offering an immersive and engaging experience across all active cricket matches. By providing a user-friendly platform that makes it simple for users to stay up to date with live scores, statistics, and important match highlights, this program strives to satisfy the ardent love of cricket fans. The strategic implementation of the MERN stack, combining MongoDB, Express.js, React.js, and Node.js, ensures a robust, scalable, and modern solution for developing the real-time scorecard system. This combination of technologies offers a robust and scalable solution for developing A Real-time Cricket Scorecard System. The key features of the web application include a live scorecard that provides real-time updates on ongoing matches, and comprehensive match details such as team information, player statistics, and match schedules. The platform also offers university sports news, sports event information, and other relevant details to keep users informed and engaged with the cricketing activities within the university.","container-title":"World Journal of Advanced Research and Reviews","DOI":"10.30574/wjarr.2023.19.2.1721","ISSN":"2581-9615, 2581-9615","issue":"2","language":"en","license":"Copyrights to World Journal of Advanced Research and Reviews","note":"Last Modified: 2023-09-16T20:20+05:30\nnumber: 2\npublisher: World Journal of Advanced Research and Reviews","page":"1269-1280","source":"wjarr.com","title":"Ultimate cricket experience: Dynamic web app for a real-time scoring system in university cricket","title-short":"Ultimate cricket experience","volume":"19","author":[{"family":"Hossen","given":"Habid"},{"family":"Shuvon","given":"Md Shahin Shiddik"},{"family":"Barsha","given":"Jubaida Begum"},{"family":"Chy","given":"Arshek Ahmed"},{"family":"Pathak","given":"Abhijit"},{"family":"Hossen","given":"Habid"},{"family":"Shuvon","given":"Md Shahin Shiddik"},{"family":"Barsha","given":"Jubaida Begum"},{"family":"Chy","given":"Arshek Ahmed"},{"family":"Pathak","given":"Abhijit"}],"issued":{"date-parts":[["2023"]]}}}],"schema":"https://github.com/citation-style-language/schema/raw/master/csl-citation.json"} </w:instrText>
      </w:r>
      <w:r w:rsidR="008E260D" w:rsidRPr="005817B5">
        <w:fldChar w:fldCharType="separate"/>
      </w:r>
      <w:r w:rsidR="008E260D" w:rsidRPr="005817B5">
        <w:t>(Hossen et al., 2023)</w:t>
      </w:r>
      <w:r w:rsidR="008E260D" w:rsidRPr="005817B5">
        <w:fldChar w:fldCharType="end"/>
      </w:r>
      <w:r w:rsidRPr="005817B5">
        <w:t>. The scoring w</w:t>
      </w:r>
      <w:r w:rsidR="00AE6282">
        <w:t>as</w:t>
      </w:r>
      <w:r w:rsidRPr="005817B5">
        <w:t xml:space="preserve"> be done on </w:t>
      </w:r>
      <w:r w:rsidR="00D249B3" w:rsidRPr="005817B5">
        <w:t>match-to-match basis where the score</w:t>
      </w:r>
      <w:r w:rsidR="00671F98" w:rsidRPr="005817B5">
        <w:t>s</w:t>
      </w:r>
      <w:r w:rsidR="00D249B3" w:rsidRPr="005817B5">
        <w:t xml:space="preserve"> </w:t>
      </w:r>
      <w:r w:rsidR="00AE6282">
        <w:t>we</w:t>
      </w:r>
      <w:r w:rsidR="00671F98" w:rsidRPr="005817B5">
        <w:t>re</w:t>
      </w:r>
      <w:r w:rsidR="00D249B3" w:rsidRPr="005817B5">
        <w:t xml:space="preserve"> updated after every match</w:t>
      </w:r>
      <w:r w:rsidRPr="005817B5">
        <w:t>. Then after the season is over batsman scores per match are tallied up and total runs added up and a ranking leader board w</w:t>
      </w:r>
      <w:r w:rsidR="00AE6282">
        <w:t>as</w:t>
      </w:r>
      <w:r w:rsidRPr="005817B5">
        <w:t xml:space="preserve"> be generated with the highest run scorer as number 1 and the rest follow. The same for the bowlers, the wickets per match w</w:t>
      </w:r>
      <w:r w:rsidR="00AE6282">
        <w:t xml:space="preserve">ere </w:t>
      </w:r>
      <w:r w:rsidRPr="005817B5">
        <w:t>accumulative and w</w:t>
      </w:r>
      <w:r w:rsidR="00AE6282">
        <w:t xml:space="preserve">ere </w:t>
      </w:r>
      <w:r w:rsidRPr="005817B5">
        <w:t>added at the end of the season with the highest wicket taker being ranked as first and the order follows. This system allow</w:t>
      </w:r>
      <w:r w:rsidR="00AE6282">
        <w:t>ed the</w:t>
      </w:r>
      <w:r w:rsidRPr="005817B5">
        <w:t xml:space="preserve"> </w:t>
      </w:r>
      <w:r w:rsidR="00D249B3" w:rsidRPr="005817B5">
        <w:t>teams</w:t>
      </w:r>
      <w:r w:rsidRPr="005817B5">
        <w:t xml:space="preserve"> to have centralized data that is stored and managed by them</w:t>
      </w:r>
      <w:r w:rsidR="00760155" w:rsidRPr="005817B5">
        <w:fldChar w:fldCharType="begin"/>
      </w:r>
      <w:r w:rsidR="00760155" w:rsidRPr="005817B5">
        <w:instrText xml:space="preserve"> ADDIN ZOTERO_ITEM CSL_CITATION {"citationID":"OlmvEwC1","properties":{"formattedCitation":"(G et al., 2023)","plainCitation":"(G et al., 2023)","noteIndex":0},"citationItems":[{"id":40,"uris":["http://zotero.org/users/local/gnHNOUUS/items/WYSUCSU5"],"itemData":{"id":40,"type":"paper-conference","abstract":"Sports play an essential role for human life which keeps physical and mental fitness. Competition in sports is rising day by day. In sports giving opportunity to right talented person is a challenging task. In countries like India, team sport like cricket faces huge competition. This paper introduces the performance prediction of cricket player using...","DOI":"10.2991/978-94-6463-252-1_47","event-title":"Second International Conference on Emerging Trends in Engineering (ICETE 2023)","ISBN":"978-94-6463-252-1","language":"en","note":"ISSN: 2352-5401","page":"438-451","publisher":"Atlantis Press","source":"www.atlantis-press.com","title":"Performance Prediction of Cricket Player Using Blockchain Enabled HMM Model","URL":"https://www.atlantis-press.com/proceedings/icete-23/125994167","author":[{"family":"G","given":"Sai Radha Krishna"},{"family":"Kalakota","given":"Sandeep"},{"family":"Harshavardhan","given":"Regula"}],"accessed":{"date-parts":[["2023",11,14]]},"issued":{"date-parts":[["2023",11,9]]}}}],"schema":"https://github.com/citation-style-language/schema/raw/master/csl-citation.json"} </w:instrText>
      </w:r>
      <w:r w:rsidR="00760155" w:rsidRPr="005817B5">
        <w:fldChar w:fldCharType="separate"/>
      </w:r>
      <w:r w:rsidR="00760155" w:rsidRPr="005817B5">
        <w:t>(G et al., 2023)</w:t>
      </w:r>
      <w:r w:rsidR="00760155" w:rsidRPr="005817B5">
        <w:fldChar w:fldCharType="end"/>
      </w:r>
      <w:r w:rsidR="00091D26" w:rsidRPr="005817B5">
        <w:t>.</w:t>
      </w:r>
    </w:p>
    <w:p w14:paraId="467AABCD" w14:textId="3E7DB222" w:rsidR="002D30C3" w:rsidRPr="005817B5" w:rsidRDefault="00551C8A" w:rsidP="009D395F">
      <w:r w:rsidRPr="005817B5">
        <w:t>Once the leader</w:t>
      </w:r>
      <w:r w:rsidR="00B2752B" w:rsidRPr="005817B5">
        <w:t xml:space="preserve"> </w:t>
      </w:r>
      <w:r w:rsidRPr="005817B5">
        <w:t xml:space="preserve">boards </w:t>
      </w:r>
      <w:r w:rsidR="00AE6282">
        <w:t>we</w:t>
      </w:r>
      <w:r w:rsidRPr="005817B5">
        <w:t>re generated,</w:t>
      </w:r>
      <w:r w:rsidR="00444C43" w:rsidRPr="005817B5">
        <w:t xml:space="preserve"> </w:t>
      </w:r>
      <w:r w:rsidR="008121F5" w:rsidRPr="005817B5">
        <w:t>this report</w:t>
      </w:r>
      <w:r w:rsidR="00444C43" w:rsidRPr="005817B5">
        <w:t xml:space="preserve"> w</w:t>
      </w:r>
      <w:r w:rsidR="00AE6282">
        <w:t xml:space="preserve">as </w:t>
      </w:r>
      <w:r w:rsidR="00444C43" w:rsidRPr="005817B5">
        <w:t xml:space="preserve">downloaded and then used </w:t>
      </w:r>
      <w:r w:rsidR="003C70B0" w:rsidRPr="005817B5">
        <w:t xml:space="preserve">to predict the performance for the players in the upcoming matches so that the predictions can help select </w:t>
      </w:r>
      <w:r w:rsidR="003614E5" w:rsidRPr="005817B5">
        <w:t xml:space="preserve">the best starting eleven for the next match that will benefit the </w:t>
      </w:r>
      <w:r w:rsidR="007463FA" w:rsidRPr="005817B5">
        <w:t>team</w:t>
      </w:r>
      <w:r w:rsidR="00A75239" w:rsidRPr="005817B5">
        <w:t>.</w:t>
      </w:r>
      <w:r w:rsidR="0039559F" w:rsidRPr="005817B5">
        <w:t xml:space="preserve"> This prediction </w:t>
      </w:r>
      <w:r w:rsidR="008B3BBB">
        <w:t xml:space="preserve">was </w:t>
      </w:r>
      <w:r w:rsidR="0039559F" w:rsidRPr="005817B5">
        <w:t xml:space="preserve">based on the </w:t>
      </w:r>
      <w:r w:rsidR="00767C4B" w:rsidRPr="005817B5">
        <w:t>players</w:t>
      </w:r>
      <w:r w:rsidR="00714ECE" w:rsidRPr="005817B5">
        <w:t>’</w:t>
      </w:r>
      <w:r w:rsidR="00767C4B" w:rsidRPr="005817B5">
        <w:t xml:space="preserve"> previous data on </w:t>
      </w:r>
      <w:r w:rsidR="007463FA" w:rsidRPr="005817B5">
        <w:t>previous 5 performances of that player and their batting average</w:t>
      </w:r>
      <w:r w:rsidR="0022777D" w:rsidRPr="005817B5">
        <w:t xml:space="preserve">. </w:t>
      </w:r>
      <w:r w:rsidR="0050338A" w:rsidRPr="005817B5">
        <w:t>This data w</w:t>
      </w:r>
      <w:r w:rsidR="008B3BBB">
        <w:t>as</w:t>
      </w:r>
      <w:r w:rsidR="0050338A" w:rsidRPr="005817B5">
        <w:t xml:space="preserve"> trained </w:t>
      </w:r>
      <w:r w:rsidR="008B3BBB">
        <w:t>by</w:t>
      </w:r>
      <w:r w:rsidR="001148B4" w:rsidRPr="005817B5">
        <w:t xml:space="preserve"> check</w:t>
      </w:r>
      <w:r w:rsidR="008B3BBB">
        <w:t>ing</w:t>
      </w:r>
      <w:r w:rsidR="001148B4" w:rsidRPr="005817B5">
        <w:t xml:space="preserve"> the previous performances for the last five matches </w:t>
      </w:r>
      <w:r w:rsidR="00F34980" w:rsidRPr="005817B5">
        <w:t xml:space="preserve">and </w:t>
      </w:r>
      <w:r w:rsidR="00FE735C" w:rsidRPr="005817B5">
        <w:t>check</w:t>
      </w:r>
      <w:r w:rsidR="008B3BBB">
        <w:t>ed</w:t>
      </w:r>
      <w:r w:rsidR="00FE735C" w:rsidRPr="005817B5">
        <w:t xml:space="preserve"> the trend and g</w:t>
      </w:r>
      <w:r w:rsidR="008B3BBB">
        <w:t>a</w:t>
      </w:r>
      <w:r w:rsidR="00FE735C" w:rsidRPr="005817B5">
        <w:t>ve an outcome</w:t>
      </w:r>
      <w:r w:rsidR="00AE3180" w:rsidRPr="005817B5">
        <w:t xml:space="preserve">. </w:t>
      </w:r>
      <w:r w:rsidR="00A75239" w:rsidRPr="005817B5">
        <w:t>The players with the good performance prediction w</w:t>
      </w:r>
      <w:r w:rsidR="00290868">
        <w:t xml:space="preserve">ere </w:t>
      </w:r>
      <w:r w:rsidR="00480FE9" w:rsidRPr="005817B5">
        <w:t>selected in the starting eleven of the matches. The players in the sta</w:t>
      </w:r>
      <w:r w:rsidR="008121F5" w:rsidRPr="005817B5">
        <w:t>r</w:t>
      </w:r>
      <w:r w:rsidR="00480FE9" w:rsidRPr="005817B5">
        <w:t>ting eleven w</w:t>
      </w:r>
      <w:r w:rsidR="002F20B0">
        <w:t>ere</w:t>
      </w:r>
      <w:r w:rsidR="00480FE9" w:rsidRPr="005817B5">
        <w:t xml:space="preserve"> </w:t>
      </w:r>
      <w:r w:rsidR="00632181" w:rsidRPr="005817B5">
        <w:t xml:space="preserve">predicted to perform well and if the prediction </w:t>
      </w:r>
      <w:r w:rsidR="002F20B0">
        <w:t>wa</w:t>
      </w:r>
      <w:r w:rsidR="00632181" w:rsidRPr="005817B5">
        <w:t xml:space="preserve">s accurate then the outcome of the match will be favourable to </w:t>
      </w:r>
      <w:r w:rsidR="008121F5" w:rsidRPr="005817B5">
        <w:t>for the team</w:t>
      </w:r>
      <w:r w:rsidR="00E84F30" w:rsidRPr="005817B5">
        <w:t xml:space="preserve"> </w:t>
      </w:r>
      <w:r w:rsidR="001B2193" w:rsidRPr="005817B5">
        <w:fldChar w:fldCharType="begin"/>
      </w:r>
      <w:r w:rsidR="001B2193" w:rsidRPr="005817B5">
        <w:instrText xml:space="preserve"> ADDIN ZOTERO_ITEM CSL_CITATION {"citationID":"hbEslcK6","properties":{"formattedCitation":"(Singla &amp; Shukla, 2020)","plainCitation":"(Singla &amp; Shukla, 2020)","noteIndex":0},"citationItems":[{"id":42,"uris":["http://zotero.org/users/local/gnHNOUUS/items/YVEGG5VE"],"itemData":{"id":42,"type":"article-journal","abstract":"In the recent years, Dream 11, a fantasy sports platform has taken the Indian gaming landscape into storm by raking in a valuation of 1 million USD. One of the important aspects of participating in a Dream 11 contest is team selection. Though Dream 11 hosts fantasy Cricket, Kabbadi, Football and Basketball in its platform, Fantasy Cricket has gained more users due to its popularity in India. Moreover, Cricket is one such sport that generates large volumes of data, and therefore provides many opportunities for data analysis. A Dream 11 user needs to select the right mix of players to maximize his/her points, and thereby win some cash rewards. The paper describes a retrospective approach to team selection using the real-world data collected from Player performances in the last 10 matches, to propose a Dream 11 Fantasy team for the upcoming match. The technique used is Integer Programming, implemented using the Gurobi library in Python. The team selection problem has also been analyzed through the lens of Markowitz Optimization, which is mostly used to select stocks in a financial portfolio. The concept of risk aversion has been applied to penalize inconsistent performances, as risk taking and risk averse users might want to bet on different odds for the same match.","container-title":"INTERNATIONAL JOURNAL OF COMPUTER SCIENCES AND ENGINEERING","DOI":"10.26438/ijcse/v8i11.16","journalAbbreviation":"INTERNATIONAL JOURNAL OF COMPUTER SCIENCES AND ENGINEERING","page":"1-6","source":"ResearchGate","title":"Integer Optimisation for Dream 11 Cricket Team Selection","volume":"8","author":[{"family":"Singla","given":"Saurav"},{"family":"Shukla","given":"Swapna"}],"issued":{"date-parts":[["2020",11,30]]}}}],"schema":"https://github.com/citation-style-language/schema/raw/master/csl-citation.json"} </w:instrText>
      </w:r>
      <w:r w:rsidR="001B2193" w:rsidRPr="005817B5">
        <w:fldChar w:fldCharType="separate"/>
      </w:r>
      <w:r w:rsidR="001B2193" w:rsidRPr="005817B5">
        <w:t>(Singla &amp; Shukla, 2020)</w:t>
      </w:r>
      <w:r w:rsidR="001B2193" w:rsidRPr="005817B5">
        <w:fldChar w:fldCharType="end"/>
      </w:r>
      <w:r w:rsidR="00632181" w:rsidRPr="005817B5">
        <w:t xml:space="preserve">. This </w:t>
      </w:r>
      <w:r w:rsidR="00FE744C" w:rsidRPr="005817B5">
        <w:t>led</w:t>
      </w:r>
      <w:r w:rsidR="00632181" w:rsidRPr="005817B5">
        <w:t xml:space="preserve"> to </w:t>
      </w:r>
      <w:r w:rsidR="004879CA" w:rsidRPr="005817B5">
        <w:t xml:space="preserve">development of the game and of players as well and deal with the issue of corruption and </w:t>
      </w:r>
      <w:r w:rsidR="003B59B9" w:rsidRPr="005817B5">
        <w:t>management since the players in the leader boards will only be allowed to play for the national team.</w:t>
      </w:r>
    </w:p>
    <w:p w14:paraId="5C58CC3D" w14:textId="7F8D8C89" w:rsidR="006E4935" w:rsidRPr="005817B5" w:rsidRDefault="001D405D" w:rsidP="009D395F">
      <w:r w:rsidRPr="005817B5">
        <w:t xml:space="preserve">However, the game has different formats </w:t>
      </w:r>
      <w:r w:rsidR="00DA1096" w:rsidRPr="005817B5">
        <w:t xml:space="preserve">and categories and due to time constraints </w:t>
      </w:r>
      <w:r w:rsidR="003503EC" w:rsidRPr="005817B5">
        <w:t xml:space="preserve">only one of the formats will be able to be </w:t>
      </w:r>
      <w:r w:rsidR="00B45FC2" w:rsidRPr="005817B5">
        <w:t>focused</w:t>
      </w:r>
      <w:r w:rsidR="003503EC" w:rsidRPr="005817B5">
        <w:t xml:space="preserve"> on </w:t>
      </w:r>
      <w:r w:rsidR="00FC71F0" w:rsidRPr="005817B5">
        <w:t xml:space="preserve">and </w:t>
      </w:r>
      <w:r w:rsidR="003503EC" w:rsidRPr="005817B5">
        <w:t xml:space="preserve">that is the </w:t>
      </w:r>
      <w:r w:rsidR="00781B57" w:rsidRPr="005817B5">
        <w:t>5 over</w:t>
      </w:r>
      <w:r w:rsidR="00B45FC2" w:rsidRPr="005817B5">
        <w:t xml:space="preserve"> </w:t>
      </w:r>
      <w:r w:rsidR="00C620A6" w:rsidRPr="005817B5">
        <w:t xml:space="preserve">format for the </w:t>
      </w:r>
      <w:r w:rsidR="003C0514" w:rsidRPr="005817B5">
        <w:t>main men’s team</w:t>
      </w:r>
      <w:r w:rsidR="00CD6CA1" w:rsidRPr="005817B5">
        <w:t xml:space="preserve"> and using a web application.</w:t>
      </w:r>
      <w:r w:rsidR="00671EEE" w:rsidRPr="005817B5">
        <w:t xml:space="preserve"> This is because </w:t>
      </w:r>
      <w:r w:rsidR="00830A2A" w:rsidRPr="005817B5">
        <w:t>5 overs</w:t>
      </w:r>
      <w:r w:rsidR="00671EEE" w:rsidRPr="005817B5">
        <w:t xml:space="preserve"> </w:t>
      </w:r>
      <w:r w:rsidR="00BD514A" w:rsidRPr="005817B5">
        <w:t>are</w:t>
      </w:r>
      <w:r w:rsidR="00671EEE" w:rsidRPr="005817B5">
        <w:t xml:space="preserve"> the shortest format of the game and </w:t>
      </w:r>
      <w:r w:rsidR="005923B0" w:rsidRPr="005817B5">
        <w:t xml:space="preserve">it still takes </w:t>
      </w:r>
      <w:r w:rsidR="00042264" w:rsidRPr="005817B5">
        <w:t>1 and a half hour</w:t>
      </w:r>
      <w:r w:rsidR="005923B0" w:rsidRPr="005817B5">
        <w:t xml:space="preserve"> which already is a lot of time and thus the other formats are even longer and have more complexities with the rules.</w:t>
      </w:r>
      <w:r w:rsidR="00191E3B" w:rsidRPr="005817B5">
        <w:t xml:space="preserve"> </w:t>
      </w:r>
      <w:r w:rsidR="00042264" w:rsidRPr="005817B5">
        <w:t>5 overs</w:t>
      </w:r>
      <w:r w:rsidR="00191E3B" w:rsidRPr="005817B5">
        <w:t xml:space="preserve"> format will be </w:t>
      </w:r>
      <w:r w:rsidR="00042264" w:rsidRPr="005817B5">
        <w:t>5</w:t>
      </w:r>
      <w:r w:rsidR="00191E3B" w:rsidRPr="005817B5">
        <w:t xml:space="preserve"> overs a side and thus is </w:t>
      </w:r>
      <w:r w:rsidR="003C2867" w:rsidRPr="005817B5">
        <w:t>preferred</w:t>
      </w:r>
      <w:r w:rsidR="00191E3B" w:rsidRPr="005817B5">
        <w:t xml:space="preserve"> </w:t>
      </w:r>
      <w:r w:rsidR="003C2867" w:rsidRPr="005817B5">
        <w:t>by most players</w:t>
      </w:r>
      <w:r w:rsidR="00083A8D" w:rsidRPr="005817B5">
        <w:fldChar w:fldCharType="begin"/>
      </w:r>
      <w:r w:rsidR="00083A8D" w:rsidRPr="005817B5">
        <w:instrText xml:space="preserve"> ADDIN ZOTERO_ITEM CSL_CITATION {"citationID":"P2ox4PwQ","properties":{"formattedCitation":"(Maunder et al., 2017)","plainCitation":"(Maunder et al., 2017)","noteIndex":0},"citationItems":[{"id":45,"uris":["http://zotero.org/users/local/gnHNOUUS/items/SZMHPN3E"],"itemData":{"id":45,"type":"article-journal","abstract":"The manifestations of fatigue during fast bowling in cricket were systematically evaluated using subjective reports by cricket experts and quantitative data published from scientific studies. Narratives by international players and team physiotherapists were sourced from the Internet using criteria for opinion-based evidence. Research articles were evaluated for high-level fast bowlers who delivered 5- to 12-over spells with at least 1 quantitative fatigue measure. Anecdotes indicate that a long-term loss of bowling speed, tiredness, mental fatigue, and soreness occur. Scientific research shows that ball-release speed, bowling accuracy, bowling action (technique), run-up speed, and leg-muscle power are generally well maintained during bowling simulations. However, bowlers displaying excessive shoulder counterrotation toward the end of a spell also show a fall in accuracy. A single notable study involving bowling on 2 successive days in the heat showed reduced ball-release speed (–4.4 km/h), run-up speed (–1.3 km/h), and accuracy. Moderate to high ratings of perceived exertion transpire with simulations and match play (6.5–7.5 Borg CR-10 scale). Changes of blood lactate, pH, glucose, and core temperature appear insufficient to impair muscle function, although several potential physiological fatigue factors have not been investigated. The limited empirical evidence for bowling-induced fatigue appears to oppose player viewpoints and indicates a paradox. However, this may not be the case since bowling simulations resemble the shorter formats of the game but not multiday (test match) cricket or the influence of an arduous season, and comments of tiredness, mental fatigue, and soreness signify phenomena different from what scientists measure as fatigue.","container-title":"International Journal of Sports Physiology and Performance","DOI":"10.1123/ijspp.2016-0389","ISSN":"1555-0273, 1555-0265","issue":"6","language":"en","note":"publisher: Human Kinetics, Inc.\nsection: International Journal of Sports Physiology and Performance","page":"719-727","source":"journals.humankinetics.com","title":"Do Fast Bowlers Fatigue in Cricket? A Paradox Between Player Anecdotes and Quantitative Evidence","title-short":"Do Fast Bowlers Fatigue in Cricket?","volume":"12","author":[{"family":"Maunder","given":"Ed"},{"family":"Kilding","given":"Andrew E."},{"family":"Cairns","given":"Simeon P."}],"issued":{"date-parts":[["2017",7,1]]}}}],"schema":"https://github.com/citation-style-language/schema/raw/master/csl-citation.json"} </w:instrText>
      </w:r>
      <w:r w:rsidR="00083A8D" w:rsidRPr="005817B5">
        <w:fldChar w:fldCharType="separate"/>
      </w:r>
      <w:r w:rsidR="00083A8D" w:rsidRPr="005817B5">
        <w:t>(Maunder et al., 2017)</w:t>
      </w:r>
      <w:r w:rsidR="00083A8D" w:rsidRPr="005817B5">
        <w:fldChar w:fldCharType="end"/>
      </w:r>
      <w:r w:rsidR="003C2867" w:rsidRPr="005817B5">
        <w:t>.</w:t>
      </w:r>
    </w:p>
    <w:p w14:paraId="539ED239" w14:textId="77777777" w:rsidR="0041388A" w:rsidRPr="005817B5" w:rsidRDefault="0041388A" w:rsidP="009D395F"/>
    <w:p w14:paraId="2822C2D8" w14:textId="77777777" w:rsidR="008121F5" w:rsidRPr="005817B5" w:rsidRDefault="008121F5" w:rsidP="009D395F"/>
    <w:p w14:paraId="2A4A9774" w14:textId="77777777" w:rsidR="002F20B0" w:rsidRDefault="002F20B0" w:rsidP="009D395F"/>
    <w:p w14:paraId="4E5C904F" w14:textId="77777777" w:rsidR="002F20B0" w:rsidRPr="005817B5" w:rsidRDefault="002F20B0" w:rsidP="009D395F"/>
    <w:p w14:paraId="554A0CA4" w14:textId="4C45D5CD" w:rsidR="0041388A" w:rsidRPr="005817B5" w:rsidRDefault="00E00E22" w:rsidP="009D395F">
      <w:r w:rsidRPr="005817B5">
        <w:lastRenderedPageBreak/>
        <w:t xml:space="preserve">All in </w:t>
      </w:r>
      <w:r w:rsidR="00F01A17" w:rsidRPr="005817B5">
        <w:t>all,</w:t>
      </w:r>
      <w:r w:rsidRPr="005817B5">
        <w:t xml:space="preserve"> </w:t>
      </w:r>
      <w:r w:rsidR="002F01FD" w:rsidRPr="005817B5">
        <w:t xml:space="preserve">the proposed system </w:t>
      </w:r>
      <w:r w:rsidR="002F20B0">
        <w:t>was</w:t>
      </w:r>
      <w:r w:rsidR="002F01FD" w:rsidRPr="005817B5">
        <w:t xml:space="preserve"> dealing with the issue of corruption, </w:t>
      </w:r>
      <w:r w:rsidR="0054550D" w:rsidRPr="005817B5">
        <w:t>data storage and w</w:t>
      </w:r>
      <w:r w:rsidR="002F20B0">
        <w:t>as</w:t>
      </w:r>
      <w:r w:rsidR="0054550D" w:rsidRPr="005817B5">
        <w:t xml:space="preserve"> helping </w:t>
      </w:r>
      <w:r w:rsidR="006560E4" w:rsidRPr="005817B5">
        <w:t xml:space="preserve">in selecting the best possible starting eleven for a match being played. The issue of corruption </w:t>
      </w:r>
      <w:r w:rsidR="002F20B0">
        <w:t>wa</w:t>
      </w:r>
      <w:r w:rsidR="006560E4" w:rsidRPr="005817B5">
        <w:t xml:space="preserve">s such that </w:t>
      </w:r>
      <w:r w:rsidR="009A48B6" w:rsidRPr="005817B5">
        <w:t>only the players in the leaderboards w</w:t>
      </w:r>
      <w:r w:rsidR="002F20B0">
        <w:t>ere</w:t>
      </w:r>
      <w:r w:rsidR="009A48B6" w:rsidRPr="005817B5">
        <w:t xml:space="preserve"> selected in the starting eleven since the catch is that you cannot be performing well and still be playing for the national team. This </w:t>
      </w:r>
      <w:r w:rsidR="00F2538D">
        <w:t>wa</w:t>
      </w:r>
      <w:r w:rsidR="009A48B6" w:rsidRPr="005817B5">
        <w:t>s an issue overlooked by other systems. Moreover,</w:t>
      </w:r>
      <w:r w:rsidR="009E479A" w:rsidRPr="005817B5">
        <w:t xml:space="preserve"> </w:t>
      </w:r>
      <w:r w:rsidR="00B6715C" w:rsidRPr="005817B5">
        <w:t>most regional teams rely</w:t>
      </w:r>
      <w:r w:rsidR="009E479A" w:rsidRPr="005817B5">
        <w:t xml:space="preserve"> on external software or system to do their scoring and thus at time importing the data for analysis becomes a challenge </w:t>
      </w:r>
      <w:r w:rsidR="00A501B0" w:rsidRPr="005817B5">
        <w:t xml:space="preserve">and thus with the proposed system they will have </w:t>
      </w:r>
      <w:r w:rsidR="00C46509" w:rsidRPr="005817B5">
        <w:t>the</w:t>
      </w:r>
      <w:r w:rsidR="003366CA" w:rsidRPr="005817B5">
        <w:t xml:space="preserve"> data stored with them and this leads to centralisation of data </w:t>
      </w:r>
      <w:r w:rsidR="00B40E11" w:rsidRPr="005817B5">
        <w:t>which definitely benefits the cricketing body since they</w:t>
      </w:r>
      <w:r w:rsidR="004C670F" w:rsidRPr="005817B5">
        <w:t xml:space="preserve"> can </w:t>
      </w:r>
      <w:r w:rsidR="00284439" w:rsidRPr="005817B5">
        <w:t xml:space="preserve">save time wasted on importing of data then inputting it in their system and </w:t>
      </w:r>
      <w:r w:rsidR="00055183" w:rsidRPr="005817B5">
        <w:t>analysing</w:t>
      </w:r>
      <w:r w:rsidR="009437FF" w:rsidRPr="005817B5">
        <w:t xml:space="preserve"> it which also could lead to typo errors while inputting. Moreover, the proposed system also help</w:t>
      </w:r>
      <w:r w:rsidR="00F2538D">
        <w:t>ed</w:t>
      </w:r>
      <w:r w:rsidR="009437FF" w:rsidRPr="005817B5">
        <w:t xml:space="preserve"> in </w:t>
      </w:r>
      <w:r w:rsidR="00055183" w:rsidRPr="005817B5">
        <w:t>selecting the starting system</w:t>
      </w:r>
      <w:r w:rsidR="00CB76DE" w:rsidRPr="005817B5">
        <w:t xml:space="preserve"> based on the previous performances of the players in the squad</w:t>
      </w:r>
      <w:r w:rsidR="00F44B2A" w:rsidRPr="005817B5">
        <w:t xml:space="preserve">. </w:t>
      </w:r>
      <w:r w:rsidR="0041388A" w:rsidRPr="005817B5">
        <w:t xml:space="preserve">These </w:t>
      </w:r>
      <w:r w:rsidR="00D1352B">
        <w:t>we</w:t>
      </w:r>
      <w:r w:rsidR="0041388A" w:rsidRPr="005817B5">
        <w:t>re some of the issues that have been overlooked by other similar systems.</w:t>
      </w:r>
    </w:p>
    <w:p w14:paraId="53E7876C" w14:textId="0F980024" w:rsidR="00E00E22" w:rsidRPr="005817B5" w:rsidRDefault="0041388A" w:rsidP="009D395F">
      <w:r w:rsidRPr="005817B5">
        <w:t xml:space="preserve"> </w:t>
      </w:r>
    </w:p>
    <w:p w14:paraId="6FD44A60" w14:textId="2A98C86E" w:rsidR="00CD5F68" w:rsidRPr="005817B5" w:rsidRDefault="00833190" w:rsidP="009D395F">
      <w:pPr>
        <w:pStyle w:val="Heading2"/>
        <w:numPr>
          <w:ilvl w:val="1"/>
          <w:numId w:val="2"/>
        </w:numPr>
        <w:jc w:val="both"/>
      </w:pPr>
      <w:bookmarkStart w:id="11" w:name="_Toc151673264"/>
      <w:r w:rsidRPr="005817B5">
        <w:t>Aim</w:t>
      </w:r>
      <w:bookmarkEnd w:id="11"/>
      <w:r w:rsidR="0041388A" w:rsidRPr="005817B5">
        <w:t xml:space="preserve"> </w:t>
      </w:r>
    </w:p>
    <w:p w14:paraId="7BA6C923" w14:textId="5825712A" w:rsidR="000E144A" w:rsidRPr="005817B5" w:rsidRDefault="00820ACF" w:rsidP="009D395F">
      <w:r w:rsidRPr="005817B5">
        <w:t xml:space="preserve">To design and develop a web application </w:t>
      </w:r>
      <w:r w:rsidR="00A44E52">
        <w:t xml:space="preserve">and prediction model </w:t>
      </w:r>
      <w:r w:rsidRPr="005817B5">
        <w:t>t</w:t>
      </w:r>
      <w:r w:rsidR="0088396E" w:rsidRPr="005817B5">
        <w:t>hat</w:t>
      </w:r>
      <w:r w:rsidRPr="005817B5">
        <w:t xml:space="preserve"> predict</w:t>
      </w:r>
      <w:r w:rsidR="0088396E" w:rsidRPr="005817B5">
        <w:t>s</w:t>
      </w:r>
      <w:r w:rsidRPr="005817B5">
        <w:t xml:space="preserve"> player</w:t>
      </w:r>
      <w:r w:rsidR="002B5D2C" w:rsidRPr="005817B5">
        <w:t>’</w:t>
      </w:r>
      <w:r w:rsidRPr="005817B5">
        <w:t xml:space="preserve">s </w:t>
      </w:r>
      <w:r w:rsidR="0088396E" w:rsidRPr="005817B5">
        <w:t xml:space="preserve">performance to enhance the selection of starting eleven and </w:t>
      </w:r>
      <w:r w:rsidR="00D83DC0" w:rsidRPr="005817B5">
        <w:t xml:space="preserve">deal with the </w:t>
      </w:r>
      <w:r w:rsidR="00CD5F68" w:rsidRPr="005817B5">
        <w:t>corruption issues to revive cricket in Kenya.</w:t>
      </w:r>
    </w:p>
    <w:p w14:paraId="28DB373F" w14:textId="77777777" w:rsidR="002F2778" w:rsidRPr="005817B5" w:rsidRDefault="002F2778" w:rsidP="009D395F"/>
    <w:p w14:paraId="3BF371F4" w14:textId="4B0D9C10" w:rsidR="00180833" w:rsidRPr="005817B5" w:rsidRDefault="00833190" w:rsidP="009D395F">
      <w:pPr>
        <w:pStyle w:val="Heading2"/>
        <w:numPr>
          <w:ilvl w:val="1"/>
          <w:numId w:val="2"/>
        </w:numPr>
        <w:jc w:val="both"/>
      </w:pPr>
      <w:bookmarkStart w:id="12" w:name="_Toc151673265"/>
      <w:r w:rsidRPr="005817B5">
        <w:t>Specific Objectives</w:t>
      </w:r>
      <w:bookmarkEnd w:id="12"/>
    </w:p>
    <w:p w14:paraId="36C8DE93" w14:textId="4CBFD594" w:rsidR="00594F2D" w:rsidRPr="005817B5" w:rsidRDefault="00594F2D" w:rsidP="009D395F">
      <w:pPr>
        <w:pStyle w:val="ListParagraph"/>
        <w:numPr>
          <w:ilvl w:val="0"/>
          <w:numId w:val="4"/>
        </w:numPr>
      </w:pPr>
      <w:r w:rsidRPr="005817B5">
        <w:t xml:space="preserve">To examine and understand the current </w:t>
      </w:r>
      <w:r w:rsidR="00EF5BA6" w:rsidRPr="005817B5">
        <w:t>player</w:t>
      </w:r>
      <w:r w:rsidRPr="005817B5">
        <w:t xml:space="preserve"> selection process.</w:t>
      </w:r>
    </w:p>
    <w:p w14:paraId="55B846B8" w14:textId="06102D8A" w:rsidR="000E144A" w:rsidRPr="005817B5" w:rsidRDefault="003A6445" w:rsidP="009D395F">
      <w:pPr>
        <w:pStyle w:val="ListParagraph"/>
        <w:numPr>
          <w:ilvl w:val="0"/>
          <w:numId w:val="4"/>
        </w:numPr>
      </w:pPr>
      <w:r w:rsidRPr="005817B5">
        <w:t xml:space="preserve">To </w:t>
      </w:r>
      <w:r w:rsidR="00347054" w:rsidRPr="005817B5">
        <w:t>investigate</w:t>
      </w:r>
      <w:r w:rsidR="00CC31B3" w:rsidRPr="005817B5">
        <w:t xml:space="preserve"> the </w:t>
      </w:r>
      <w:r w:rsidR="00A713A1" w:rsidRPr="005817B5">
        <w:t>challenges</w:t>
      </w:r>
      <w:r w:rsidR="00CC31B3" w:rsidRPr="005817B5">
        <w:t xml:space="preserve"> faced by the </w:t>
      </w:r>
      <w:r w:rsidR="008A4986" w:rsidRPr="005817B5">
        <w:t xml:space="preserve">existing </w:t>
      </w:r>
      <w:r w:rsidR="00723D89" w:rsidRPr="005817B5">
        <w:t xml:space="preserve">selection </w:t>
      </w:r>
      <w:r w:rsidR="00A713A1" w:rsidRPr="005817B5">
        <w:t>process</w:t>
      </w:r>
      <w:r w:rsidRPr="005817B5">
        <w:t>.</w:t>
      </w:r>
    </w:p>
    <w:p w14:paraId="3FA524CA" w14:textId="10FBFC9F" w:rsidR="003A6445" w:rsidRPr="005817B5" w:rsidRDefault="00B47239" w:rsidP="009D395F">
      <w:pPr>
        <w:pStyle w:val="ListParagraph"/>
        <w:numPr>
          <w:ilvl w:val="0"/>
          <w:numId w:val="4"/>
        </w:numPr>
      </w:pPr>
      <w:r w:rsidRPr="005817B5">
        <w:t>To review</w:t>
      </w:r>
      <w:r w:rsidR="00F62006" w:rsidRPr="005817B5">
        <w:t xml:space="preserve"> machine learning algorithms </w:t>
      </w:r>
      <w:r w:rsidR="00B54DE2" w:rsidRPr="005817B5">
        <w:t>used in player selection</w:t>
      </w:r>
      <w:r w:rsidR="00D76E97" w:rsidRPr="005817B5">
        <w:t>.</w:t>
      </w:r>
    </w:p>
    <w:p w14:paraId="280102ED" w14:textId="7218916D" w:rsidR="00321054" w:rsidRPr="005817B5" w:rsidRDefault="00321054" w:rsidP="009D395F">
      <w:pPr>
        <w:pStyle w:val="ListParagraph"/>
        <w:numPr>
          <w:ilvl w:val="0"/>
          <w:numId w:val="4"/>
        </w:numPr>
      </w:pPr>
      <w:r w:rsidRPr="005817B5">
        <w:t xml:space="preserve">To design </w:t>
      </w:r>
      <w:r w:rsidR="006A746C" w:rsidRPr="005817B5">
        <w:t>and develop a classification model</w:t>
      </w:r>
      <w:r w:rsidR="00FB197F" w:rsidRPr="005817B5">
        <w:t xml:space="preserve"> that is going to help predict player performances for future matches</w:t>
      </w:r>
      <w:r w:rsidR="008A6AA6" w:rsidRPr="005817B5">
        <w:t>.</w:t>
      </w:r>
      <w:r w:rsidR="00FB197F" w:rsidRPr="005817B5">
        <w:t xml:space="preserve"> </w:t>
      </w:r>
    </w:p>
    <w:p w14:paraId="1E23B210" w14:textId="52415509" w:rsidR="000E73E6" w:rsidRPr="005817B5" w:rsidRDefault="000E73E6" w:rsidP="009D395F">
      <w:pPr>
        <w:pStyle w:val="ListParagraph"/>
        <w:numPr>
          <w:ilvl w:val="0"/>
          <w:numId w:val="4"/>
        </w:numPr>
      </w:pPr>
      <w:r w:rsidRPr="005817B5">
        <w:t>To test</w:t>
      </w:r>
      <w:r w:rsidR="009D4376" w:rsidRPr="005817B5">
        <w:t xml:space="preserve"> the proposed system</w:t>
      </w:r>
      <w:r w:rsidR="00180833" w:rsidRPr="005817B5">
        <w:t xml:space="preserve"> using unit and integration testing.</w:t>
      </w:r>
    </w:p>
    <w:p w14:paraId="6627A006" w14:textId="77777777" w:rsidR="00180833" w:rsidRPr="005817B5" w:rsidRDefault="00180833" w:rsidP="009D395F">
      <w:pPr>
        <w:pStyle w:val="ListParagraph"/>
      </w:pPr>
    </w:p>
    <w:p w14:paraId="33A54DBD" w14:textId="7CDFF459" w:rsidR="00555C8A" w:rsidRPr="005817B5" w:rsidRDefault="00833190" w:rsidP="009D395F">
      <w:pPr>
        <w:pStyle w:val="Heading2"/>
        <w:numPr>
          <w:ilvl w:val="1"/>
          <w:numId w:val="2"/>
        </w:numPr>
        <w:jc w:val="both"/>
      </w:pPr>
      <w:bookmarkStart w:id="13" w:name="_Toc151673266"/>
      <w:r w:rsidRPr="005817B5">
        <w:t>Research Questions</w:t>
      </w:r>
      <w:bookmarkEnd w:id="13"/>
    </w:p>
    <w:p w14:paraId="2C9FB89F" w14:textId="182DD852" w:rsidR="00924156" w:rsidRPr="005817B5" w:rsidRDefault="00924156" w:rsidP="009D395F">
      <w:pPr>
        <w:pStyle w:val="ListParagraph"/>
        <w:numPr>
          <w:ilvl w:val="0"/>
          <w:numId w:val="5"/>
        </w:numPr>
      </w:pPr>
      <w:r w:rsidRPr="005817B5">
        <w:t xml:space="preserve">What is the </w:t>
      </w:r>
      <w:r w:rsidR="00AB63F6" w:rsidRPr="005817B5">
        <w:t>player</w:t>
      </w:r>
      <w:r w:rsidRPr="005817B5">
        <w:t xml:space="preserve"> selection process</w:t>
      </w:r>
      <w:r w:rsidR="00264E0F" w:rsidRPr="005817B5">
        <w:t>?</w:t>
      </w:r>
    </w:p>
    <w:p w14:paraId="11013B45" w14:textId="1C113EFE" w:rsidR="00264E0F" w:rsidRPr="005817B5" w:rsidRDefault="00A72DC4" w:rsidP="009D395F">
      <w:pPr>
        <w:pStyle w:val="ListParagraph"/>
        <w:numPr>
          <w:ilvl w:val="0"/>
          <w:numId w:val="5"/>
        </w:numPr>
      </w:pPr>
      <w:r w:rsidRPr="005817B5">
        <w:t>What</w:t>
      </w:r>
      <w:r w:rsidR="00385CAF" w:rsidRPr="005817B5">
        <w:t xml:space="preserve"> </w:t>
      </w:r>
      <w:r w:rsidRPr="005817B5">
        <w:t xml:space="preserve">are the challenges </w:t>
      </w:r>
      <w:r w:rsidR="00AF4003" w:rsidRPr="005817B5">
        <w:t>faced by using</w:t>
      </w:r>
      <w:r w:rsidR="00385CAF" w:rsidRPr="005817B5">
        <w:t xml:space="preserve"> the existing process</w:t>
      </w:r>
      <w:r w:rsidR="000459AB" w:rsidRPr="005817B5">
        <w:t>?</w:t>
      </w:r>
    </w:p>
    <w:p w14:paraId="21FD119B" w14:textId="25B58968" w:rsidR="009C5FF3" w:rsidRPr="005817B5" w:rsidRDefault="00191495" w:rsidP="009D395F">
      <w:pPr>
        <w:pStyle w:val="ListParagraph"/>
        <w:numPr>
          <w:ilvl w:val="0"/>
          <w:numId w:val="5"/>
        </w:numPr>
      </w:pPr>
      <w:r w:rsidRPr="005817B5">
        <w:t>What are the various machine learning algorithms that can be used to s</w:t>
      </w:r>
      <w:r w:rsidR="00087189" w:rsidRPr="005817B5">
        <w:t>elect players?</w:t>
      </w:r>
    </w:p>
    <w:p w14:paraId="2AE3AAEC" w14:textId="0D5BC428" w:rsidR="00C621D7" w:rsidRPr="005817B5" w:rsidRDefault="00C621D7" w:rsidP="009D395F">
      <w:pPr>
        <w:pStyle w:val="ListParagraph"/>
        <w:numPr>
          <w:ilvl w:val="0"/>
          <w:numId w:val="5"/>
        </w:numPr>
      </w:pPr>
      <w:r w:rsidRPr="005817B5">
        <w:t xml:space="preserve">How effective will the option of </w:t>
      </w:r>
      <w:r w:rsidR="00C3391F" w:rsidRPr="005817B5">
        <w:t>developing the model using a classification algorithm</w:t>
      </w:r>
      <w:r w:rsidR="000961A4" w:rsidRPr="005817B5">
        <w:t>?</w:t>
      </w:r>
      <w:r w:rsidR="005428A2" w:rsidRPr="005817B5">
        <w:t xml:space="preserve"> If </w:t>
      </w:r>
      <w:r w:rsidR="00AE733E" w:rsidRPr="005817B5">
        <w:t>not,</w:t>
      </w:r>
      <w:r w:rsidR="005428A2" w:rsidRPr="005817B5">
        <w:t xml:space="preserve"> which other algorithm could be used to meet the system requirements?</w:t>
      </w:r>
    </w:p>
    <w:p w14:paraId="24A2C09A" w14:textId="56D11773" w:rsidR="005428A2" w:rsidRPr="005817B5" w:rsidRDefault="00754F6C" w:rsidP="009D395F">
      <w:pPr>
        <w:pStyle w:val="ListParagraph"/>
        <w:numPr>
          <w:ilvl w:val="0"/>
          <w:numId w:val="5"/>
        </w:numPr>
      </w:pPr>
      <w:r w:rsidRPr="005817B5">
        <w:t xml:space="preserve">What type of testing will be used to </w:t>
      </w:r>
      <w:r w:rsidR="00574C64" w:rsidRPr="005817B5">
        <w:t xml:space="preserve">check on the </w:t>
      </w:r>
      <w:r w:rsidR="000F42CD" w:rsidRPr="005817B5">
        <w:t>validity</w:t>
      </w:r>
      <w:r w:rsidR="00574C64" w:rsidRPr="005817B5">
        <w:t xml:space="preserve"> </w:t>
      </w:r>
      <w:r w:rsidR="000F42CD" w:rsidRPr="005817B5">
        <w:t>of the system to be developed?</w:t>
      </w:r>
    </w:p>
    <w:p w14:paraId="1179DB99" w14:textId="77777777" w:rsidR="00780831" w:rsidRPr="005817B5" w:rsidRDefault="00780831" w:rsidP="009D395F"/>
    <w:p w14:paraId="156F5145" w14:textId="68AFC715" w:rsidR="000E144A" w:rsidRPr="005817B5" w:rsidRDefault="00833190" w:rsidP="009D395F">
      <w:pPr>
        <w:pStyle w:val="Heading2"/>
        <w:numPr>
          <w:ilvl w:val="1"/>
          <w:numId w:val="2"/>
        </w:numPr>
        <w:jc w:val="both"/>
      </w:pPr>
      <w:bookmarkStart w:id="14" w:name="_Toc151673267"/>
      <w:r w:rsidRPr="005817B5">
        <w:lastRenderedPageBreak/>
        <w:t>Justification</w:t>
      </w:r>
      <w:bookmarkEnd w:id="14"/>
    </w:p>
    <w:p w14:paraId="656392D8" w14:textId="77777777" w:rsidR="00230DA9" w:rsidRPr="005817B5" w:rsidRDefault="00230DA9" w:rsidP="009D395F"/>
    <w:p w14:paraId="653D1695" w14:textId="3A19BECA" w:rsidR="007E67D7" w:rsidRPr="005817B5" w:rsidRDefault="00F13A77" w:rsidP="009D395F">
      <w:r w:rsidRPr="005817B5">
        <w:t xml:space="preserve">The current selection process of the starting eleven </w:t>
      </w:r>
      <w:r w:rsidR="00C52D06" w:rsidRPr="005817B5">
        <w:t>is based on a few assumptions and gut feelings and how close a player is to the coach</w:t>
      </w:r>
      <w:r w:rsidR="00742B54" w:rsidRPr="005817B5">
        <w:fldChar w:fldCharType="begin"/>
      </w:r>
      <w:r w:rsidR="00742B54" w:rsidRPr="005817B5">
        <w:instrText xml:space="preserve"> ADDIN ZOTERO_ITEM CSL_CITATION {"citationID":"l5lfqGDT","properties":{"formattedCitation":"(Agarwal et al., 2017)","plainCitation":"(Agarwal et al., 2017)","noteIndex":0},"citationItems":[{"id":46,"uris":["http://zotero.org/users/local/gnHNOUUS/items/ZYKIBJXJ"],"itemData":{"id":46,"type":"article-journal","abstract":"Cricket is one of the most popular team games in the world. In this paper, we embark on predicting the best suitable Team to be lined for a particular match. We propose statistical modeling approach to predict the perfect players for the match to be played. As cricket is not a very simple sport, there are many factors affecting the line-up and selection of players for a particular match such as Player’s Overall Stats, Player Performances with different Teams and the most important Last 5 Performances. All these factors have been considered for selection of players in playing 11 from the Team of 16. This work suggests that the relative team strength between the competing teams forms a distinctive feature for predicting the winner. Modeling the team strength boils down to modeling individual player batting and bowling performances, forming the basis of approach used. Career statistics as well as the recent performances of a player have been used to model. Player independent factors have also been considered in order to predict the outcome of a match. Experimental analysis was performed using Hadoop and Hive for Indian players. Results establish that proposed approach is able to obtain up to 91% accuracy as compared to the real results available over WWW.","collection-title":"5th International Conference on Information Technology and Quantitative Management, ITQM 2017","container-title":"Procedia Computer Science","DOI":"10.1016/j.procs.2017.11.402","ISSN":"1877-0509","journalAbbreviation":"Procedia Computer Science","page":"525-532","source":"ScienceDirect","title":"Cricket Team Prediction with Hadoop: Statistical Modeling Approach","title-short":"Cricket Team Prediction with Hadoop","volume":"122","author":[{"family":"Agarwal","given":"Shubham"},{"family":"Yadav","given":"Lavish"},{"family":"Mehta","given":"Shikha"}],"issued":{"date-parts":[["2017",1,1]]}}}],"schema":"https://github.com/citation-style-language/schema/raw/master/csl-citation.json"} </w:instrText>
      </w:r>
      <w:r w:rsidR="00742B54" w:rsidRPr="005817B5">
        <w:fldChar w:fldCharType="separate"/>
      </w:r>
      <w:r w:rsidR="00742B54" w:rsidRPr="005817B5">
        <w:t>(Agarwal et al., 2017)</w:t>
      </w:r>
      <w:r w:rsidR="00742B54" w:rsidRPr="005817B5">
        <w:fldChar w:fldCharType="end"/>
      </w:r>
      <w:r w:rsidR="00A73A36" w:rsidRPr="005817B5">
        <w:t xml:space="preserve">. </w:t>
      </w:r>
      <w:r w:rsidR="00983AD0" w:rsidRPr="005817B5">
        <w:t>Also,</w:t>
      </w:r>
      <w:r w:rsidR="00A73A36" w:rsidRPr="005817B5">
        <w:t xml:space="preserve"> the issues of </w:t>
      </w:r>
      <w:r w:rsidR="00E22D6C" w:rsidRPr="005817B5">
        <w:t xml:space="preserve">corruption and use of outdated technology </w:t>
      </w:r>
      <w:r w:rsidR="000F13D3" w:rsidRPr="005817B5">
        <w:t xml:space="preserve">are still in place and </w:t>
      </w:r>
      <w:r w:rsidR="00C7356A" w:rsidRPr="005817B5">
        <w:t xml:space="preserve">also the collection of data is through external apps like CricHQ and </w:t>
      </w:r>
      <w:r w:rsidR="000F1DF6" w:rsidRPr="005817B5">
        <w:t>CricHeroes which</w:t>
      </w:r>
      <w:r w:rsidR="00040BA5" w:rsidRPr="005817B5">
        <w:t xml:space="preserve"> leads to inconsistency in the data collected</w:t>
      </w:r>
      <w:r w:rsidR="00AE292A" w:rsidRPr="005817B5">
        <w:fldChar w:fldCharType="begin"/>
      </w:r>
      <w:r w:rsidR="00AE292A" w:rsidRPr="005817B5">
        <w:instrText xml:space="preserve"> ADDIN ZOTERO_ITEM CSL_CITATION {"citationID":"CY9gmt6h","properties":{"formattedCitation":"(Saikia et al., 2019)","plainCitation":"(Saikia et al., 2019)","noteIndex":0},"citationItems":[{"id":59,"uris":["http://zotero.org/users/local/gnHNOUUS/items/8U42SBHR"],"itemData":{"id":59,"type":"chapter","abstract":"Franchisee based cricket tournaments triggered with the Indian Premier League that started in 2008. Prior to that, there was no such type of cricket where teams were formed by franchisee through competitive bidding. The chapter deals with the origin of this new dimension of cricket and the process through which each cricketer is associated with a price tag. The different models of players’ bidding in general, used in other franchisee sports, and with particular reference to the IPL are discussed in this chapter. Some existing models of predicting the final bid price of the cricketers are also visited.","collection-title":"Indian Statistical Institute Series","container-title":"Cricket Performance Management: Mathematical Formulation and Analytics","event-place":"Singapore","ISBN":"9789811513541","language":"en","note":"DOI: 10.1007/978-981-15-1354-1_2","page":"23-36","publisher":"Springer","publisher-place":"Singapore","source":"Springer Link","title":"Franchisee Cricket and Cricketers’ Auction","URL":"https://doi.org/10.1007/978-981-15-1354-1_2","author":[{"family":"Saikia","given":"Hemanta"},{"family":"Bhattacharjee","given":"Dibyojyoti"},{"family":"Mukherjee","given":"Diganta"}],"editor":[{"family":"Saikia","given":"Hemanta"},{"family":"Bhattacharjee","given":"Dibyojyoti"},{"family":"Mukherjee","given":"Diganta"}],"accessed":{"date-parts":[["2023",11,14]]},"issued":{"date-parts":[["2019"]]}}}],"schema":"https://github.com/citation-style-language/schema/raw/master/csl-citation.json"} </w:instrText>
      </w:r>
      <w:r w:rsidR="00AE292A" w:rsidRPr="005817B5">
        <w:fldChar w:fldCharType="separate"/>
      </w:r>
      <w:r w:rsidR="00AE292A" w:rsidRPr="005817B5">
        <w:t>(Saikia et al., 2019)</w:t>
      </w:r>
      <w:r w:rsidR="00AE292A" w:rsidRPr="005817B5">
        <w:fldChar w:fldCharType="end"/>
      </w:r>
      <w:r w:rsidR="00FD47B3" w:rsidRPr="005817B5">
        <w:t>.</w:t>
      </w:r>
    </w:p>
    <w:p w14:paraId="6A8D7571" w14:textId="77777777" w:rsidR="000E144A" w:rsidRPr="005817B5" w:rsidRDefault="000E144A" w:rsidP="009D395F"/>
    <w:p w14:paraId="0ED877F1" w14:textId="45EF8803" w:rsidR="005F4239" w:rsidRPr="005817B5" w:rsidRDefault="00556D55" w:rsidP="009D395F">
      <w:r w:rsidRPr="005817B5">
        <w:t>In order to bridge the issues</w:t>
      </w:r>
      <w:r w:rsidR="00650DD4" w:rsidRPr="005817B5">
        <w:t xml:space="preserve"> brought up by the current </w:t>
      </w:r>
      <w:r w:rsidR="00B623B4" w:rsidRPr="005817B5">
        <w:t xml:space="preserve">processes </w:t>
      </w:r>
      <w:r w:rsidR="00D462D5" w:rsidRPr="005817B5">
        <w:t xml:space="preserve">the proposed system that deals with the issues of </w:t>
      </w:r>
      <w:r w:rsidR="003A3DB4" w:rsidRPr="005817B5">
        <w:t>corruption, outdated technology and centralization of the data storage and all this will be achieved by developing a</w:t>
      </w:r>
      <w:r w:rsidR="0022210F" w:rsidRPr="005817B5">
        <w:t xml:space="preserve">n application </w:t>
      </w:r>
      <w:r w:rsidR="00C6711E" w:rsidRPr="005817B5">
        <w:t>that does scoring for all the</w:t>
      </w:r>
      <w:r w:rsidR="00A946C5" w:rsidRPr="005817B5">
        <w:t xml:space="preserve"> matches being played in </w:t>
      </w:r>
      <w:r w:rsidR="007C12C0" w:rsidRPr="005817B5">
        <w:t xml:space="preserve">regional </w:t>
      </w:r>
      <w:r w:rsidR="00951840" w:rsidRPr="005817B5">
        <w:t>countries</w:t>
      </w:r>
      <w:r w:rsidR="00A946C5" w:rsidRPr="005817B5">
        <w:t xml:space="preserve"> which at the end updates a leader board for top performers who are only the ones allowed to </w:t>
      </w:r>
      <w:r w:rsidR="005B6514" w:rsidRPr="005817B5">
        <w:t xml:space="preserve">play </w:t>
      </w:r>
      <w:r w:rsidR="008844B8" w:rsidRPr="005817B5">
        <w:t>for the national team unlike the players who initially were in the team and with poor recent performance.</w:t>
      </w:r>
      <w:r w:rsidR="00B35914" w:rsidRPr="005817B5">
        <w:t xml:space="preserve"> From the leader boards a </w:t>
      </w:r>
      <w:r w:rsidR="003203EC" w:rsidRPr="005817B5">
        <w:t>20</w:t>
      </w:r>
      <w:r w:rsidR="00040126" w:rsidRPr="005817B5">
        <w:t>-man</w:t>
      </w:r>
      <w:r w:rsidR="00B35914" w:rsidRPr="005817B5">
        <w:t xml:space="preserve"> squad is generated including </w:t>
      </w:r>
      <w:r w:rsidR="003203EC" w:rsidRPr="005817B5">
        <w:t>10</w:t>
      </w:r>
      <w:r w:rsidR="00B35914" w:rsidRPr="005817B5">
        <w:t xml:space="preserve"> bowlers, </w:t>
      </w:r>
      <w:r w:rsidR="003203EC" w:rsidRPr="005817B5">
        <w:t>10</w:t>
      </w:r>
      <w:r w:rsidR="00B35914" w:rsidRPr="005817B5">
        <w:t xml:space="preserve"> </w:t>
      </w:r>
      <w:r w:rsidR="00951840" w:rsidRPr="005817B5">
        <w:t>batsmen</w:t>
      </w:r>
      <w:r w:rsidR="001A5813" w:rsidRPr="005817B5">
        <w:t xml:space="preserve"> </w:t>
      </w:r>
      <w:r w:rsidR="001A5813" w:rsidRPr="005817B5">
        <w:fldChar w:fldCharType="begin"/>
      </w:r>
      <w:r w:rsidR="001A5813" w:rsidRPr="005817B5">
        <w:instrText xml:space="preserve"> ADDIN ZOTERO_ITEM CSL_CITATION {"citationID":"HTOQ7hpw","properties":{"formattedCitation":"(Malek et al., 2018)","plainCitation":"(Malek et al., 2018)","noteIndex":0},"citationItems":[{"id":60,"uris":["http://zotero.org/users/local/gnHNOUUS/items/TJJPAS5P"],"itemData":{"id":60,"type":"thesis","abstract":"There are mainly three renowned formats of cricket – ODI (One Day International), Test\r\nMatch and T20 (Twenty Twenty). Selecting a 15 men perfect squad for a particular cricket\r\nmatch in a particular cricket tournament isn’t an easy task. Coach and captain play a vital\r\nrole to select the most perfect players for a match to win by keeping many parameters in their\r\nhead such as – analyzing the past scored runs comparing with the balls faced, strike rate,\r\ntotal 50’s , total 100’s, whether the player is right handed or left handed, against which team\r\nshe/ he has scored well enough (for batsman). Analyzing the past conceded runs comparing\r\nwith the overs she/ he had taken, economy rate, strike rate, wickets, against which team she/\r\nhe has performed well, pitch condition, venue etc. In this paper, we have taken maximum\r\nnumber of parameters in consideration for selecting 1 captain (for captaincy issue), 6 batsmen\r\n(top-order, middle-order and finisher), 2 all-rounders, 1 wicket keeper and 5 bowlers (fast\r\nbowlers, spinners). Our model can be extended for the team selection in other formats of\r\ncricket too. We have used k-means clustering, Linear Regression, Naive Bayes and Page\r\nRank algorithms for selecting batsmen and all-rounders. Support Vector Machine, Naive\r\nBayes, Linear Regression, Decision Tree and RankSVM have been used for selecting bowlers.\r\nWe have used Bar Graph to show the statistics of different parameters for both captain and\r\nwicket-keeper. Our motive is to recommend 15 men squad for a cricket team to the selectors.","genre":"Thesis","language":"en","license":"Brac University theses are protected by copyright. They may be viewed from this source for any purpose, but reproduction or distribution in any format is prohibited without written permission.","note":"Accepted: 2019-07-02T09:47:24Z\nISSN: 1410-1238","publisher":"Brac University","source":"dspace.bracu.ac.bd","title":"Squad selection for cricket team using machine learning algorithms","URL":"http://dspace.bracu.ac.bd/xmlui/handle/10361/12296","author":[{"family":"Malek","given":"Meraj-Bin-"},{"family":"Badhan","given":"Rakib Hasan"},{"family":"Shesir","given":"Mohaiminul Islam"},{"family":"Fakir","given":"Nazmul Haque"}],"accessed":{"date-parts":[["2023",11,14]]},"issued":{"date-parts":[["2018"]]}}}],"schema":"https://github.com/citation-style-language/schema/raw/master/csl-citation.json"} </w:instrText>
      </w:r>
      <w:r w:rsidR="001A5813" w:rsidRPr="005817B5">
        <w:fldChar w:fldCharType="separate"/>
      </w:r>
      <w:r w:rsidR="001A5813" w:rsidRPr="005817B5">
        <w:t>(Malek et al., 2018)</w:t>
      </w:r>
      <w:r w:rsidR="001A5813" w:rsidRPr="005817B5">
        <w:fldChar w:fldCharType="end"/>
      </w:r>
      <w:r w:rsidR="00040126" w:rsidRPr="005817B5">
        <w:t xml:space="preserve">. The starting eleven will then be </w:t>
      </w:r>
      <w:r w:rsidR="002E1B3F" w:rsidRPr="005817B5">
        <w:t xml:space="preserve">selected using a prediction model </w:t>
      </w:r>
      <w:r w:rsidR="005E3064" w:rsidRPr="005817B5">
        <w:t xml:space="preserve">that will </w:t>
      </w:r>
      <w:r w:rsidR="00B51FB3" w:rsidRPr="005817B5">
        <w:t xml:space="preserve">predict the players performance for future endeavours based on </w:t>
      </w:r>
      <w:r w:rsidR="001A6BF8" w:rsidRPr="005817B5">
        <w:t>previous match performances</w:t>
      </w:r>
      <w:r w:rsidR="00A30AC6" w:rsidRPr="005817B5">
        <w:t xml:space="preserve"> and the relative features that is for a batsman it is batting average and the economy </w:t>
      </w:r>
      <w:r w:rsidR="00951840" w:rsidRPr="005817B5">
        <w:t>for the bowler</w:t>
      </w:r>
      <w:r w:rsidR="001A6BF8" w:rsidRPr="005817B5">
        <w:t>.</w:t>
      </w:r>
      <w:r w:rsidR="007D0121" w:rsidRPr="005817B5">
        <w:t xml:space="preserve"> The players who are predicted with a verdict of </w:t>
      </w:r>
      <w:r w:rsidR="00CA1933" w:rsidRPr="005817B5">
        <w:t xml:space="preserve">good performance. This will both enhance the process of selection of the starting eleven and return a favourable outcome of the match which in the long run will benefit the </w:t>
      </w:r>
      <w:r w:rsidR="00DB67AF" w:rsidRPr="005817B5">
        <w:t>game in the country and help in development of players skills</w:t>
      </w:r>
      <w:r w:rsidR="001A5813" w:rsidRPr="005817B5">
        <w:t xml:space="preserve"> </w:t>
      </w:r>
      <w:r w:rsidR="00B541E0" w:rsidRPr="005817B5">
        <w:fldChar w:fldCharType="begin"/>
      </w:r>
      <w:r w:rsidR="00B541E0" w:rsidRPr="005817B5">
        <w:instrText xml:space="preserve"> ADDIN ZOTERO_ITEM CSL_CITATION {"citationID":"dKnVLgPC","properties":{"formattedCitation":"(Lascu et al., 2020)","plainCitation":"(Lascu et al., 2020)","noteIndex":0},"citationItems":[{"id":62,"uris":["http://zotero.org/users/local/gnHNOUUS/items/MA72JM72"],"itemData":{"id":62,"type":"article-journal","container-title":"International Journal of Sports Science &amp; Coaching","DOI":"10.1177/1747954120908816","ISSN":"1747-9541","issue":"2","language":"en","note":"publisher: SAGE Publications","page":"227-238","source":"SAGE Journals","title":"Practical application of ecological dynamics for talent development in cricket","volume":"15","author":[{"family":"Lascu","given":"Alexandra"},{"family":"Spratford","given":"W"},{"family":"Pyne","given":"DB"},{"family":"Etxebarria","given":"N"}],"issued":{"date-parts":[["2020",4,1]]}}}],"schema":"https://github.com/citation-style-language/schema/raw/master/csl-citation.json"} </w:instrText>
      </w:r>
      <w:r w:rsidR="00B541E0" w:rsidRPr="005817B5">
        <w:fldChar w:fldCharType="separate"/>
      </w:r>
      <w:r w:rsidR="00B541E0" w:rsidRPr="005817B5">
        <w:t>(Lascu et al., 2020)</w:t>
      </w:r>
      <w:r w:rsidR="00B541E0" w:rsidRPr="005817B5">
        <w:fldChar w:fldCharType="end"/>
      </w:r>
      <w:r w:rsidR="00F40C71" w:rsidRPr="005817B5">
        <w:t xml:space="preserve"> </w:t>
      </w:r>
      <w:r w:rsidR="00DB67AF" w:rsidRPr="005817B5">
        <w:t>and also be an opportunity for other players with natural talent be able to choose cricket as a profession unlike currently since there is no scope, people are fearing to take cricket as an option for their career paths</w:t>
      </w:r>
      <w:r w:rsidR="00F0287E" w:rsidRPr="005817B5">
        <w:fldChar w:fldCharType="begin"/>
      </w:r>
      <w:r w:rsidR="00F0287E" w:rsidRPr="005817B5">
        <w:instrText xml:space="preserve"> ADDIN ZOTERO_ITEM CSL_CITATION {"citationID":"Bn0GBCv6","properties":{"formattedCitation":"(Philpott, 2018)","plainCitation":"(Philpott, 2018)","noteIndex":0},"citationItems":[{"id":63,"uris":["http://zotero.org/users/local/gnHNOUUS/items/BBMLST9S"],"itemData":{"id":63,"type":"article-journal","abstract":"The International Cricket Council and civil prosecutions of three Pakistani cricketers and their fixer brought player corruption in cricket to public scrutiny once more. A range of English media commentators and the sentencing judge referred to cricket’s loss of innocence because of the deception of the Pakistani cricketers. However, commercialisation, racism and dealings with corrupt political regimes have all exposed cricket as less innocent than many of its English defenders would admit. Furthermore, the demonisation of Pakistani cricketers as cheats blurs the boundary between individual responsibility and cultural characteristics with negative consequences for Muslims in the post-9/11 world.","container-title":"Third World Quarterly","DOI":"10.1080/01436597.2018.1432348","ISSN":"0143-6597","issue":"4","note":"publisher: Routledge\n_eprint: https://doi.org/10.1080/01436597.2018.1432348","page":"677-691","source":"Taylor and Francis+NEJM","title":"The politics of purity: discourses of deception and integrity in contemporary international cricket","title-short":"The politics of purity","volume":"39","author":[{"family":"Philpott","given":"Simon"}],"issued":{"date-parts":[["2018",4,3]]}}}],"schema":"https://github.com/citation-style-language/schema/raw/master/csl-citation.json"} </w:instrText>
      </w:r>
      <w:r w:rsidR="00F0287E" w:rsidRPr="005817B5">
        <w:fldChar w:fldCharType="separate"/>
      </w:r>
      <w:r w:rsidR="00F0287E" w:rsidRPr="005817B5">
        <w:t>(Philpott, 2018)</w:t>
      </w:r>
      <w:r w:rsidR="00F0287E" w:rsidRPr="005817B5">
        <w:fldChar w:fldCharType="end"/>
      </w:r>
      <w:r w:rsidR="00DB67AF" w:rsidRPr="005817B5">
        <w:t>.</w:t>
      </w:r>
    </w:p>
    <w:p w14:paraId="3221D785" w14:textId="77777777" w:rsidR="005F4239" w:rsidRPr="005817B5" w:rsidRDefault="005F4239" w:rsidP="009D395F"/>
    <w:p w14:paraId="4FDF64CA" w14:textId="0250AF04" w:rsidR="000E144A" w:rsidRPr="005817B5" w:rsidRDefault="00833190" w:rsidP="009D395F">
      <w:pPr>
        <w:pStyle w:val="Heading2"/>
        <w:numPr>
          <w:ilvl w:val="1"/>
          <w:numId w:val="2"/>
        </w:numPr>
        <w:jc w:val="both"/>
      </w:pPr>
      <w:bookmarkStart w:id="15" w:name="_Toc151673268"/>
      <w:r w:rsidRPr="005817B5">
        <w:t>Scope</w:t>
      </w:r>
      <w:bookmarkEnd w:id="15"/>
      <w:r w:rsidRPr="005817B5">
        <w:t xml:space="preserve"> </w:t>
      </w:r>
    </w:p>
    <w:p w14:paraId="16F136F0" w14:textId="77777777" w:rsidR="00EA11DF" w:rsidRPr="005817B5" w:rsidRDefault="00EA11DF" w:rsidP="009D395F"/>
    <w:p w14:paraId="533256DA" w14:textId="2AF6A1A1" w:rsidR="00D5271F" w:rsidRPr="005817B5" w:rsidRDefault="00BB783B" w:rsidP="009D395F">
      <w:r w:rsidRPr="005817B5">
        <w:t xml:space="preserve">As there are many formats of cricket </w:t>
      </w:r>
      <w:r w:rsidR="00A52E34" w:rsidRPr="005817B5">
        <w:t xml:space="preserve">the proposed project will focus on the </w:t>
      </w:r>
      <w:r w:rsidR="00361A8C" w:rsidRPr="005817B5">
        <w:t>5 over side</w:t>
      </w:r>
      <w:r w:rsidR="00A52E34" w:rsidRPr="005817B5">
        <w:t xml:space="preserve"> format </w:t>
      </w:r>
      <w:r w:rsidR="003376C1" w:rsidRPr="005817B5">
        <w:t>which is very interesting as well.</w:t>
      </w:r>
      <w:r w:rsidR="002D00BE" w:rsidRPr="005817B5">
        <w:t xml:space="preserve"> Together with only matches being played </w:t>
      </w:r>
      <w:r w:rsidR="00DA739D" w:rsidRPr="005817B5">
        <w:t xml:space="preserve">locally that is in Kenya only. The reason for going with the </w:t>
      </w:r>
      <w:r w:rsidR="00822333" w:rsidRPr="005817B5">
        <w:t>5-over</w:t>
      </w:r>
      <w:r w:rsidR="00DA739D" w:rsidRPr="005817B5">
        <w:t xml:space="preserve"> format is because the </w:t>
      </w:r>
      <w:r w:rsidR="002C250F" w:rsidRPr="005817B5">
        <w:t>data capturing will be quick and efficient with the resources that a university students have</w:t>
      </w:r>
      <w:r w:rsidR="005829FB" w:rsidRPr="005817B5">
        <w:t xml:space="preserve"> </w:t>
      </w:r>
      <w:r w:rsidR="005829FB" w:rsidRPr="005817B5">
        <w:fldChar w:fldCharType="begin"/>
      </w:r>
      <w:r w:rsidR="005829FB" w:rsidRPr="005817B5">
        <w:instrText xml:space="preserve"> ADDIN ZOTERO_ITEM CSL_CITATION {"citationID":"gufvbD2N","properties":{"formattedCitation":"(Denscombe, 2017)","plainCitation":"(Denscombe, 2017)","noteIndex":0},"citationItems":[{"id":72,"uris":["http://zotero.org/users/local/gnHNOUUS/items/BBX69JST"],"itemData":{"id":72,"type":"book","abstract":"This bestselling introductory book offers practical and straightforward guidance on the basics of social research, ideal for anyone who needs to conduct small-scale research projects as part of their undergraduate, postgraduate or professional studies. The book provides:• A clear, straightforward introduction to data collection methods and data analysis• Jargon-free coverage of the key issues• Checklists to guide good practiceThe sixth edition has been extensively updated and includes features such as:• A new chapter on the Life Course Perspective • A new chapter on Literature Reviews • New material on the Delphi Technique• An updated and expanded chapter on the analysis of Quantitative Data • New examples and illustrations throughoutThe Good Research Guide, 6th edition is a valuable resource for anyone conducting social research including those in applied areas such as business studies, health studies, nursing, education, social work, policy studies, marketing, media studies and criminology.\"Denscombe's The Good Research Guide, now in its 6th edition, continues to be one of the leading books in the field. It covers the topics a student or practitioner doing a research project needs to know from project design, theoretical underpinnings of research, data collection and analysis to writing up your research. Its accessible and practical approach means that it is an excellent resource for those new to undertaking independent research.\"Liam Foster, Senior Lecturer in Social Policy and Social Work, Sheffield University, UK\"Martyn Denscombe's text continues to remain core reading for those undertaking small pieces of research and those who need to gain a firm grounding in the principles of research theory and practice. From deciding on a research approach to the process of writing up, this finely balanced edition offers a comprehensive and detailed guide to the research cycle. Pragmatic, and with the needs of the researcher always in mind, it makes social science research accessible, undaunting, and, what's more, a completely possible, stimulating, and enjoyable endeavour.\"Yunis Alam, Faculty of Social Sciences, University of Bradford, UK\"The Good Research Guide provides a comprehensive view of the complex strategies and approaches of conducting social research, explained in simple terms. Relevant examples and check lists provided in each section not only helps to gain better understanding but also reflect on one’s own research. This book has tremendously helped me to gain knowledge and understanding of complex research strategies. It will provide clear guidance and direction for students and researchers in their research journey to achieve success.\"  Deborah Ebenezer, Research Student \"I think the book has a very good précis of areas relevant to the title. It outlines very well in a logical order the elements pertinent to 'social research'. Each chapter is relatively comprehensive and deals with subject material that is important, in a language that is accessible throughout. It does what it says on the tin and provides practical information and guidance as a 'how to' text' for those needing help with this type of research project. In particular I think the checklists are an excellent chapter ending to help plan and bring into sharp focus what is needed for any particular approach. The within chapter examples are excellent and help to further inform the reader what the author is trying to convey. Chapter links help further embed concepts and show how the various research elements may be associated. Overall an excellent introductory text that embodies a no-nonsense approach to a subject that can be at times complex. By breaking down topic areas and giving simple examples the subject is eminently accessible to the reader. Well done!\"Stephen Pearson, Senior Lecturer in Human and Applied Physiology, School of Health Sciences, University of Salford, UK\"This new edition provides comprehensive guidance to those undertaking small-scale social research projects including dissertations in business and management and the social sciences and I would recommend its use for all those new to research and also to refresh the thinking of those with prior research experience. Part 1 addresses a range of strategies for social research including surveys, sampling, case studies, experiments, ethnography, the life course perspective, grounded theory, action research, phenomenology, systematic review and mixed methods. There are few texts which address research strategies in such a comprehensive manner. The text develops in Part 2 by providing clear guidance on the selection and use of appropriate methods of data collection such as questionnaires, interviews, observation and documentary analysis, taking into account the aims and objective of the research project. Part 4 considers both quantitative and qualitative data analysis with Part 4 providing essential information on research ethics, the reporting of research and on the conduct and presentation of the literature review essential to all research projects.I have no hesitation in commending this text for use by undergraduate and post-graduate students as well as those undertaking research projects independent of an academic programme.\"Dr. Bobby Mackie, Senior Lecturer, School of Business and Enterprise, University of the West of Scotland, UK","ISBN":"978-0-335-22687-0","language":"en","note":"Google-Books-ID: SMovEAAAQBAJ","number-of-pages":"418","publisher":"McGraw-Hill Education (UK)","source":"Google Books","title":"EBOOK: The Good Research Guide: For Small-Scale Social Research Projects","title-short":"EBOOK","author":[{"family":"Denscombe","given":"Martyn"}],"issued":{"date-parts":[["2017",6,16]]}}}],"schema":"https://github.com/citation-style-language/schema/raw/master/csl-citation.json"} </w:instrText>
      </w:r>
      <w:r w:rsidR="005829FB" w:rsidRPr="005817B5">
        <w:fldChar w:fldCharType="separate"/>
      </w:r>
      <w:r w:rsidR="005829FB" w:rsidRPr="005817B5">
        <w:t>(Denscombe, 2017)</w:t>
      </w:r>
      <w:r w:rsidR="005829FB" w:rsidRPr="005817B5">
        <w:fldChar w:fldCharType="end"/>
      </w:r>
      <w:r w:rsidR="00D5271F" w:rsidRPr="005817B5">
        <w:t>.</w:t>
      </w:r>
      <w:r w:rsidR="003376C1" w:rsidRPr="005817B5">
        <w:t xml:space="preserve"> </w:t>
      </w:r>
    </w:p>
    <w:p w14:paraId="5E87BB4E" w14:textId="77777777" w:rsidR="002F2778" w:rsidRPr="005817B5" w:rsidRDefault="002F2778" w:rsidP="009D395F"/>
    <w:p w14:paraId="52C7A859" w14:textId="77777777" w:rsidR="00951840" w:rsidRPr="005817B5" w:rsidRDefault="00951840" w:rsidP="009D395F"/>
    <w:p w14:paraId="5EB16F1A" w14:textId="77777777" w:rsidR="00BB3EAA" w:rsidRPr="005817B5" w:rsidRDefault="00BB3EAA" w:rsidP="009D395F"/>
    <w:p w14:paraId="631A4F37" w14:textId="77777777" w:rsidR="005829FB" w:rsidRPr="005817B5" w:rsidRDefault="005829FB" w:rsidP="009D395F"/>
    <w:p w14:paraId="207695E5" w14:textId="00613628" w:rsidR="00821490" w:rsidRPr="005817B5" w:rsidRDefault="008B3E36" w:rsidP="009D395F">
      <w:pPr>
        <w:pStyle w:val="Heading2"/>
        <w:numPr>
          <w:ilvl w:val="1"/>
          <w:numId w:val="2"/>
        </w:numPr>
        <w:jc w:val="both"/>
      </w:pPr>
      <w:bookmarkStart w:id="16" w:name="_Toc151673269"/>
      <w:r w:rsidRPr="005817B5">
        <w:lastRenderedPageBreak/>
        <w:t>Delimitations</w:t>
      </w:r>
      <w:r w:rsidR="00DB3BF9" w:rsidRPr="005817B5">
        <w:t xml:space="preserve"> and Lim</w:t>
      </w:r>
      <w:r w:rsidR="00821490" w:rsidRPr="005817B5">
        <w:t>itations</w:t>
      </w:r>
      <w:bookmarkEnd w:id="16"/>
    </w:p>
    <w:p w14:paraId="074FA2D1" w14:textId="559F8E05" w:rsidR="000D00D2" w:rsidRPr="005817B5" w:rsidRDefault="00A341CB" w:rsidP="009D395F">
      <w:pPr>
        <w:pStyle w:val="Heading3"/>
        <w:numPr>
          <w:ilvl w:val="2"/>
          <w:numId w:val="2"/>
        </w:numPr>
        <w:rPr>
          <w:i w:val="0"/>
          <w:iCs/>
        </w:rPr>
      </w:pPr>
      <w:bookmarkStart w:id="17" w:name="_Toc151673270"/>
      <w:r w:rsidRPr="005817B5">
        <w:rPr>
          <w:i w:val="0"/>
          <w:iCs/>
        </w:rPr>
        <w:t>Delimitation</w:t>
      </w:r>
      <w:bookmarkEnd w:id="17"/>
    </w:p>
    <w:p w14:paraId="6BFA50ED" w14:textId="77777777" w:rsidR="000208BE" w:rsidRPr="005817B5" w:rsidRDefault="000208BE" w:rsidP="009D395F"/>
    <w:p w14:paraId="0A9882E9" w14:textId="73804DFA" w:rsidR="00A341CB" w:rsidRPr="005817B5" w:rsidRDefault="000949A6" w:rsidP="009D395F">
      <w:r w:rsidRPr="005817B5">
        <w:t>Although</w:t>
      </w:r>
      <w:r w:rsidR="002C250F" w:rsidRPr="005817B5">
        <w:t xml:space="preserve"> countries</w:t>
      </w:r>
      <w:r w:rsidR="00343879" w:rsidRPr="005817B5">
        <w:t xml:space="preserve"> like</w:t>
      </w:r>
      <w:r w:rsidRPr="005817B5">
        <w:t xml:space="preserve"> Kenya does not have the status to play the fifty-fifty format and the Test </w:t>
      </w:r>
      <w:r w:rsidR="0004744A" w:rsidRPr="005817B5">
        <w:t>format,</w:t>
      </w:r>
      <w:r w:rsidRPr="005817B5">
        <w:t xml:space="preserve"> </w:t>
      </w:r>
      <w:r w:rsidR="0004744A" w:rsidRPr="005817B5">
        <w:t>they still play these formats under the supervision of ICC however no points are given to Kenya for playing th</w:t>
      </w:r>
      <w:r w:rsidR="00AC5208" w:rsidRPr="005817B5">
        <w:t xml:space="preserve">ese </w:t>
      </w:r>
      <w:r w:rsidR="0014450D" w:rsidRPr="005817B5">
        <w:t>matches</w:t>
      </w:r>
      <w:r w:rsidR="005829FB" w:rsidRPr="005817B5">
        <w:fldChar w:fldCharType="begin"/>
      </w:r>
      <w:r w:rsidR="005829FB" w:rsidRPr="005817B5">
        <w:instrText xml:space="preserve"> ADDIN ZOTERO_ITEM CSL_CITATION {"citationID":"MbcBLn7j","properties":{"formattedCitation":"(Premkumar et al., 2020)","plainCitation":"(Premkumar et al., 2020)","noteIndex":0},"citationItems":[{"id":74,"uris":["http://zotero.org/users/local/gnHNOUUS/items/XWFB47FZ"],"itemData":{"id":74,"type":"article-journal","abstract":"Player rankings are of concern to sports authorities, players and sports enthusiasts, and with commercialisation of sports, rankings are even more important to investors. New variables as well as refinement of existing variables based on certain key performance indicators have been introduced here, upon which the ranking of a player would depend in cricket. Many of these variables have been ignored by the earlier ranking systems, including the most widely used International Cricket Council ranking system. Using a dynamic rather than a static approach of generating factor scores through the factor analysis approach, on a match-by-match basis, this paper ranks batsmen and bowlers who have played One Day International (ODI) cricket during the calendar year 2015.","container-title":"IIMB Management Review","DOI":"10.1016/j.iimb.2019.07.008","ISSN":"0970-3896","issue":"1","journalAbbreviation":"IIMB Management Review","page":"85-95","source":"ScienceDirect","title":"Key performance indicators for factor score based ranking in One Day International cricket","volume":"32","author":[{"family":"Premkumar","given":"Prashant"},{"family":"Chakrabarty","given":"Jimut Bahan"},{"family":"Chowdhury","given":"Shovan"}],"issued":{"date-parts":[["2020",3,1]]}}}],"schema":"https://github.com/citation-style-language/schema/raw/master/csl-citation.json"} </w:instrText>
      </w:r>
      <w:r w:rsidR="005829FB" w:rsidRPr="005817B5">
        <w:fldChar w:fldCharType="separate"/>
      </w:r>
      <w:r w:rsidR="005829FB" w:rsidRPr="005817B5">
        <w:t>(Premkumar et al., 2020)</w:t>
      </w:r>
      <w:r w:rsidR="005829FB" w:rsidRPr="005817B5">
        <w:fldChar w:fldCharType="end"/>
      </w:r>
      <w:r w:rsidR="00AC5208" w:rsidRPr="005817B5">
        <w:t>.</w:t>
      </w:r>
      <w:r w:rsidR="0014450D" w:rsidRPr="005817B5">
        <w:t xml:space="preserve"> This </w:t>
      </w:r>
      <w:r w:rsidR="00161EC3" w:rsidRPr="005817B5">
        <w:t xml:space="preserve">is therefore a delimitation as there is then no point on focusing </w:t>
      </w:r>
      <w:r w:rsidR="000C7BE4" w:rsidRPr="005817B5">
        <w:t>what the country does not play. This could be a project for the future when cricket in Kenya reaches its highest again and get the Test format status.</w:t>
      </w:r>
    </w:p>
    <w:p w14:paraId="5D817251" w14:textId="77777777" w:rsidR="000D00D2" w:rsidRPr="005817B5" w:rsidRDefault="000D00D2" w:rsidP="009D395F"/>
    <w:p w14:paraId="56B0863E" w14:textId="77777777" w:rsidR="000D00D2" w:rsidRPr="005817B5" w:rsidRDefault="000D00D2" w:rsidP="009D395F">
      <w:pPr>
        <w:pStyle w:val="Heading3"/>
        <w:numPr>
          <w:ilvl w:val="2"/>
          <w:numId w:val="2"/>
        </w:numPr>
        <w:rPr>
          <w:i w:val="0"/>
          <w:iCs/>
        </w:rPr>
      </w:pPr>
      <w:bookmarkStart w:id="18" w:name="_Toc151673271"/>
      <w:r w:rsidRPr="005817B5">
        <w:rPr>
          <w:i w:val="0"/>
          <w:iCs/>
        </w:rPr>
        <w:t>Limitation</w:t>
      </w:r>
      <w:bookmarkEnd w:id="18"/>
    </w:p>
    <w:p w14:paraId="642710AF" w14:textId="77777777" w:rsidR="00D47060" w:rsidRPr="005817B5" w:rsidRDefault="00D47060" w:rsidP="009D395F"/>
    <w:p w14:paraId="64F478E3" w14:textId="77777777" w:rsidR="00BE7BD9" w:rsidRPr="005817B5" w:rsidRDefault="00D47060" w:rsidP="009D395F">
      <w:r w:rsidRPr="005817B5">
        <w:t xml:space="preserve">The limitations of the project will be that the project will only be able to base </w:t>
      </w:r>
      <w:r w:rsidR="000457BE" w:rsidRPr="005817B5">
        <w:t xml:space="preserve">the </w:t>
      </w:r>
      <w:r w:rsidRPr="005817B5">
        <w:t>country to Kenya since Kenya has not played many international matches and the data for the international played are not available and thus the project will be limited to Kenyan boundaries</w:t>
      </w:r>
      <w:r w:rsidR="00833190" w:rsidRPr="005817B5">
        <w:t>.</w:t>
      </w:r>
    </w:p>
    <w:p w14:paraId="3AA2C8BB" w14:textId="77777777" w:rsidR="00BE7BD9" w:rsidRPr="005817B5" w:rsidRDefault="00BE7BD9" w:rsidP="009D395F"/>
    <w:p w14:paraId="7794DF9E" w14:textId="77777777" w:rsidR="00BE7BD9" w:rsidRPr="005817B5" w:rsidRDefault="00BE7BD9" w:rsidP="009D395F"/>
    <w:p w14:paraId="174BCE74" w14:textId="77777777" w:rsidR="00BE7BD9" w:rsidRPr="005817B5" w:rsidRDefault="00BE7BD9" w:rsidP="009D395F"/>
    <w:p w14:paraId="60ADF3DA" w14:textId="77777777" w:rsidR="00BE7BD9" w:rsidRPr="005817B5" w:rsidRDefault="00BE7BD9" w:rsidP="009D395F"/>
    <w:p w14:paraId="613305B4" w14:textId="77777777" w:rsidR="00BE7BD9" w:rsidRPr="005817B5" w:rsidRDefault="00BE7BD9" w:rsidP="009D395F"/>
    <w:p w14:paraId="1ACFC3E4" w14:textId="77777777" w:rsidR="00BE7BD9" w:rsidRPr="005817B5" w:rsidRDefault="00BE7BD9" w:rsidP="009D395F"/>
    <w:p w14:paraId="5D698029" w14:textId="77777777" w:rsidR="00BE7BD9" w:rsidRPr="005817B5" w:rsidRDefault="00BE7BD9" w:rsidP="009D395F"/>
    <w:p w14:paraId="01B09A97" w14:textId="77777777" w:rsidR="00BE7BD9" w:rsidRPr="005817B5" w:rsidRDefault="00BE7BD9" w:rsidP="009D395F"/>
    <w:p w14:paraId="4E88D629" w14:textId="77777777" w:rsidR="00BE7BD9" w:rsidRPr="005817B5" w:rsidRDefault="00BE7BD9" w:rsidP="009D395F"/>
    <w:p w14:paraId="1B625348" w14:textId="77777777" w:rsidR="00BE7BD9" w:rsidRPr="005817B5" w:rsidRDefault="00BE7BD9" w:rsidP="009D395F"/>
    <w:p w14:paraId="77E2FC69" w14:textId="77777777" w:rsidR="00BE7BD9" w:rsidRPr="005817B5" w:rsidRDefault="00BE7BD9" w:rsidP="009D395F"/>
    <w:p w14:paraId="71DE8E44" w14:textId="77777777" w:rsidR="00BE7BD9" w:rsidRPr="005817B5" w:rsidRDefault="00BE7BD9" w:rsidP="009D395F"/>
    <w:p w14:paraId="0A63FA12" w14:textId="77777777" w:rsidR="00BE7BD9" w:rsidRPr="005817B5" w:rsidRDefault="00BE7BD9" w:rsidP="009D395F"/>
    <w:p w14:paraId="38E8E274" w14:textId="77777777" w:rsidR="00BE7BD9" w:rsidRPr="005817B5" w:rsidRDefault="00BE7BD9" w:rsidP="009D395F"/>
    <w:p w14:paraId="2BE2E408" w14:textId="77777777" w:rsidR="00BE7BD9" w:rsidRPr="005817B5" w:rsidRDefault="00BE7BD9" w:rsidP="009D395F"/>
    <w:p w14:paraId="170F21E0" w14:textId="77777777" w:rsidR="00BE7BD9" w:rsidRPr="005817B5" w:rsidRDefault="00BE7BD9" w:rsidP="009D395F"/>
    <w:p w14:paraId="3E0D1CF9" w14:textId="77777777" w:rsidR="00BE7BD9" w:rsidRPr="005817B5" w:rsidRDefault="00BE7BD9" w:rsidP="009D395F"/>
    <w:p w14:paraId="36064FFE" w14:textId="77777777" w:rsidR="00BE7BD9" w:rsidRPr="005817B5" w:rsidRDefault="00BE7BD9" w:rsidP="009D395F"/>
    <w:p w14:paraId="0C6FA2F3" w14:textId="77777777" w:rsidR="00BE7BD9" w:rsidRPr="005817B5" w:rsidRDefault="00BE7BD9" w:rsidP="009D395F"/>
    <w:p w14:paraId="52C26209" w14:textId="5CB13529" w:rsidR="000E144A" w:rsidRPr="005817B5" w:rsidRDefault="00833190" w:rsidP="009D395F">
      <w:pPr>
        <w:pStyle w:val="Heading1"/>
        <w:rPr>
          <w:sz w:val="24"/>
          <w:szCs w:val="24"/>
        </w:rPr>
      </w:pPr>
      <w:r w:rsidRPr="005817B5">
        <w:rPr>
          <w:sz w:val="24"/>
          <w:szCs w:val="24"/>
        </w:rPr>
        <w:br w:type="page"/>
      </w:r>
      <w:bookmarkStart w:id="19" w:name="_Toc151673272"/>
      <w:r w:rsidR="0033335E" w:rsidRPr="005817B5">
        <w:rPr>
          <w:sz w:val="24"/>
          <w:szCs w:val="24"/>
        </w:rPr>
        <w:lastRenderedPageBreak/>
        <w:t>Chapter 2: Literature Review</w:t>
      </w:r>
      <w:bookmarkEnd w:id="19"/>
    </w:p>
    <w:p w14:paraId="0395424F" w14:textId="7F77FD95" w:rsidR="00C7220C" w:rsidRPr="005817B5" w:rsidRDefault="0046530E" w:rsidP="009D395F">
      <w:pPr>
        <w:pStyle w:val="Heading2"/>
        <w:jc w:val="both"/>
      </w:pPr>
      <w:bookmarkStart w:id="20" w:name="_Toc151673273"/>
      <w:r w:rsidRPr="005817B5">
        <w:t>2.1 Introduction</w:t>
      </w:r>
      <w:bookmarkEnd w:id="20"/>
    </w:p>
    <w:p w14:paraId="2481E047" w14:textId="77777777" w:rsidR="00EA11DF" w:rsidRPr="005817B5" w:rsidRDefault="00EA11DF" w:rsidP="009D395F"/>
    <w:p w14:paraId="232EDDA9" w14:textId="0D7A0433" w:rsidR="00581B84" w:rsidRPr="005817B5" w:rsidRDefault="00A219E4" w:rsidP="009D395F">
      <w:r w:rsidRPr="005817B5">
        <w:t xml:space="preserve">This chapter explains </w:t>
      </w:r>
      <w:r w:rsidR="00E95887" w:rsidRPr="005817B5">
        <w:t>all the current player selection processes and the challenges faced by the current problems and</w:t>
      </w:r>
      <w:r w:rsidR="00D834E2" w:rsidRPr="005817B5">
        <w:t xml:space="preserve"> reviewing the existing systems to </w:t>
      </w:r>
      <w:r w:rsidR="00925FD2" w:rsidRPr="005817B5">
        <w:t xml:space="preserve">identify and learn the methods used by them, list out the gaps in these existing projects and </w:t>
      </w:r>
      <w:r w:rsidR="00BD514A" w:rsidRPr="005817B5">
        <w:t>what can be done to reduce the bridge between these gaps identified and finally the conceptual framework of the proposed system to suggest how the system will work</w:t>
      </w:r>
      <w:r w:rsidR="00040F2B" w:rsidRPr="005817B5">
        <w:t xml:space="preserve"> and the roles of the major users of the system.</w:t>
      </w:r>
    </w:p>
    <w:p w14:paraId="1E207CBB" w14:textId="77777777" w:rsidR="0012704F" w:rsidRPr="005817B5" w:rsidRDefault="0012704F" w:rsidP="009D395F"/>
    <w:p w14:paraId="3495233C" w14:textId="7B258FFB" w:rsidR="0033335E" w:rsidRPr="005817B5" w:rsidRDefault="003419E1" w:rsidP="009D395F">
      <w:pPr>
        <w:pStyle w:val="Heading2"/>
        <w:jc w:val="both"/>
      </w:pPr>
      <w:bookmarkStart w:id="21" w:name="_Toc151673274"/>
      <w:r w:rsidRPr="005817B5">
        <w:t xml:space="preserve">2.2 </w:t>
      </w:r>
      <w:r w:rsidR="0022574F" w:rsidRPr="005817B5">
        <w:t xml:space="preserve">Current </w:t>
      </w:r>
      <w:r w:rsidR="008A77FC" w:rsidRPr="005817B5">
        <w:t>player selection process for the starting eleven</w:t>
      </w:r>
      <w:bookmarkEnd w:id="21"/>
    </w:p>
    <w:p w14:paraId="6DF0CE85" w14:textId="77777777" w:rsidR="00EA11DF" w:rsidRPr="005817B5" w:rsidRDefault="00EA11DF" w:rsidP="009D395F"/>
    <w:p w14:paraId="13D02A31" w14:textId="40FBFF92" w:rsidR="00057A39" w:rsidRPr="005817B5" w:rsidRDefault="003B59E6" w:rsidP="009D395F">
      <w:r w:rsidRPr="005817B5">
        <w:t xml:space="preserve">With more than </w:t>
      </w:r>
      <w:r w:rsidR="006F087A" w:rsidRPr="005817B5">
        <w:t>10</w:t>
      </w:r>
      <w:r w:rsidRPr="005817B5">
        <w:t xml:space="preserve">0 countries playing professional </w:t>
      </w:r>
      <w:r w:rsidR="00A1360D" w:rsidRPr="005817B5">
        <w:t>cricket</w:t>
      </w:r>
      <w:r w:rsidR="0042154D" w:rsidRPr="005817B5">
        <w:t xml:space="preserve"> </w:t>
      </w:r>
      <w:r w:rsidR="0042154D" w:rsidRPr="005817B5">
        <w:fldChar w:fldCharType="begin"/>
      </w:r>
      <w:r w:rsidR="0042154D" w:rsidRPr="005817B5">
        <w:instrText xml:space="preserve"> ADDIN ZOTERO_ITEM CSL_CITATION {"citationID":"ND4r8d5s","properties":{"formattedCitation":"(Harris, 2022)","plainCitation":"(Harris, 2022)","noteIndex":0},"citationItems":[{"id":77,"uris":["http://zotero.org/users/local/gnHNOUUS/items/D7RBSIKM"],"itemData":{"id":77,"type":"webpage","abstract":"Let’s take a look at the all the cricket playing countries of the world – from ICC full members to the emerging associate cricket countries.","container-title":"Its Only Cricket","language":"en-gb","title":"List of ICC Cricket Playing Countries with Associate Cricket Nations","URL":"https://www.itsonlycricket.com/cricket-playing-countries","author":[{"family":"Harris","given":"Matt"}],"accessed":{"date-parts":[["2023",11,14]]},"issued":{"date-parts":[["2022",2,9]]}}}],"schema":"https://github.com/citation-style-language/schema/raw/master/csl-citation.json"} </w:instrText>
      </w:r>
      <w:r w:rsidR="0042154D" w:rsidRPr="005817B5">
        <w:fldChar w:fldCharType="separate"/>
      </w:r>
      <w:r w:rsidR="0042154D" w:rsidRPr="005817B5">
        <w:t>(Harris, 2022)</w:t>
      </w:r>
      <w:r w:rsidR="0042154D" w:rsidRPr="005817B5">
        <w:fldChar w:fldCharType="end"/>
      </w:r>
      <w:r w:rsidR="00A1360D" w:rsidRPr="005817B5">
        <w:t>, all the countries have to think well through the selection process for the starting eleven for the matches so as to get the best outcome for the match</w:t>
      </w:r>
      <w:r w:rsidR="004359C2" w:rsidRPr="005817B5">
        <w:t>.</w:t>
      </w:r>
      <w:r w:rsidR="003513C8" w:rsidRPr="005817B5">
        <w:t xml:space="preserve"> Even after a lot of brainstorming</w:t>
      </w:r>
      <w:r w:rsidR="00627C5A" w:rsidRPr="005817B5">
        <w:t>,</w:t>
      </w:r>
      <w:r w:rsidR="003513C8" w:rsidRPr="005817B5">
        <w:t xml:space="preserve"> </w:t>
      </w:r>
      <w:r w:rsidR="00627C5A" w:rsidRPr="005817B5">
        <w:t xml:space="preserve">the reason why most of </w:t>
      </w:r>
      <w:r w:rsidR="00CD29CD" w:rsidRPr="005817B5">
        <w:t>teams fail to choose the best combination for their starting eleven</w:t>
      </w:r>
      <w:r w:rsidR="003513C8" w:rsidRPr="005817B5">
        <w:t xml:space="preserve"> </w:t>
      </w:r>
      <w:r w:rsidR="00704953" w:rsidRPr="005817B5">
        <w:t>is due to lack of intelligence.</w:t>
      </w:r>
      <w:r w:rsidR="00154EE8" w:rsidRPr="005817B5">
        <w:t xml:space="preserve"> Mostly, the selection is done by the captain, the coach and the selectors</w:t>
      </w:r>
      <w:r w:rsidR="0013615C" w:rsidRPr="005817B5">
        <w:t xml:space="preserve"> and sometimes the decision made on specific players does not come out as expected and </w:t>
      </w:r>
      <w:r w:rsidR="00545122" w:rsidRPr="005817B5">
        <w:t>because of this the outcomes of the match sometimes turns out to be unfavourable</w:t>
      </w:r>
      <w:r w:rsidR="00F44AE3" w:rsidRPr="005817B5">
        <w:t xml:space="preserve"> </w:t>
      </w:r>
      <w:r w:rsidR="00F44AE3" w:rsidRPr="005817B5">
        <w:fldChar w:fldCharType="begin"/>
      </w:r>
      <w:r w:rsidR="00F44AE3" w:rsidRPr="005817B5">
        <w:instrText xml:space="preserve"> ADDIN ZOTERO_ITEM CSL_CITATION {"citationID":"csYEbIkI","properties":{"formattedCitation":"(Jhansi Rani et al., 2020)","plainCitation":"(Jhansi Rani et al., 2020)","noteIndex":0},"citationItems":[{"id":79,"uris":["http://zotero.org/users/local/gnHNOUUS/items/3N5A4V5E"],"itemData":{"id":79,"type":"paper-conference","abstract":"In In this work, we have shown how neural network and K-Means or Hierarchical clustering can be used in a combination, where clustering algorithms were used to significantly represent data in a meaningful way to predict the best batsman/bowler who is to be sent next for a given match condition at an Indian Premier League Cricket Match. We predicted the best bowler/batsman for a given match condition using match parameter of each and every ball. Tests were carried out using a variety of neural networks ranging from single layered perceptron to multilayered multi-neuron neural networks along with variety of data representation. Among these, the neural network with 3 hidden layers perceptron gave best results for batsman and bowlers respectively. These neural networks can produce fast and accurate results within 3 seconds. The activation functions used were ReLu and SoftMax. K-Means and hierarchical clustering was used to generate data. We also predict an ideal team for a match using K-Means Clustering and hierarchical clustering which found interesting and accurate patterns, constraints.","container-title":"2020 IEEE International Conference on Electronics, Computing and Communication Technologies (CONECCT)","DOI":"10.1109/CONECCT50063.2020.9198371","event-title":"2020 IEEE International Conference on Electronics, Computing and Communication Technologies (CONECCT)","page":"1-6","source":"IEEE Xplore","title":"Selection of Players and Team for an Indian Premier League Cricket Match Using Ensembles of Classifiers","URL":"https://ieeexplore.ieee.org/abstract/document/9198371","author":[{"family":"Jhansi Rani","given":"P"},{"family":"Vidyadhar Kamath","given":"Aditya"},{"family":"Menon","given":"Aadith"},{"family":"Dhatwalia","given":"Prajwal"},{"family":"Rishabh","given":"D"},{"family":"Kulkarni","given":"Apurva"}],"accessed":{"date-parts":[["2023",11,14]]},"issued":{"date-parts":[["2020",7]]}}}],"schema":"https://github.com/citation-style-language/schema/raw/master/csl-citation.json"} </w:instrText>
      </w:r>
      <w:r w:rsidR="00F44AE3" w:rsidRPr="005817B5">
        <w:fldChar w:fldCharType="separate"/>
      </w:r>
      <w:r w:rsidR="00F44AE3" w:rsidRPr="005817B5">
        <w:t>(Jhansi Rani et al., 2020)</w:t>
      </w:r>
      <w:r w:rsidR="00F44AE3" w:rsidRPr="005817B5">
        <w:fldChar w:fldCharType="end"/>
      </w:r>
      <w:r w:rsidR="00545122" w:rsidRPr="005817B5">
        <w:t>.</w:t>
      </w:r>
      <w:r w:rsidR="008C0E23" w:rsidRPr="005817B5">
        <w:t xml:space="preserve"> </w:t>
      </w:r>
    </w:p>
    <w:p w14:paraId="03905CD3" w14:textId="77777777" w:rsidR="009D7C0B" w:rsidRPr="005817B5" w:rsidRDefault="009D7C0B" w:rsidP="009D395F">
      <w:pPr>
        <w:shd w:val="clear" w:color="auto" w:fill="FFFFFF"/>
        <w:rPr>
          <w:color w:val="000000"/>
          <w:lang w:val="en-US"/>
        </w:rPr>
      </w:pPr>
    </w:p>
    <w:p w14:paraId="46B5A6CD" w14:textId="7EFEC40B" w:rsidR="008A60AA" w:rsidRPr="005817B5" w:rsidRDefault="006E581D" w:rsidP="009D395F">
      <w:pPr>
        <w:shd w:val="clear" w:color="auto" w:fill="FFFFFF"/>
        <w:rPr>
          <w:color w:val="000000"/>
          <w:lang w:val="en-US"/>
        </w:rPr>
      </w:pPr>
      <w:r w:rsidRPr="005817B5">
        <w:rPr>
          <w:color w:val="000000"/>
          <w:lang w:val="en-US"/>
        </w:rPr>
        <w:t>Usually,</w:t>
      </w:r>
      <w:r w:rsidR="00F82ED8" w:rsidRPr="005817B5">
        <w:rPr>
          <w:color w:val="000000"/>
          <w:lang w:val="en-US"/>
        </w:rPr>
        <w:t xml:space="preserve"> the selection is based on experience</w:t>
      </w:r>
      <w:r w:rsidR="008A4C95">
        <w:rPr>
          <w:color w:val="000000"/>
          <w:lang w:val="en-US"/>
        </w:rPr>
        <w:t>,</w:t>
      </w:r>
      <w:r w:rsidR="00F82ED8" w:rsidRPr="005817B5">
        <w:rPr>
          <w:color w:val="000000"/>
          <w:lang w:val="en-US"/>
        </w:rPr>
        <w:t xml:space="preserve"> that is the most experienced </w:t>
      </w:r>
      <w:r w:rsidR="000850E3" w:rsidRPr="005817B5">
        <w:rPr>
          <w:color w:val="000000"/>
          <w:lang w:val="en-US"/>
        </w:rPr>
        <w:t>players are given priority in their respective roles and after them follow those who are currently in form</w:t>
      </w:r>
      <w:r w:rsidR="002C29D8" w:rsidRPr="005817B5">
        <w:rPr>
          <w:color w:val="000000"/>
          <w:lang w:val="en-US"/>
        </w:rPr>
        <w:t>.</w:t>
      </w:r>
      <w:r w:rsidR="001A2FA3" w:rsidRPr="005817B5">
        <w:rPr>
          <w:color w:val="000000"/>
          <w:lang w:val="en-US"/>
        </w:rPr>
        <w:t xml:space="preserve"> </w:t>
      </w:r>
      <w:r w:rsidR="00544BC2" w:rsidRPr="005817B5">
        <w:rPr>
          <w:color w:val="000000"/>
          <w:lang w:val="en-US"/>
        </w:rPr>
        <w:t>However, usually the captain of the team has the final call on the selection</w:t>
      </w:r>
      <w:r w:rsidR="00E97641" w:rsidRPr="005817B5">
        <w:rPr>
          <w:color w:val="000000"/>
          <w:lang w:val="en-US"/>
        </w:rPr>
        <w:t xml:space="preserve"> after listening to the </w:t>
      </w:r>
      <w:r w:rsidR="00B54449" w:rsidRPr="005817B5">
        <w:rPr>
          <w:color w:val="000000"/>
          <w:lang w:val="en-US"/>
        </w:rPr>
        <w:t>advice</w:t>
      </w:r>
      <w:r w:rsidR="00C155FC" w:rsidRPr="005817B5">
        <w:rPr>
          <w:color w:val="000000"/>
          <w:lang w:val="en-US"/>
        </w:rPr>
        <w:t xml:space="preserve"> of certain players from the coaches and the selection panel</w:t>
      </w:r>
      <w:r w:rsidR="000424AF" w:rsidRPr="005817B5">
        <w:rPr>
          <w:color w:val="000000"/>
          <w:lang w:val="en-US"/>
        </w:rPr>
        <w:t xml:space="preserve"> </w:t>
      </w:r>
      <w:r w:rsidR="00B54449" w:rsidRPr="005817B5">
        <w:rPr>
          <w:color w:val="000000"/>
          <w:lang w:val="en-US"/>
        </w:rPr>
        <w:t>after doing all the analytics</w:t>
      </w:r>
      <w:r w:rsidR="003925CE" w:rsidRPr="005817B5">
        <w:rPr>
          <w:color w:val="000000"/>
          <w:lang w:val="en-US"/>
        </w:rPr>
        <w:t xml:space="preserve"> </w:t>
      </w:r>
      <w:r w:rsidR="00E73B6C" w:rsidRPr="005817B5">
        <w:rPr>
          <w:color w:val="000000"/>
          <w:lang w:val="en-US"/>
        </w:rPr>
        <w:fldChar w:fldCharType="begin"/>
      </w:r>
      <w:r w:rsidR="003733FE" w:rsidRPr="005817B5">
        <w:rPr>
          <w:color w:val="000000"/>
          <w:lang w:val="en-US"/>
        </w:rPr>
        <w:instrText xml:space="preserve"> ADDIN ZOTERO_ITEM CSL_CITATION {"citationID":"p0ghCZHF","properties":{"formattedCitation":"(P. Shah &amp; Patel, 2018)","plainCitation":"(P. Shah &amp; Patel, 2018)","noteIndex":0},"citationItems":[{"id":81,"uris":["http://zotero.org/users/local/gnHNOUUS/items/D725PKBK"],"itemData":{"id":81,"type":"book","abstract":"Every cricket match generates an enormous volume of data which is a delight for statisticians and data scientist. Lot of work has been done for performance measurement, decision making, team selection, score prediction and so on. Research has been done in ranking batsman or a bowler or all-rounder based on several batting or bowling measures but very little work has been done in ranking the captains. In this paper, we have ranked captains based on several parameters using Principal Component Analysis. Also, we have included weighted average method to rank captains based on z score of performance of team, individual performance of captain as batsman and bowler. Introduction Wood (1945) [17] examined the performance of consistency in cricket and applied the geometrical distribution to model cricket scores based on results from test cricket. Kimber and Hansford (1993) [2] proposed a non-parametric approach based on runs scored for assessing batting performance of cricketers. Two comprehensive measure, called as combined bowling rate (CBR) and dynamic bowling rate (DBR) developed by Lemmer in 2002 and 2005 [3, 5] to measure the current bowling performance of the bowlers in one-day and test cricket respectively. Lemmer (2004, 2006, and 2008) [4, 6, 7] developed a classification scheme for batsmen and bowlers using performance data of one-day international (ODI) matches, Test cricket and T 20. The use of stochastic dominance rules demonstrates by Damodaran (2006) [1] to analyze the batting performance of Indian cricketers in ODI cricket. Tan and Ramachandran (2010) [14] ranked the all-rounders in test cricket, both past and present, in accordance with a mathematical formula derived from batting and bowling records. Shah Parag (2017) [13] has defined a new batting and bowling measure. He has defined batting average considering the quality of bowler he is facing and similarly bowling average considering the quality of batsman he is bowling to. Van Staden (2008) [15] used the term ideal all-rounder, batting all-rounder and bowling all-rounder to characterize the performance of all-rounders. Van Staden (2009) [16] developed a performance measure for cricketers' in Twenty20 cricket considering data from IPL-I. Lenten, Geerlind and Konya (2009) [8] compared a range of cross sectional models to study the factors determining the performance of cricketers in different forms of the game including IPL. Naik &amp; Khattree (1996) [11] provided an example in which principal component analysis is used with sports data. Manage, Ananda B.W. Scariano, Stephen M. (2013) [9] in his paper has used Principal Component Analysis for ranking the players in cricket. More recently Radicchi (2011) [12] applied PageRank algorithm to rank tennis players. Mukherjee (2012) [10] has identified the greatest captain using complex network approach. In cricket the captain is responsible for the team. Before the game starts the home captain tosses the coin and the touring captain calls heads or tails. The captain chooses the batting order, sets up fielding positions and shoulders the responsibility of on-field decision-making. Thus, the outcome of a match depends on the captain's decisions. In this sense, the success of a team depends on the captain. However, currently there exist no ranking schemes to rank the cricket captains. While the number of wins is a natural measure for success of a team, it does","note":"DOI: 10.13140/RG.2.2.33455.38564","source":"ResearchGate","title":"Ranking the cricket captains using principal component analysis","author":[{"family":"Shah","given":"Parag"},{"family":"Patel","given":"M."}],"issued":{"date-parts":[["2018",8,24]]}}}],"schema":"https://github.com/citation-style-language/schema/raw/master/csl-citation.json"} </w:instrText>
      </w:r>
      <w:r w:rsidR="00E73B6C" w:rsidRPr="005817B5">
        <w:rPr>
          <w:color w:val="000000"/>
          <w:lang w:val="en-US"/>
        </w:rPr>
        <w:fldChar w:fldCharType="separate"/>
      </w:r>
      <w:r w:rsidR="003733FE" w:rsidRPr="005817B5">
        <w:t>(P. Shah &amp; Patel, 2018)</w:t>
      </w:r>
      <w:r w:rsidR="00E73B6C" w:rsidRPr="005817B5">
        <w:rPr>
          <w:color w:val="000000"/>
          <w:lang w:val="en-US"/>
        </w:rPr>
        <w:fldChar w:fldCharType="end"/>
      </w:r>
      <w:r w:rsidR="000424AF" w:rsidRPr="005817B5">
        <w:rPr>
          <w:color w:val="000000"/>
          <w:lang w:val="en-US"/>
        </w:rPr>
        <w:t>.</w:t>
      </w:r>
      <w:r w:rsidR="006E44C3" w:rsidRPr="005817B5">
        <w:rPr>
          <w:color w:val="000000"/>
          <w:lang w:val="en-US"/>
        </w:rPr>
        <w:t xml:space="preserve"> Sometimes the analytics could be wrong and thus the combination comes out to be unfit for the situation and thus the match turns out to be unfavorable for the team</w:t>
      </w:r>
      <w:r w:rsidR="00E61914" w:rsidRPr="005817B5">
        <w:rPr>
          <w:color w:val="000000"/>
          <w:lang w:val="en-US"/>
        </w:rPr>
        <w:t>.</w:t>
      </w:r>
    </w:p>
    <w:p w14:paraId="4D0A1F3D" w14:textId="77777777" w:rsidR="009C7793" w:rsidRPr="005817B5" w:rsidRDefault="009C7793" w:rsidP="009D395F">
      <w:pPr>
        <w:shd w:val="clear" w:color="auto" w:fill="FFFFFF"/>
        <w:rPr>
          <w:color w:val="000000"/>
          <w:lang w:val="en-US"/>
        </w:rPr>
      </w:pPr>
    </w:p>
    <w:p w14:paraId="68FC4C26" w14:textId="77777777" w:rsidR="00690E1E" w:rsidRPr="005817B5" w:rsidRDefault="00690E1E" w:rsidP="009D395F">
      <w:pPr>
        <w:shd w:val="clear" w:color="auto" w:fill="FFFFFF"/>
        <w:rPr>
          <w:color w:val="000000"/>
          <w:lang w:val="en-US"/>
        </w:rPr>
      </w:pPr>
    </w:p>
    <w:p w14:paraId="1B7AAB4B" w14:textId="77777777" w:rsidR="00690E1E" w:rsidRPr="005817B5" w:rsidRDefault="00690E1E" w:rsidP="009D395F">
      <w:pPr>
        <w:shd w:val="clear" w:color="auto" w:fill="FFFFFF"/>
        <w:rPr>
          <w:color w:val="000000"/>
          <w:lang w:val="en-US"/>
        </w:rPr>
      </w:pPr>
    </w:p>
    <w:p w14:paraId="0088DC9A" w14:textId="77777777" w:rsidR="00F033C7" w:rsidRPr="005817B5" w:rsidRDefault="00F033C7" w:rsidP="009D395F">
      <w:pPr>
        <w:shd w:val="clear" w:color="auto" w:fill="FFFFFF"/>
        <w:rPr>
          <w:color w:val="000000"/>
          <w:lang w:val="en-US"/>
        </w:rPr>
      </w:pPr>
    </w:p>
    <w:p w14:paraId="60D78449" w14:textId="77777777" w:rsidR="00F033C7" w:rsidRPr="005817B5" w:rsidRDefault="00F033C7" w:rsidP="009D395F">
      <w:pPr>
        <w:shd w:val="clear" w:color="auto" w:fill="FFFFFF"/>
        <w:rPr>
          <w:color w:val="000000"/>
          <w:lang w:val="en-US"/>
        </w:rPr>
      </w:pPr>
    </w:p>
    <w:p w14:paraId="1E021E93" w14:textId="77777777" w:rsidR="00F033C7" w:rsidRPr="005817B5" w:rsidRDefault="00F033C7" w:rsidP="009D395F">
      <w:pPr>
        <w:shd w:val="clear" w:color="auto" w:fill="FFFFFF"/>
        <w:rPr>
          <w:color w:val="000000"/>
          <w:lang w:val="en-US"/>
        </w:rPr>
      </w:pPr>
    </w:p>
    <w:p w14:paraId="2408FD71" w14:textId="77777777" w:rsidR="00F033C7" w:rsidRPr="005817B5" w:rsidRDefault="00F033C7" w:rsidP="009D395F">
      <w:pPr>
        <w:shd w:val="clear" w:color="auto" w:fill="FFFFFF"/>
        <w:rPr>
          <w:color w:val="000000"/>
          <w:lang w:val="en-US"/>
        </w:rPr>
      </w:pPr>
    </w:p>
    <w:p w14:paraId="536F626A" w14:textId="77777777" w:rsidR="00690E1E" w:rsidRPr="005817B5" w:rsidRDefault="00690E1E" w:rsidP="009D395F">
      <w:pPr>
        <w:shd w:val="clear" w:color="auto" w:fill="FFFFFF"/>
        <w:rPr>
          <w:color w:val="000000"/>
          <w:lang w:val="en-US"/>
        </w:rPr>
      </w:pPr>
    </w:p>
    <w:p w14:paraId="53AD49A3" w14:textId="1AECF649" w:rsidR="00986A0D" w:rsidRPr="005817B5" w:rsidRDefault="00986A0D" w:rsidP="009D395F">
      <w:pPr>
        <w:pStyle w:val="Heading3"/>
        <w:rPr>
          <w:i w:val="0"/>
          <w:iCs/>
          <w:lang w:val="en-US"/>
        </w:rPr>
      </w:pPr>
      <w:bookmarkStart w:id="22" w:name="_Toc151673275"/>
      <w:r w:rsidRPr="005817B5">
        <w:rPr>
          <w:i w:val="0"/>
          <w:iCs/>
          <w:lang w:val="en-US"/>
        </w:rPr>
        <w:lastRenderedPageBreak/>
        <w:t xml:space="preserve">2.2.1 Challenges faced </w:t>
      </w:r>
      <w:r w:rsidR="009C7793" w:rsidRPr="005817B5">
        <w:rPr>
          <w:i w:val="0"/>
          <w:iCs/>
          <w:lang w:val="en-US"/>
        </w:rPr>
        <w:t>by using the current player selection process</w:t>
      </w:r>
      <w:bookmarkEnd w:id="22"/>
    </w:p>
    <w:p w14:paraId="10B6C79D" w14:textId="77777777" w:rsidR="009225CB" w:rsidRPr="005817B5" w:rsidRDefault="009225CB" w:rsidP="009D395F">
      <w:pPr>
        <w:rPr>
          <w:lang w:val="en-US"/>
        </w:rPr>
      </w:pPr>
    </w:p>
    <w:p w14:paraId="4825A06B" w14:textId="3AA3B9A2" w:rsidR="0033335E" w:rsidRPr="005817B5" w:rsidRDefault="00B72F61" w:rsidP="009D395F">
      <w:r w:rsidRPr="005817B5">
        <w:t xml:space="preserve">From </w:t>
      </w:r>
      <w:r w:rsidR="00EA11DF" w:rsidRPr="005817B5">
        <w:t>time-to-time</w:t>
      </w:r>
      <w:r w:rsidRPr="005817B5">
        <w:t xml:space="preserve"> existing processes need to be reviewed in order to keep up with the rest of the worl</w:t>
      </w:r>
      <w:r w:rsidR="00EA11DF" w:rsidRPr="005817B5">
        <w:t>d and their advanced processes. Kenya over the years has been reviewing their selection process since 20</w:t>
      </w:r>
      <w:r w:rsidR="009225CB" w:rsidRPr="005817B5">
        <w:t>10 and still is struggling to get the right process</w:t>
      </w:r>
      <w:r w:rsidR="00F3629C" w:rsidRPr="005817B5">
        <w:fldChar w:fldCharType="begin"/>
      </w:r>
      <w:r w:rsidR="00F3629C" w:rsidRPr="005817B5">
        <w:instrText xml:space="preserve"> ADDIN ZOTERO_ITEM CSL_CITATION {"citationID":"VctMMvA5","properties":{"formattedCitation":"(Jhansi Rani et al., 2020)","plainCitation":"(Jhansi Rani et al., 2020)","noteIndex":0},"citationItems":[{"id":79,"uris":["http://zotero.org/users/local/gnHNOUUS/items/3N5A4V5E"],"itemData":{"id":79,"type":"paper-conference","abstract":"In In this work, we have shown how neural network and K-Means or Hierarchical clustering can be used in a combination, where clustering algorithms were used to significantly represent data in a meaningful way to predict the best batsman/bowler who is to be sent next for a given match condition at an Indian Premier League Cricket Match. We predicted the best bowler/batsman for a given match condition using match parameter of each and every ball. Tests were carried out using a variety of neural networks ranging from single layered perceptron to multilayered multi-neuron neural networks along with variety of data representation. Among these, the neural network with 3 hidden layers perceptron gave best results for batsman and bowlers respectively. These neural networks can produce fast and accurate results within 3 seconds. The activation functions used were ReLu and SoftMax. K-Means and hierarchical clustering was used to generate data. We also predict an ideal team for a match using K-Means Clustering and hierarchical clustering which found interesting and accurate patterns, constraints.","container-title":"2020 IEEE International Conference on Electronics, Computing and Communication Technologies (CONECCT)","DOI":"10.1109/CONECCT50063.2020.9198371","event-title":"2020 IEEE International Conference on Electronics, Computing and Communication Technologies (CONECCT)","page":"1-6","source":"IEEE Xplore","title":"Selection of Players and Team for an Indian Premier League Cricket Match Using Ensembles of Classifiers","URL":"https://ieeexplore.ieee.org/abstract/document/9198371","author":[{"family":"Jhansi Rani","given":"P"},{"family":"Vidyadhar Kamath","given":"Aditya"},{"family":"Menon","given":"Aadith"},{"family":"Dhatwalia","given":"Prajwal"},{"family":"Rishabh","given":"D"},{"family":"Kulkarni","given":"Apurva"}],"accessed":{"date-parts":[["2023",11,14]]},"issued":{"date-parts":[["2020",7]]}}}],"schema":"https://github.com/citation-style-language/schema/raw/master/csl-citation.json"} </w:instrText>
      </w:r>
      <w:r w:rsidR="00F3629C" w:rsidRPr="005817B5">
        <w:fldChar w:fldCharType="separate"/>
      </w:r>
      <w:r w:rsidR="00F3629C" w:rsidRPr="005817B5">
        <w:t>(Jhansi Rani et al., 2020)</w:t>
      </w:r>
      <w:r w:rsidR="00F3629C" w:rsidRPr="005817B5">
        <w:fldChar w:fldCharType="end"/>
      </w:r>
      <w:r w:rsidR="009225CB" w:rsidRPr="005817B5">
        <w:t>.</w:t>
      </w:r>
      <w:r w:rsidR="006257FE" w:rsidRPr="005817B5">
        <w:t xml:space="preserve"> </w:t>
      </w:r>
      <w:r w:rsidR="003B2F81" w:rsidRPr="005817B5">
        <w:t xml:space="preserve">Again in 2021 they wanted </w:t>
      </w:r>
      <w:r w:rsidR="001F04F9" w:rsidRPr="005817B5">
        <w:t>a few changes in the process</w:t>
      </w:r>
      <w:r w:rsidR="00112694" w:rsidRPr="005817B5">
        <w:t>,</w:t>
      </w:r>
      <w:r w:rsidR="001F04F9" w:rsidRPr="005817B5">
        <w:t xml:space="preserve"> this shows that the process has been very</w:t>
      </w:r>
      <w:r w:rsidR="0015502A" w:rsidRPr="005817B5">
        <w:t xml:space="preserve"> </w:t>
      </w:r>
      <w:r w:rsidR="00983A3E" w:rsidRPr="005817B5">
        <w:t>unreliable</w:t>
      </w:r>
      <w:r w:rsidR="00112694" w:rsidRPr="005817B5">
        <w:t xml:space="preserve"> and constantly needs to be reviewed</w:t>
      </w:r>
      <w:r w:rsidR="003733FE" w:rsidRPr="005817B5">
        <w:fldChar w:fldCharType="begin"/>
      </w:r>
      <w:r w:rsidR="003733FE" w:rsidRPr="005817B5">
        <w:instrText xml:space="preserve"> ADDIN ZOTERO_ITEM CSL_CITATION {"citationID":"PdOLCUbO","properties":{"formattedCitation":"(A. Shah, 2020)","plainCitation":"(A. Shah, 2020)","noteIndex":0},"citationItems":[{"id":91,"uris":["http://zotero.org/users/local/gnHNOUUS/items/5PLVS9LU"],"itemData":{"id":91,"type":"article-journal","abstract":"In any game, selection of best players in a team plays vital role in overall team performance. The team selection in any sport is the key task to ensure good performance of the team. Players are selected based on different criteria. In game of cricket selection of players should consider parameters like players own performance, ground condition, weather forecasting, opposition strength and weakness etc. Machine learning can play vital role in players' performance prediction. Machine learning uses historical data of team performance and past performance of individual players to predict overall performance of team. Prediction of individual player performance helps in team building process. Recently many researchers proposed model for prediction of player's performance for a game of cricket. Researchers' uses machine learning approach for prediction. However existing studies omits some vital features related to ground and weather in their study which have potential to make huge impact on player's performance. We performed detailed study and literature survey to propose efficient performance prediction of players for game of cricket. Our model will help in best team selection and thus improves overall team performance.","DOI":"10.35940/ijeat.C6339.029320","source":"ResearchGate","title":"Intelligent Cricket Team Selection by Predicting Individual Players’ Performance using Efficient Machine Learning Technique","volume":"9","author":[{"family":"Shah","given":"Ankit"}],"issued":{"date-parts":[["2020",2,16]]}}}],"schema":"https://github.com/citation-style-language/schema/raw/master/csl-citation.json"} </w:instrText>
      </w:r>
      <w:r w:rsidR="003733FE" w:rsidRPr="005817B5">
        <w:fldChar w:fldCharType="separate"/>
      </w:r>
      <w:r w:rsidR="003733FE" w:rsidRPr="005817B5">
        <w:t>(A. Shah, 2020)</w:t>
      </w:r>
      <w:r w:rsidR="003733FE" w:rsidRPr="005817B5">
        <w:fldChar w:fldCharType="end"/>
      </w:r>
      <w:r w:rsidR="00112694" w:rsidRPr="005817B5">
        <w:t>.</w:t>
      </w:r>
      <w:r w:rsidR="0059045F" w:rsidRPr="005817B5">
        <w:t xml:space="preserve">  </w:t>
      </w:r>
      <w:r w:rsidR="00D16796" w:rsidRPr="005817B5">
        <w:t xml:space="preserve"> </w:t>
      </w:r>
      <w:r w:rsidR="00112694" w:rsidRPr="005817B5">
        <w:t xml:space="preserve">  </w:t>
      </w:r>
      <w:r w:rsidR="005660A3" w:rsidRPr="005817B5">
        <w:t xml:space="preserve"> </w:t>
      </w:r>
      <w:r w:rsidR="00983A3E" w:rsidRPr="005817B5">
        <w:t xml:space="preserve"> </w:t>
      </w:r>
    </w:p>
    <w:p w14:paraId="678B8407" w14:textId="77777777" w:rsidR="0033335E" w:rsidRPr="005817B5" w:rsidRDefault="0033335E" w:rsidP="009D395F"/>
    <w:p w14:paraId="131234C2" w14:textId="20CF1BD3" w:rsidR="0033335E" w:rsidRPr="005817B5" w:rsidRDefault="00914212" w:rsidP="009D395F">
      <w:r w:rsidRPr="005817B5">
        <w:t>Another challenge is</w:t>
      </w:r>
      <w:r w:rsidR="00090D69" w:rsidRPr="005817B5">
        <w:t xml:space="preserve"> that in a </w:t>
      </w:r>
      <w:r w:rsidR="00196AD5" w:rsidRPr="005817B5">
        <w:t>pre-selected</w:t>
      </w:r>
      <w:r w:rsidR="00090D69" w:rsidRPr="005817B5">
        <w:t xml:space="preserve"> squad there almost two to three players for every slot with almost the same experience and</w:t>
      </w:r>
      <w:r w:rsidR="00196AD5" w:rsidRPr="005817B5">
        <w:t xml:space="preserve"> thus it gets hard</w:t>
      </w:r>
      <w:r w:rsidR="00D71B47" w:rsidRPr="005817B5">
        <w:t xml:space="preserve"> to select one player over the other and </w:t>
      </w:r>
      <w:r w:rsidR="00A03C94" w:rsidRPr="005817B5">
        <w:t>then this leads to gut feeling selection which not always is the correct decision.</w:t>
      </w:r>
      <w:r w:rsidR="001D72E5" w:rsidRPr="005817B5">
        <w:t xml:space="preserve"> </w:t>
      </w:r>
      <w:r w:rsidR="008E2E6D" w:rsidRPr="005817B5">
        <w:t>Also,</w:t>
      </w:r>
      <w:r w:rsidR="001D72E5" w:rsidRPr="005817B5">
        <w:t xml:space="preserve"> the players who have a </w:t>
      </w:r>
      <w:r w:rsidR="00D9219C" w:rsidRPr="005817B5">
        <w:t xml:space="preserve">good </w:t>
      </w:r>
      <w:r w:rsidR="001D72E5" w:rsidRPr="005817B5">
        <w:t xml:space="preserve">relationship with </w:t>
      </w:r>
      <w:r w:rsidR="00D9219C" w:rsidRPr="005817B5">
        <w:t xml:space="preserve">the captain </w:t>
      </w:r>
      <w:r w:rsidR="00CE38A7" w:rsidRPr="005817B5">
        <w:t>have a higher chance of getting selected in the team which is not fair to other deserving players</w:t>
      </w:r>
      <w:r w:rsidR="00D427C9" w:rsidRPr="005817B5">
        <w:t xml:space="preserve"> </w:t>
      </w:r>
      <w:r w:rsidR="00D427C9" w:rsidRPr="005817B5">
        <w:fldChar w:fldCharType="begin"/>
      </w:r>
      <w:r w:rsidR="00D427C9" w:rsidRPr="005817B5">
        <w:instrText xml:space="preserve"> ADDIN ZOTERO_ITEM CSL_CITATION {"citationID":"aR68CgtC","properties":{"formattedCitation":"(Newman et al., 2019)","plainCitation":"(Newman et al., 2019)","noteIndex":0},"citationItems":[{"id":94,"uris":["http://zotero.org/users/local/gnHNOUUS/items/9F67QJEL"],"itemData":{"id":94,"type":"article-journal","abstract":"Within the context of sport, team captains are often relied on to fulfill formal leadership roles. However, there is a lack of empirically-informed resources to help sport coaches develop team captains. To address this research-to-practice gap, the Developing Sport Team Captains as Formal Leaders model is presented. Specifically, five key processes are discussed: fostering a team culture of leadership; determining the role(s) of team captains; identifying and selecting team captains; developing and supporting team captains; and evaluating and reinforcing team captains. By effectively developing team captains as formal leaders, team captains are equipped to provide leadership in sport and are more likely to transfer leadership skills to other life domains.","container-title":"Journal of Sport Psychology in Action","DOI":"10.1080/21520704.2019.1604590","ISSN":"2152-0704","issue":"3","note":"publisher: Routledge\n_eprint: https://doi.org/10.1080/21520704.2019.1604590","page":"137-150","source":"Taylor and Francis+NEJM","title":"Developing sport team captains as formal leaders","volume":"10","author":[{"family":"Newman","given":"Tarkington J."},{"family":"Lower","given":"Leeann M."},{"family":"Brgoch","given":"Shea M."}],"issued":{"date-parts":[["2019",7,3]]}}}],"schema":"https://github.com/citation-style-language/schema/raw/master/csl-citation.json"} </w:instrText>
      </w:r>
      <w:r w:rsidR="00D427C9" w:rsidRPr="005817B5">
        <w:fldChar w:fldCharType="separate"/>
      </w:r>
      <w:r w:rsidR="00D427C9" w:rsidRPr="005817B5">
        <w:t>(Newman et al., 2019)</w:t>
      </w:r>
      <w:r w:rsidR="00D427C9" w:rsidRPr="005817B5">
        <w:fldChar w:fldCharType="end"/>
      </w:r>
      <w:r w:rsidR="00CE38A7" w:rsidRPr="005817B5">
        <w:t>.</w:t>
      </w:r>
      <w:r w:rsidR="00FC0C68" w:rsidRPr="005817B5">
        <w:t xml:space="preserve"> </w:t>
      </w:r>
      <w:r w:rsidR="008E2E6D" w:rsidRPr="005817B5">
        <w:t>Finally,</w:t>
      </w:r>
      <w:r w:rsidR="00FC0C68" w:rsidRPr="005817B5">
        <w:t xml:space="preserve"> </w:t>
      </w:r>
      <w:r w:rsidR="0060650A" w:rsidRPr="005817B5">
        <w:t xml:space="preserve">the conditions of the pitch and the other factors mentioned above also affect the choosing </w:t>
      </w:r>
      <w:r w:rsidR="00807201" w:rsidRPr="005817B5">
        <w:t xml:space="preserve">of the players, these conditions are evaluated then a decision is made and this decision can sometimes be based on a </w:t>
      </w:r>
      <w:r w:rsidR="003D53DE" w:rsidRPr="005817B5">
        <w:t>false evaluation and this is leads to maybe even losing the match</w:t>
      </w:r>
      <w:r w:rsidR="000D101E" w:rsidRPr="005817B5">
        <w:t xml:space="preserve"> </w:t>
      </w:r>
      <w:r w:rsidR="00171F25" w:rsidRPr="005817B5">
        <w:fldChar w:fldCharType="begin"/>
      </w:r>
      <w:r w:rsidR="00171F25" w:rsidRPr="005817B5">
        <w:instrText xml:space="preserve"> ADDIN ZOTERO_ITEM CSL_CITATION {"citationID":"ttm0mzv2","properties":{"formattedCitation":"(Son et al., 2018)","plainCitation":"(Son et al., 2018)","noteIndex":0},"citationItems":[{"id":95,"uris":["http://zotero.org/users/local/gnHNOUUS/items/F75HRS9X"],"itemData":{"id":95,"type":"paper-conference","abstract":"Choosing the most suitable team is always the urgent requirement in many business domains such as sport, project, business... This process involves the considerations of many factors. The traditional approaches are poor process implementation and bias due to lack of effective tools and personal judgments. This leads to difficulty in measuring the effectiveness at the beginning and sometimes the repair efforts are difficult or not feasible. In this article, we present a method for Cross-Functional Team selection. It helps to choose members from several candidates for our ACM-ICPC team. The selected team is proficiently mastered many skills. We proposed a method for decision making that mainly uses a binary optimization model. This model is based on the idea to minimize the distance between the selected point and the bound point, called MDSB. The proposed method is simple and effective to implement. It is not only specific to the ACM-ICPC but also be the generic method for team selection in many other business domains.","collection-title":"IMMS '18","container-title":"Proceedings of the 1st International Conference on Information Management and Management Science","DOI":"10.1145/3277139.3277149","event-place":"New York, NY, USA","ISBN":"978-1-4503-6486-7","page":"133–138","publisher":"Association for Computing Machinery","publisher-place":"New York, NY, USA","source":"ACM Digital Library","title":"A decision support tool for cross-functional team selection: case study in ACM-ICPC team selection","title-short":"A decision support tool for cross-functional team selection","URL":"https://doi.org/10.1145/3277139.3277149","author":[{"family":"Son","given":"Ngo Tung"},{"family":"Van Thanh","given":"Le"},{"family":"Duong","given":"Tran Binh"},{"family":"Anh","given":"Bui Ngoc"}],"accessed":{"date-parts":[["2023",11,14]]},"issued":{"date-parts":[["2018",8,25]]}}}],"schema":"https://github.com/citation-style-language/schema/raw/master/csl-citation.json"} </w:instrText>
      </w:r>
      <w:r w:rsidR="00171F25" w:rsidRPr="005817B5">
        <w:fldChar w:fldCharType="separate"/>
      </w:r>
      <w:r w:rsidR="00171F25" w:rsidRPr="005817B5">
        <w:t>(Son et al., 2018)</w:t>
      </w:r>
      <w:r w:rsidR="00171F25" w:rsidRPr="005817B5">
        <w:fldChar w:fldCharType="end"/>
      </w:r>
      <w:r w:rsidR="003866F6" w:rsidRPr="005817B5">
        <w:t>.</w:t>
      </w:r>
    </w:p>
    <w:p w14:paraId="0EBA255E" w14:textId="77777777" w:rsidR="00BB0D65" w:rsidRPr="005817B5" w:rsidRDefault="00BB0D65" w:rsidP="009D395F"/>
    <w:p w14:paraId="09137C6F" w14:textId="26ED47D3" w:rsidR="00BB0D65" w:rsidRPr="005817B5" w:rsidRDefault="00352C4C" w:rsidP="009D395F">
      <w:pPr>
        <w:pStyle w:val="Heading2"/>
        <w:jc w:val="both"/>
      </w:pPr>
      <w:bookmarkStart w:id="23" w:name="_Toc151673276"/>
      <w:r w:rsidRPr="005817B5">
        <w:t xml:space="preserve">2.3 </w:t>
      </w:r>
      <w:r w:rsidR="00A1079F" w:rsidRPr="005817B5">
        <w:t>Related Works</w:t>
      </w:r>
      <w:bookmarkEnd w:id="23"/>
    </w:p>
    <w:p w14:paraId="1954C728" w14:textId="1AA5F1F6" w:rsidR="0094160A" w:rsidRPr="005817B5" w:rsidRDefault="009B46F0" w:rsidP="009D395F">
      <w:pPr>
        <w:pStyle w:val="Heading3"/>
        <w:rPr>
          <w:i w:val="0"/>
          <w:iCs/>
          <w:color w:val="212529"/>
          <w:shd w:val="clear" w:color="auto" w:fill="FFFFFF"/>
        </w:rPr>
      </w:pPr>
      <w:bookmarkStart w:id="24" w:name="_Toc151673277"/>
      <w:r w:rsidRPr="005817B5">
        <w:rPr>
          <w:i w:val="0"/>
          <w:iCs/>
        </w:rPr>
        <w:t xml:space="preserve">2.3.1 </w:t>
      </w:r>
      <w:r w:rsidR="00133440" w:rsidRPr="005817B5">
        <w:rPr>
          <w:i w:val="0"/>
          <w:iCs/>
          <w:color w:val="212529"/>
          <w:shd w:val="clear" w:color="auto" w:fill="FFFFFF"/>
        </w:rPr>
        <w:t>Data Mining System for Selecting a Winning Cricket Team</w:t>
      </w:r>
      <w:bookmarkEnd w:id="24"/>
    </w:p>
    <w:p w14:paraId="65E7B67E" w14:textId="77777777" w:rsidR="007C4003" w:rsidRPr="005817B5" w:rsidRDefault="007C4003" w:rsidP="009D395F"/>
    <w:p w14:paraId="3DBA6DBA" w14:textId="5ACF561E" w:rsidR="0094160A" w:rsidRPr="005817B5" w:rsidRDefault="00383142" w:rsidP="009D395F">
      <w:r w:rsidRPr="005817B5">
        <w:t xml:space="preserve">This is </w:t>
      </w:r>
      <w:r w:rsidR="0085673C" w:rsidRPr="005817B5">
        <w:t>a system that predicts players performance to help select a starting eleven team</w:t>
      </w:r>
      <w:r w:rsidR="00833CF8" w:rsidRPr="005817B5">
        <w:t xml:space="preserve">. Their focus was based on certain factors such as </w:t>
      </w:r>
      <w:r w:rsidR="00B56C39" w:rsidRPr="005817B5">
        <w:t xml:space="preserve">previous performance, height, </w:t>
      </w:r>
      <w:r w:rsidR="00BC5FE2" w:rsidRPr="005817B5">
        <w:t xml:space="preserve">style, average, </w:t>
      </w:r>
      <w:r w:rsidR="00954F11" w:rsidRPr="005817B5">
        <w:t xml:space="preserve">strike rate, number of matches </w:t>
      </w:r>
      <w:r w:rsidR="00E769C9" w:rsidRPr="005817B5">
        <w:t xml:space="preserve">and </w:t>
      </w:r>
      <w:r w:rsidR="00954F11" w:rsidRPr="005817B5">
        <w:t>number of innings</w:t>
      </w:r>
      <w:r w:rsidR="00E769C9" w:rsidRPr="005817B5">
        <w:t xml:space="preserve"> played. </w:t>
      </w:r>
      <w:r w:rsidR="00A14A58" w:rsidRPr="005817B5">
        <w:t xml:space="preserve">From the </w:t>
      </w:r>
      <w:r w:rsidR="00D4137A" w:rsidRPr="005817B5">
        <w:t>above-mentioned</w:t>
      </w:r>
      <w:r w:rsidR="00A14A58" w:rsidRPr="005817B5">
        <w:t xml:space="preserve"> </w:t>
      </w:r>
      <w:r w:rsidR="00D4137A" w:rsidRPr="005817B5">
        <w:t>factors,</w:t>
      </w:r>
      <w:r w:rsidR="00A14A58" w:rsidRPr="005817B5">
        <w:t xml:space="preserve"> they </w:t>
      </w:r>
      <w:r w:rsidR="002B2A17" w:rsidRPr="005817B5">
        <w:t>used the data and predicted if a specific player will perform well in the upcoming matches</w:t>
      </w:r>
      <w:r w:rsidR="00D4137A" w:rsidRPr="005817B5">
        <w:t xml:space="preserve">. This was achieved by </w:t>
      </w:r>
      <w:r w:rsidR="001355D1" w:rsidRPr="005817B5">
        <w:t xml:space="preserve">developing a regression model specifically with </w:t>
      </w:r>
      <w:r w:rsidR="000913DF" w:rsidRPr="005817B5">
        <w:t>Random</w:t>
      </w:r>
      <w:r w:rsidR="001355D1" w:rsidRPr="005817B5">
        <w:t xml:space="preserve"> Forest </w:t>
      </w:r>
      <w:r w:rsidR="00C43E05" w:rsidRPr="005817B5">
        <w:t>regression, Decision tree regression</w:t>
      </w:r>
      <w:r w:rsidR="00364FA2" w:rsidRPr="005817B5">
        <w:t xml:space="preserve">, </w:t>
      </w:r>
      <w:r w:rsidR="00055B45" w:rsidRPr="005817B5">
        <w:t>KNN regression and Linear regression</w:t>
      </w:r>
      <w:r w:rsidR="00FA362B" w:rsidRPr="005817B5">
        <w:t xml:space="preserve">. The final outcome turned out to be </w:t>
      </w:r>
      <w:r w:rsidR="00A22EBA" w:rsidRPr="005817B5">
        <w:t>accurate using the r</w:t>
      </w:r>
      <w:r w:rsidR="00683E63" w:rsidRPr="005817B5">
        <w:t xml:space="preserve">andom forest regression however one of the issues was that </w:t>
      </w:r>
      <w:r w:rsidR="00394561" w:rsidRPr="005817B5">
        <w:t xml:space="preserve">some of the features used did not make sense to the prediction such as </w:t>
      </w:r>
      <w:r w:rsidR="000D485B" w:rsidRPr="005817B5">
        <w:t xml:space="preserve">batting style or bowling style which has no direct relation to performance as </w:t>
      </w:r>
      <w:r w:rsidR="00671A1C" w:rsidRPr="005817B5">
        <w:t xml:space="preserve">what matters is skills which both a left hand or </w:t>
      </w:r>
      <w:r w:rsidR="00FD7077" w:rsidRPr="005817B5">
        <w:t xml:space="preserve">a </w:t>
      </w:r>
      <w:r w:rsidR="007C4035" w:rsidRPr="005817B5">
        <w:t>right-hand</w:t>
      </w:r>
      <w:r w:rsidR="00671A1C" w:rsidRPr="005817B5">
        <w:t xml:space="preserve"> style player can accumulate through practise</w:t>
      </w:r>
      <w:r w:rsidR="00FD7077" w:rsidRPr="005817B5">
        <w:t xml:space="preserve"> and training.</w:t>
      </w:r>
      <w:r w:rsidR="007C4035" w:rsidRPr="005817B5">
        <w:t xml:space="preserve"> Thus, this leads to over fitting of data which can bias the outcome of the match or even the performance of the player</w:t>
      </w:r>
      <w:r w:rsidR="009D74FD" w:rsidRPr="005817B5">
        <w:t xml:space="preserve"> </w:t>
      </w:r>
      <w:r w:rsidR="009D74FD" w:rsidRPr="005817B5">
        <w:fldChar w:fldCharType="begin"/>
      </w:r>
      <w:r w:rsidR="009D74FD" w:rsidRPr="005817B5">
        <w:instrText xml:space="preserve"> ADDIN ZOTERO_ITEM CSL_CITATION {"citationID":"IURJtbUS","properties":{"formattedCitation":"(Hasanika et al., 2021)","plainCitation":"(Hasanika et al., 2021)","noteIndex":0},"citationItems":[{"id":96,"uris":["http://zotero.org/users/local/gnHNOUUS/items/TQKTYBZ9"],"itemData":{"id":96,"type":"paper-conference","abstract":"Cricket is a two-team outdoor game that originated in England around the 19th century. This is played in 3 forms as twenty20, ODI, and Test matches. Due to the availability of data, researchers have been able to do statistical analysis of data for pattern recognition, to find factors affecting the game, and for outcome prediction. But due to the high uncertainty of the game, it has become very difficult to come up with a stable and accurate model. The outcome model also depends on the number of overs, match type, time period, and player combination among many other factors. This research focuses only on the ODI matches that were played between ICC full members; Australia, West Indies, Sri Lanka, Bangladesh, New Zealand, Ireland, India, Zimbabwe, Afghanistan, England, South Africa, and Pakistan. This outcome prediction is based on players’ performances in a team and some features specific to the team and the match. The individual performance of batsmen, bowlers, and fielders are analyzed separately considering all-time ODI data. The combined performance of batsmen and bowlers was analyzed, and compared with individual performances using statistical methods. Association rule mining was used to find frequent winning player combinations. Match data from 2015 to 2020 were considered for the combined performance analysis and outcome prediction. For all these predictions we used data mining and machine learning techniques.","container-title":"2021 IEEE 16th International Conference on Industrial and Information Systems (ICIIS)","DOI":"10.1109/ICIIS53135.2021.9660702","event-title":"2021 IEEE 16th International Conference on Industrial and Information Systems (ICIIS)","note":"ISSN: 2164-7011","page":"92-97","source":"IEEE Xplore","title":"Data Mining System for Predicting a Winning Cricket Team","URL":"https://ieeexplore.ieee.org/abstract/document/9660702","author":[{"family":"Hasanika","given":"Dinithi"},{"family":"Dilhara","given":"Roshani"},{"family":"Liyanage","given":"Dulanjali"},{"family":"Bandaranayake","given":"Asitha"},{"family":"Deegalla","given":"Sampath"}],"accessed":{"date-parts":[["2023",11,14]]},"issued":{"date-parts":[["2021",12]]}}}],"schema":"https://github.com/citation-style-language/schema/raw/master/csl-citation.json"} </w:instrText>
      </w:r>
      <w:r w:rsidR="009D74FD" w:rsidRPr="005817B5">
        <w:fldChar w:fldCharType="separate"/>
      </w:r>
      <w:r w:rsidR="009D74FD" w:rsidRPr="005817B5">
        <w:t>(Hasanika et al., 2021)</w:t>
      </w:r>
      <w:r w:rsidR="009D74FD" w:rsidRPr="005817B5">
        <w:fldChar w:fldCharType="end"/>
      </w:r>
      <w:r w:rsidR="007C4035" w:rsidRPr="005817B5">
        <w:t>.</w:t>
      </w:r>
    </w:p>
    <w:p w14:paraId="5DCEC738" w14:textId="77361EB4" w:rsidR="0033335E" w:rsidRPr="005817B5" w:rsidRDefault="004014BB" w:rsidP="009D395F">
      <w:r>
        <w:rPr>
          <w:noProof/>
        </w:rPr>
        <w:lastRenderedPageBreak/>
        <mc:AlternateContent>
          <mc:Choice Requires="wps">
            <w:drawing>
              <wp:anchor distT="0" distB="0" distL="114300" distR="114300" simplePos="0" relativeHeight="251875328" behindDoc="1" locked="0" layoutInCell="1" allowOverlap="1" wp14:anchorId="7244DD0B" wp14:editId="2FBB2157">
                <wp:simplePos x="0" y="0"/>
                <wp:positionH relativeFrom="column">
                  <wp:posOffset>19050</wp:posOffset>
                </wp:positionH>
                <wp:positionV relativeFrom="paragraph">
                  <wp:posOffset>3228340</wp:posOffset>
                </wp:positionV>
                <wp:extent cx="5238750" cy="635"/>
                <wp:effectExtent l="0" t="0" r="0" b="0"/>
                <wp:wrapTight wrapText="bothSides">
                  <wp:wrapPolygon edited="0">
                    <wp:start x="0" y="0"/>
                    <wp:lineTo x="0" y="21600"/>
                    <wp:lineTo x="21600" y="21600"/>
                    <wp:lineTo x="21600" y="0"/>
                  </wp:wrapPolygon>
                </wp:wrapTight>
                <wp:docPr id="1032754349" name="Text Box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F30338A" w14:textId="3078A261" w:rsidR="004014BB" w:rsidRPr="004014BB" w:rsidRDefault="004014BB" w:rsidP="004014BB">
                            <w:pPr>
                              <w:pStyle w:val="Caption"/>
                              <w:spacing w:line="360" w:lineRule="auto"/>
                              <w:jc w:val="center"/>
                              <w:rPr>
                                <w:i w:val="0"/>
                                <w:iCs w:val="0"/>
                                <w:noProof/>
                                <w:color w:val="auto"/>
                                <w:sz w:val="24"/>
                                <w:szCs w:val="24"/>
                              </w:rPr>
                            </w:pPr>
                            <w:bookmarkStart w:id="25" w:name="_Toc151655777"/>
                            <w:r w:rsidRPr="004014BB">
                              <w:rPr>
                                <w:i w:val="0"/>
                                <w:iCs w:val="0"/>
                                <w:color w:val="auto"/>
                                <w:sz w:val="24"/>
                                <w:szCs w:val="24"/>
                              </w:rPr>
                              <w:t>Figure 2.</w:t>
                            </w:r>
                            <w:r w:rsidRPr="004014BB">
                              <w:rPr>
                                <w:i w:val="0"/>
                                <w:iCs w:val="0"/>
                                <w:color w:val="auto"/>
                                <w:sz w:val="24"/>
                                <w:szCs w:val="24"/>
                              </w:rPr>
                              <w:fldChar w:fldCharType="begin"/>
                            </w:r>
                            <w:r w:rsidRPr="004014BB">
                              <w:rPr>
                                <w:i w:val="0"/>
                                <w:iCs w:val="0"/>
                                <w:color w:val="auto"/>
                                <w:sz w:val="24"/>
                                <w:szCs w:val="24"/>
                              </w:rPr>
                              <w:instrText xml:space="preserve"> SEQ Figure_2. \* ARABIC </w:instrText>
                            </w:r>
                            <w:r w:rsidRPr="004014BB">
                              <w:rPr>
                                <w:i w:val="0"/>
                                <w:iCs w:val="0"/>
                                <w:color w:val="auto"/>
                                <w:sz w:val="24"/>
                                <w:szCs w:val="24"/>
                              </w:rPr>
                              <w:fldChar w:fldCharType="separate"/>
                            </w:r>
                            <w:r w:rsidR="000F2887">
                              <w:rPr>
                                <w:i w:val="0"/>
                                <w:iCs w:val="0"/>
                                <w:noProof/>
                                <w:color w:val="auto"/>
                                <w:sz w:val="24"/>
                                <w:szCs w:val="24"/>
                              </w:rPr>
                              <w:t>1</w:t>
                            </w:r>
                            <w:r w:rsidRPr="004014BB">
                              <w:rPr>
                                <w:i w:val="0"/>
                                <w:iCs w:val="0"/>
                                <w:color w:val="auto"/>
                                <w:sz w:val="24"/>
                                <w:szCs w:val="24"/>
                              </w:rPr>
                              <w:fldChar w:fldCharType="end"/>
                            </w:r>
                            <w:r w:rsidRPr="004014BB">
                              <w:rPr>
                                <w:i w:val="0"/>
                                <w:iCs w:val="0"/>
                                <w:color w:val="auto"/>
                                <w:sz w:val="24"/>
                                <w:szCs w:val="24"/>
                              </w:rPr>
                              <w:t>: Correlation of combined average of batsmen (Hasanika et al., 2021)</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44DD0B" id="_x0000_t202" coordsize="21600,21600" o:spt="202" path="m,l,21600r21600,l21600,xe">
                <v:stroke joinstyle="miter"/>
                <v:path gradientshapeok="t" o:connecttype="rect"/>
              </v:shapetype>
              <v:shape id="Text Box 1" o:spid="_x0000_s1026" type="#_x0000_t202" style="position:absolute;left:0;text-align:left;margin-left:1.5pt;margin-top:254.2pt;width:412.5pt;height:.05pt;z-index:-251441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E4XFQIAADgEAAAOAAAAZHJzL2Uyb0RvYy54bWysU1Fv2jAQfp+0/2D5fQSo6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" stroked="f">
                <v:textbox style="mso-fit-shape-to-text:t" inset="0,0,0,0">
                  <w:txbxContent>
                    <w:p w14:paraId="7F30338A" w14:textId="3078A261" w:rsidR="004014BB" w:rsidRPr="004014BB" w:rsidRDefault="004014BB" w:rsidP="004014BB">
                      <w:pPr>
                        <w:pStyle w:val="Caption"/>
                        <w:spacing w:line="360" w:lineRule="auto"/>
                        <w:jc w:val="center"/>
                        <w:rPr>
                          <w:i w:val="0"/>
                          <w:iCs w:val="0"/>
                          <w:noProof/>
                          <w:color w:val="auto"/>
                          <w:sz w:val="24"/>
                          <w:szCs w:val="24"/>
                        </w:rPr>
                      </w:pPr>
                      <w:bookmarkStart w:id="26" w:name="_Toc151655777"/>
                      <w:r w:rsidRPr="004014BB">
                        <w:rPr>
                          <w:i w:val="0"/>
                          <w:iCs w:val="0"/>
                          <w:color w:val="auto"/>
                          <w:sz w:val="24"/>
                          <w:szCs w:val="24"/>
                        </w:rPr>
                        <w:t>Figure 2.</w:t>
                      </w:r>
                      <w:r w:rsidRPr="004014BB">
                        <w:rPr>
                          <w:i w:val="0"/>
                          <w:iCs w:val="0"/>
                          <w:color w:val="auto"/>
                          <w:sz w:val="24"/>
                          <w:szCs w:val="24"/>
                        </w:rPr>
                        <w:fldChar w:fldCharType="begin"/>
                      </w:r>
                      <w:r w:rsidRPr="004014BB">
                        <w:rPr>
                          <w:i w:val="0"/>
                          <w:iCs w:val="0"/>
                          <w:color w:val="auto"/>
                          <w:sz w:val="24"/>
                          <w:szCs w:val="24"/>
                        </w:rPr>
                        <w:instrText xml:space="preserve"> SEQ Figure_2. \* ARABIC </w:instrText>
                      </w:r>
                      <w:r w:rsidRPr="004014BB">
                        <w:rPr>
                          <w:i w:val="0"/>
                          <w:iCs w:val="0"/>
                          <w:color w:val="auto"/>
                          <w:sz w:val="24"/>
                          <w:szCs w:val="24"/>
                        </w:rPr>
                        <w:fldChar w:fldCharType="separate"/>
                      </w:r>
                      <w:r w:rsidR="000F2887">
                        <w:rPr>
                          <w:i w:val="0"/>
                          <w:iCs w:val="0"/>
                          <w:noProof/>
                          <w:color w:val="auto"/>
                          <w:sz w:val="24"/>
                          <w:szCs w:val="24"/>
                        </w:rPr>
                        <w:t>1</w:t>
                      </w:r>
                      <w:r w:rsidRPr="004014BB">
                        <w:rPr>
                          <w:i w:val="0"/>
                          <w:iCs w:val="0"/>
                          <w:color w:val="auto"/>
                          <w:sz w:val="24"/>
                          <w:szCs w:val="24"/>
                        </w:rPr>
                        <w:fldChar w:fldCharType="end"/>
                      </w:r>
                      <w:r w:rsidRPr="004014BB">
                        <w:rPr>
                          <w:i w:val="0"/>
                          <w:iCs w:val="0"/>
                          <w:color w:val="auto"/>
                          <w:sz w:val="24"/>
                          <w:szCs w:val="24"/>
                        </w:rPr>
                        <w:t>: Correlation of combined average of batsmen (Hasanika et al., 2021)</w:t>
                      </w:r>
                      <w:bookmarkEnd w:id="26"/>
                    </w:p>
                  </w:txbxContent>
                </v:textbox>
                <w10:wrap type="tight"/>
              </v:shape>
            </w:pict>
          </mc:Fallback>
        </mc:AlternateContent>
      </w:r>
      <w:r w:rsidR="00064D33" w:rsidRPr="005817B5">
        <w:rPr>
          <w:noProof/>
        </w:rPr>
        <w:drawing>
          <wp:anchor distT="0" distB="0" distL="114300" distR="114300" simplePos="0" relativeHeight="251817984" behindDoc="1" locked="0" layoutInCell="1" allowOverlap="1" wp14:anchorId="7E40B3C6" wp14:editId="77FE1F61">
            <wp:simplePos x="0" y="0"/>
            <wp:positionH relativeFrom="margin">
              <wp:align>left</wp:align>
            </wp:positionH>
            <wp:positionV relativeFrom="paragraph">
              <wp:posOffset>186690</wp:posOffset>
            </wp:positionV>
            <wp:extent cx="5238750" cy="2984500"/>
            <wp:effectExtent l="19050" t="19050" r="19050" b="25400"/>
            <wp:wrapTight wrapText="bothSides">
              <wp:wrapPolygon edited="0">
                <wp:start x="-79" y="-138"/>
                <wp:lineTo x="-79" y="21646"/>
                <wp:lineTo x="21600" y="21646"/>
                <wp:lineTo x="21600" y="-138"/>
                <wp:lineTo x="-79" y="-138"/>
              </wp:wrapPolygon>
            </wp:wrapTight>
            <wp:docPr id="6222709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38750" cy="2984500"/>
                    </a:xfrm>
                    <a:prstGeom prst="rect">
                      <a:avLst/>
                    </a:prstGeom>
                    <a:noFill/>
                    <a:ln>
                      <a:solidFill>
                        <a:schemeClr val="accent5">
                          <a:lumMod val="50000"/>
                        </a:schemeClr>
                      </a:solidFill>
                    </a:ln>
                  </pic:spPr>
                </pic:pic>
              </a:graphicData>
            </a:graphic>
            <wp14:sizeRelV relativeFrom="margin">
              <wp14:pctHeight>0</wp14:pctHeight>
            </wp14:sizeRelV>
          </wp:anchor>
        </w:drawing>
      </w:r>
    </w:p>
    <w:p w14:paraId="4EDC3E13" w14:textId="7AF6FCB6" w:rsidR="0033335E" w:rsidRPr="005817B5" w:rsidRDefault="0033335E" w:rsidP="009D395F"/>
    <w:p w14:paraId="7E75AC58" w14:textId="77777777" w:rsidR="0033335E" w:rsidRPr="005817B5" w:rsidRDefault="0033335E" w:rsidP="009D395F"/>
    <w:p w14:paraId="10B61979" w14:textId="77777777" w:rsidR="0033335E" w:rsidRPr="005817B5" w:rsidRDefault="0033335E" w:rsidP="009D395F"/>
    <w:p w14:paraId="2E7CF2BE" w14:textId="77777777" w:rsidR="0033335E" w:rsidRPr="005817B5" w:rsidRDefault="0033335E" w:rsidP="009D395F"/>
    <w:p w14:paraId="3A879428" w14:textId="77777777" w:rsidR="0033335E" w:rsidRPr="005817B5" w:rsidRDefault="0033335E" w:rsidP="009D395F"/>
    <w:p w14:paraId="54C45D81" w14:textId="77777777" w:rsidR="0033335E" w:rsidRPr="005817B5" w:rsidRDefault="0033335E" w:rsidP="009D395F"/>
    <w:p w14:paraId="69A5C3C9" w14:textId="6ECBA4D5" w:rsidR="0033335E" w:rsidRPr="005817B5" w:rsidRDefault="0033335E" w:rsidP="009D395F"/>
    <w:p w14:paraId="1B1AAF9C" w14:textId="39C40FC7" w:rsidR="0033335E" w:rsidRPr="005817B5" w:rsidRDefault="0033335E" w:rsidP="009D395F"/>
    <w:p w14:paraId="4BADC13A" w14:textId="253539F9" w:rsidR="0033335E" w:rsidRPr="005817B5" w:rsidRDefault="0033335E" w:rsidP="009D395F"/>
    <w:p w14:paraId="425FB9FE" w14:textId="5ED6DC07" w:rsidR="0033335E" w:rsidRPr="005817B5" w:rsidRDefault="0033335E" w:rsidP="009D395F"/>
    <w:p w14:paraId="671638B2" w14:textId="5EBC7A7D" w:rsidR="0033335E" w:rsidRPr="005817B5" w:rsidRDefault="0033335E" w:rsidP="009D395F"/>
    <w:p w14:paraId="5AA4E928" w14:textId="518D4EA7" w:rsidR="0033335E" w:rsidRPr="005817B5" w:rsidRDefault="0033335E" w:rsidP="009D395F"/>
    <w:p w14:paraId="157CD1B0" w14:textId="42E15DC7" w:rsidR="0033335E" w:rsidRPr="005817B5" w:rsidRDefault="0033335E" w:rsidP="009D395F"/>
    <w:p w14:paraId="3D6D886B" w14:textId="2F39E1D9" w:rsidR="0033335E" w:rsidRPr="005817B5" w:rsidRDefault="004014BB" w:rsidP="009D395F">
      <w:r>
        <w:rPr>
          <w:noProof/>
        </w:rPr>
        <mc:AlternateContent>
          <mc:Choice Requires="wps">
            <w:drawing>
              <wp:anchor distT="0" distB="0" distL="114300" distR="114300" simplePos="0" relativeHeight="251877376" behindDoc="1" locked="0" layoutInCell="1" allowOverlap="1" wp14:anchorId="5A9A16A6" wp14:editId="48AEBC66">
                <wp:simplePos x="0" y="0"/>
                <wp:positionH relativeFrom="column">
                  <wp:posOffset>276225</wp:posOffset>
                </wp:positionH>
                <wp:positionV relativeFrom="paragraph">
                  <wp:posOffset>3293745</wp:posOffset>
                </wp:positionV>
                <wp:extent cx="5238750" cy="635"/>
                <wp:effectExtent l="0" t="0" r="0" b="0"/>
                <wp:wrapTight wrapText="bothSides">
                  <wp:wrapPolygon edited="0">
                    <wp:start x="0" y="0"/>
                    <wp:lineTo x="0" y="21600"/>
                    <wp:lineTo x="21600" y="21600"/>
                    <wp:lineTo x="21600" y="0"/>
                  </wp:wrapPolygon>
                </wp:wrapTight>
                <wp:docPr id="1327283382" name="Text Box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23A5EB20" w14:textId="1DE18B5F" w:rsidR="004014BB" w:rsidRPr="004014BB" w:rsidRDefault="004014BB" w:rsidP="004014BB">
                            <w:pPr>
                              <w:pStyle w:val="Caption"/>
                              <w:spacing w:line="360" w:lineRule="auto"/>
                              <w:jc w:val="center"/>
                              <w:rPr>
                                <w:i w:val="0"/>
                                <w:iCs w:val="0"/>
                                <w:noProof/>
                                <w:color w:val="auto"/>
                                <w:sz w:val="24"/>
                                <w:szCs w:val="24"/>
                              </w:rPr>
                            </w:pPr>
                            <w:bookmarkStart w:id="27" w:name="_Toc151655778"/>
                            <w:r w:rsidRPr="004014BB">
                              <w:rPr>
                                <w:i w:val="0"/>
                                <w:iCs w:val="0"/>
                                <w:color w:val="auto"/>
                                <w:sz w:val="24"/>
                                <w:szCs w:val="24"/>
                              </w:rPr>
                              <w:t>Figure 2.</w:t>
                            </w:r>
                            <w:r w:rsidRPr="004014BB">
                              <w:rPr>
                                <w:i w:val="0"/>
                                <w:iCs w:val="0"/>
                                <w:color w:val="auto"/>
                                <w:sz w:val="24"/>
                                <w:szCs w:val="24"/>
                              </w:rPr>
                              <w:fldChar w:fldCharType="begin"/>
                            </w:r>
                            <w:r w:rsidRPr="004014BB">
                              <w:rPr>
                                <w:i w:val="0"/>
                                <w:iCs w:val="0"/>
                                <w:color w:val="auto"/>
                                <w:sz w:val="24"/>
                                <w:szCs w:val="24"/>
                              </w:rPr>
                              <w:instrText xml:space="preserve"> SEQ Figure_2. \* ARABIC </w:instrText>
                            </w:r>
                            <w:r w:rsidRPr="004014BB">
                              <w:rPr>
                                <w:i w:val="0"/>
                                <w:iCs w:val="0"/>
                                <w:color w:val="auto"/>
                                <w:sz w:val="24"/>
                                <w:szCs w:val="24"/>
                              </w:rPr>
                              <w:fldChar w:fldCharType="separate"/>
                            </w:r>
                            <w:r w:rsidR="000F2887">
                              <w:rPr>
                                <w:i w:val="0"/>
                                <w:iCs w:val="0"/>
                                <w:noProof/>
                                <w:color w:val="auto"/>
                                <w:sz w:val="24"/>
                                <w:szCs w:val="24"/>
                              </w:rPr>
                              <w:t>2</w:t>
                            </w:r>
                            <w:r w:rsidRPr="004014BB">
                              <w:rPr>
                                <w:i w:val="0"/>
                                <w:iCs w:val="0"/>
                                <w:color w:val="auto"/>
                                <w:sz w:val="24"/>
                                <w:szCs w:val="24"/>
                              </w:rPr>
                              <w:fldChar w:fldCharType="end"/>
                            </w:r>
                            <w:r w:rsidRPr="004014BB">
                              <w:rPr>
                                <w:i w:val="0"/>
                                <w:iCs w:val="0"/>
                                <w:color w:val="auto"/>
                                <w:sz w:val="24"/>
                                <w:szCs w:val="24"/>
                              </w:rPr>
                              <w:t>: Distribution of confidence association rules against combined average (Hasanika et al., 2021)</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A16A6" id="_x0000_s1027" type="#_x0000_t202" style="position:absolute;left:0;text-align:left;margin-left:21.75pt;margin-top:259.35pt;width:412.5pt;height:.05pt;z-index:-251439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" stroked="f">
                <v:textbox style="mso-fit-shape-to-text:t" inset="0,0,0,0">
                  <w:txbxContent>
                    <w:p w14:paraId="23A5EB20" w14:textId="1DE18B5F" w:rsidR="004014BB" w:rsidRPr="004014BB" w:rsidRDefault="004014BB" w:rsidP="004014BB">
                      <w:pPr>
                        <w:pStyle w:val="Caption"/>
                        <w:spacing w:line="360" w:lineRule="auto"/>
                        <w:jc w:val="center"/>
                        <w:rPr>
                          <w:i w:val="0"/>
                          <w:iCs w:val="0"/>
                          <w:noProof/>
                          <w:color w:val="auto"/>
                          <w:sz w:val="24"/>
                          <w:szCs w:val="24"/>
                        </w:rPr>
                      </w:pPr>
                      <w:bookmarkStart w:id="28" w:name="_Toc151655778"/>
                      <w:r w:rsidRPr="004014BB">
                        <w:rPr>
                          <w:i w:val="0"/>
                          <w:iCs w:val="0"/>
                          <w:color w:val="auto"/>
                          <w:sz w:val="24"/>
                          <w:szCs w:val="24"/>
                        </w:rPr>
                        <w:t>Figure 2.</w:t>
                      </w:r>
                      <w:r w:rsidRPr="004014BB">
                        <w:rPr>
                          <w:i w:val="0"/>
                          <w:iCs w:val="0"/>
                          <w:color w:val="auto"/>
                          <w:sz w:val="24"/>
                          <w:szCs w:val="24"/>
                        </w:rPr>
                        <w:fldChar w:fldCharType="begin"/>
                      </w:r>
                      <w:r w:rsidRPr="004014BB">
                        <w:rPr>
                          <w:i w:val="0"/>
                          <w:iCs w:val="0"/>
                          <w:color w:val="auto"/>
                          <w:sz w:val="24"/>
                          <w:szCs w:val="24"/>
                        </w:rPr>
                        <w:instrText xml:space="preserve"> SEQ Figure_2. \* ARABIC </w:instrText>
                      </w:r>
                      <w:r w:rsidRPr="004014BB">
                        <w:rPr>
                          <w:i w:val="0"/>
                          <w:iCs w:val="0"/>
                          <w:color w:val="auto"/>
                          <w:sz w:val="24"/>
                          <w:szCs w:val="24"/>
                        </w:rPr>
                        <w:fldChar w:fldCharType="separate"/>
                      </w:r>
                      <w:r w:rsidR="000F2887">
                        <w:rPr>
                          <w:i w:val="0"/>
                          <w:iCs w:val="0"/>
                          <w:noProof/>
                          <w:color w:val="auto"/>
                          <w:sz w:val="24"/>
                          <w:szCs w:val="24"/>
                        </w:rPr>
                        <w:t>2</w:t>
                      </w:r>
                      <w:r w:rsidRPr="004014BB">
                        <w:rPr>
                          <w:i w:val="0"/>
                          <w:iCs w:val="0"/>
                          <w:color w:val="auto"/>
                          <w:sz w:val="24"/>
                          <w:szCs w:val="24"/>
                        </w:rPr>
                        <w:fldChar w:fldCharType="end"/>
                      </w:r>
                      <w:r w:rsidRPr="004014BB">
                        <w:rPr>
                          <w:i w:val="0"/>
                          <w:iCs w:val="0"/>
                          <w:color w:val="auto"/>
                          <w:sz w:val="24"/>
                          <w:szCs w:val="24"/>
                        </w:rPr>
                        <w:t>: Distribution of confidence association rules against combined average (Hasanika et al., 2021)</w:t>
                      </w:r>
                      <w:bookmarkEnd w:id="28"/>
                    </w:p>
                  </w:txbxContent>
                </v:textbox>
                <w10:wrap type="tight"/>
              </v:shape>
            </w:pict>
          </mc:Fallback>
        </mc:AlternateContent>
      </w:r>
      <w:r w:rsidR="00BD516E" w:rsidRPr="005817B5">
        <w:rPr>
          <w:noProof/>
        </w:rPr>
        <w:drawing>
          <wp:anchor distT="0" distB="0" distL="114300" distR="114300" simplePos="0" relativeHeight="251819008" behindDoc="1" locked="0" layoutInCell="1" allowOverlap="1" wp14:anchorId="17A2AEBC" wp14:editId="37F07F9F">
            <wp:simplePos x="0" y="0"/>
            <wp:positionH relativeFrom="margin">
              <wp:align>center</wp:align>
            </wp:positionH>
            <wp:positionV relativeFrom="paragraph">
              <wp:posOffset>131445</wp:posOffset>
            </wp:positionV>
            <wp:extent cx="5238750" cy="3105150"/>
            <wp:effectExtent l="0" t="0" r="0" b="0"/>
            <wp:wrapTight wrapText="bothSides">
              <wp:wrapPolygon edited="0">
                <wp:start x="0" y="0"/>
                <wp:lineTo x="0" y="21467"/>
                <wp:lineTo x="21521" y="21467"/>
                <wp:lineTo x="21521" y="0"/>
                <wp:lineTo x="0" y="0"/>
              </wp:wrapPolygon>
            </wp:wrapTight>
            <wp:docPr id="11739756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38750" cy="3105150"/>
                    </a:xfrm>
                    <a:prstGeom prst="rect">
                      <a:avLst/>
                    </a:prstGeom>
                    <a:noFill/>
                  </pic:spPr>
                </pic:pic>
              </a:graphicData>
            </a:graphic>
          </wp:anchor>
        </w:drawing>
      </w:r>
    </w:p>
    <w:p w14:paraId="5C874AD6" w14:textId="1286B9A9" w:rsidR="00A805D3" w:rsidRPr="005817B5" w:rsidRDefault="002F7A8D" w:rsidP="009D395F">
      <w:r w:rsidRPr="005817B5">
        <w:rPr>
          <w:noProof/>
        </w:rPr>
        <mc:AlternateContent>
          <mc:Choice Requires="wps">
            <w:drawing>
              <wp:anchor distT="0" distB="0" distL="114300" distR="114300" simplePos="0" relativeHeight="251661312" behindDoc="0" locked="0" layoutInCell="1" allowOverlap="1" wp14:anchorId="203CF714" wp14:editId="7C9120B0">
                <wp:simplePos x="0" y="0"/>
                <wp:positionH relativeFrom="page">
                  <wp:align>center</wp:align>
                </wp:positionH>
                <wp:positionV relativeFrom="paragraph">
                  <wp:posOffset>6985</wp:posOffset>
                </wp:positionV>
                <wp:extent cx="3625850" cy="317500"/>
                <wp:effectExtent l="0" t="0" r="0" b="6350"/>
                <wp:wrapNone/>
                <wp:docPr id="116368907" name="Text Box 4"/>
                <wp:cNvGraphicFramePr/>
                <a:graphic xmlns:a="http://schemas.openxmlformats.org/drawingml/2006/main">
                  <a:graphicData uri="http://schemas.microsoft.com/office/word/2010/wordprocessingShape">
                    <wps:wsp>
                      <wps:cNvSpPr txBox="1"/>
                      <wps:spPr>
                        <a:xfrm>
                          <a:off x="0" y="0"/>
                          <a:ext cx="3625850" cy="317500"/>
                        </a:xfrm>
                        <a:prstGeom prst="rect">
                          <a:avLst/>
                        </a:prstGeom>
                        <a:noFill/>
                        <a:ln w="6350">
                          <a:noFill/>
                        </a:ln>
                      </wps:spPr>
                      <wps:txbx>
                        <w:txbxContent>
                          <w:p w14:paraId="24A7B7ED" w14:textId="1A3853BB" w:rsidR="002F7A8D" w:rsidRPr="00516FA5" w:rsidRDefault="002F7A8D" w:rsidP="00516FA5">
                            <w:pPr>
                              <w:pStyle w:val="Caption"/>
                              <w:rPr>
                                <w:i w:val="0"/>
                                <w:iCs w:val="0"/>
                                <w:color w:val="auto"/>
                                <w:sz w:val="24"/>
                                <w:szCs w:val="24"/>
                              </w:rPr>
                            </w:pPr>
                          </w:p>
                          <w:p w14:paraId="5147BABD" w14:textId="77777777" w:rsidR="002F7A8D" w:rsidRDefault="002F7A8D"/>
                          <w:p w14:paraId="47D3D4FA" w14:textId="77777777" w:rsidR="00173306" w:rsidRDefault="00173306"/>
                          <w:p w14:paraId="249E5F60" w14:textId="7EBB33E2" w:rsidR="002F7A8D" w:rsidRPr="00516FA5" w:rsidRDefault="00FC2FA8" w:rsidP="00516FA5">
                            <w:pPr>
                              <w:pStyle w:val="Caption"/>
                              <w:rPr>
                                <w:i w:val="0"/>
                                <w:iCs w:val="0"/>
                                <w:color w:val="auto"/>
                                <w:sz w:val="24"/>
                                <w:szCs w:val="24"/>
                              </w:rPr>
                            </w:pPr>
                            <w:bookmarkStart w:id="29" w:name="_Toc146288057"/>
                            <w:bookmarkStart w:id="30" w:name="_Toc146359308"/>
                            <w:bookmarkStart w:id="31" w:name="_Toc151149730"/>
                            <w:bookmarkStart w:id="32" w:name="_Toc151629463"/>
                            <w:bookmarkStart w:id="33" w:name="_Toc15165577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3</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29"/>
                            <w:bookmarkEnd w:id="30"/>
                            <w:bookmarkEnd w:id="31"/>
                            <w:bookmarkEnd w:id="32"/>
                            <w:bookmarkEnd w:id="33"/>
                          </w:p>
                          <w:p w14:paraId="6ABDB692" w14:textId="77777777" w:rsidR="002F7A8D" w:rsidRDefault="002F7A8D"/>
                          <w:p w14:paraId="0B11F0EF" w14:textId="77777777" w:rsidR="00E23F4C" w:rsidRDefault="00E23F4C"/>
                          <w:p w14:paraId="4A54B7E5" w14:textId="77777777" w:rsidR="002F7A8D" w:rsidRPr="00516FA5" w:rsidRDefault="003E4993" w:rsidP="00516FA5">
                            <w:pPr>
                              <w:pStyle w:val="Caption"/>
                              <w:rPr>
                                <w:i w:val="0"/>
                                <w:iCs w:val="0"/>
                                <w:color w:val="auto"/>
                                <w:sz w:val="24"/>
                                <w:szCs w:val="24"/>
                              </w:rPr>
                            </w:pPr>
                            <w:r w:rsidRPr="003E4993">
                              <w:rPr>
                                <w:i w:val="0"/>
                                <w:iCs w:val="0"/>
                                <w:color w:val="auto"/>
                                <w:sz w:val="24"/>
                                <w:szCs w:val="24"/>
                              </w:rPr>
                              <w:t>Figure 2.3: Prediction of all player’s performance</w:t>
                            </w:r>
                          </w:p>
                          <w:p w14:paraId="2F1FB970" w14:textId="77777777" w:rsidR="002F7A8D" w:rsidRDefault="002F7A8D"/>
                          <w:p w14:paraId="6F19D115" w14:textId="77777777" w:rsidR="00173306" w:rsidRDefault="00173306"/>
                          <w:p w14:paraId="4C76F2D6" w14:textId="2F8EFA22" w:rsidR="002F7A8D" w:rsidRPr="00516FA5" w:rsidRDefault="00FC2FA8" w:rsidP="00516FA5">
                            <w:pPr>
                              <w:pStyle w:val="Caption"/>
                              <w:rPr>
                                <w:i w:val="0"/>
                                <w:iCs w:val="0"/>
                                <w:color w:val="auto"/>
                                <w:sz w:val="24"/>
                                <w:szCs w:val="24"/>
                              </w:rPr>
                            </w:pPr>
                            <w:bookmarkStart w:id="34" w:name="_Toc146288058"/>
                            <w:bookmarkStart w:id="35" w:name="_Toc146359309"/>
                            <w:bookmarkStart w:id="36" w:name="_Toc151149731"/>
                            <w:bookmarkStart w:id="37" w:name="_Toc151629464"/>
                            <w:bookmarkStart w:id="38" w:name="_Toc15165578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4</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34"/>
                            <w:bookmarkEnd w:id="35"/>
                            <w:bookmarkEnd w:id="36"/>
                            <w:bookmarkEnd w:id="37"/>
                            <w:bookmarkEnd w:id="38"/>
                          </w:p>
                          <w:p w14:paraId="0A4EDE47" w14:textId="77777777" w:rsidR="002F7A8D" w:rsidRDefault="002F7A8D"/>
                          <w:p w14:paraId="0EB1F7CD" w14:textId="77777777" w:rsidR="00E23F4C" w:rsidRDefault="00E23F4C"/>
                          <w:p w14:paraId="64F0A184" w14:textId="5C7C3B2D" w:rsidR="002F7A8D" w:rsidRPr="00516FA5" w:rsidRDefault="002F7A8D" w:rsidP="00516FA5">
                            <w:pPr>
                              <w:pStyle w:val="Caption"/>
                              <w:rPr>
                                <w:i w:val="0"/>
                                <w:iCs w:val="0"/>
                                <w:color w:val="auto"/>
                                <w:sz w:val="24"/>
                                <w:szCs w:val="24"/>
                              </w:rPr>
                            </w:pPr>
                          </w:p>
                          <w:p w14:paraId="7E713B09" w14:textId="77777777" w:rsidR="002F7A8D" w:rsidRDefault="002F7A8D"/>
                          <w:p w14:paraId="58F2D2A9" w14:textId="77777777" w:rsidR="00173306" w:rsidRDefault="00173306"/>
                          <w:p w14:paraId="76888A1D" w14:textId="58E92C7D" w:rsidR="002F7A8D" w:rsidRPr="00516FA5" w:rsidRDefault="00FC2FA8" w:rsidP="00516FA5">
                            <w:pPr>
                              <w:pStyle w:val="Caption"/>
                              <w:rPr>
                                <w:i w:val="0"/>
                                <w:iCs w:val="0"/>
                                <w:color w:val="auto"/>
                                <w:sz w:val="24"/>
                                <w:szCs w:val="24"/>
                              </w:rPr>
                            </w:pPr>
                            <w:bookmarkStart w:id="39" w:name="_Toc144814945"/>
                            <w:bookmarkStart w:id="40" w:name="_Toc144815710"/>
                            <w:bookmarkStart w:id="41" w:name="_Toc146288059"/>
                            <w:bookmarkStart w:id="42" w:name="_Toc146359310"/>
                            <w:bookmarkStart w:id="43" w:name="_Toc151149732"/>
                            <w:bookmarkStart w:id="44" w:name="_Toc151629465"/>
                            <w:bookmarkStart w:id="45" w:name="_Toc151655781"/>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5</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39"/>
                            <w:bookmarkEnd w:id="40"/>
                            <w:bookmarkEnd w:id="41"/>
                            <w:bookmarkEnd w:id="42"/>
                            <w:bookmarkEnd w:id="43"/>
                            <w:bookmarkEnd w:id="44"/>
                            <w:bookmarkEnd w:id="45"/>
                          </w:p>
                          <w:p w14:paraId="6F2769E0" w14:textId="77777777" w:rsidR="002F7A8D" w:rsidRDefault="002F7A8D"/>
                          <w:p w14:paraId="5615B394" w14:textId="77777777" w:rsidR="00E23F4C" w:rsidRDefault="00E23F4C"/>
                          <w:p w14:paraId="2BFB2E92" w14:textId="199722B0" w:rsidR="002F7A8D" w:rsidRPr="00516FA5" w:rsidRDefault="003E4993" w:rsidP="00516FA5">
                            <w:pPr>
                              <w:pStyle w:val="Caption"/>
                              <w:rPr>
                                <w:i w:val="0"/>
                                <w:iCs w:val="0"/>
                                <w:color w:val="auto"/>
                                <w:sz w:val="24"/>
                                <w:szCs w:val="24"/>
                              </w:rPr>
                            </w:pPr>
                            <w:r w:rsidRPr="003E4993">
                              <w:rPr>
                                <w:i w:val="0"/>
                                <w:iCs w:val="0"/>
                                <w:color w:val="auto"/>
                                <w:sz w:val="24"/>
                                <w:szCs w:val="24"/>
                              </w:rPr>
                              <w:t>Figure 2.3: Prediction of all player’s performance</w:t>
                            </w:r>
                          </w:p>
                          <w:p w14:paraId="5E366B2F" w14:textId="77777777" w:rsidR="002F7A8D" w:rsidRDefault="002F7A8D"/>
                          <w:p w14:paraId="68BAC33D" w14:textId="77777777" w:rsidR="00173306" w:rsidRDefault="00173306"/>
                          <w:p w14:paraId="5FD7376D" w14:textId="3489805C" w:rsidR="002F7A8D" w:rsidRPr="00516FA5" w:rsidRDefault="00FC2FA8" w:rsidP="00516FA5">
                            <w:pPr>
                              <w:pStyle w:val="Caption"/>
                              <w:rPr>
                                <w:i w:val="0"/>
                                <w:iCs w:val="0"/>
                                <w:color w:val="auto"/>
                                <w:sz w:val="24"/>
                                <w:szCs w:val="24"/>
                              </w:rPr>
                            </w:pPr>
                            <w:bookmarkStart w:id="46" w:name="_Toc140055501"/>
                            <w:bookmarkStart w:id="47" w:name="_Toc140055525"/>
                            <w:bookmarkStart w:id="48" w:name="_Toc144814946"/>
                            <w:bookmarkStart w:id="49" w:name="_Toc144815711"/>
                            <w:bookmarkStart w:id="50" w:name="_Toc146288060"/>
                            <w:bookmarkStart w:id="51" w:name="_Toc146359311"/>
                            <w:bookmarkStart w:id="52" w:name="_Toc151149733"/>
                            <w:bookmarkStart w:id="53" w:name="_Toc151629466"/>
                            <w:bookmarkStart w:id="54" w:name="_Toc151655782"/>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6</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46"/>
                            <w:bookmarkEnd w:id="47"/>
                            <w:bookmarkEnd w:id="48"/>
                            <w:bookmarkEnd w:id="49"/>
                            <w:bookmarkEnd w:id="50"/>
                            <w:bookmarkEnd w:id="51"/>
                            <w:bookmarkEnd w:id="52"/>
                            <w:bookmarkEnd w:id="53"/>
                            <w:bookmarkEnd w:id="54"/>
                          </w:p>
                          <w:p w14:paraId="0ED7DC70" w14:textId="77777777" w:rsidR="002F7A8D" w:rsidRDefault="002F7A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03CF714" id="Text Box 4" o:spid="_x0000_s1028" type="#_x0000_t202" style="position:absolute;left:0;text-align:left;margin-left:0;margin-top:.55pt;width:285.5pt;height:25pt;z-index:251661312;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" filled="f" stroked="f" strokeweight=".5pt">
                <v:textbox>
                  <w:txbxContent>
                    <w:p w14:paraId="24A7B7ED" w14:textId="1A3853BB" w:rsidR="002F7A8D" w:rsidRPr="00516FA5" w:rsidRDefault="002F7A8D" w:rsidP="00516FA5">
                      <w:pPr>
                        <w:pStyle w:val="Caption"/>
                        <w:rPr>
                          <w:i w:val="0"/>
                          <w:iCs w:val="0"/>
                          <w:color w:val="auto"/>
                          <w:sz w:val="24"/>
                          <w:szCs w:val="24"/>
                        </w:rPr>
                      </w:pPr>
                    </w:p>
                    <w:p w14:paraId="5147BABD" w14:textId="77777777" w:rsidR="002F7A8D" w:rsidRDefault="002F7A8D"/>
                    <w:p w14:paraId="47D3D4FA" w14:textId="77777777" w:rsidR="00173306" w:rsidRDefault="00173306"/>
                    <w:p w14:paraId="249E5F60" w14:textId="7EBB33E2" w:rsidR="002F7A8D" w:rsidRPr="00516FA5" w:rsidRDefault="00FC2FA8" w:rsidP="00516FA5">
                      <w:pPr>
                        <w:pStyle w:val="Caption"/>
                        <w:rPr>
                          <w:i w:val="0"/>
                          <w:iCs w:val="0"/>
                          <w:color w:val="auto"/>
                          <w:sz w:val="24"/>
                          <w:szCs w:val="24"/>
                        </w:rPr>
                      </w:pPr>
                      <w:bookmarkStart w:id="55" w:name="_Toc146288057"/>
                      <w:bookmarkStart w:id="56" w:name="_Toc146359308"/>
                      <w:bookmarkStart w:id="57" w:name="_Toc151149730"/>
                      <w:bookmarkStart w:id="58" w:name="_Toc151629463"/>
                      <w:bookmarkStart w:id="59" w:name="_Toc15165577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3</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55"/>
                      <w:bookmarkEnd w:id="56"/>
                      <w:bookmarkEnd w:id="57"/>
                      <w:bookmarkEnd w:id="58"/>
                      <w:bookmarkEnd w:id="59"/>
                    </w:p>
                    <w:p w14:paraId="6ABDB692" w14:textId="77777777" w:rsidR="002F7A8D" w:rsidRDefault="002F7A8D"/>
                    <w:p w14:paraId="0B11F0EF" w14:textId="77777777" w:rsidR="00E23F4C" w:rsidRDefault="00E23F4C"/>
                    <w:p w14:paraId="4A54B7E5" w14:textId="77777777" w:rsidR="002F7A8D" w:rsidRPr="00516FA5" w:rsidRDefault="003E4993" w:rsidP="00516FA5">
                      <w:pPr>
                        <w:pStyle w:val="Caption"/>
                        <w:rPr>
                          <w:i w:val="0"/>
                          <w:iCs w:val="0"/>
                          <w:color w:val="auto"/>
                          <w:sz w:val="24"/>
                          <w:szCs w:val="24"/>
                        </w:rPr>
                      </w:pPr>
                      <w:r w:rsidRPr="003E4993">
                        <w:rPr>
                          <w:i w:val="0"/>
                          <w:iCs w:val="0"/>
                          <w:color w:val="auto"/>
                          <w:sz w:val="24"/>
                          <w:szCs w:val="24"/>
                        </w:rPr>
                        <w:t>Figure 2.3: Prediction of all player’s performance</w:t>
                      </w:r>
                    </w:p>
                    <w:p w14:paraId="2F1FB970" w14:textId="77777777" w:rsidR="002F7A8D" w:rsidRDefault="002F7A8D"/>
                    <w:p w14:paraId="6F19D115" w14:textId="77777777" w:rsidR="00173306" w:rsidRDefault="00173306"/>
                    <w:p w14:paraId="4C76F2D6" w14:textId="2F8EFA22" w:rsidR="002F7A8D" w:rsidRPr="00516FA5" w:rsidRDefault="00FC2FA8" w:rsidP="00516FA5">
                      <w:pPr>
                        <w:pStyle w:val="Caption"/>
                        <w:rPr>
                          <w:i w:val="0"/>
                          <w:iCs w:val="0"/>
                          <w:color w:val="auto"/>
                          <w:sz w:val="24"/>
                          <w:szCs w:val="24"/>
                        </w:rPr>
                      </w:pPr>
                      <w:bookmarkStart w:id="60" w:name="_Toc146288058"/>
                      <w:bookmarkStart w:id="61" w:name="_Toc146359309"/>
                      <w:bookmarkStart w:id="62" w:name="_Toc151149731"/>
                      <w:bookmarkStart w:id="63" w:name="_Toc151629464"/>
                      <w:bookmarkStart w:id="64" w:name="_Toc15165578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4</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60"/>
                      <w:bookmarkEnd w:id="61"/>
                      <w:bookmarkEnd w:id="62"/>
                      <w:bookmarkEnd w:id="63"/>
                      <w:bookmarkEnd w:id="64"/>
                    </w:p>
                    <w:p w14:paraId="0A4EDE47" w14:textId="77777777" w:rsidR="002F7A8D" w:rsidRDefault="002F7A8D"/>
                    <w:p w14:paraId="0EB1F7CD" w14:textId="77777777" w:rsidR="00E23F4C" w:rsidRDefault="00E23F4C"/>
                    <w:p w14:paraId="64F0A184" w14:textId="5C7C3B2D" w:rsidR="002F7A8D" w:rsidRPr="00516FA5" w:rsidRDefault="002F7A8D" w:rsidP="00516FA5">
                      <w:pPr>
                        <w:pStyle w:val="Caption"/>
                        <w:rPr>
                          <w:i w:val="0"/>
                          <w:iCs w:val="0"/>
                          <w:color w:val="auto"/>
                          <w:sz w:val="24"/>
                          <w:szCs w:val="24"/>
                        </w:rPr>
                      </w:pPr>
                    </w:p>
                    <w:p w14:paraId="7E713B09" w14:textId="77777777" w:rsidR="002F7A8D" w:rsidRDefault="002F7A8D"/>
                    <w:p w14:paraId="58F2D2A9" w14:textId="77777777" w:rsidR="00173306" w:rsidRDefault="00173306"/>
                    <w:p w14:paraId="76888A1D" w14:textId="58E92C7D" w:rsidR="002F7A8D" w:rsidRPr="00516FA5" w:rsidRDefault="00FC2FA8" w:rsidP="00516FA5">
                      <w:pPr>
                        <w:pStyle w:val="Caption"/>
                        <w:rPr>
                          <w:i w:val="0"/>
                          <w:iCs w:val="0"/>
                          <w:color w:val="auto"/>
                          <w:sz w:val="24"/>
                          <w:szCs w:val="24"/>
                        </w:rPr>
                      </w:pPr>
                      <w:bookmarkStart w:id="65" w:name="_Toc144814945"/>
                      <w:bookmarkStart w:id="66" w:name="_Toc144815710"/>
                      <w:bookmarkStart w:id="67" w:name="_Toc146288059"/>
                      <w:bookmarkStart w:id="68" w:name="_Toc146359310"/>
                      <w:bookmarkStart w:id="69" w:name="_Toc151149732"/>
                      <w:bookmarkStart w:id="70" w:name="_Toc151629465"/>
                      <w:bookmarkStart w:id="71" w:name="_Toc151655781"/>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5</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65"/>
                      <w:bookmarkEnd w:id="66"/>
                      <w:bookmarkEnd w:id="67"/>
                      <w:bookmarkEnd w:id="68"/>
                      <w:bookmarkEnd w:id="69"/>
                      <w:bookmarkEnd w:id="70"/>
                      <w:bookmarkEnd w:id="71"/>
                    </w:p>
                    <w:p w14:paraId="6F2769E0" w14:textId="77777777" w:rsidR="002F7A8D" w:rsidRDefault="002F7A8D"/>
                    <w:p w14:paraId="5615B394" w14:textId="77777777" w:rsidR="00E23F4C" w:rsidRDefault="00E23F4C"/>
                    <w:p w14:paraId="2BFB2E92" w14:textId="199722B0" w:rsidR="002F7A8D" w:rsidRPr="00516FA5" w:rsidRDefault="003E4993" w:rsidP="00516FA5">
                      <w:pPr>
                        <w:pStyle w:val="Caption"/>
                        <w:rPr>
                          <w:i w:val="0"/>
                          <w:iCs w:val="0"/>
                          <w:color w:val="auto"/>
                          <w:sz w:val="24"/>
                          <w:szCs w:val="24"/>
                        </w:rPr>
                      </w:pPr>
                      <w:r w:rsidRPr="003E4993">
                        <w:rPr>
                          <w:i w:val="0"/>
                          <w:iCs w:val="0"/>
                          <w:color w:val="auto"/>
                          <w:sz w:val="24"/>
                          <w:szCs w:val="24"/>
                        </w:rPr>
                        <w:t>Figure 2.3: Prediction of all player’s performance</w:t>
                      </w:r>
                    </w:p>
                    <w:p w14:paraId="5E366B2F" w14:textId="77777777" w:rsidR="002F7A8D" w:rsidRDefault="002F7A8D"/>
                    <w:p w14:paraId="68BAC33D" w14:textId="77777777" w:rsidR="00173306" w:rsidRDefault="00173306"/>
                    <w:p w14:paraId="5FD7376D" w14:textId="3489805C" w:rsidR="002F7A8D" w:rsidRPr="00516FA5" w:rsidRDefault="00FC2FA8" w:rsidP="00516FA5">
                      <w:pPr>
                        <w:pStyle w:val="Caption"/>
                        <w:rPr>
                          <w:i w:val="0"/>
                          <w:iCs w:val="0"/>
                          <w:color w:val="auto"/>
                          <w:sz w:val="24"/>
                          <w:szCs w:val="24"/>
                        </w:rPr>
                      </w:pPr>
                      <w:bookmarkStart w:id="72" w:name="_Toc140055501"/>
                      <w:bookmarkStart w:id="73" w:name="_Toc140055525"/>
                      <w:bookmarkStart w:id="74" w:name="_Toc144814946"/>
                      <w:bookmarkStart w:id="75" w:name="_Toc144815711"/>
                      <w:bookmarkStart w:id="76" w:name="_Toc146288060"/>
                      <w:bookmarkStart w:id="77" w:name="_Toc146359311"/>
                      <w:bookmarkStart w:id="78" w:name="_Toc151149733"/>
                      <w:bookmarkStart w:id="79" w:name="_Toc151629466"/>
                      <w:bookmarkStart w:id="80" w:name="_Toc151655782"/>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6</w:t>
                      </w:r>
                      <w:r w:rsidRPr="00FC2FA8">
                        <w:rPr>
                          <w:i w:val="0"/>
                          <w:iCs w:val="0"/>
                          <w:color w:val="auto"/>
                          <w:sz w:val="24"/>
                          <w:szCs w:val="24"/>
                        </w:rPr>
                        <w:fldChar w:fldCharType="end"/>
                      </w:r>
                      <w:r w:rsidRPr="00FC2FA8">
                        <w:rPr>
                          <w:i w:val="0"/>
                          <w:iCs w:val="0"/>
                          <w:color w:val="auto"/>
                          <w:sz w:val="24"/>
                          <w:szCs w:val="24"/>
                        </w:rPr>
                        <w:t>: Features to predict all player’s performance</w:t>
                      </w:r>
                      <w:bookmarkEnd w:id="72"/>
                      <w:bookmarkEnd w:id="73"/>
                      <w:bookmarkEnd w:id="74"/>
                      <w:bookmarkEnd w:id="75"/>
                      <w:bookmarkEnd w:id="76"/>
                      <w:bookmarkEnd w:id="77"/>
                      <w:bookmarkEnd w:id="78"/>
                      <w:bookmarkEnd w:id="79"/>
                      <w:bookmarkEnd w:id="80"/>
                    </w:p>
                    <w:p w14:paraId="0ED7DC70" w14:textId="77777777" w:rsidR="002F7A8D" w:rsidRDefault="002F7A8D"/>
                  </w:txbxContent>
                </v:textbox>
                <w10:wrap anchorx="page"/>
              </v:shape>
            </w:pict>
          </mc:Fallback>
        </mc:AlternateContent>
      </w:r>
    </w:p>
    <w:p w14:paraId="31395868" w14:textId="7396F6EE" w:rsidR="007C4003" w:rsidRPr="005817B5" w:rsidRDefault="007C4003" w:rsidP="009D395F">
      <w:pPr>
        <w:pStyle w:val="Heading3"/>
        <w:rPr>
          <w:i w:val="0"/>
          <w:iCs/>
        </w:rPr>
      </w:pPr>
      <w:bookmarkStart w:id="81" w:name="_Toc151673278"/>
      <w:r w:rsidRPr="005817B5">
        <w:rPr>
          <w:i w:val="0"/>
          <w:iCs/>
        </w:rPr>
        <w:lastRenderedPageBreak/>
        <w:t xml:space="preserve">2.3.2 </w:t>
      </w:r>
      <w:r w:rsidR="00CC3C44" w:rsidRPr="005817B5">
        <w:rPr>
          <w:i w:val="0"/>
          <w:iCs/>
        </w:rPr>
        <w:t>Player’s Performance Prediction in ODI Cricket Using Machine Learning Algorithms</w:t>
      </w:r>
      <w:bookmarkEnd w:id="81"/>
    </w:p>
    <w:p w14:paraId="72975D0E" w14:textId="3F887199" w:rsidR="00CC3C44" w:rsidRPr="005817B5" w:rsidRDefault="004014BB" w:rsidP="009D395F">
      <w:r>
        <w:rPr>
          <w:noProof/>
        </w:rPr>
        <mc:AlternateContent>
          <mc:Choice Requires="wps">
            <w:drawing>
              <wp:anchor distT="0" distB="0" distL="114300" distR="114300" simplePos="0" relativeHeight="251879424" behindDoc="1" locked="0" layoutInCell="1" allowOverlap="1" wp14:anchorId="707ADCCF" wp14:editId="067E3BFB">
                <wp:simplePos x="0" y="0"/>
                <wp:positionH relativeFrom="column">
                  <wp:posOffset>276225</wp:posOffset>
                </wp:positionH>
                <wp:positionV relativeFrom="paragraph">
                  <wp:posOffset>5796915</wp:posOffset>
                </wp:positionV>
                <wp:extent cx="5238750" cy="635"/>
                <wp:effectExtent l="0" t="0" r="0" b="0"/>
                <wp:wrapTight wrapText="bothSides">
                  <wp:wrapPolygon edited="0">
                    <wp:start x="0" y="0"/>
                    <wp:lineTo x="0" y="21600"/>
                    <wp:lineTo x="21600" y="21600"/>
                    <wp:lineTo x="21600" y="0"/>
                  </wp:wrapPolygon>
                </wp:wrapTight>
                <wp:docPr id="329311217" name="Text Box 1"/>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3F01B4F8" w14:textId="3BCA6BAE" w:rsidR="004014BB" w:rsidRPr="004014BB" w:rsidRDefault="004014BB" w:rsidP="004014BB">
                            <w:pPr>
                              <w:pStyle w:val="Caption"/>
                              <w:spacing w:line="360" w:lineRule="auto"/>
                              <w:jc w:val="center"/>
                              <w:rPr>
                                <w:i w:val="0"/>
                                <w:iCs w:val="0"/>
                                <w:noProof/>
                                <w:color w:val="auto"/>
                                <w:sz w:val="24"/>
                                <w:szCs w:val="24"/>
                              </w:rPr>
                            </w:pPr>
                            <w:bookmarkStart w:id="82" w:name="_Toc151655783"/>
                            <w:r w:rsidRPr="004014BB">
                              <w:rPr>
                                <w:i w:val="0"/>
                                <w:iCs w:val="0"/>
                                <w:color w:val="auto"/>
                                <w:sz w:val="24"/>
                                <w:szCs w:val="24"/>
                              </w:rPr>
                              <w:t>Figure 2.</w:t>
                            </w:r>
                            <w:r w:rsidR="00C1631D">
                              <w:rPr>
                                <w:i w:val="0"/>
                                <w:iCs w:val="0"/>
                                <w:color w:val="auto"/>
                                <w:sz w:val="24"/>
                                <w:szCs w:val="24"/>
                              </w:rPr>
                              <w:t>3</w:t>
                            </w:r>
                            <w:r w:rsidRPr="004014BB">
                              <w:rPr>
                                <w:i w:val="0"/>
                                <w:iCs w:val="0"/>
                                <w:color w:val="auto"/>
                                <w:sz w:val="24"/>
                                <w:szCs w:val="24"/>
                              </w:rPr>
                              <w:t>: Best fitted svr line for Run and Ball face (Anik et al., 2018)</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ADCCF" id="_x0000_s1029" type="#_x0000_t202" style="position:absolute;left:0;text-align:left;margin-left:21.75pt;margin-top:456.45pt;width:412.5pt;height:.05pt;z-index:-251437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" stroked="f">
                <v:textbox style="mso-fit-shape-to-text:t" inset="0,0,0,0">
                  <w:txbxContent>
                    <w:p w14:paraId="3F01B4F8" w14:textId="3BCA6BAE" w:rsidR="004014BB" w:rsidRPr="004014BB" w:rsidRDefault="004014BB" w:rsidP="004014BB">
                      <w:pPr>
                        <w:pStyle w:val="Caption"/>
                        <w:spacing w:line="360" w:lineRule="auto"/>
                        <w:jc w:val="center"/>
                        <w:rPr>
                          <w:i w:val="0"/>
                          <w:iCs w:val="0"/>
                          <w:noProof/>
                          <w:color w:val="auto"/>
                          <w:sz w:val="24"/>
                          <w:szCs w:val="24"/>
                        </w:rPr>
                      </w:pPr>
                      <w:bookmarkStart w:id="83" w:name="_Toc151655783"/>
                      <w:r w:rsidRPr="004014BB">
                        <w:rPr>
                          <w:i w:val="0"/>
                          <w:iCs w:val="0"/>
                          <w:color w:val="auto"/>
                          <w:sz w:val="24"/>
                          <w:szCs w:val="24"/>
                        </w:rPr>
                        <w:t>Figure 2.</w:t>
                      </w:r>
                      <w:r w:rsidR="00C1631D">
                        <w:rPr>
                          <w:i w:val="0"/>
                          <w:iCs w:val="0"/>
                          <w:color w:val="auto"/>
                          <w:sz w:val="24"/>
                          <w:szCs w:val="24"/>
                        </w:rPr>
                        <w:t>3</w:t>
                      </w:r>
                      <w:r w:rsidRPr="004014BB">
                        <w:rPr>
                          <w:i w:val="0"/>
                          <w:iCs w:val="0"/>
                          <w:color w:val="auto"/>
                          <w:sz w:val="24"/>
                          <w:szCs w:val="24"/>
                        </w:rPr>
                        <w:t>: Best fitted svr line for Run and Ball face (Anik et al., 2018)</w:t>
                      </w:r>
                      <w:bookmarkEnd w:id="83"/>
                    </w:p>
                  </w:txbxContent>
                </v:textbox>
                <w10:wrap type="tight"/>
              </v:shape>
            </w:pict>
          </mc:Fallback>
        </mc:AlternateContent>
      </w:r>
      <w:r w:rsidR="00521815" w:rsidRPr="005817B5">
        <w:rPr>
          <w:noProof/>
        </w:rPr>
        <w:drawing>
          <wp:anchor distT="0" distB="0" distL="114300" distR="114300" simplePos="0" relativeHeight="251820032" behindDoc="1" locked="0" layoutInCell="1" allowOverlap="1" wp14:anchorId="6F4E780E" wp14:editId="39B82504">
            <wp:simplePos x="0" y="0"/>
            <wp:positionH relativeFrom="margin">
              <wp:align>center</wp:align>
            </wp:positionH>
            <wp:positionV relativeFrom="paragraph">
              <wp:posOffset>2091690</wp:posOffset>
            </wp:positionV>
            <wp:extent cx="5238750" cy="3648075"/>
            <wp:effectExtent l="0" t="0" r="0" b="9525"/>
            <wp:wrapTight wrapText="bothSides">
              <wp:wrapPolygon edited="0">
                <wp:start x="0" y="0"/>
                <wp:lineTo x="0" y="21544"/>
                <wp:lineTo x="21521" y="21544"/>
                <wp:lineTo x="21521" y="0"/>
                <wp:lineTo x="0" y="0"/>
              </wp:wrapPolygon>
            </wp:wrapTight>
            <wp:docPr id="4941517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38750" cy="3648075"/>
                    </a:xfrm>
                    <a:prstGeom prst="rect">
                      <a:avLst/>
                    </a:prstGeom>
                    <a:noFill/>
                  </pic:spPr>
                </pic:pic>
              </a:graphicData>
            </a:graphic>
            <wp14:sizeRelH relativeFrom="page">
              <wp14:pctWidth>0</wp14:pctWidth>
            </wp14:sizeRelH>
            <wp14:sizeRelV relativeFrom="page">
              <wp14:pctHeight>0</wp14:pctHeight>
            </wp14:sizeRelV>
          </wp:anchor>
        </w:drawing>
      </w:r>
      <w:r w:rsidR="00546057" w:rsidRPr="005817B5">
        <w:t xml:space="preserve">The aim of the above paper </w:t>
      </w:r>
      <w:r w:rsidR="00A9045B" w:rsidRPr="005817B5">
        <w:t xml:space="preserve">by </w:t>
      </w:r>
      <w:r w:rsidR="00F73D6D" w:rsidRPr="005817B5">
        <w:t xml:space="preserve">the authors was to </w:t>
      </w:r>
      <w:r w:rsidR="0075096A" w:rsidRPr="005817B5">
        <w:t xml:space="preserve">predict performance of a player to allow </w:t>
      </w:r>
      <w:r w:rsidR="00FA7F08" w:rsidRPr="005817B5">
        <w:t xml:space="preserve">them to enable selecting </w:t>
      </w:r>
      <w:r w:rsidR="00363CF6" w:rsidRPr="005817B5">
        <w:t xml:space="preserve">a team with the </w:t>
      </w:r>
      <w:r w:rsidR="00704C10" w:rsidRPr="005817B5">
        <w:t>best combination</w:t>
      </w:r>
      <w:r w:rsidR="007A5B08" w:rsidRPr="005817B5">
        <w:t xml:space="preserve"> to help with the satisfactory outcome for the match.</w:t>
      </w:r>
      <w:r w:rsidR="00704C10" w:rsidRPr="005817B5">
        <w:t xml:space="preserve"> </w:t>
      </w:r>
      <w:r w:rsidR="00914EC8" w:rsidRPr="005817B5">
        <w:t xml:space="preserve">The algorithms used to develop this </w:t>
      </w:r>
      <w:r w:rsidR="0043106B" w:rsidRPr="005817B5">
        <w:t>system w</w:t>
      </w:r>
      <w:r w:rsidR="008647FD" w:rsidRPr="005817B5">
        <w:t xml:space="preserve">ere Linear regression and SVM with </w:t>
      </w:r>
      <w:r w:rsidR="003477C6" w:rsidRPr="005817B5">
        <w:t>Linear and Polynomial Kernel</w:t>
      </w:r>
      <w:r w:rsidR="00197D71" w:rsidRPr="005817B5">
        <w:t xml:space="preserve">. </w:t>
      </w:r>
      <w:r w:rsidR="00EF1E76" w:rsidRPr="005817B5">
        <w:t xml:space="preserve">One of the few limitations in their project is that the features they are using to consider the prediction are not accurate and </w:t>
      </w:r>
      <w:r w:rsidR="0090340A" w:rsidRPr="005817B5">
        <w:t xml:space="preserve">they require more accurate features such as </w:t>
      </w:r>
      <w:r w:rsidR="00863673" w:rsidRPr="005817B5">
        <w:t xml:space="preserve">previous few scores to know where a player is in current form or not. </w:t>
      </w:r>
      <w:r w:rsidR="007049E0" w:rsidRPr="005817B5">
        <w:t xml:space="preserve">Despite this limitation </w:t>
      </w:r>
      <w:r w:rsidR="0019595D" w:rsidRPr="005817B5">
        <w:t>the</w:t>
      </w:r>
      <w:r w:rsidR="007049E0" w:rsidRPr="005817B5">
        <w:t xml:space="preserve"> project has turned out to be accurate </w:t>
      </w:r>
      <w:r w:rsidR="005515F4" w:rsidRPr="005817B5">
        <w:t>with minimum errors</w:t>
      </w:r>
      <w:r w:rsidR="00077CCA" w:rsidRPr="005817B5">
        <w:t xml:space="preserve"> </w:t>
      </w:r>
      <w:r w:rsidR="00A1037B" w:rsidRPr="005817B5">
        <w:fldChar w:fldCharType="begin"/>
      </w:r>
      <w:r w:rsidR="00A1037B" w:rsidRPr="005817B5">
        <w:instrText xml:space="preserve"> ADDIN ZOTERO_ITEM CSL_CITATION {"citationID":"1FKrXkBa","properties":{"formattedCitation":"(Anik et al., 2018)","plainCitation":"(Anik et al., 2018)","noteIndex":0},"citationItems":[{"id":98,"uris":["http://zotero.org/users/local/gnHNOUUS/items/M7P6FT4D"],"itemData":{"id":98,"type":"paper-conference","abstract":"This paper presents a method that is aimed towards predicting a cricket player’s upcoming match performance by implementing machine learning algorithms. The proposed model consists of statistical data of players of Bangladesh national cricket team which has been collected from trusted sports websites, feature selection algorithms such as recursive feature elimination and univariate selection and machine learning algorithms such as linear regression, support vector machine with linear and polynomial kernel. To implement the proposed model, the accumulated statistical data is processed into numerical value in order to implement those in the algorithms. Furthermore, aforementioned feature selection algorithms are applied for extracting the attributes that are more related to the output feature. Additionally, the machine learning algorithms are used to predict runs scored by a batsman and runs considered by a bowler in the upcoming match. The experimental setup demonstrates that the model gives up to 91.5% accuracy for batsman Tamim and up to 75.3% accuracy for bowler Mahmudullah whereas prediction accuracy for other players are also up to the mark. Therefore, this will help in calculating player’s future performance and thus will ensure better team selection for forthcoming cricket matches.","container-title":"2018 4th International Conference on Electrical Engineering and Information &amp; Communication Technology (iCEEiCT)","DOI":"10.1109/CEEICT.2018.8628118","event-title":"2018 4th International Conference on Electrical Engineering and Information &amp; Communication Technology (iCEEiCT)","page":"500-505","source":"IEEE Xplore","title":"Player’s Performance Prediction in ODI Cricket Using Machine Learning Algorithms","URL":"https://ieeexplore.ieee.org/abstract/document/8628118","author":[{"family":"Anik","given":"Aminul Islam"},{"family":"Yeaser","given":"Sakif"},{"family":"Hossain","given":"A. G. M. Imam"},{"family":"Chakrabarty","given":"Amitabha"}],"accessed":{"date-parts":[["2023",11,14]]},"issued":{"date-parts":[["2018",9]]}}}],"schema":"https://github.com/citation-style-language/schema/raw/master/csl-citation.json"} </w:instrText>
      </w:r>
      <w:r w:rsidR="00A1037B" w:rsidRPr="005817B5">
        <w:fldChar w:fldCharType="separate"/>
      </w:r>
      <w:r w:rsidR="00A1037B" w:rsidRPr="005817B5">
        <w:t>(Anik et al., 2018)</w:t>
      </w:r>
      <w:r w:rsidR="00A1037B" w:rsidRPr="005817B5">
        <w:fldChar w:fldCharType="end"/>
      </w:r>
      <w:r w:rsidR="005515F4" w:rsidRPr="005817B5">
        <w:t>.</w:t>
      </w:r>
    </w:p>
    <w:p w14:paraId="20CDE2B2" w14:textId="3701EB5B" w:rsidR="005515F4" w:rsidRPr="005817B5" w:rsidRDefault="001E3840" w:rsidP="009D395F">
      <w:r w:rsidRPr="005817B5">
        <w:rPr>
          <w:noProof/>
        </w:rPr>
        <mc:AlternateContent>
          <mc:Choice Requires="wps">
            <w:drawing>
              <wp:anchor distT="0" distB="0" distL="114300" distR="114300" simplePos="0" relativeHeight="251785216" behindDoc="1" locked="0" layoutInCell="1" allowOverlap="1" wp14:anchorId="074E13BB" wp14:editId="64BF001F">
                <wp:simplePos x="0" y="0"/>
                <wp:positionH relativeFrom="margin">
                  <wp:align>center</wp:align>
                </wp:positionH>
                <wp:positionV relativeFrom="paragraph">
                  <wp:posOffset>3399790</wp:posOffset>
                </wp:positionV>
                <wp:extent cx="4625975" cy="635"/>
                <wp:effectExtent l="0" t="0" r="3175" b="0"/>
                <wp:wrapTight wrapText="bothSides">
                  <wp:wrapPolygon edited="0">
                    <wp:start x="0" y="0"/>
                    <wp:lineTo x="0" y="20052"/>
                    <wp:lineTo x="21526" y="20052"/>
                    <wp:lineTo x="21526" y="0"/>
                    <wp:lineTo x="0" y="0"/>
                  </wp:wrapPolygon>
                </wp:wrapTight>
                <wp:docPr id="128017812" name="Text Box 1"/>
                <wp:cNvGraphicFramePr/>
                <a:graphic xmlns:a="http://schemas.openxmlformats.org/drawingml/2006/main">
                  <a:graphicData uri="http://schemas.microsoft.com/office/word/2010/wordprocessingShape">
                    <wps:wsp>
                      <wps:cNvSpPr txBox="1"/>
                      <wps:spPr>
                        <a:xfrm>
                          <a:off x="0" y="0"/>
                          <a:ext cx="4625975" cy="635"/>
                        </a:xfrm>
                        <a:prstGeom prst="rect">
                          <a:avLst/>
                        </a:prstGeom>
                        <a:solidFill>
                          <a:prstClr val="white"/>
                        </a:solidFill>
                        <a:ln>
                          <a:noFill/>
                        </a:ln>
                      </wps:spPr>
                      <wps:txbx>
                        <w:txbxContent>
                          <w:p w14:paraId="7874EC4B" w14:textId="05CA57A7" w:rsidR="001E3840" w:rsidRPr="001E3840" w:rsidRDefault="001E3840" w:rsidP="001E3840">
                            <w:pPr>
                              <w:pStyle w:val="Caption"/>
                              <w:spacing w:line="360" w:lineRule="auto"/>
                              <w:jc w:val="center"/>
                              <w:rPr>
                                <w:i w:val="0"/>
                                <w:iCs w:val="0"/>
                                <w:noProof/>
                                <w:color w:val="auto"/>
                                <w:sz w:val="24"/>
                                <w:szCs w:val="24"/>
                              </w:rPr>
                            </w:pPr>
                            <w:r w:rsidRPr="001E3840">
                              <w:rPr>
                                <w:i w:val="0"/>
                                <w:iCs w:val="0"/>
                                <w:color w:val="auto"/>
                                <w:sz w:val="24"/>
                                <w:szCs w:val="24"/>
                              </w:rPr>
                              <w:t xml:space="preserve">Figure 2. </w:t>
                            </w:r>
                            <w:r w:rsidR="00855095">
                              <w:rPr>
                                <w:i w:val="0"/>
                                <w:iCs w:val="0"/>
                                <w:color w:val="auto"/>
                                <w:sz w:val="24"/>
                                <w:szCs w:val="24"/>
                              </w:rPr>
                              <w:t>3</w:t>
                            </w:r>
                            <w:r w:rsidRPr="001E3840">
                              <w:rPr>
                                <w:i w:val="0"/>
                                <w:iCs w:val="0"/>
                                <w:color w:val="auto"/>
                                <w:sz w:val="24"/>
                                <w:szCs w:val="24"/>
                              </w:rPr>
                              <w:t xml:space="preserve">: Bangladesh Batsmen Performance </w:t>
                            </w:r>
                            <w:sdt>
                              <w:sdtPr>
                                <w:rPr>
                                  <w:i w:val="0"/>
                                  <w:iCs w:val="0"/>
                                  <w:color w:val="auto"/>
                                  <w:sz w:val="24"/>
                                  <w:szCs w:val="24"/>
                                </w:rPr>
                                <w:id w:val="-414775878"/>
                                <w:citation/>
                              </w:sdtPr>
                              <w:sdtEndPr/>
                              <w:sdtContent>
                                <w:r w:rsidRPr="001E3840">
                                  <w:rPr>
                                    <w:i w:val="0"/>
                                    <w:iCs w:val="0"/>
                                    <w:color w:val="auto"/>
                                    <w:sz w:val="24"/>
                                    <w:szCs w:val="24"/>
                                  </w:rPr>
                                  <w:fldChar w:fldCharType="begin"/>
                                </w:r>
                                <w:r w:rsidRPr="001E3840">
                                  <w:rPr>
                                    <w:i w:val="0"/>
                                    <w:iCs w:val="0"/>
                                    <w:color w:val="auto"/>
                                    <w:sz w:val="24"/>
                                    <w:szCs w:val="24"/>
                                    <w:lang w:val="en-US"/>
                                  </w:rPr>
                                  <w:instrText xml:space="preserve"> CITATION Ami18 \l 1033 </w:instrText>
                                </w:r>
                                <w:r w:rsidRPr="001E3840">
                                  <w:rPr>
                                    <w:i w:val="0"/>
                                    <w:iCs w:val="0"/>
                                    <w:color w:val="auto"/>
                                    <w:sz w:val="24"/>
                                    <w:szCs w:val="24"/>
                                  </w:rPr>
                                  <w:fldChar w:fldCharType="separate"/>
                                </w:r>
                                <w:r w:rsidRPr="001E3840">
                                  <w:rPr>
                                    <w:i w:val="0"/>
                                    <w:iCs w:val="0"/>
                                    <w:noProof/>
                                    <w:color w:val="auto"/>
                                    <w:sz w:val="24"/>
                                    <w:szCs w:val="24"/>
                                    <w:lang w:val="en-US"/>
                                  </w:rPr>
                                  <w:t>(Aminul Islam Anik, 2018)</w:t>
                                </w:r>
                                <w:r w:rsidRPr="001E3840">
                                  <w:rPr>
                                    <w:i w:val="0"/>
                                    <w:iCs w:val="0"/>
                                    <w:color w:val="auto"/>
                                    <w:sz w:val="24"/>
                                    <w:szCs w:val="24"/>
                                  </w:rP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74E13BB" id="_x0000_s1030" type="#_x0000_t202" style="position:absolute;left:0;text-align:left;margin-left:0;margin-top:267.7pt;width:364.25pt;height:.05pt;z-index:-251531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" stroked="f">
                <v:textbox style="mso-fit-shape-to-text:t" inset="0,0,0,0">
                  <w:txbxContent>
                    <w:p w14:paraId="7874EC4B" w14:textId="05CA57A7" w:rsidR="001E3840" w:rsidRPr="001E3840" w:rsidRDefault="001E3840" w:rsidP="001E3840">
                      <w:pPr>
                        <w:pStyle w:val="Caption"/>
                        <w:spacing w:line="360" w:lineRule="auto"/>
                        <w:jc w:val="center"/>
                        <w:rPr>
                          <w:i w:val="0"/>
                          <w:iCs w:val="0"/>
                          <w:noProof/>
                          <w:color w:val="auto"/>
                          <w:sz w:val="24"/>
                          <w:szCs w:val="24"/>
                        </w:rPr>
                      </w:pPr>
                      <w:r w:rsidRPr="001E3840">
                        <w:rPr>
                          <w:i w:val="0"/>
                          <w:iCs w:val="0"/>
                          <w:color w:val="auto"/>
                          <w:sz w:val="24"/>
                          <w:szCs w:val="24"/>
                        </w:rPr>
                        <w:t xml:space="preserve">Figure 2. </w:t>
                      </w:r>
                      <w:r w:rsidR="00855095">
                        <w:rPr>
                          <w:i w:val="0"/>
                          <w:iCs w:val="0"/>
                          <w:color w:val="auto"/>
                          <w:sz w:val="24"/>
                          <w:szCs w:val="24"/>
                        </w:rPr>
                        <w:t>3</w:t>
                      </w:r>
                      <w:r w:rsidRPr="001E3840">
                        <w:rPr>
                          <w:i w:val="0"/>
                          <w:iCs w:val="0"/>
                          <w:color w:val="auto"/>
                          <w:sz w:val="24"/>
                          <w:szCs w:val="24"/>
                        </w:rPr>
                        <w:t xml:space="preserve">: Bangladesh Batsmen Performance </w:t>
                      </w:r>
                      <w:sdt>
                        <w:sdtPr>
                          <w:rPr>
                            <w:i w:val="0"/>
                            <w:iCs w:val="0"/>
                            <w:color w:val="auto"/>
                            <w:sz w:val="24"/>
                            <w:szCs w:val="24"/>
                          </w:rPr>
                          <w:id w:val="-414775878"/>
                          <w:citation/>
                        </w:sdtPr>
                        <w:sdtEndPr/>
                        <w:sdtContent>
                          <w:r w:rsidRPr="001E3840">
                            <w:rPr>
                              <w:i w:val="0"/>
                              <w:iCs w:val="0"/>
                              <w:color w:val="auto"/>
                              <w:sz w:val="24"/>
                              <w:szCs w:val="24"/>
                            </w:rPr>
                            <w:fldChar w:fldCharType="begin"/>
                          </w:r>
                          <w:r w:rsidRPr="001E3840">
                            <w:rPr>
                              <w:i w:val="0"/>
                              <w:iCs w:val="0"/>
                              <w:color w:val="auto"/>
                              <w:sz w:val="24"/>
                              <w:szCs w:val="24"/>
                              <w:lang w:val="en-US"/>
                            </w:rPr>
                            <w:instrText xml:space="preserve"> CITATION Ami18 \l 1033 </w:instrText>
                          </w:r>
                          <w:r w:rsidRPr="001E3840">
                            <w:rPr>
                              <w:i w:val="0"/>
                              <w:iCs w:val="0"/>
                              <w:color w:val="auto"/>
                              <w:sz w:val="24"/>
                              <w:szCs w:val="24"/>
                            </w:rPr>
                            <w:fldChar w:fldCharType="separate"/>
                          </w:r>
                          <w:r w:rsidRPr="001E3840">
                            <w:rPr>
                              <w:i w:val="0"/>
                              <w:iCs w:val="0"/>
                              <w:noProof/>
                              <w:color w:val="auto"/>
                              <w:sz w:val="24"/>
                              <w:szCs w:val="24"/>
                              <w:lang w:val="en-US"/>
                            </w:rPr>
                            <w:t>(Aminul Islam Anik, 2018)</w:t>
                          </w:r>
                          <w:r w:rsidRPr="001E3840">
                            <w:rPr>
                              <w:i w:val="0"/>
                              <w:iCs w:val="0"/>
                              <w:color w:val="auto"/>
                              <w:sz w:val="24"/>
                              <w:szCs w:val="24"/>
                            </w:rPr>
                            <w:fldChar w:fldCharType="end"/>
                          </w:r>
                        </w:sdtContent>
                      </w:sdt>
                    </w:p>
                  </w:txbxContent>
                </v:textbox>
                <w10:wrap type="tight" anchorx="margin"/>
              </v:shape>
            </w:pict>
          </mc:Fallback>
        </mc:AlternateContent>
      </w:r>
    </w:p>
    <w:p w14:paraId="04B965FB" w14:textId="62109BDA" w:rsidR="007C4003" w:rsidRPr="005817B5" w:rsidRDefault="007C4003" w:rsidP="009D395F"/>
    <w:p w14:paraId="61BCA11A" w14:textId="5A9BD81E" w:rsidR="007C4003" w:rsidRPr="005817B5" w:rsidRDefault="007C4003" w:rsidP="009D395F"/>
    <w:p w14:paraId="39235FA0" w14:textId="238DFE4F" w:rsidR="008B55A1" w:rsidRPr="005817B5" w:rsidRDefault="008B55A1" w:rsidP="009D395F"/>
    <w:p w14:paraId="3B5F3320" w14:textId="28DB9F14" w:rsidR="008B55A1" w:rsidRPr="005817B5" w:rsidRDefault="008B55A1" w:rsidP="009D395F"/>
    <w:p w14:paraId="28BF8F14" w14:textId="77777777" w:rsidR="008B55A1" w:rsidRPr="005817B5" w:rsidRDefault="008B55A1" w:rsidP="009D395F"/>
    <w:p w14:paraId="7801993B" w14:textId="77777777" w:rsidR="008B55A1" w:rsidRPr="005817B5" w:rsidRDefault="008B55A1" w:rsidP="009D395F"/>
    <w:p w14:paraId="6DF5AAA9" w14:textId="77777777" w:rsidR="008B55A1" w:rsidRPr="005817B5" w:rsidRDefault="008B55A1" w:rsidP="009D395F"/>
    <w:p w14:paraId="4307452E" w14:textId="06D7ADF8" w:rsidR="008B55A1" w:rsidRPr="005817B5" w:rsidRDefault="006D61A7" w:rsidP="009D395F">
      <w:pPr>
        <w:pStyle w:val="Heading3"/>
        <w:rPr>
          <w:i w:val="0"/>
          <w:iCs/>
        </w:rPr>
      </w:pPr>
      <w:bookmarkStart w:id="84" w:name="_Toc151673279"/>
      <w:r w:rsidRPr="005817B5">
        <w:rPr>
          <w:i w:val="0"/>
          <w:iCs/>
        </w:rPr>
        <w:lastRenderedPageBreak/>
        <w:t>2.</w:t>
      </w:r>
      <w:r w:rsidR="00BE76DE" w:rsidRPr="005817B5">
        <w:rPr>
          <w:i w:val="0"/>
          <w:iCs/>
        </w:rPr>
        <w:t>3</w:t>
      </w:r>
      <w:r w:rsidRPr="005817B5">
        <w:rPr>
          <w:i w:val="0"/>
          <w:iCs/>
        </w:rPr>
        <w:t xml:space="preserve">.3 </w:t>
      </w:r>
      <w:r w:rsidR="00F20920" w:rsidRPr="005817B5">
        <w:rPr>
          <w:i w:val="0"/>
          <w:iCs/>
        </w:rPr>
        <w:t>Machine learning-based Selection of Optimal sports Team based on the Players Performance</w:t>
      </w:r>
      <w:bookmarkEnd w:id="84"/>
    </w:p>
    <w:p w14:paraId="2AA6D035" w14:textId="77777777" w:rsidR="008B55A1" w:rsidRPr="005817B5" w:rsidRDefault="008B55A1" w:rsidP="009D395F"/>
    <w:p w14:paraId="347D0C10" w14:textId="7A54B134" w:rsidR="008B55A1" w:rsidRPr="005817B5" w:rsidRDefault="004F2456" w:rsidP="009D395F">
      <w:r w:rsidRPr="005817B5">
        <w:t>Th</w:t>
      </w:r>
      <w:r w:rsidR="00A34E59" w:rsidRPr="005817B5">
        <w:t xml:space="preserve">e objective of this study and project was to </w:t>
      </w:r>
      <w:r w:rsidR="00043C08" w:rsidRPr="005817B5">
        <w:t>help in selecting the team with the perfect combination</w:t>
      </w:r>
      <w:r w:rsidR="0087281B" w:rsidRPr="005817B5">
        <w:t xml:space="preserve"> of players to win the match. The technologies and algorithms used for this project are </w:t>
      </w:r>
      <w:r w:rsidR="00AF0C69" w:rsidRPr="005817B5">
        <w:t xml:space="preserve">logistic regression, SVM and random forests. </w:t>
      </w:r>
      <w:r w:rsidR="002B4F55" w:rsidRPr="005817B5">
        <w:t>The data was obtained from</w:t>
      </w:r>
      <w:r w:rsidR="00EB54DE" w:rsidRPr="005817B5">
        <w:t xml:space="preserve"> IPL matches </w:t>
      </w:r>
      <w:r w:rsidR="008A3D0A" w:rsidRPr="005817B5">
        <w:t xml:space="preserve">and trained for Indian players. Since it was trained and tested in Indian conditions and players it is then limited to Indian </w:t>
      </w:r>
      <w:r w:rsidR="00056030" w:rsidRPr="005817B5">
        <w:t>boundaries</w:t>
      </w:r>
      <w:r w:rsidR="008A3D0A" w:rsidRPr="005817B5">
        <w:t xml:space="preserve"> thus limiting the scope</w:t>
      </w:r>
      <w:r w:rsidR="00840808" w:rsidRPr="005817B5">
        <w:t xml:space="preserve"> of the whole project to the whole world</w:t>
      </w:r>
      <w:r w:rsidR="00641C8C" w:rsidRPr="005817B5">
        <w:fldChar w:fldCharType="begin"/>
      </w:r>
      <w:r w:rsidR="00641C8C" w:rsidRPr="005817B5">
        <w:instrText xml:space="preserve"> ADDIN ZOTERO_ITEM CSL_CITATION {"citationID":"seZvbT2I","properties":{"formattedCitation":"(Shetty et al., 2020)","plainCitation":"(Shetty et al., 2020)","noteIndex":0},"citationItems":[{"id":100,"uris":["http://zotero.org/users/local/gnHNOUUS/items/U8HRVBCJ"],"itemData":{"id":100,"type":"paper-conference","abstract":"This paper is about a model that can select best playing 11 in the Indian cricket team. The performance of each player depends on several factors like the pitch type, the opposition team, the ground, and several others. The proposed model contains data from the One Day International of the past several years of team India. The dataset used for this model created using data from trusted sites like espn.com. This method is distinct in the sense that it gives you a 360-degree view of the player's skill set, be it, batting, bowling, and fielding. The vital part of this model is to find the best all-rounder player. Random forest algorithm used for predicting performance. The player performance classified into several classes, and a random forest classifier used to predict the player's performance. This model gives 76% accuracy for batsmen, around 67% accuracy for bowlers, and 95% for an all-rounder. A model is developed with some extra features like weather, matches played that have not considered in any existing model. Using this model, the best team can be selected to play in given conditions.","container-title":"2020 5th International Conference on Communication and Electronics Systems (ICCES)","DOI":"10.1109/ICCES48766.2020.9137891","event-title":"2020 5th International Conference on Communication and Electronics Systems (ICCES)","page":"1267-1272","source":"IEEE Xplore","title":"Machine learning-based Selection of Optimal sports Team based on the Players Performance","URL":"https://ieeexplore.ieee.org/abstract/document/9137891","author":[{"family":"Shetty","given":"Monali"},{"family":"Rane","given":"Sankalp"},{"family":"Pandita","given":"Chaitanya"},{"family":"Salvi","given":"Suyash"}],"accessed":{"date-parts":[["2023",11,14]]},"issued":{"date-parts":[["2020",6]]}}}],"schema":"https://github.com/citation-style-language/schema/raw/master/csl-citation.json"} </w:instrText>
      </w:r>
      <w:r w:rsidR="00641C8C" w:rsidRPr="005817B5">
        <w:fldChar w:fldCharType="separate"/>
      </w:r>
      <w:r w:rsidR="00641C8C" w:rsidRPr="005817B5">
        <w:t>(Shetty et al., 2020)</w:t>
      </w:r>
      <w:r w:rsidR="00641C8C" w:rsidRPr="005817B5">
        <w:fldChar w:fldCharType="end"/>
      </w:r>
      <w:r w:rsidR="00840808" w:rsidRPr="005817B5">
        <w:t>.</w:t>
      </w:r>
    </w:p>
    <w:p w14:paraId="07D6FBD7" w14:textId="158D2B28" w:rsidR="00306395" w:rsidRPr="005817B5" w:rsidRDefault="004014BB" w:rsidP="009D395F">
      <w:r>
        <w:rPr>
          <w:noProof/>
        </w:rPr>
        <mc:AlternateContent>
          <mc:Choice Requires="wps">
            <w:drawing>
              <wp:anchor distT="0" distB="0" distL="114300" distR="114300" simplePos="0" relativeHeight="251881472" behindDoc="1" locked="0" layoutInCell="1" allowOverlap="1" wp14:anchorId="63BD54E7" wp14:editId="6369DE63">
                <wp:simplePos x="0" y="0"/>
                <wp:positionH relativeFrom="column">
                  <wp:posOffset>790575</wp:posOffset>
                </wp:positionH>
                <wp:positionV relativeFrom="paragraph">
                  <wp:posOffset>4321810</wp:posOffset>
                </wp:positionV>
                <wp:extent cx="4200525" cy="635"/>
                <wp:effectExtent l="0" t="0" r="0" b="0"/>
                <wp:wrapTight wrapText="bothSides">
                  <wp:wrapPolygon edited="0">
                    <wp:start x="0" y="0"/>
                    <wp:lineTo x="0" y="21600"/>
                    <wp:lineTo x="21600" y="21600"/>
                    <wp:lineTo x="21600" y="0"/>
                  </wp:wrapPolygon>
                </wp:wrapTight>
                <wp:docPr id="569656296" name="Text Box 1"/>
                <wp:cNvGraphicFramePr/>
                <a:graphic xmlns:a="http://schemas.openxmlformats.org/drawingml/2006/main">
                  <a:graphicData uri="http://schemas.microsoft.com/office/word/2010/wordprocessingShape">
                    <wps:wsp>
                      <wps:cNvSpPr txBox="1"/>
                      <wps:spPr>
                        <a:xfrm>
                          <a:off x="0" y="0"/>
                          <a:ext cx="4200525" cy="635"/>
                        </a:xfrm>
                        <a:prstGeom prst="rect">
                          <a:avLst/>
                        </a:prstGeom>
                        <a:solidFill>
                          <a:prstClr val="white"/>
                        </a:solidFill>
                        <a:ln>
                          <a:noFill/>
                        </a:ln>
                      </wps:spPr>
                      <wps:txbx>
                        <w:txbxContent>
                          <w:p w14:paraId="07B067DD" w14:textId="75A193A9" w:rsidR="004014BB" w:rsidRPr="004014BB" w:rsidRDefault="004014BB" w:rsidP="004014BB">
                            <w:pPr>
                              <w:pStyle w:val="Caption"/>
                              <w:spacing w:line="360" w:lineRule="auto"/>
                              <w:jc w:val="center"/>
                              <w:rPr>
                                <w:i w:val="0"/>
                                <w:iCs w:val="0"/>
                                <w:noProof/>
                                <w:color w:val="auto"/>
                                <w:sz w:val="24"/>
                                <w:szCs w:val="24"/>
                              </w:rPr>
                            </w:pPr>
                            <w:bookmarkStart w:id="85" w:name="_Toc151655784"/>
                            <w:r w:rsidRPr="004014BB">
                              <w:rPr>
                                <w:i w:val="0"/>
                                <w:iCs w:val="0"/>
                                <w:color w:val="auto"/>
                                <w:sz w:val="24"/>
                                <w:szCs w:val="24"/>
                              </w:rPr>
                              <w:t>Figure 2.</w:t>
                            </w:r>
                            <w:r w:rsidR="00C1631D">
                              <w:rPr>
                                <w:i w:val="0"/>
                                <w:iCs w:val="0"/>
                                <w:color w:val="auto"/>
                                <w:sz w:val="24"/>
                                <w:szCs w:val="24"/>
                              </w:rPr>
                              <w:t>4</w:t>
                            </w:r>
                            <w:r w:rsidRPr="004014BB">
                              <w:rPr>
                                <w:i w:val="0"/>
                                <w:iCs w:val="0"/>
                                <w:color w:val="auto"/>
                                <w:sz w:val="24"/>
                                <w:szCs w:val="24"/>
                              </w:rPr>
                              <w:t>: Joint plot of result vs strike rate (Shetty et al., 2020)</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BD54E7" id="_x0000_s1031" type="#_x0000_t202" style="position:absolute;left:0;text-align:left;margin-left:62.25pt;margin-top:340.3pt;width:330.75pt;height:.05pt;z-index:-251435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CFBGAIAAD8EAAAOAAAAZHJzL2Uyb0RvYy54bWysU8Fu2zAMvQ/YPwi6L06ypR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" stroked="f">
                <v:textbox style="mso-fit-shape-to-text:t" inset="0,0,0,0">
                  <w:txbxContent>
                    <w:p w14:paraId="07B067DD" w14:textId="75A193A9" w:rsidR="004014BB" w:rsidRPr="004014BB" w:rsidRDefault="004014BB" w:rsidP="004014BB">
                      <w:pPr>
                        <w:pStyle w:val="Caption"/>
                        <w:spacing w:line="360" w:lineRule="auto"/>
                        <w:jc w:val="center"/>
                        <w:rPr>
                          <w:i w:val="0"/>
                          <w:iCs w:val="0"/>
                          <w:noProof/>
                          <w:color w:val="auto"/>
                          <w:sz w:val="24"/>
                          <w:szCs w:val="24"/>
                        </w:rPr>
                      </w:pPr>
                      <w:bookmarkStart w:id="86" w:name="_Toc151655784"/>
                      <w:r w:rsidRPr="004014BB">
                        <w:rPr>
                          <w:i w:val="0"/>
                          <w:iCs w:val="0"/>
                          <w:color w:val="auto"/>
                          <w:sz w:val="24"/>
                          <w:szCs w:val="24"/>
                        </w:rPr>
                        <w:t>Figure 2.</w:t>
                      </w:r>
                      <w:r w:rsidR="00C1631D">
                        <w:rPr>
                          <w:i w:val="0"/>
                          <w:iCs w:val="0"/>
                          <w:color w:val="auto"/>
                          <w:sz w:val="24"/>
                          <w:szCs w:val="24"/>
                        </w:rPr>
                        <w:t>4</w:t>
                      </w:r>
                      <w:r w:rsidRPr="004014BB">
                        <w:rPr>
                          <w:i w:val="0"/>
                          <w:iCs w:val="0"/>
                          <w:color w:val="auto"/>
                          <w:sz w:val="24"/>
                          <w:szCs w:val="24"/>
                        </w:rPr>
                        <w:t>: Joint plot of result vs strike rate (Shetty et al., 2020)</w:t>
                      </w:r>
                      <w:bookmarkEnd w:id="86"/>
                    </w:p>
                  </w:txbxContent>
                </v:textbox>
                <w10:wrap type="tight"/>
              </v:shape>
            </w:pict>
          </mc:Fallback>
        </mc:AlternateContent>
      </w:r>
      <w:r w:rsidR="00D1521F" w:rsidRPr="005817B5">
        <w:rPr>
          <w:noProof/>
        </w:rPr>
        <w:drawing>
          <wp:anchor distT="0" distB="0" distL="114300" distR="114300" simplePos="0" relativeHeight="251816960" behindDoc="1" locked="0" layoutInCell="1" allowOverlap="1" wp14:anchorId="36E8D3A1" wp14:editId="0E3B3F7B">
            <wp:simplePos x="0" y="0"/>
            <wp:positionH relativeFrom="margin">
              <wp:align>center</wp:align>
            </wp:positionH>
            <wp:positionV relativeFrom="paragraph">
              <wp:posOffset>-2540</wp:posOffset>
            </wp:positionV>
            <wp:extent cx="4200525" cy="4267200"/>
            <wp:effectExtent l="0" t="0" r="9525" b="0"/>
            <wp:wrapTight wrapText="bothSides">
              <wp:wrapPolygon edited="0">
                <wp:start x="0" y="0"/>
                <wp:lineTo x="0" y="21504"/>
                <wp:lineTo x="21551" y="21504"/>
                <wp:lineTo x="21551" y="0"/>
                <wp:lineTo x="0" y="0"/>
              </wp:wrapPolygon>
            </wp:wrapTight>
            <wp:docPr id="19347538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00525" cy="4267200"/>
                    </a:xfrm>
                    <a:prstGeom prst="rect">
                      <a:avLst/>
                    </a:prstGeom>
                    <a:noFill/>
                  </pic:spPr>
                </pic:pic>
              </a:graphicData>
            </a:graphic>
          </wp:anchor>
        </w:drawing>
      </w:r>
    </w:p>
    <w:p w14:paraId="5D9902AE" w14:textId="732CE0DC" w:rsidR="008B55A1" w:rsidRPr="005817B5" w:rsidRDefault="008B55A1" w:rsidP="009D395F"/>
    <w:p w14:paraId="32BD0668" w14:textId="71964F0F" w:rsidR="008B55A1" w:rsidRPr="005817B5" w:rsidRDefault="008B55A1" w:rsidP="009D395F"/>
    <w:p w14:paraId="430190F6" w14:textId="77777777" w:rsidR="008B55A1" w:rsidRPr="005817B5" w:rsidRDefault="008B55A1" w:rsidP="009D395F"/>
    <w:p w14:paraId="5A852896" w14:textId="77777777" w:rsidR="008B55A1" w:rsidRPr="005817B5" w:rsidRDefault="008B55A1" w:rsidP="009D395F"/>
    <w:p w14:paraId="752630DF" w14:textId="77777777" w:rsidR="008B55A1" w:rsidRPr="005817B5" w:rsidRDefault="008B55A1" w:rsidP="009D395F"/>
    <w:p w14:paraId="1A31F976" w14:textId="77777777" w:rsidR="008B55A1" w:rsidRPr="005817B5" w:rsidRDefault="008B55A1" w:rsidP="009D395F"/>
    <w:p w14:paraId="01F8D6B1" w14:textId="77777777" w:rsidR="00D80A51" w:rsidRPr="005817B5" w:rsidRDefault="00D80A51" w:rsidP="009D395F"/>
    <w:p w14:paraId="35FC6D74" w14:textId="77777777" w:rsidR="00D80A51" w:rsidRPr="005817B5" w:rsidRDefault="00D80A51" w:rsidP="009D395F"/>
    <w:p w14:paraId="0269EC14" w14:textId="77777777" w:rsidR="00D80A51" w:rsidRPr="005817B5" w:rsidRDefault="00D80A51" w:rsidP="009D395F"/>
    <w:p w14:paraId="705064F6" w14:textId="77777777" w:rsidR="00D80A51" w:rsidRPr="005817B5" w:rsidRDefault="00D80A51" w:rsidP="009D395F"/>
    <w:p w14:paraId="08C3F6FF" w14:textId="77777777" w:rsidR="00D80A51" w:rsidRPr="005817B5" w:rsidRDefault="00D80A51" w:rsidP="009D395F"/>
    <w:p w14:paraId="22FFFB22" w14:textId="77777777" w:rsidR="00D80A51" w:rsidRPr="005817B5" w:rsidRDefault="00D80A51" w:rsidP="009D395F"/>
    <w:p w14:paraId="535DAE2D" w14:textId="77777777" w:rsidR="00D80A51" w:rsidRPr="005817B5" w:rsidRDefault="00D80A51" w:rsidP="009D395F"/>
    <w:p w14:paraId="4994FB4F" w14:textId="77777777" w:rsidR="00D80A51" w:rsidRPr="005817B5" w:rsidRDefault="00D80A51" w:rsidP="009D395F"/>
    <w:p w14:paraId="24706F18" w14:textId="77777777" w:rsidR="00D80A51" w:rsidRPr="005817B5" w:rsidRDefault="00D80A51" w:rsidP="009D395F"/>
    <w:p w14:paraId="4BA185E7" w14:textId="77777777" w:rsidR="00D80A51" w:rsidRPr="005817B5" w:rsidRDefault="00D80A51" w:rsidP="009D395F"/>
    <w:p w14:paraId="647EBBDA" w14:textId="77777777" w:rsidR="00D80A51" w:rsidRPr="005817B5" w:rsidRDefault="00D80A51" w:rsidP="009D395F"/>
    <w:p w14:paraId="3B8030F0" w14:textId="77777777" w:rsidR="00D80A51" w:rsidRPr="005817B5" w:rsidRDefault="00D80A51" w:rsidP="009D395F"/>
    <w:p w14:paraId="664CF68F" w14:textId="77777777" w:rsidR="00D80A51" w:rsidRPr="005817B5" w:rsidRDefault="00D80A51" w:rsidP="009D395F"/>
    <w:p w14:paraId="3BE64009" w14:textId="77777777" w:rsidR="00D80A51" w:rsidRPr="005817B5" w:rsidRDefault="00D80A51" w:rsidP="009D395F"/>
    <w:p w14:paraId="51B6B51E" w14:textId="77777777" w:rsidR="00D80A51" w:rsidRPr="005817B5" w:rsidRDefault="00D80A51" w:rsidP="009D395F"/>
    <w:p w14:paraId="1A44FD37" w14:textId="77777777" w:rsidR="00D80A51" w:rsidRPr="005817B5" w:rsidRDefault="00D80A51" w:rsidP="009D395F"/>
    <w:p w14:paraId="7EE7AD5D" w14:textId="748A1FED" w:rsidR="00F20920" w:rsidRPr="005817B5" w:rsidRDefault="00E4548E" w:rsidP="009D395F">
      <w:r w:rsidRPr="005817B5">
        <w:rPr>
          <w:noProof/>
        </w:rPr>
        <mc:AlternateContent>
          <mc:Choice Requires="wps">
            <w:drawing>
              <wp:anchor distT="0" distB="0" distL="114300" distR="114300" simplePos="0" relativeHeight="251667456" behindDoc="0" locked="0" layoutInCell="1" allowOverlap="1" wp14:anchorId="0851852C" wp14:editId="60751489">
                <wp:simplePos x="0" y="0"/>
                <wp:positionH relativeFrom="margin">
                  <wp:align>center</wp:align>
                </wp:positionH>
                <wp:positionV relativeFrom="paragraph">
                  <wp:posOffset>5080</wp:posOffset>
                </wp:positionV>
                <wp:extent cx="2227152" cy="362139"/>
                <wp:effectExtent l="0" t="0" r="0" b="0"/>
                <wp:wrapNone/>
                <wp:docPr id="1086470280" name="Text Box 4"/>
                <wp:cNvGraphicFramePr/>
                <a:graphic xmlns:a="http://schemas.openxmlformats.org/drawingml/2006/main">
                  <a:graphicData uri="http://schemas.microsoft.com/office/word/2010/wordprocessingShape">
                    <wps:wsp>
                      <wps:cNvSpPr txBox="1"/>
                      <wps:spPr>
                        <a:xfrm>
                          <a:off x="0" y="0"/>
                          <a:ext cx="2227152" cy="362139"/>
                        </a:xfrm>
                        <a:prstGeom prst="rect">
                          <a:avLst/>
                        </a:prstGeom>
                        <a:noFill/>
                        <a:ln w="6350">
                          <a:noFill/>
                        </a:ln>
                      </wps:spPr>
                      <wps:txbx>
                        <w:txbxContent>
                          <w:p w14:paraId="4BF6811F" w14:textId="2BFB4603" w:rsidR="00E4548E" w:rsidRPr="00516FA5" w:rsidRDefault="00E4548E" w:rsidP="00E4548E">
                            <w:pPr>
                              <w:pStyle w:val="Caption"/>
                              <w:rPr>
                                <w:i w:val="0"/>
                                <w:iCs w:val="0"/>
                                <w:color w:val="auto"/>
                                <w:sz w:val="24"/>
                                <w:szCs w:val="24"/>
                              </w:rPr>
                            </w:pPr>
                            <w:r w:rsidRPr="00516FA5">
                              <w:rPr>
                                <w:i w:val="0"/>
                                <w:iCs w:val="0"/>
                                <w:color w:val="auto"/>
                                <w:sz w:val="24"/>
                                <w:szCs w:val="24"/>
                              </w:rPr>
                              <w:t xml:space="preserve"> </w:t>
                            </w:r>
                          </w:p>
                          <w:p w14:paraId="4AC46E02" w14:textId="77777777" w:rsidR="00E4548E" w:rsidRDefault="00E4548E" w:rsidP="00E4548E"/>
                          <w:p w14:paraId="6CBD2435" w14:textId="77777777" w:rsidR="00173306" w:rsidRDefault="00173306"/>
                          <w:p w14:paraId="2F22EB28" w14:textId="7A8A7215" w:rsidR="00E4548E" w:rsidRPr="00516FA5" w:rsidRDefault="00FC2FA8" w:rsidP="00E4548E">
                            <w:pPr>
                              <w:pStyle w:val="Caption"/>
                              <w:rPr>
                                <w:i w:val="0"/>
                                <w:iCs w:val="0"/>
                                <w:color w:val="auto"/>
                                <w:sz w:val="24"/>
                                <w:szCs w:val="24"/>
                              </w:rPr>
                            </w:pPr>
                            <w:bookmarkStart w:id="87" w:name="_Toc146288061"/>
                            <w:bookmarkStart w:id="88" w:name="_Toc146359314"/>
                            <w:bookmarkStart w:id="89" w:name="_Toc151149736"/>
                            <w:bookmarkStart w:id="90" w:name="_Toc151629467"/>
                            <w:bookmarkStart w:id="91" w:name="_Toc151655785"/>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7</w:t>
                            </w:r>
                            <w:r w:rsidRPr="00FC2FA8">
                              <w:rPr>
                                <w:i w:val="0"/>
                                <w:iCs w:val="0"/>
                                <w:color w:val="auto"/>
                                <w:sz w:val="24"/>
                                <w:szCs w:val="24"/>
                              </w:rPr>
                              <w:fldChar w:fldCharType="end"/>
                            </w:r>
                            <w:r w:rsidRPr="00FC2FA8">
                              <w:rPr>
                                <w:i w:val="0"/>
                                <w:iCs w:val="0"/>
                                <w:color w:val="auto"/>
                                <w:sz w:val="24"/>
                                <w:szCs w:val="24"/>
                              </w:rPr>
                              <w:t>:  Display of the system</w:t>
                            </w:r>
                            <w:bookmarkEnd w:id="87"/>
                            <w:bookmarkEnd w:id="88"/>
                            <w:bookmarkEnd w:id="89"/>
                            <w:bookmarkEnd w:id="90"/>
                            <w:bookmarkEnd w:id="91"/>
                            <w:r w:rsidR="00E4548E" w:rsidRPr="00516FA5">
                              <w:rPr>
                                <w:i w:val="0"/>
                                <w:iCs w:val="0"/>
                                <w:color w:val="auto"/>
                                <w:sz w:val="24"/>
                                <w:szCs w:val="24"/>
                              </w:rPr>
                              <w:t xml:space="preserve"> </w:t>
                            </w:r>
                          </w:p>
                          <w:p w14:paraId="69A43891" w14:textId="77777777" w:rsidR="00E4548E" w:rsidRDefault="00E4548E" w:rsidP="00E4548E"/>
                          <w:p w14:paraId="5C1B071D" w14:textId="77777777" w:rsidR="00173306" w:rsidRDefault="00173306"/>
                          <w:p w14:paraId="13ECC7B8" w14:textId="2F5D3C53" w:rsidR="00FC2FA8" w:rsidRPr="00FC2FA8" w:rsidRDefault="00FC2FA8" w:rsidP="00FC2FA8">
                            <w:pPr>
                              <w:pStyle w:val="Caption"/>
                              <w:spacing w:line="360" w:lineRule="auto"/>
                              <w:rPr>
                                <w:i w:val="0"/>
                                <w:iCs w:val="0"/>
                                <w:noProof/>
                                <w:color w:val="auto"/>
                                <w:sz w:val="24"/>
                                <w:szCs w:val="24"/>
                              </w:rPr>
                            </w:pPr>
                            <w:bookmarkStart w:id="92" w:name="_Toc146288062"/>
                            <w:bookmarkStart w:id="93" w:name="_Toc146359315"/>
                            <w:bookmarkStart w:id="94" w:name="_Toc151149737"/>
                            <w:bookmarkStart w:id="95" w:name="_Toc151629468"/>
                            <w:bookmarkStart w:id="96" w:name="_Toc151655786"/>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8</w:t>
                            </w:r>
                            <w:r w:rsidRPr="00FC2FA8">
                              <w:rPr>
                                <w:i w:val="0"/>
                                <w:iCs w:val="0"/>
                                <w:color w:val="auto"/>
                                <w:sz w:val="24"/>
                                <w:szCs w:val="24"/>
                              </w:rPr>
                              <w:fldChar w:fldCharType="end"/>
                            </w:r>
                            <w:r w:rsidRPr="00FC2FA8">
                              <w:rPr>
                                <w:i w:val="0"/>
                                <w:iCs w:val="0"/>
                                <w:color w:val="auto"/>
                                <w:sz w:val="24"/>
                                <w:szCs w:val="24"/>
                              </w:rPr>
                              <w:t>:  Display of the system</w:t>
                            </w:r>
                            <w:bookmarkEnd w:id="92"/>
                            <w:bookmarkEnd w:id="93"/>
                            <w:bookmarkEnd w:id="94"/>
                            <w:bookmarkEnd w:id="95"/>
                            <w:bookmarkEnd w:id="96"/>
                          </w:p>
                          <w:p w14:paraId="7DB68BB2" w14:textId="77777777" w:rsidR="00173306" w:rsidRDefault="00173306"/>
                          <w:p w14:paraId="5F1A3229" w14:textId="6AD5FD8E" w:rsidR="00E4548E" w:rsidRPr="00516FA5" w:rsidRDefault="00FC2FA8" w:rsidP="00E4548E">
                            <w:pPr>
                              <w:pStyle w:val="Caption"/>
                              <w:rPr>
                                <w:i w:val="0"/>
                                <w:iCs w:val="0"/>
                                <w:color w:val="auto"/>
                                <w:sz w:val="24"/>
                                <w:szCs w:val="24"/>
                              </w:rPr>
                            </w:pPr>
                            <w:bookmarkStart w:id="97" w:name="_Toc146288063"/>
                            <w:bookmarkStart w:id="98" w:name="_Toc146359316"/>
                            <w:bookmarkStart w:id="99" w:name="_Toc151149738"/>
                            <w:bookmarkStart w:id="100" w:name="_Toc151629469"/>
                            <w:bookmarkStart w:id="101" w:name="_Toc151655787"/>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9</w:t>
                            </w:r>
                            <w:r w:rsidRPr="00FC2FA8">
                              <w:rPr>
                                <w:i w:val="0"/>
                                <w:iCs w:val="0"/>
                                <w:color w:val="auto"/>
                                <w:sz w:val="24"/>
                                <w:szCs w:val="24"/>
                              </w:rPr>
                              <w:fldChar w:fldCharType="end"/>
                            </w:r>
                            <w:r w:rsidRPr="00FC2FA8">
                              <w:rPr>
                                <w:i w:val="0"/>
                                <w:iCs w:val="0"/>
                                <w:color w:val="auto"/>
                                <w:sz w:val="24"/>
                                <w:szCs w:val="24"/>
                              </w:rPr>
                              <w:t>:  Display of the system</w:t>
                            </w:r>
                            <w:bookmarkEnd w:id="97"/>
                            <w:bookmarkEnd w:id="98"/>
                            <w:bookmarkEnd w:id="99"/>
                            <w:bookmarkEnd w:id="100"/>
                            <w:bookmarkEnd w:id="101"/>
                            <w:r w:rsidR="00E4548E" w:rsidRPr="00516FA5">
                              <w:rPr>
                                <w:i w:val="0"/>
                                <w:iCs w:val="0"/>
                                <w:color w:val="auto"/>
                                <w:sz w:val="24"/>
                                <w:szCs w:val="24"/>
                              </w:rPr>
                              <w:t xml:space="preserve"> </w:t>
                            </w:r>
                          </w:p>
                          <w:p w14:paraId="0B032A89" w14:textId="77777777" w:rsidR="00E4548E" w:rsidRDefault="00E4548E" w:rsidP="00E4548E"/>
                          <w:p w14:paraId="138382DE" w14:textId="77777777" w:rsidR="00173306" w:rsidRDefault="00173306"/>
                          <w:p w14:paraId="374041DC" w14:textId="190AAA3F" w:rsidR="00E4548E" w:rsidRPr="00516FA5" w:rsidRDefault="00FC2FA8" w:rsidP="00E4548E">
                            <w:pPr>
                              <w:pStyle w:val="Caption"/>
                              <w:rPr>
                                <w:i w:val="0"/>
                                <w:iCs w:val="0"/>
                                <w:color w:val="auto"/>
                                <w:sz w:val="24"/>
                                <w:szCs w:val="24"/>
                              </w:rPr>
                            </w:pPr>
                            <w:bookmarkStart w:id="102" w:name="_Toc146288064"/>
                            <w:bookmarkStart w:id="103" w:name="_Toc146359317"/>
                            <w:bookmarkStart w:id="104" w:name="_Toc151149739"/>
                            <w:bookmarkStart w:id="105" w:name="_Toc151629470"/>
                            <w:bookmarkStart w:id="106" w:name="_Toc151655788"/>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0</w:t>
                            </w:r>
                            <w:r w:rsidRPr="00FC2FA8">
                              <w:rPr>
                                <w:i w:val="0"/>
                                <w:iCs w:val="0"/>
                                <w:color w:val="auto"/>
                                <w:sz w:val="24"/>
                                <w:szCs w:val="24"/>
                              </w:rPr>
                              <w:fldChar w:fldCharType="end"/>
                            </w:r>
                            <w:r w:rsidRPr="00FC2FA8">
                              <w:rPr>
                                <w:i w:val="0"/>
                                <w:iCs w:val="0"/>
                                <w:color w:val="auto"/>
                                <w:sz w:val="24"/>
                                <w:szCs w:val="24"/>
                              </w:rPr>
                              <w:t>:  Display of the system</w:t>
                            </w:r>
                            <w:bookmarkEnd w:id="102"/>
                            <w:bookmarkEnd w:id="103"/>
                            <w:bookmarkEnd w:id="104"/>
                            <w:bookmarkEnd w:id="105"/>
                            <w:bookmarkEnd w:id="106"/>
                            <w:r w:rsidR="00E4548E" w:rsidRPr="00516FA5">
                              <w:rPr>
                                <w:i w:val="0"/>
                                <w:iCs w:val="0"/>
                                <w:color w:val="auto"/>
                                <w:sz w:val="24"/>
                                <w:szCs w:val="24"/>
                              </w:rPr>
                              <w:t xml:space="preserve"> </w:t>
                            </w:r>
                          </w:p>
                          <w:p w14:paraId="372B6C24" w14:textId="77777777" w:rsidR="00E4548E" w:rsidRDefault="00E4548E" w:rsidP="00E4548E"/>
                          <w:p w14:paraId="17E0650A" w14:textId="77777777" w:rsidR="00E23F4C" w:rsidRDefault="00E23F4C"/>
                          <w:p w14:paraId="169100CF" w14:textId="77777777" w:rsidR="00E4548E" w:rsidRPr="00516FA5" w:rsidRDefault="002F0C47" w:rsidP="00E4548E">
                            <w:pPr>
                              <w:pStyle w:val="Caption"/>
                              <w:rPr>
                                <w:i w:val="0"/>
                                <w:iCs w:val="0"/>
                                <w:color w:val="auto"/>
                                <w:sz w:val="24"/>
                                <w:szCs w:val="24"/>
                              </w:rPr>
                            </w:pPr>
                            <w:r w:rsidRPr="002F0C47">
                              <w:rPr>
                                <w:i w:val="0"/>
                                <w:iCs w:val="0"/>
                                <w:color w:val="auto"/>
                                <w:sz w:val="24"/>
                                <w:szCs w:val="24"/>
                              </w:rPr>
                              <w:t>Figure 2.</w:t>
                            </w:r>
                            <w:r w:rsidR="00E144A4">
                              <w:rPr>
                                <w:i w:val="0"/>
                                <w:iCs w:val="0"/>
                                <w:color w:val="auto"/>
                                <w:sz w:val="24"/>
                                <w:szCs w:val="24"/>
                              </w:rPr>
                              <w:t xml:space="preserve"> </w:t>
                            </w:r>
                            <w:r w:rsidRPr="002F0C47">
                              <w:rPr>
                                <w:i w:val="0"/>
                                <w:iCs w:val="0"/>
                                <w:color w:val="auto"/>
                                <w:sz w:val="24"/>
                                <w:szCs w:val="24"/>
                              </w:rPr>
                              <w:t>5: Conceptual Framework</w:t>
                            </w:r>
                            <w:r w:rsidR="00E4548E" w:rsidRPr="00516FA5">
                              <w:rPr>
                                <w:i w:val="0"/>
                                <w:iCs w:val="0"/>
                                <w:color w:val="auto"/>
                                <w:sz w:val="24"/>
                                <w:szCs w:val="24"/>
                              </w:rPr>
                              <w:t xml:space="preserve"> </w:t>
                            </w:r>
                          </w:p>
                          <w:p w14:paraId="53D8C650" w14:textId="77777777" w:rsidR="00E4548E" w:rsidRDefault="00E4548E" w:rsidP="00E4548E"/>
                          <w:p w14:paraId="3E3CBEFC" w14:textId="77777777" w:rsidR="00173306" w:rsidRDefault="00173306"/>
                          <w:p w14:paraId="3B778DCF" w14:textId="77672CF2" w:rsidR="00E4548E" w:rsidRPr="00516FA5" w:rsidRDefault="00FC2FA8" w:rsidP="00E4548E">
                            <w:pPr>
                              <w:pStyle w:val="Caption"/>
                              <w:rPr>
                                <w:i w:val="0"/>
                                <w:iCs w:val="0"/>
                                <w:color w:val="auto"/>
                                <w:sz w:val="24"/>
                                <w:szCs w:val="24"/>
                              </w:rPr>
                            </w:pPr>
                            <w:bookmarkStart w:id="107" w:name="_Toc146288065"/>
                            <w:bookmarkStart w:id="108" w:name="_Toc146359318"/>
                            <w:bookmarkStart w:id="109" w:name="_Toc151149740"/>
                            <w:bookmarkStart w:id="110" w:name="_Toc151629471"/>
                            <w:bookmarkStart w:id="111" w:name="_Toc15165578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1</w:t>
                            </w:r>
                            <w:r w:rsidRPr="00FC2FA8">
                              <w:rPr>
                                <w:i w:val="0"/>
                                <w:iCs w:val="0"/>
                                <w:color w:val="auto"/>
                                <w:sz w:val="24"/>
                                <w:szCs w:val="24"/>
                              </w:rPr>
                              <w:fldChar w:fldCharType="end"/>
                            </w:r>
                            <w:r w:rsidRPr="00FC2FA8">
                              <w:rPr>
                                <w:i w:val="0"/>
                                <w:iCs w:val="0"/>
                                <w:color w:val="auto"/>
                                <w:sz w:val="24"/>
                                <w:szCs w:val="24"/>
                              </w:rPr>
                              <w:t>:  Display of the system</w:t>
                            </w:r>
                            <w:bookmarkEnd w:id="107"/>
                            <w:bookmarkEnd w:id="108"/>
                            <w:bookmarkEnd w:id="109"/>
                            <w:bookmarkEnd w:id="110"/>
                            <w:bookmarkEnd w:id="111"/>
                            <w:r w:rsidR="00E4548E" w:rsidRPr="00516FA5">
                              <w:rPr>
                                <w:i w:val="0"/>
                                <w:iCs w:val="0"/>
                                <w:color w:val="auto"/>
                                <w:sz w:val="24"/>
                                <w:szCs w:val="24"/>
                              </w:rPr>
                              <w:t xml:space="preserve"> </w:t>
                            </w:r>
                          </w:p>
                          <w:p w14:paraId="748803E1" w14:textId="77777777" w:rsidR="00E4548E" w:rsidRDefault="00E4548E" w:rsidP="00E4548E"/>
                          <w:p w14:paraId="2109CC18" w14:textId="77777777" w:rsidR="00173306" w:rsidRDefault="00173306"/>
                          <w:p w14:paraId="0FE78A37" w14:textId="4C24873F" w:rsidR="00FC2FA8" w:rsidRPr="00FC2FA8" w:rsidRDefault="00FC2FA8" w:rsidP="00FC2FA8">
                            <w:pPr>
                              <w:pStyle w:val="Caption"/>
                              <w:spacing w:line="360" w:lineRule="auto"/>
                              <w:rPr>
                                <w:i w:val="0"/>
                                <w:iCs w:val="0"/>
                                <w:noProof/>
                                <w:color w:val="auto"/>
                                <w:sz w:val="24"/>
                                <w:szCs w:val="24"/>
                              </w:rPr>
                            </w:pPr>
                            <w:bookmarkStart w:id="112" w:name="_Toc146288066"/>
                            <w:bookmarkStart w:id="113" w:name="_Toc146359319"/>
                            <w:bookmarkStart w:id="114" w:name="_Toc151149741"/>
                            <w:bookmarkStart w:id="115" w:name="_Toc151629472"/>
                            <w:bookmarkStart w:id="116" w:name="_Toc15165579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2</w:t>
                            </w:r>
                            <w:r w:rsidRPr="00FC2FA8">
                              <w:rPr>
                                <w:i w:val="0"/>
                                <w:iCs w:val="0"/>
                                <w:color w:val="auto"/>
                                <w:sz w:val="24"/>
                                <w:szCs w:val="24"/>
                              </w:rPr>
                              <w:fldChar w:fldCharType="end"/>
                            </w:r>
                            <w:r w:rsidRPr="00FC2FA8">
                              <w:rPr>
                                <w:i w:val="0"/>
                                <w:iCs w:val="0"/>
                                <w:color w:val="auto"/>
                                <w:sz w:val="24"/>
                                <w:szCs w:val="24"/>
                              </w:rPr>
                              <w:t>:  Display of the system</w:t>
                            </w:r>
                            <w:bookmarkEnd w:id="112"/>
                            <w:bookmarkEnd w:id="113"/>
                            <w:bookmarkEnd w:id="114"/>
                            <w:bookmarkEnd w:id="115"/>
                            <w:bookmarkEnd w:id="116"/>
                          </w:p>
                          <w:p w14:paraId="40AE1D1F" w14:textId="77777777" w:rsidR="00173306" w:rsidRDefault="00173306"/>
                          <w:p w14:paraId="72A0107D" w14:textId="07647B0E" w:rsidR="00E4548E" w:rsidRPr="00516FA5" w:rsidRDefault="00FC2FA8" w:rsidP="00E4548E">
                            <w:pPr>
                              <w:pStyle w:val="Caption"/>
                              <w:rPr>
                                <w:i w:val="0"/>
                                <w:iCs w:val="0"/>
                                <w:color w:val="auto"/>
                                <w:sz w:val="24"/>
                                <w:szCs w:val="24"/>
                              </w:rPr>
                            </w:pPr>
                            <w:bookmarkStart w:id="117" w:name="_Toc146288067"/>
                            <w:bookmarkStart w:id="118" w:name="_Toc146359320"/>
                            <w:bookmarkStart w:id="119" w:name="_Toc151149742"/>
                            <w:bookmarkStart w:id="120" w:name="_Toc151629473"/>
                            <w:bookmarkStart w:id="121" w:name="_Toc151655791"/>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3</w:t>
                            </w:r>
                            <w:r w:rsidRPr="00FC2FA8">
                              <w:rPr>
                                <w:i w:val="0"/>
                                <w:iCs w:val="0"/>
                                <w:color w:val="auto"/>
                                <w:sz w:val="24"/>
                                <w:szCs w:val="24"/>
                              </w:rPr>
                              <w:fldChar w:fldCharType="end"/>
                            </w:r>
                            <w:r w:rsidRPr="00FC2FA8">
                              <w:rPr>
                                <w:i w:val="0"/>
                                <w:iCs w:val="0"/>
                                <w:color w:val="auto"/>
                                <w:sz w:val="24"/>
                                <w:szCs w:val="24"/>
                              </w:rPr>
                              <w:t>:  Display of the system</w:t>
                            </w:r>
                            <w:bookmarkEnd w:id="117"/>
                            <w:bookmarkEnd w:id="118"/>
                            <w:bookmarkEnd w:id="119"/>
                            <w:bookmarkEnd w:id="120"/>
                            <w:bookmarkEnd w:id="121"/>
                            <w:r w:rsidR="00E4548E" w:rsidRPr="00516FA5">
                              <w:rPr>
                                <w:i w:val="0"/>
                                <w:iCs w:val="0"/>
                                <w:color w:val="auto"/>
                                <w:sz w:val="24"/>
                                <w:szCs w:val="24"/>
                              </w:rPr>
                              <w:t xml:space="preserve"> </w:t>
                            </w:r>
                          </w:p>
                          <w:p w14:paraId="01A590A3" w14:textId="77777777" w:rsidR="00E4548E" w:rsidRDefault="00E4548E" w:rsidP="00E4548E"/>
                          <w:p w14:paraId="47AA6F31" w14:textId="77777777" w:rsidR="00173306" w:rsidRDefault="00173306"/>
                          <w:p w14:paraId="70788A8F" w14:textId="70A6999D" w:rsidR="00E4548E" w:rsidRPr="00516FA5" w:rsidRDefault="00FC2FA8" w:rsidP="00E4548E">
                            <w:pPr>
                              <w:pStyle w:val="Caption"/>
                              <w:rPr>
                                <w:i w:val="0"/>
                                <w:iCs w:val="0"/>
                                <w:color w:val="auto"/>
                                <w:sz w:val="24"/>
                                <w:szCs w:val="24"/>
                              </w:rPr>
                            </w:pPr>
                            <w:bookmarkStart w:id="122" w:name="_Toc146288068"/>
                            <w:bookmarkStart w:id="123" w:name="_Toc146359321"/>
                            <w:bookmarkStart w:id="124" w:name="_Toc151149743"/>
                            <w:bookmarkStart w:id="125" w:name="_Toc151629474"/>
                            <w:bookmarkStart w:id="126" w:name="_Toc151655792"/>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4</w:t>
                            </w:r>
                            <w:r w:rsidRPr="00FC2FA8">
                              <w:rPr>
                                <w:i w:val="0"/>
                                <w:iCs w:val="0"/>
                                <w:color w:val="auto"/>
                                <w:sz w:val="24"/>
                                <w:szCs w:val="24"/>
                              </w:rPr>
                              <w:fldChar w:fldCharType="end"/>
                            </w:r>
                            <w:r w:rsidRPr="00FC2FA8">
                              <w:rPr>
                                <w:i w:val="0"/>
                                <w:iCs w:val="0"/>
                                <w:color w:val="auto"/>
                                <w:sz w:val="24"/>
                                <w:szCs w:val="24"/>
                              </w:rPr>
                              <w:t>:  Display of the system</w:t>
                            </w:r>
                            <w:bookmarkEnd w:id="122"/>
                            <w:bookmarkEnd w:id="123"/>
                            <w:bookmarkEnd w:id="124"/>
                            <w:bookmarkEnd w:id="125"/>
                            <w:bookmarkEnd w:id="126"/>
                            <w:r w:rsidR="00E4548E" w:rsidRPr="00516FA5">
                              <w:rPr>
                                <w:i w:val="0"/>
                                <w:iCs w:val="0"/>
                                <w:color w:val="auto"/>
                                <w:sz w:val="24"/>
                                <w:szCs w:val="24"/>
                              </w:rPr>
                              <w:t xml:space="preserve"> </w:t>
                            </w:r>
                          </w:p>
                          <w:p w14:paraId="5B687A7F" w14:textId="77777777" w:rsidR="00E4548E" w:rsidRDefault="00E4548E" w:rsidP="00E4548E"/>
                          <w:p w14:paraId="52303F5D" w14:textId="77777777" w:rsidR="00E23F4C" w:rsidRDefault="00E23F4C"/>
                          <w:p w14:paraId="4A51F029" w14:textId="1FFBBBD6" w:rsidR="00E4548E" w:rsidRPr="00516FA5" w:rsidRDefault="00E4548E" w:rsidP="00E4548E">
                            <w:pPr>
                              <w:pStyle w:val="Caption"/>
                              <w:rPr>
                                <w:i w:val="0"/>
                                <w:iCs w:val="0"/>
                                <w:color w:val="auto"/>
                                <w:sz w:val="24"/>
                                <w:szCs w:val="24"/>
                              </w:rPr>
                            </w:pPr>
                            <w:r w:rsidRPr="00516FA5">
                              <w:rPr>
                                <w:i w:val="0"/>
                                <w:iCs w:val="0"/>
                                <w:color w:val="auto"/>
                                <w:sz w:val="24"/>
                                <w:szCs w:val="24"/>
                              </w:rPr>
                              <w:t xml:space="preserve"> </w:t>
                            </w:r>
                          </w:p>
                          <w:p w14:paraId="44773C25" w14:textId="77777777" w:rsidR="00E4548E" w:rsidRDefault="00E4548E" w:rsidP="00E4548E"/>
                          <w:p w14:paraId="2D4B3CD2" w14:textId="77777777" w:rsidR="00173306" w:rsidRDefault="00173306"/>
                          <w:p w14:paraId="3A6914EA" w14:textId="2BE3BBF1" w:rsidR="00E4548E" w:rsidRPr="00516FA5" w:rsidRDefault="00FC2FA8" w:rsidP="00E4548E">
                            <w:pPr>
                              <w:pStyle w:val="Caption"/>
                              <w:rPr>
                                <w:i w:val="0"/>
                                <w:iCs w:val="0"/>
                                <w:color w:val="auto"/>
                                <w:sz w:val="24"/>
                                <w:szCs w:val="24"/>
                              </w:rPr>
                            </w:pPr>
                            <w:bookmarkStart w:id="127" w:name="_Toc144814948"/>
                            <w:bookmarkStart w:id="128" w:name="_Toc144815713"/>
                            <w:bookmarkStart w:id="129" w:name="_Toc146288069"/>
                            <w:bookmarkStart w:id="130" w:name="_Toc146359322"/>
                            <w:bookmarkStart w:id="131" w:name="_Toc151149744"/>
                            <w:bookmarkStart w:id="132" w:name="_Toc151629475"/>
                            <w:bookmarkStart w:id="133" w:name="_Toc151655793"/>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5</w:t>
                            </w:r>
                            <w:r w:rsidRPr="00FC2FA8">
                              <w:rPr>
                                <w:i w:val="0"/>
                                <w:iCs w:val="0"/>
                                <w:color w:val="auto"/>
                                <w:sz w:val="24"/>
                                <w:szCs w:val="24"/>
                              </w:rPr>
                              <w:fldChar w:fldCharType="end"/>
                            </w:r>
                            <w:r w:rsidRPr="00FC2FA8">
                              <w:rPr>
                                <w:i w:val="0"/>
                                <w:iCs w:val="0"/>
                                <w:color w:val="auto"/>
                                <w:sz w:val="24"/>
                                <w:szCs w:val="24"/>
                              </w:rPr>
                              <w:t>:  Display of the system</w:t>
                            </w:r>
                            <w:bookmarkEnd w:id="127"/>
                            <w:bookmarkEnd w:id="128"/>
                            <w:bookmarkEnd w:id="129"/>
                            <w:bookmarkEnd w:id="130"/>
                            <w:bookmarkEnd w:id="131"/>
                            <w:bookmarkEnd w:id="132"/>
                            <w:bookmarkEnd w:id="133"/>
                            <w:r w:rsidR="00E4548E" w:rsidRPr="00516FA5">
                              <w:rPr>
                                <w:i w:val="0"/>
                                <w:iCs w:val="0"/>
                                <w:color w:val="auto"/>
                                <w:sz w:val="24"/>
                                <w:szCs w:val="24"/>
                              </w:rPr>
                              <w:t xml:space="preserve"> </w:t>
                            </w:r>
                          </w:p>
                          <w:p w14:paraId="6C541991" w14:textId="77777777" w:rsidR="00E4548E" w:rsidRDefault="00E4548E" w:rsidP="00E4548E"/>
                          <w:p w14:paraId="7165B13B" w14:textId="77777777" w:rsidR="00173306" w:rsidRDefault="00173306"/>
                          <w:p w14:paraId="654D1174" w14:textId="5B84CECE" w:rsidR="00FC2FA8" w:rsidRPr="00FC2FA8" w:rsidRDefault="00FC2FA8" w:rsidP="00FC2FA8">
                            <w:pPr>
                              <w:pStyle w:val="Caption"/>
                              <w:spacing w:line="360" w:lineRule="auto"/>
                              <w:rPr>
                                <w:i w:val="0"/>
                                <w:iCs w:val="0"/>
                                <w:noProof/>
                                <w:color w:val="auto"/>
                                <w:sz w:val="24"/>
                                <w:szCs w:val="24"/>
                              </w:rPr>
                            </w:pPr>
                            <w:bookmarkStart w:id="134" w:name="_Toc144814949"/>
                            <w:bookmarkStart w:id="135" w:name="_Toc144815714"/>
                            <w:bookmarkStart w:id="136" w:name="_Toc146288070"/>
                            <w:bookmarkStart w:id="137" w:name="_Toc146359323"/>
                            <w:bookmarkStart w:id="138" w:name="_Toc151149745"/>
                            <w:bookmarkStart w:id="139" w:name="_Toc151629476"/>
                            <w:bookmarkStart w:id="140" w:name="_Toc151655794"/>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6</w:t>
                            </w:r>
                            <w:r w:rsidRPr="00FC2FA8">
                              <w:rPr>
                                <w:i w:val="0"/>
                                <w:iCs w:val="0"/>
                                <w:color w:val="auto"/>
                                <w:sz w:val="24"/>
                                <w:szCs w:val="24"/>
                              </w:rPr>
                              <w:fldChar w:fldCharType="end"/>
                            </w:r>
                            <w:r w:rsidRPr="00FC2FA8">
                              <w:rPr>
                                <w:i w:val="0"/>
                                <w:iCs w:val="0"/>
                                <w:color w:val="auto"/>
                                <w:sz w:val="24"/>
                                <w:szCs w:val="24"/>
                              </w:rPr>
                              <w:t>:  Display of the system</w:t>
                            </w:r>
                            <w:bookmarkEnd w:id="134"/>
                            <w:bookmarkEnd w:id="135"/>
                            <w:bookmarkEnd w:id="136"/>
                            <w:bookmarkEnd w:id="137"/>
                            <w:bookmarkEnd w:id="138"/>
                            <w:bookmarkEnd w:id="139"/>
                            <w:bookmarkEnd w:id="140"/>
                          </w:p>
                          <w:p w14:paraId="58A37411" w14:textId="77777777" w:rsidR="00173306" w:rsidRDefault="00173306"/>
                          <w:p w14:paraId="11A8A3B8" w14:textId="12353BF8" w:rsidR="00E4548E" w:rsidRPr="00516FA5" w:rsidRDefault="00FC2FA8" w:rsidP="00E4548E">
                            <w:pPr>
                              <w:pStyle w:val="Caption"/>
                              <w:rPr>
                                <w:i w:val="0"/>
                                <w:iCs w:val="0"/>
                                <w:color w:val="auto"/>
                                <w:sz w:val="24"/>
                                <w:szCs w:val="24"/>
                              </w:rPr>
                            </w:pPr>
                            <w:bookmarkStart w:id="141" w:name="_Toc144814950"/>
                            <w:bookmarkStart w:id="142" w:name="_Toc144815715"/>
                            <w:bookmarkStart w:id="143" w:name="_Toc146288071"/>
                            <w:bookmarkStart w:id="144" w:name="_Toc146359324"/>
                            <w:bookmarkStart w:id="145" w:name="_Toc151149746"/>
                            <w:bookmarkStart w:id="146" w:name="_Toc151629477"/>
                            <w:bookmarkStart w:id="147" w:name="_Toc151655795"/>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7</w:t>
                            </w:r>
                            <w:r w:rsidRPr="00FC2FA8">
                              <w:rPr>
                                <w:i w:val="0"/>
                                <w:iCs w:val="0"/>
                                <w:color w:val="auto"/>
                                <w:sz w:val="24"/>
                                <w:szCs w:val="24"/>
                              </w:rPr>
                              <w:fldChar w:fldCharType="end"/>
                            </w:r>
                            <w:r w:rsidRPr="00FC2FA8">
                              <w:rPr>
                                <w:i w:val="0"/>
                                <w:iCs w:val="0"/>
                                <w:color w:val="auto"/>
                                <w:sz w:val="24"/>
                                <w:szCs w:val="24"/>
                              </w:rPr>
                              <w:t>:  Display of the system</w:t>
                            </w:r>
                            <w:bookmarkEnd w:id="141"/>
                            <w:bookmarkEnd w:id="142"/>
                            <w:bookmarkEnd w:id="143"/>
                            <w:bookmarkEnd w:id="144"/>
                            <w:bookmarkEnd w:id="145"/>
                            <w:bookmarkEnd w:id="146"/>
                            <w:bookmarkEnd w:id="147"/>
                            <w:r w:rsidR="00E4548E" w:rsidRPr="00516FA5">
                              <w:rPr>
                                <w:i w:val="0"/>
                                <w:iCs w:val="0"/>
                                <w:color w:val="auto"/>
                                <w:sz w:val="24"/>
                                <w:szCs w:val="24"/>
                              </w:rPr>
                              <w:t xml:space="preserve"> </w:t>
                            </w:r>
                          </w:p>
                          <w:p w14:paraId="0D9D80C5" w14:textId="77777777" w:rsidR="00E4548E" w:rsidRDefault="00E4548E" w:rsidP="00E4548E"/>
                          <w:p w14:paraId="6E61BE82" w14:textId="77777777" w:rsidR="00173306" w:rsidRDefault="00173306"/>
                          <w:p w14:paraId="36D6833A" w14:textId="508659B3" w:rsidR="00E4548E" w:rsidRPr="00516FA5" w:rsidRDefault="00FC2FA8" w:rsidP="00E4548E">
                            <w:pPr>
                              <w:pStyle w:val="Caption"/>
                              <w:rPr>
                                <w:i w:val="0"/>
                                <w:iCs w:val="0"/>
                                <w:color w:val="auto"/>
                                <w:sz w:val="24"/>
                                <w:szCs w:val="24"/>
                              </w:rPr>
                            </w:pPr>
                            <w:bookmarkStart w:id="148" w:name="_Toc144814951"/>
                            <w:bookmarkStart w:id="149" w:name="_Toc144815716"/>
                            <w:bookmarkStart w:id="150" w:name="_Toc146288072"/>
                            <w:bookmarkStart w:id="151" w:name="_Toc146359325"/>
                            <w:bookmarkStart w:id="152" w:name="_Toc151149747"/>
                            <w:bookmarkStart w:id="153" w:name="_Toc151629478"/>
                            <w:bookmarkStart w:id="154" w:name="_Toc151655796"/>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8</w:t>
                            </w:r>
                            <w:r w:rsidRPr="00FC2FA8">
                              <w:rPr>
                                <w:i w:val="0"/>
                                <w:iCs w:val="0"/>
                                <w:color w:val="auto"/>
                                <w:sz w:val="24"/>
                                <w:szCs w:val="24"/>
                              </w:rPr>
                              <w:fldChar w:fldCharType="end"/>
                            </w:r>
                            <w:r w:rsidRPr="00FC2FA8">
                              <w:rPr>
                                <w:i w:val="0"/>
                                <w:iCs w:val="0"/>
                                <w:color w:val="auto"/>
                                <w:sz w:val="24"/>
                                <w:szCs w:val="24"/>
                              </w:rPr>
                              <w:t>:  Display of the system</w:t>
                            </w:r>
                            <w:bookmarkEnd w:id="148"/>
                            <w:bookmarkEnd w:id="149"/>
                            <w:bookmarkEnd w:id="150"/>
                            <w:bookmarkEnd w:id="151"/>
                            <w:bookmarkEnd w:id="152"/>
                            <w:bookmarkEnd w:id="153"/>
                            <w:bookmarkEnd w:id="154"/>
                            <w:r w:rsidR="00E4548E" w:rsidRPr="00516FA5">
                              <w:rPr>
                                <w:i w:val="0"/>
                                <w:iCs w:val="0"/>
                                <w:color w:val="auto"/>
                                <w:sz w:val="24"/>
                                <w:szCs w:val="24"/>
                              </w:rPr>
                              <w:t xml:space="preserve"> </w:t>
                            </w:r>
                          </w:p>
                          <w:p w14:paraId="5E75279A" w14:textId="77777777" w:rsidR="00E4548E" w:rsidRDefault="00E4548E" w:rsidP="00E4548E"/>
                          <w:p w14:paraId="4F7D2F7D" w14:textId="77777777" w:rsidR="00E23F4C" w:rsidRDefault="00E23F4C"/>
                          <w:p w14:paraId="7CE511E1" w14:textId="1093A182" w:rsidR="00E4548E" w:rsidRPr="00516FA5" w:rsidRDefault="002F0C47" w:rsidP="00E4548E">
                            <w:pPr>
                              <w:pStyle w:val="Caption"/>
                              <w:rPr>
                                <w:i w:val="0"/>
                                <w:iCs w:val="0"/>
                                <w:color w:val="auto"/>
                                <w:sz w:val="24"/>
                                <w:szCs w:val="24"/>
                              </w:rPr>
                            </w:pPr>
                            <w:r w:rsidRPr="002F0C47">
                              <w:rPr>
                                <w:i w:val="0"/>
                                <w:iCs w:val="0"/>
                                <w:color w:val="auto"/>
                                <w:sz w:val="24"/>
                                <w:szCs w:val="24"/>
                              </w:rPr>
                              <w:t>Figure 2.</w:t>
                            </w:r>
                            <w:r w:rsidR="00E144A4">
                              <w:rPr>
                                <w:i w:val="0"/>
                                <w:iCs w:val="0"/>
                                <w:color w:val="auto"/>
                                <w:sz w:val="24"/>
                                <w:szCs w:val="24"/>
                              </w:rPr>
                              <w:t xml:space="preserve"> </w:t>
                            </w:r>
                            <w:r w:rsidRPr="002F0C47">
                              <w:rPr>
                                <w:i w:val="0"/>
                                <w:iCs w:val="0"/>
                                <w:color w:val="auto"/>
                                <w:sz w:val="24"/>
                                <w:szCs w:val="24"/>
                              </w:rPr>
                              <w:t>5: Conceptual Framework</w:t>
                            </w:r>
                            <w:r w:rsidR="00E4548E" w:rsidRPr="00516FA5">
                              <w:rPr>
                                <w:i w:val="0"/>
                                <w:iCs w:val="0"/>
                                <w:color w:val="auto"/>
                                <w:sz w:val="24"/>
                                <w:szCs w:val="24"/>
                              </w:rPr>
                              <w:t xml:space="preserve"> </w:t>
                            </w:r>
                          </w:p>
                          <w:p w14:paraId="7AEBEC48" w14:textId="77777777" w:rsidR="00E4548E" w:rsidRDefault="00E4548E" w:rsidP="00E4548E"/>
                          <w:p w14:paraId="47D476A0" w14:textId="77777777" w:rsidR="00173306" w:rsidRDefault="00173306"/>
                          <w:p w14:paraId="3CD7A454" w14:textId="1BF298C8" w:rsidR="00E4548E" w:rsidRPr="00516FA5" w:rsidRDefault="00FC2FA8" w:rsidP="00E4548E">
                            <w:pPr>
                              <w:pStyle w:val="Caption"/>
                              <w:rPr>
                                <w:i w:val="0"/>
                                <w:iCs w:val="0"/>
                                <w:color w:val="auto"/>
                                <w:sz w:val="24"/>
                                <w:szCs w:val="24"/>
                              </w:rPr>
                            </w:pPr>
                            <w:bookmarkStart w:id="155" w:name="_Toc140055508"/>
                            <w:bookmarkStart w:id="156" w:name="_Toc140055532"/>
                            <w:bookmarkStart w:id="157" w:name="_Toc144814952"/>
                            <w:bookmarkStart w:id="158" w:name="_Toc144815717"/>
                            <w:bookmarkStart w:id="159" w:name="_Toc146288073"/>
                            <w:bookmarkStart w:id="160" w:name="_Toc146359326"/>
                            <w:bookmarkStart w:id="161" w:name="_Toc151149748"/>
                            <w:bookmarkStart w:id="162" w:name="_Toc151629479"/>
                            <w:bookmarkStart w:id="163" w:name="_Toc151655797"/>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9</w:t>
                            </w:r>
                            <w:r w:rsidRPr="00FC2FA8">
                              <w:rPr>
                                <w:i w:val="0"/>
                                <w:iCs w:val="0"/>
                                <w:color w:val="auto"/>
                                <w:sz w:val="24"/>
                                <w:szCs w:val="24"/>
                              </w:rPr>
                              <w:fldChar w:fldCharType="end"/>
                            </w:r>
                            <w:r w:rsidRPr="00FC2FA8">
                              <w:rPr>
                                <w:i w:val="0"/>
                                <w:iCs w:val="0"/>
                                <w:color w:val="auto"/>
                                <w:sz w:val="24"/>
                                <w:szCs w:val="24"/>
                              </w:rPr>
                              <w:t>:  Display of the system</w:t>
                            </w:r>
                            <w:bookmarkEnd w:id="155"/>
                            <w:bookmarkEnd w:id="156"/>
                            <w:bookmarkEnd w:id="157"/>
                            <w:bookmarkEnd w:id="158"/>
                            <w:bookmarkEnd w:id="159"/>
                            <w:bookmarkEnd w:id="160"/>
                            <w:bookmarkEnd w:id="161"/>
                            <w:bookmarkEnd w:id="162"/>
                            <w:bookmarkEnd w:id="163"/>
                            <w:r w:rsidR="00E4548E" w:rsidRPr="00516FA5">
                              <w:rPr>
                                <w:i w:val="0"/>
                                <w:iCs w:val="0"/>
                                <w:color w:val="auto"/>
                                <w:sz w:val="24"/>
                                <w:szCs w:val="24"/>
                              </w:rPr>
                              <w:t xml:space="preserve"> </w:t>
                            </w:r>
                          </w:p>
                          <w:p w14:paraId="37C7F9F1" w14:textId="77777777" w:rsidR="00E4548E" w:rsidRDefault="00E4548E" w:rsidP="00E4548E"/>
                          <w:p w14:paraId="0DCC5AB6" w14:textId="77777777" w:rsidR="00173306" w:rsidRDefault="00173306"/>
                          <w:p w14:paraId="73C0A885" w14:textId="31FDCB86" w:rsidR="00FC2FA8" w:rsidRPr="00FC2FA8" w:rsidRDefault="00FC2FA8" w:rsidP="00FC2FA8">
                            <w:pPr>
                              <w:pStyle w:val="Caption"/>
                              <w:spacing w:line="360" w:lineRule="auto"/>
                              <w:rPr>
                                <w:i w:val="0"/>
                                <w:iCs w:val="0"/>
                                <w:noProof/>
                                <w:color w:val="auto"/>
                                <w:sz w:val="24"/>
                                <w:szCs w:val="24"/>
                              </w:rPr>
                            </w:pPr>
                            <w:bookmarkStart w:id="164" w:name="_Toc140055509"/>
                            <w:bookmarkStart w:id="165" w:name="_Toc140055533"/>
                            <w:bookmarkStart w:id="166" w:name="_Toc144814953"/>
                            <w:bookmarkStart w:id="167" w:name="_Toc144815718"/>
                            <w:bookmarkStart w:id="168" w:name="_Toc146288074"/>
                            <w:bookmarkStart w:id="169" w:name="_Toc146359327"/>
                            <w:bookmarkStart w:id="170" w:name="_Toc151149749"/>
                            <w:bookmarkStart w:id="171" w:name="_Toc151629480"/>
                            <w:bookmarkStart w:id="172" w:name="_Toc151655798"/>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0</w:t>
                            </w:r>
                            <w:r w:rsidRPr="00FC2FA8">
                              <w:rPr>
                                <w:i w:val="0"/>
                                <w:iCs w:val="0"/>
                                <w:color w:val="auto"/>
                                <w:sz w:val="24"/>
                                <w:szCs w:val="24"/>
                              </w:rPr>
                              <w:fldChar w:fldCharType="end"/>
                            </w:r>
                            <w:r w:rsidRPr="00FC2FA8">
                              <w:rPr>
                                <w:i w:val="0"/>
                                <w:iCs w:val="0"/>
                                <w:color w:val="auto"/>
                                <w:sz w:val="24"/>
                                <w:szCs w:val="24"/>
                              </w:rPr>
                              <w:t>:  Display of the system</w:t>
                            </w:r>
                            <w:bookmarkEnd w:id="164"/>
                            <w:bookmarkEnd w:id="165"/>
                            <w:bookmarkEnd w:id="166"/>
                            <w:bookmarkEnd w:id="167"/>
                            <w:bookmarkEnd w:id="168"/>
                            <w:bookmarkEnd w:id="169"/>
                            <w:bookmarkEnd w:id="170"/>
                            <w:bookmarkEnd w:id="171"/>
                            <w:bookmarkEnd w:id="172"/>
                          </w:p>
                          <w:p w14:paraId="410DDD31" w14:textId="77777777" w:rsidR="00173306" w:rsidRDefault="00173306"/>
                          <w:p w14:paraId="05C41A94" w14:textId="0A32F87F" w:rsidR="00E4548E" w:rsidRPr="00516FA5" w:rsidRDefault="00FC2FA8" w:rsidP="00E4548E">
                            <w:pPr>
                              <w:pStyle w:val="Caption"/>
                              <w:rPr>
                                <w:i w:val="0"/>
                                <w:iCs w:val="0"/>
                                <w:color w:val="auto"/>
                                <w:sz w:val="24"/>
                                <w:szCs w:val="24"/>
                              </w:rPr>
                            </w:pPr>
                            <w:bookmarkStart w:id="173" w:name="_Toc140055510"/>
                            <w:bookmarkStart w:id="174" w:name="_Toc140055534"/>
                            <w:bookmarkStart w:id="175" w:name="_Toc144814954"/>
                            <w:bookmarkStart w:id="176" w:name="_Toc144815719"/>
                            <w:bookmarkStart w:id="177" w:name="_Toc146288075"/>
                            <w:bookmarkStart w:id="178" w:name="_Toc146359328"/>
                            <w:bookmarkStart w:id="179" w:name="_Toc151149750"/>
                            <w:bookmarkStart w:id="180" w:name="_Toc151629481"/>
                            <w:bookmarkStart w:id="181" w:name="_Toc15165579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1</w:t>
                            </w:r>
                            <w:r w:rsidRPr="00FC2FA8">
                              <w:rPr>
                                <w:i w:val="0"/>
                                <w:iCs w:val="0"/>
                                <w:color w:val="auto"/>
                                <w:sz w:val="24"/>
                                <w:szCs w:val="24"/>
                              </w:rPr>
                              <w:fldChar w:fldCharType="end"/>
                            </w:r>
                            <w:r w:rsidRPr="00FC2FA8">
                              <w:rPr>
                                <w:i w:val="0"/>
                                <w:iCs w:val="0"/>
                                <w:color w:val="auto"/>
                                <w:sz w:val="24"/>
                                <w:szCs w:val="24"/>
                              </w:rPr>
                              <w:t>:  Display of the system</w:t>
                            </w:r>
                            <w:bookmarkEnd w:id="173"/>
                            <w:bookmarkEnd w:id="174"/>
                            <w:bookmarkEnd w:id="175"/>
                            <w:bookmarkEnd w:id="176"/>
                            <w:bookmarkEnd w:id="177"/>
                            <w:bookmarkEnd w:id="178"/>
                            <w:bookmarkEnd w:id="179"/>
                            <w:bookmarkEnd w:id="180"/>
                            <w:bookmarkEnd w:id="181"/>
                            <w:r w:rsidR="00E4548E" w:rsidRPr="00516FA5">
                              <w:rPr>
                                <w:i w:val="0"/>
                                <w:iCs w:val="0"/>
                                <w:color w:val="auto"/>
                                <w:sz w:val="24"/>
                                <w:szCs w:val="24"/>
                              </w:rPr>
                              <w:t xml:space="preserve"> </w:t>
                            </w:r>
                          </w:p>
                          <w:p w14:paraId="4F3C5710" w14:textId="77777777" w:rsidR="00E4548E" w:rsidRDefault="00E4548E" w:rsidP="00E4548E"/>
                          <w:p w14:paraId="58E4DC99" w14:textId="77777777" w:rsidR="00173306" w:rsidRDefault="00173306"/>
                          <w:p w14:paraId="15E4D577" w14:textId="22A957BC" w:rsidR="00E4548E" w:rsidRPr="00516FA5" w:rsidRDefault="00FC2FA8" w:rsidP="00E4548E">
                            <w:pPr>
                              <w:pStyle w:val="Caption"/>
                              <w:rPr>
                                <w:i w:val="0"/>
                                <w:iCs w:val="0"/>
                                <w:color w:val="auto"/>
                                <w:sz w:val="24"/>
                                <w:szCs w:val="24"/>
                              </w:rPr>
                            </w:pPr>
                            <w:bookmarkStart w:id="182" w:name="_Toc140055511"/>
                            <w:bookmarkStart w:id="183" w:name="_Toc140055535"/>
                            <w:bookmarkStart w:id="184" w:name="_Toc144814955"/>
                            <w:bookmarkStart w:id="185" w:name="_Toc144815720"/>
                            <w:bookmarkStart w:id="186" w:name="_Toc146288076"/>
                            <w:bookmarkStart w:id="187" w:name="_Toc146359329"/>
                            <w:bookmarkStart w:id="188" w:name="_Toc151149751"/>
                            <w:bookmarkStart w:id="189" w:name="_Toc151629482"/>
                            <w:bookmarkStart w:id="190" w:name="_Toc15165580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2</w:t>
                            </w:r>
                            <w:r w:rsidRPr="00FC2FA8">
                              <w:rPr>
                                <w:i w:val="0"/>
                                <w:iCs w:val="0"/>
                                <w:color w:val="auto"/>
                                <w:sz w:val="24"/>
                                <w:szCs w:val="24"/>
                              </w:rPr>
                              <w:fldChar w:fldCharType="end"/>
                            </w:r>
                            <w:r w:rsidRPr="00FC2FA8">
                              <w:rPr>
                                <w:i w:val="0"/>
                                <w:iCs w:val="0"/>
                                <w:color w:val="auto"/>
                                <w:sz w:val="24"/>
                                <w:szCs w:val="24"/>
                              </w:rPr>
                              <w:t>:  Display of the system</w:t>
                            </w:r>
                            <w:bookmarkEnd w:id="182"/>
                            <w:bookmarkEnd w:id="183"/>
                            <w:bookmarkEnd w:id="184"/>
                            <w:bookmarkEnd w:id="185"/>
                            <w:bookmarkEnd w:id="186"/>
                            <w:bookmarkEnd w:id="187"/>
                            <w:bookmarkEnd w:id="188"/>
                            <w:bookmarkEnd w:id="189"/>
                            <w:bookmarkEnd w:id="190"/>
                            <w:r w:rsidR="00E4548E" w:rsidRPr="00516FA5">
                              <w:rPr>
                                <w:i w:val="0"/>
                                <w:iCs w:val="0"/>
                                <w:color w:val="auto"/>
                                <w:sz w:val="24"/>
                                <w:szCs w:val="24"/>
                              </w:rPr>
                              <w:t xml:space="preserve"> </w:t>
                            </w:r>
                          </w:p>
                          <w:p w14:paraId="06DDF001" w14:textId="77777777" w:rsidR="00E4548E" w:rsidRDefault="00E4548E" w:rsidP="00E4548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51852C" id="_x0000_s1032" type="#_x0000_t202" style="position:absolute;left:0;text-align:left;margin-left:0;margin-top:.4pt;width:175.35pt;height:28.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" filled="f" stroked="f" strokeweight=".5pt">
                <v:textbox>
                  <w:txbxContent>
                    <w:p w14:paraId="4BF6811F" w14:textId="2BFB4603" w:rsidR="00E4548E" w:rsidRPr="00516FA5" w:rsidRDefault="00E4548E" w:rsidP="00E4548E">
                      <w:pPr>
                        <w:pStyle w:val="Caption"/>
                        <w:rPr>
                          <w:i w:val="0"/>
                          <w:iCs w:val="0"/>
                          <w:color w:val="auto"/>
                          <w:sz w:val="24"/>
                          <w:szCs w:val="24"/>
                        </w:rPr>
                      </w:pPr>
                      <w:r w:rsidRPr="00516FA5">
                        <w:rPr>
                          <w:i w:val="0"/>
                          <w:iCs w:val="0"/>
                          <w:color w:val="auto"/>
                          <w:sz w:val="24"/>
                          <w:szCs w:val="24"/>
                        </w:rPr>
                        <w:t xml:space="preserve"> </w:t>
                      </w:r>
                    </w:p>
                    <w:p w14:paraId="4AC46E02" w14:textId="77777777" w:rsidR="00E4548E" w:rsidRDefault="00E4548E" w:rsidP="00E4548E"/>
                    <w:p w14:paraId="6CBD2435" w14:textId="77777777" w:rsidR="00173306" w:rsidRDefault="00173306"/>
                    <w:p w14:paraId="2F22EB28" w14:textId="7A8A7215" w:rsidR="00E4548E" w:rsidRPr="00516FA5" w:rsidRDefault="00FC2FA8" w:rsidP="00E4548E">
                      <w:pPr>
                        <w:pStyle w:val="Caption"/>
                        <w:rPr>
                          <w:i w:val="0"/>
                          <w:iCs w:val="0"/>
                          <w:color w:val="auto"/>
                          <w:sz w:val="24"/>
                          <w:szCs w:val="24"/>
                        </w:rPr>
                      </w:pPr>
                      <w:bookmarkStart w:id="191" w:name="_Toc146288061"/>
                      <w:bookmarkStart w:id="192" w:name="_Toc146359314"/>
                      <w:bookmarkStart w:id="193" w:name="_Toc151149736"/>
                      <w:bookmarkStart w:id="194" w:name="_Toc151629467"/>
                      <w:bookmarkStart w:id="195" w:name="_Toc151655785"/>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7</w:t>
                      </w:r>
                      <w:r w:rsidRPr="00FC2FA8">
                        <w:rPr>
                          <w:i w:val="0"/>
                          <w:iCs w:val="0"/>
                          <w:color w:val="auto"/>
                          <w:sz w:val="24"/>
                          <w:szCs w:val="24"/>
                        </w:rPr>
                        <w:fldChar w:fldCharType="end"/>
                      </w:r>
                      <w:r w:rsidRPr="00FC2FA8">
                        <w:rPr>
                          <w:i w:val="0"/>
                          <w:iCs w:val="0"/>
                          <w:color w:val="auto"/>
                          <w:sz w:val="24"/>
                          <w:szCs w:val="24"/>
                        </w:rPr>
                        <w:t>:  Display of the system</w:t>
                      </w:r>
                      <w:bookmarkEnd w:id="191"/>
                      <w:bookmarkEnd w:id="192"/>
                      <w:bookmarkEnd w:id="193"/>
                      <w:bookmarkEnd w:id="194"/>
                      <w:bookmarkEnd w:id="195"/>
                      <w:r w:rsidR="00E4548E" w:rsidRPr="00516FA5">
                        <w:rPr>
                          <w:i w:val="0"/>
                          <w:iCs w:val="0"/>
                          <w:color w:val="auto"/>
                          <w:sz w:val="24"/>
                          <w:szCs w:val="24"/>
                        </w:rPr>
                        <w:t xml:space="preserve"> </w:t>
                      </w:r>
                    </w:p>
                    <w:p w14:paraId="69A43891" w14:textId="77777777" w:rsidR="00E4548E" w:rsidRDefault="00E4548E" w:rsidP="00E4548E"/>
                    <w:p w14:paraId="5C1B071D" w14:textId="77777777" w:rsidR="00173306" w:rsidRDefault="00173306"/>
                    <w:p w14:paraId="13ECC7B8" w14:textId="2F5D3C53" w:rsidR="00FC2FA8" w:rsidRPr="00FC2FA8" w:rsidRDefault="00FC2FA8" w:rsidP="00FC2FA8">
                      <w:pPr>
                        <w:pStyle w:val="Caption"/>
                        <w:spacing w:line="360" w:lineRule="auto"/>
                        <w:rPr>
                          <w:i w:val="0"/>
                          <w:iCs w:val="0"/>
                          <w:noProof/>
                          <w:color w:val="auto"/>
                          <w:sz w:val="24"/>
                          <w:szCs w:val="24"/>
                        </w:rPr>
                      </w:pPr>
                      <w:bookmarkStart w:id="196" w:name="_Toc146288062"/>
                      <w:bookmarkStart w:id="197" w:name="_Toc146359315"/>
                      <w:bookmarkStart w:id="198" w:name="_Toc151149737"/>
                      <w:bookmarkStart w:id="199" w:name="_Toc151629468"/>
                      <w:bookmarkStart w:id="200" w:name="_Toc151655786"/>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8</w:t>
                      </w:r>
                      <w:r w:rsidRPr="00FC2FA8">
                        <w:rPr>
                          <w:i w:val="0"/>
                          <w:iCs w:val="0"/>
                          <w:color w:val="auto"/>
                          <w:sz w:val="24"/>
                          <w:szCs w:val="24"/>
                        </w:rPr>
                        <w:fldChar w:fldCharType="end"/>
                      </w:r>
                      <w:r w:rsidRPr="00FC2FA8">
                        <w:rPr>
                          <w:i w:val="0"/>
                          <w:iCs w:val="0"/>
                          <w:color w:val="auto"/>
                          <w:sz w:val="24"/>
                          <w:szCs w:val="24"/>
                        </w:rPr>
                        <w:t>:  Display of the system</w:t>
                      </w:r>
                      <w:bookmarkEnd w:id="196"/>
                      <w:bookmarkEnd w:id="197"/>
                      <w:bookmarkEnd w:id="198"/>
                      <w:bookmarkEnd w:id="199"/>
                      <w:bookmarkEnd w:id="200"/>
                    </w:p>
                    <w:p w14:paraId="7DB68BB2" w14:textId="77777777" w:rsidR="00173306" w:rsidRDefault="00173306"/>
                    <w:p w14:paraId="5F1A3229" w14:textId="6AD5FD8E" w:rsidR="00E4548E" w:rsidRPr="00516FA5" w:rsidRDefault="00FC2FA8" w:rsidP="00E4548E">
                      <w:pPr>
                        <w:pStyle w:val="Caption"/>
                        <w:rPr>
                          <w:i w:val="0"/>
                          <w:iCs w:val="0"/>
                          <w:color w:val="auto"/>
                          <w:sz w:val="24"/>
                          <w:szCs w:val="24"/>
                        </w:rPr>
                      </w:pPr>
                      <w:bookmarkStart w:id="201" w:name="_Toc146288063"/>
                      <w:bookmarkStart w:id="202" w:name="_Toc146359316"/>
                      <w:bookmarkStart w:id="203" w:name="_Toc151149738"/>
                      <w:bookmarkStart w:id="204" w:name="_Toc151629469"/>
                      <w:bookmarkStart w:id="205" w:name="_Toc151655787"/>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9</w:t>
                      </w:r>
                      <w:r w:rsidRPr="00FC2FA8">
                        <w:rPr>
                          <w:i w:val="0"/>
                          <w:iCs w:val="0"/>
                          <w:color w:val="auto"/>
                          <w:sz w:val="24"/>
                          <w:szCs w:val="24"/>
                        </w:rPr>
                        <w:fldChar w:fldCharType="end"/>
                      </w:r>
                      <w:r w:rsidRPr="00FC2FA8">
                        <w:rPr>
                          <w:i w:val="0"/>
                          <w:iCs w:val="0"/>
                          <w:color w:val="auto"/>
                          <w:sz w:val="24"/>
                          <w:szCs w:val="24"/>
                        </w:rPr>
                        <w:t>:  Display of the system</w:t>
                      </w:r>
                      <w:bookmarkEnd w:id="201"/>
                      <w:bookmarkEnd w:id="202"/>
                      <w:bookmarkEnd w:id="203"/>
                      <w:bookmarkEnd w:id="204"/>
                      <w:bookmarkEnd w:id="205"/>
                      <w:r w:rsidR="00E4548E" w:rsidRPr="00516FA5">
                        <w:rPr>
                          <w:i w:val="0"/>
                          <w:iCs w:val="0"/>
                          <w:color w:val="auto"/>
                          <w:sz w:val="24"/>
                          <w:szCs w:val="24"/>
                        </w:rPr>
                        <w:t xml:space="preserve"> </w:t>
                      </w:r>
                    </w:p>
                    <w:p w14:paraId="0B032A89" w14:textId="77777777" w:rsidR="00E4548E" w:rsidRDefault="00E4548E" w:rsidP="00E4548E"/>
                    <w:p w14:paraId="138382DE" w14:textId="77777777" w:rsidR="00173306" w:rsidRDefault="00173306"/>
                    <w:p w14:paraId="374041DC" w14:textId="190AAA3F" w:rsidR="00E4548E" w:rsidRPr="00516FA5" w:rsidRDefault="00FC2FA8" w:rsidP="00E4548E">
                      <w:pPr>
                        <w:pStyle w:val="Caption"/>
                        <w:rPr>
                          <w:i w:val="0"/>
                          <w:iCs w:val="0"/>
                          <w:color w:val="auto"/>
                          <w:sz w:val="24"/>
                          <w:szCs w:val="24"/>
                        </w:rPr>
                      </w:pPr>
                      <w:bookmarkStart w:id="206" w:name="_Toc146288064"/>
                      <w:bookmarkStart w:id="207" w:name="_Toc146359317"/>
                      <w:bookmarkStart w:id="208" w:name="_Toc151149739"/>
                      <w:bookmarkStart w:id="209" w:name="_Toc151629470"/>
                      <w:bookmarkStart w:id="210" w:name="_Toc151655788"/>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0</w:t>
                      </w:r>
                      <w:r w:rsidRPr="00FC2FA8">
                        <w:rPr>
                          <w:i w:val="0"/>
                          <w:iCs w:val="0"/>
                          <w:color w:val="auto"/>
                          <w:sz w:val="24"/>
                          <w:szCs w:val="24"/>
                        </w:rPr>
                        <w:fldChar w:fldCharType="end"/>
                      </w:r>
                      <w:r w:rsidRPr="00FC2FA8">
                        <w:rPr>
                          <w:i w:val="0"/>
                          <w:iCs w:val="0"/>
                          <w:color w:val="auto"/>
                          <w:sz w:val="24"/>
                          <w:szCs w:val="24"/>
                        </w:rPr>
                        <w:t>:  Display of the system</w:t>
                      </w:r>
                      <w:bookmarkEnd w:id="206"/>
                      <w:bookmarkEnd w:id="207"/>
                      <w:bookmarkEnd w:id="208"/>
                      <w:bookmarkEnd w:id="209"/>
                      <w:bookmarkEnd w:id="210"/>
                      <w:r w:rsidR="00E4548E" w:rsidRPr="00516FA5">
                        <w:rPr>
                          <w:i w:val="0"/>
                          <w:iCs w:val="0"/>
                          <w:color w:val="auto"/>
                          <w:sz w:val="24"/>
                          <w:szCs w:val="24"/>
                        </w:rPr>
                        <w:t xml:space="preserve"> </w:t>
                      </w:r>
                    </w:p>
                    <w:p w14:paraId="372B6C24" w14:textId="77777777" w:rsidR="00E4548E" w:rsidRDefault="00E4548E" w:rsidP="00E4548E"/>
                    <w:p w14:paraId="17E0650A" w14:textId="77777777" w:rsidR="00E23F4C" w:rsidRDefault="00E23F4C"/>
                    <w:p w14:paraId="169100CF" w14:textId="77777777" w:rsidR="00E4548E" w:rsidRPr="00516FA5" w:rsidRDefault="002F0C47" w:rsidP="00E4548E">
                      <w:pPr>
                        <w:pStyle w:val="Caption"/>
                        <w:rPr>
                          <w:i w:val="0"/>
                          <w:iCs w:val="0"/>
                          <w:color w:val="auto"/>
                          <w:sz w:val="24"/>
                          <w:szCs w:val="24"/>
                        </w:rPr>
                      </w:pPr>
                      <w:r w:rsidRPr="002F0C47">
                        <w:rPr>
                          <w:i w:val="0"/>
                          <w:iCs w:val="0"/>
                          <w:color w:val="auto"/>
                          <w:sz w:val="24"/>
                          <w:szCs w:val="24"/>
                        </w:rPr>
                        <w:t>Figure 2.</w:t>
                      </w:r>
                      <w:r w:rsidR="00E144A4">
                        <w:rPr>
                          <w:i w:val="0"/>
                          <w:iCs w:val="0"/>
                          <w:color w:val="auto"/>
                          <w:sz w:val="24"/>
                          <w:szCs w:val="24"/>
                        </w:rPr>
                        <w:t xml:space="preserve"> </w:t>
                      </w:r>
                      <w:r w:rsidRPr="002F0C47">
                        <w:rPr>
                          <w:i w:val="0"/>
                          <w:iCs w:val="0"/>
                          <w:color w:val="auto"/>
                          <w:sz w:val="24"/>
                          <w:szCs w:val="24"/>
                        </w:rPr>
                        <w:t>5: Conceptual Framework</w:t>
                      </w:r>
                      <w:r w:rsidR="00E4548E" w:rsidRPr="00516FA5">
                        <w:rPr>
                          <w:i w:val="0"/>
                          <w:iCs w:val="0"/>
                          <w:color w:val="auto"/>
                          <w:sz w:val="24"/>
                          <w:szCs w:val="24"/>
                        </w:rPr>
                        <w:t xml:space="preserve"> </w:t>
                      </w:r>
                    </w:p>
                    <w:p w14:paraId="53D8C650" w14:textId="77777777" w:rsidR="00E4548E" w:rsidRDefault="00E4548E" w:rsidP="00E4548E"/>
                    <w:p w14:paraId="3E3CBEFC" w14:textId="77777777" w:rsidR="00173306" w:rsidRDefault="00173306"/>
                    <w:p w14:paraId="3B778DCF" w14:textId="77672CF2" w:rsidR="00E4548E" w:rsidRPr="00516FA5" w:rsidRDefault="00FC2FA8" w:rsidP="00E4548E">
                      <w:pPr>
                        <w:pStyle w:val="Caption"/>
                        <w:rPr>
                          <w:i w:val="0"/>
                          <w:iCs w:val="0"/>
                          <w:color w:val="auto"/>
                          <w:sz w:val="24"/>
                          <w:szCs w:val="24"/>
                        </w:rPr>
                      </w:pPr>
                      <w:bookmarkStart w:id="211" w:name="_Toc146288065"/>
                      <w:bookmarkStart w:id="212" w:name="_Toc146359318"/>
                      <w:bookmarkStart w:id="213" w:name="_Toc151149740"/>
                      <w:bookmarkStart w:id="214" w:name="_Toc151629471"/>
                      <w:bookmarkStart w:id="215" w:name="_Toc15165578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1</w:t>
                      </w:r>
                      <w:r w:rsidRPr="00FC2FA8">
                        <w:rPr>
                          <w:i w:val="0"/>
                          <w:iCs w:val="0"/>
                          <w:color w:val="auto"/>
                          <w:sz w:val="24"/>
                          <w:szCs w:val="24"/>
                        </w:rPr>
                        <w:fldChar w:fldCharType="end"/>
                      </w:r>
                      <w:r w:rsidRPr="00FC2FA8">
                        <w:rPr>
                          <w:i w:val="0"/>
                          <w:iCs w:val="0"/>
                          <w:color w:val="auto"/>
                          <w:sz w:val="24"/>
                          <w:szCs w:val="24"/>
                        </w:rPr>
                        <w:t>:  Display of the system</w:t>
                      </w:r>
                      <w:bookmarkEnd w:id="211"/>
                      <w:bookmarkEnd w:id="212"/>
                      <w:bookmarkEnd w:id="213"/>
                      <w:bookmarkEnd w:id="214"/>
                      <w:bookmarkEnd w:id="215"/>
                      <w:r w:rsidR="00E4548E" w:rsidRPr="00516FA5">
                        <w:rPr>
                          <w:i w:val="0"/>
                          <w:iCs w:val="0"/>
                          <w:color w:val="auto"/>
                          <w:sz w:val="24"/>
                          <w:szCs w:val="24"/>
                        </w:rPr>
                        <w:t xml:space="preserve"> </w:t>
                      </w:r>
                    </w:p>
                    <w:p w14:paraId="748803E1" w14:textId="77777777" w:rsidR="00E4548E" w:rsidRDefault="00E4548E" w:rsidP="00E4548E"/>
                    <w:p w14:paraId="2109CC18" w14:textId="77777777" w:rsidR="00173306" w:rsidRDefault="00173306"/>
                    <w:p w14:paraId="0FE78A37" w14:textId="4C24873F" w:rsidR="00FC2FA8" w:rsidRPr="00FC2FA8" w:rsidRDefault="00FC2FA8" w:rsidP="00FC2FA8">
                      <w:pPr>
                        <w:pStyle w:val="Caption"/>
                        <w:spacing w:line="360" w:lineRule="auto"/>
                        <w:rPr>
                          <w:i w:val="0"/>
                          <w:iCs w:val="0"/>
                          <w:noProof/>
                          <w:color w:val="auto"/>
                          <w:sz w:val="24"/>
                          <w:szCs w:val="24"/>
                        </w:rPr>
                      </w:pPr>
                      <w:bookmarkStart w:id="216" w:name="_Toc146288066"/>
                      <w:bookmarkStart w:id="217" w:name="_Toc146359319"/>
                      <w:bookmarkStart w:id="218" w:name="_Toc151149741"/>
                      <w:bookmarkStart w:id="219" w:name="_Toc151629472"/>
                      <w:bookmarkStart w:id="220" w:name="_Toc15165579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2</w:t>
                      </w:r>
                      <w:r w:rsidRPr="00FC2FA8">
                        <w:rPr>
                          <w:i w:val="0"/>
                          <w:iCs w:val="0"/>
                          <w:color w:val="auto"/>
                          <w:sz w:val="24"/>
                          <w:szCs w:val="24"/>
                        </w:rPr>
                        <w:fldChar w:fldCharType="end"/>
                      </w:r>
                      <w:r w:rsidRPr="00FC2FA8">
                        <w:rPr>
                          <w:i w:val="0"/>
                          <w:iCs w:val="0"/>
                          <w:color w:val="auto"/>
                          <w:sz w:val="24"/>
                          <w:szCs w:val="24"/>
                        </w:rPr>
                        <w:t>:  Display of the system</w:t>
                      </w:r>
                      <w:bookmarkEnd w:id="216"/>
                      <w:bookmarkEnd w:id="217"/>
                      <w:bookmarkEnd w:id="218"/>
                      <w:bookmarkEnd w:id="219"/>
                      <w:bookmarkEnd w:id="220"/>
                    </w:p>
                    <w:p w14:paraId="40AE1D1F" w14:textId="77777777" w:rsidR="00173306" w:rsidRDefault="00173306"/>
                    <w:p w14:paraId="72A0107D" w14:textId="07647B0E" w:rsidR="00E4548E" w:rsidRPr="00516FA5" w:rsidRDefault="00FC2FA8" w:rsidP="00E4548E">
                      <w:pPr>
                        <w:pStyle w:val="Caption"/>
                        <w:rPr>
                          <w:i w:val="0"/>
                          <w:iCs w:val="0"/>
                          <w:color w:val="auto"/>
                          <w:sz w:val="24"/>
                          <w:szCs w:val="24"/>
                        </w:rPr>
                      </w:pPr>
                      <w:bookmarkStart w:id="221" w:name="_Toc146288067"/>
                      <w:bookmarkStart w:id="222" w:name="_Toc146359320"/>
                      <w:bookmarkStart w:id="223" w:name="_Toc151149742"/>
                      <w:bookmarkStart w:id="224" w:name="_Toc151629473"/>
                      <w:bookmarkStart w:id="225" w:name="_Toc151655791"/>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3</w:t>
                      </w:r>
                      <w:r w:rsidRPr="00FC2FA8">
                        <w:rPr>
                          <w:i w:val="0"/>
                          <w:iCs w:val="0"/>
                          <w:color w:val="auto"/>
                          <w:sz w:val="24"/>
                          <w:szCs w:val="24"/>
                        </w:rPr>
                        <w:fldChar w:fldCharType="end"/>
                      </w:r>
                      <w:r w:rsidRPr="00FC2FA8">
                        <w:rPr>
                          <w:i w:val="0"/>
                          <w:iCs w:val="0"/>
                          <w:color w:val="auto"/>
                          <w:sz w:val="24"/>
                          <w:szCs w:val="24"/>
                        </w:rPr>
                        <w:t>:  Display of the system</w:t>
                      </w:r>
                      <w:bookmarkEnd w:id="221"/>
                      <w:bookmarkEnd w:id="222"/>
                      <w:bookmarkEnd w:id="223"/>
                      <w:bookmarkEnd w:id="224"/>
                      <w:bookmarkEnd w:id="225"/>
                      <w:r w:rsidR="00E4548E" w:rsidRPr="00516FA5">
                        <w:rPr>
                          <w:i w:val="0"/>
                          <w:iCs w:val="0"/>
                          <w:color w:val="auto"/>
                          <w:sz w:val="24"/>
                          <w:szCs w:val="24"/>
                        </w:rPr>
                        <w:t xml:space="preserve"> </w:t>
                      </w:r>
                    </w:p>
                    <w:p w14:paraId="01A590A3" w14:textId="77777777" w:rsidR="00E4548E" w:rsidRDefault="00E4548E" w:rsidP="00E4548E"/>
                    <w:p w14:paraId="47AA6F31" w14:textId="77777777" w:rsidR="00173306" w:rsidRDefault="00173306"/>
                    <w:p w14:paraId="70788A8F" w14:textId="70A6999D" w:rsidR="00E4548E" w:rsidRPr="00516FA5" w:rsidRDefault="00FC2FA8" w:rsidP="00E4548E">
                      <w:pPr>
                        <w:pStyle w:val="Caption"/>
                        <w:rPr>
                          <w:i w:val="0"/>
                          <w:iCs w:val="0"/>
                          <w:color w:val="auto"/>
                          <w:sz w:val="24"/>
                          <w:szCs w:val="24"/>
                        </w:rPr>
                      </w:pPr>
                      <w:bookmarkStart w:id="226" w:name="_Toc146288068"/>
                      <w:bookmarkStart w:id="227" w:name="_Toc146359321"/>
                      <w:bookmarkStart w:id="228" w:name="_Toc151149743"/>
                      <w:bookmarkStart w:id="229" w:name="_Toc151629474"/>
                      <w:bookmarkStart w:id="230" w:name="_Toc151655792"/>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4</w:t>
                      </w:r>
                      <w:r w:rsidRPr="00FC2FA8">
                        <w:rPr>
                          <w:i w:val="0"/>
                          <w:iCs w:val="0"/>
                          <w:color w:val="auto"/>
                          <w:sz w:val="24"/>
                          <w:szCs w:val="24"/>
                        </w:rPr>
                        <w:fldChar w:fldCharType="end"/>
                      </w:r>
                      <w:r w:rsidRPr="00FC2FA8">
                        <w:rPr>
                          <w:i w:val="0"/>
                          <w:iCs w:val="0"/>
                          <w:color w:val="auto"/>
                          <w:sz w:val="24"/>
                          <w:szCs w:val="24"/>
                        </w:rPr>
                        <w:t>:  Display of the system</w:t>
                      </w:r>
                      <w:bookmarkEnd w:id="226"/>
                      <w:bookmarkEnd w:id="227"/>
                      <w:bookmarkEnd w:id="228"/>
                      <w:bookmarkEnd w:id="229"/>
                      <w:bookmarkEnd w:id="230"/>
                      <w:r w:rsidR="00E4548E" w:rsidRPr="00516FA5">
                        <w:rPr>
                          <w:i w:val="0"/>
                          <w:iCs w:val="0"/>
                          <w:color w:val="auto"/>
                          <w:sz w:val="24"/>
                          <w:szCs w:val="24"/>
                        </w:rPr>
                        <w:t xml:space="preserve"> </w:t>
                      </w:r>
                    </w:p>
                    <w:p w14:paraId="5B687A7F" w14:textId="77777777" w:rsidR="00E4548E" w:rsidRDefault="00E4548E" w:rsidP="00E4548E"/>
                    <w:p w14:paraId="52303F5D" w14:textId="77777777" w:rsidR="00E23F4C" w:rsidRDefault="00E23F4C"/>
                    <w:p w14:paraId="4A51F029" w14:textId="1FFBBBD6" w:rsidR="00E4548E" w:rsidRPr="00516FA5" w:rsidRDefault="00E4548E" w:rsidP="00E4548E">
                      <w:pPr>
                        <w:pStyle w:val="Caption"/>
                        <w:rPr>
                          <w:i w:val="0"/>
                          <w:iCs w:val="0"/>
                          <w:color w:val="auto"/>
                          <w:sz w:val="24"/>
                          <w:szCs w:val="24"/>
                        </w:rPr>
                      </w:pPr>
                      <w:r w:rsidRPr="00516FA5">
                        <w:rPr>
                          <w:i w:val="0"/>
                          <w:iCs w:val="0"/>
                          <w:color w:val="auto"/>
                          <w:sz w:val="24"/>
                          <w:szCs w:val="24"/>
                        </w:rPr>
                        <w:t xml:space="preserve"> </w:t>
                      </w:r>
                    </w:p>
                    <w:p w14:paraId="44773C25" w14:textId="77777777" w:rsidR="00E4548E" w:rsidRDefault="00E4548E" w:rsidP="00E4548E"/>
                    <w:p w14:paraId="2D4B3CD2" w14:textId="77777777" w:rsidR="00173306" w:rsidRDefault="00173306"/>
                    <w:p w14:paraId="3A6914EA" w14:textId="2BE3BBF1" w:rsidR="00E4548E" w:rsidRPr="00516FA5" w:rsidRDefault="00FC2FA8" w:rsidP="00E4548E">
                      <w:pPr>
                        <w:pStyle w:val="Caption"/>
                        <w:rPr>
                          <w:i w:val="0"/>
                          <w:iCs w:val="0"/>
                          <w:color w:val="auto"/>
                          <w:sz w:val="24"/>
                          <w:szCs w:val="24"/>
                        </w:rPr>
                      </w:pPr>
                      <w:bookmarkStart w:id="231" w:name="_Toc144814948"/>
                      <w:bookmarkStart w:id="232" w:name="_Toc144815713"/>
                      <w:bookmarkStart w:id="233" w:name="_Toc146288069"/>
                      <w:bookmarkStart w:id="234" w:name="_Toc146359322"/>
                      <w:bookmarkStart w:id="235" w:name="_Toc151149744"/>
                      <w:bookmarkStart w:id="236" w:name="_Toc151629475"/>
                      <w:bookmarkStart w:id="237" w:name="_Toc151655793"/>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5</w:t>
                      </w:r>
                      <w:r w:rsidRPr="00FC2FA8">
                        <w:rPr>
                          <w:i w:val="0"/>
                          <w:iCs w:val="0"/>
                          <w:color w:val="auto"/>
                          <w:sz w:val="24"/>
                          <w:szCs w:val="24"/>
                        </w:rPr>
                        <w:fldChar w:fldCharType="end"/>
                      </w:r>
                      <w:r w:rsidRPr="00FC2FA8">
                        <w:rPr>
                          <w:i w:val="0"/>
                          <w:iCs w:val="0"/>
                          <w:color w:val="auto"/>
                          <w:sz w:val="24"/>
                          <w:szCs w:val="24"/>
                        </w:rPr>
                        <w:t>:  Display of the system</w:t>
                      </w:r>
                      <w:bookmarkEnd w:id="231"/>
                      <w:bookmarkEnd w:id="232"/>
                      <w:bookmarkEnd w:id="233"/>
                      <w:bookmarkEnd w:id="234"/>
                      <w:bookmarkEnd w:id="235"/>
                      <w:bookmarkEnd w:id="236"/>
                      <w:bookmarkEnd w:id="237"/>
                      <w:r w:rsidR="00E4548E" w:rsidRPr="00516FA5">
                        <w:rPr>
                          <w:i w:val="0"/>
                          <w:iCs w:val="0"/>
                          <w:color w:val="auto"/>
                          <w:sz w:val="24"/>
                          <w:szCs w:val="24"/>
                        </w:rPr>
                        <w:t xml:space="preserve"> </w:t>
                      </w:r>
                    </w:p>
                    <w:p w14:paraId="6C541991" w14:textId="77777777" w:rsidR="00E4548E" w:rsidRDefault="00E4548E" w:rsidP="00E4548E"/>
                    <w:p w14:paraId="7165B13B" w14:textId="77777777" w:rsidR="00173306" w:rsidRDefault="00173306"/>
                    <w:p w14:paraId="654D1174" w14:textId="5B84CECE" w:rsidR="00FC2FA8" w:rsidRPr="00FC2FA8" w:rsidRDefault="00FC2FA8" w:rsidP="00FC2FA8">
                      <w:pPr>
                        <w:pStyle w:val="Caption"/>
                        <w:spacing w:line="360" w:lineRule="auto"/>
                        <w:rPr>
                          <w:i w:val="0"/>
                          <w:iCs w:val="0"/>
                          <w:noProof/>
                          <w:color w:val="auto"/>
                          <w:sz w:val="24"/>
                          <w:szCs w:val="24"/>
                        </w:rPr>
                      </w:pPr>
                      <w:bookmarkStart w:id="238" w:name="_Toc144814949"/>
                      <w:bookmarkStart w:id="239" w:name="_Toc144815714"/>
                      <w:bookmarkStart w:id="240" w:name="_Toc146288070"/>
                      <w:bookmarkStart w:id="241" w:name="_Toc146359323"/>
                      <w:bookmarkStart w:id="242" w:name="_Toc151149745"/>
                      <w:bookmarkStart w:id="243" w:name="_Toc151629476"/>
                      <w:bookmarkStart w:id="244" w:name="_Toc151655794"/>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6</w:t>
                      </w:r>
                      <w:r w:rsidRPr="00FC2FA8">
                        <w:rPr>
                          <w:i w:val="0"/>
                          <w:iCs w:val="0"/>
                          <w:color w:val="auto"/>
                          <w:sz w:val="24"/>
                          <w:szCs w:val="24"/>
                        </w:rPr>
                        <w:fldChar w:fldCharType="end"/>
                      </w:r>
                      <w:r w:rsidRPr="00FC2FA8">
                        <w:rPr>
                          <w:i w:val="0"/>
                          <w:iCs w:val="0"/>
                          <w:color w:val="auto"/>
                          <w:sz w:val="24"/>
                          <w:szCs w:val="24"/>
                        </w:rPr>
                        <w:t>:  Display of the system</w:t>
                      </w:r>
                      <w:bookmarkEnd w:id="238"/>
                      <w:bookmarkEnd w:id="239"/>
                      <w:bookmarkEnd w:id="240"/>
                      <w:bookmarkEnd w:id="241"/>
                      <w:bookmarkEnd w:id="242"/>
                      <w:bookmarkEnd w:id="243"/>
                      <w:bookmarkEnd w:id="244"/>
                    </w:p>
                    <w:p w14:paraId="58A37411" w14:textId="77777777" w:rsidR="00173306" w:rsidRDefault="00173306"/>
                    <w:p w14:paraId="11A8A3B8" w14:textId="12353BF8" w:rsidR="00E4548E" w:rsidRPr="00516FA5" w:rsidRDefault="00FC2FA8" w:rsidP="00E4548E">
                      <w:pPr>
                        <w:pStyle w:val="Caption"/>
                        <w:rPr>
                          <w:i w:val="0"/>
                          <w:iCs w:val="0"/>
                          <w:color w:val="auto"/>
                          <w:sz w:val="24"/>
                          <w:szCs w:val="24"/>
                        </w:rPr>
                      </w:pPr>
                      <w:bookmarkStart w:id="245" w:name="_Toc144814950"/>
                      <w:bookmarkStart w:id="246" w:name="_Toc144815715"/>
                      <w:bookmarkStart w:id="247" w:name="_Toc146288071"/>
                      <w:bookmarkStart w:id="248" w:name="_Toc146359324"/>
                      <w:bookmarkStart w:id="249" w:name="_Toc151149746"/>
                      <w:bookmarkStart w:id="250" w:name="_Toc151629477"/>
                      <w:bookmarkStart w:id="251" w:name="_Toc151655795"/>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7</w:t>
                      </w:r>
                      <w:r w:rsidRPr="00FC2FA8">
                        <w:rPr>
                          <w:i w:val="0"/>
                          <w:iCs w:val="0"/>
                          <w:color w:val="auto"/>
                          <w:sz w:val="24"/>
                          <w:szCs w:val="24"/>
                        </w:rPr>
                        <w:fldChar w:fldCharType="end"/>
                      </w:r>
                      <w:r w:rsidRPr="00FC2FA8">
                        <w:rPr>
                          <w:i w:val="0"/>
                          <w:iCs w:val="0"/>
                          <w:color w:val="auto"/>
                          <w:sz w:val="24"/>
                          <w:szCs w:val="24"/>
                        </w:rPr>
                        <w:t>:  Display of the system</w:t>
                      </w:r>
                      <w:bookmarkEnd w:id="245"/>
                      <w:bookmarkEnd w:id="246"/>
                      <w:bookmarkEnd w:id="247"/>
                      <w:bookmarkEnd w:id="248"/>
                      <w:bookmarkEnd w:id="249"/>
                      <w:bookmarkEnd w:id="250"/>
                      <w:bookmarkEnd w:id="251"/>
                      <w:r w:rsidR="00E4548E" w:rsidRPr="00516FA5">
                        <w:rPr>
                          <w:i w:val="0"/>
                          <w:iCs w:val="0"/>
                          <w:color w:val="auto"/>
                          <w:sz w:val="24"/>
                          <w:szCs w:val="24"/>
                        </w:rPr>
                        <w:t xml:space="preserve"> </w:t>
                      </w:r>
                    </w:p>
                    <w:p w14:paraId="0D9D80C5" w14:textId="77777777" w:rsidR="00E4548E" w:rsidRDefault="00E4548E" w:rsidP="00E4548E"/>
                    <w:p w14:paraId="6E61BE82" w14:textId="77777777" w:rsidR="00173306" w:rsidRDefault="00173306"/>
                    <w:p w14:paraId="36D6833A" w14:textId="508659B3" w:rsidR="00E4548E" w:rsidRPr="00516FA5" w:rsidRDefault="00FC2FA8" w:rsidP="00E4548E">
                      <w:pPr>
                        <w:pStyle w:val="Caption"/>
                        <w:rPr>
                          <w:i w:val="0"/>
                          <w:iCs w:val="0"/>
                          <w:color w:val="auto"/>
                          <w:sz w:val="24"/>
                          <w:szCs w:val="24"/>
                        </w:rPr>
                      </w:pPr>
                      <w:bookmarkStart w:id="252" w:name="_Toc144814951"/>
                      <w:bookmarkStart w:id="253" w:name="_Toc144815716"/>
                      <w:bookmarkStart w:id="254" w:name="_Toc146288072"/>
                      <w:bookmarkStart w:id="255" w:name="_Toc146359325"/>
                      <w:bookmarkStart w:id="256" w:name="_Toc151149747"/>
                      <w:bookmarkStart w:id="257" w:name="_Toc151629478"/>
                      <w:bookmarkStart w:id="258" w:name="_Toc151655796"/>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8</w:t>
                      </w:r>
                      <w:r w:rsidRPr="00FC2FA8">
                        <w:rPr>
                          <w:i w:val="0"/>
                          <w:iCs w:val="0"/>
                          <w:color w:val="auto"/>
                          <w:sz w:val="24"/>
                          <w:szCs w:val="24"/>
                        </w:rPr>
                        <w:fldChar w:fldCharType="end"/>
                      </w:r>
                      <w:r w:rsidRPr="00FC2FA8">
                        <w:rPr>
                          <w:i w:val="0"/>
                          <w:iCs w:val="0"/>
                          <w:color w:val="auto"/>
                          <w:sz w:val="24"/>
                          <w:szCs w:val="24"/>
                        </w:rPr>
                        <w:t>:  Display of the system</w:t>
                      </w:r>
                      <w:bookmarkEnd w:id="252"/>
                      <w:bookmarkEnd w:id="253"/>
                      <w:bookmarkEnd w:id="254"/>
                      <w:bookmarkEnd w:id="255"/>
                      <w:bookmarkEnd w:id="256"/>
                      <w:bookmarkEnd w:id="257"/>
                      <w:bookmarkEnd w:id="258"/>
                      <w:r w:rsidR="00E4548E" w:rsidRPr="00516FA5">
                        <w:rPr>
                          <w:i w:val="0"/>
                          <w:iCs w:val="0"/>
                          <w:color w:val="auto"/>
                          <w:sz w:val="24"/>
                          <w:szCs w:val="24"/>
                        </w:rPr>
                        <w:t xml:space="preserve"> </w:t>
                      </w:r>
                    </w:p>
                    <w:p w14:paraId="5E75279A" w14:textId="77777777" w:rsidR="00E4548E" w:rsidRDefault="00E4548E" w:rsidP="00E4548E"/>
                    <w:p w14:paraId="4F7D2F7D" w14:textId="77777777" w:rsidR="00E23F4C" w:rsidRDefault="00E23F4C"/>
                    <w:p w14:paraId="7CE511E1" w14:textId="1093A182" w:rsidR="00E4548E" w:rsidRPr="00516FA5" w:rsidRDefault="002F0C47" w:rsidP="00E4548E">
                      <w:pPr>
                        <w:pStyle w:val="Caption"/>
                        <w:rPr>
                          <w:i w:val="0"/>
                          <w:iCs w:val="0"/>
                          <w:color w:val="auto"/>
                          <w:sz w:val="24"/>
                          <w:szCs w:val="24"/>
                        </w:rPr>
                      </w:pPr>
                      <w:r w:rsidRPr="002F0C47">
                        <w:rPr>
                          <w:i w:val="0"/>
                          <w:iCs w:val="0"/>
                          <w:color w:val="auto"/>
                          <w:sz w:val="24"/>
                          <w:szCs w:val="24"/>
                        </w:rPr>
                        <w:t>Figure 2.</w:t>
                      </w:r>
                      <w:r w:rsidR="00E144A4">
                        <w:rPr>
                          <w:i w:val="0"/>
                          <w:iCs w:val="0"/>
                          <w:color w:val="auto"/>
                          <w:sz w:val="24"/>
                          <w:szCs w:val="24"/>
                        </w:rPr>
                        <w:t xml:space="preserve"> </w:t>
                      </w:r>
                      <w:r w:rsidRPr="002F0C47">
                        <w:rPr>
                          <w:i w:val="0"/>
                          <w:iCs w:val="0"/>
                          <w:color w:val="auto"/>
                          <w:sz w:val="24"/>
                          <w:szCs w:val="24"/>
                        </w:rPr>
                        <w:t>5: Conceptual Framework</w:t>
                      </w:r>
                      <w:r w:rsidR="00E4548E" w:rsidRPr="00516FA5">
                        <w:rPr>
                          <w:i w:val="0"/>
                          <w:iCs w:val="0"/>
                          <w:color w:val="auto"/>
                          <w:sz w:val="24"/>
                          <w:szCs w:val="24"/>
                        </w:rPr>
                        <w:t xml:space="preserve"> </w:t>
                      </w:r>
                    </w:p>
                    <w:p w14:paraId="7AEBEC48" w14:textId="77777777" w:rsidR="00E4548E" w:rsidRDefault="00E4548E" w:rsidP="00E4548E"/>
                    <w:p w14:paraId="47D476A0" w14:textId="77777777" w:rsidR="00173306" w:rsidRDefault="00173306"/>
                    <w:p w14:paraId="3CD7A454" w14:textId="1BF298C8" w:rsidR="00E4548E" w:rsidRPr="00516FA5" w:rsidRDefault="00FC2FA8" w:rsidP="00E4548E">
                      <w:pPr>
                        <w:pStyle w:val="Caption"/>
                        <w:rPr>
                          <w:i w:val="0"/>
                          <w:iCs w:val="0"/>
                          <w:color w:val="auto"/>
                          <w:sz w:val="24"/>
                          <w:szCs w:val="24"/>
                        </w:rPr>
                      </w:pPr>
                      <w:bookmarkStart w:id="259" w:name="_Toc140055508"/>
                      <w:bookmarkStart w:id="260" w:name="_Toc140055532"/>
                      <w:bookmarkStart w:id="261" w:name="_Toc144814952"/>
                      <w:bookmarkStart w:id="262" w:name="_Toc144815717"/>
                      <w:bookmarkStart w:id="263" w:name="_Toc146288073"/>
                      <w:bookmarkStart w:id="264" w:name="_Toc146359326"/>
                      <w:bookmarkStart w:id="265" w:name="_Toc151149748"/>
                      <w:bookmarkStart w:id="266" w:name="_Toc151629479"/>
                      <w:bookmarkStart w:id="267" w:name="_Toc151655797"/>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19</w:t>
                      </w:r>
                      <w:r w:rsidRPr="00FC2FA8">
                        <w:rPr>
                          <w:i w:val="0"/>
                          <w:iCs w:val="0"/>
                          <w:color w:val="auto"/>
                          <w:sz w:val="24"/>
                          <w:szCs w:val="24"/>
                        </w:rPr>
                        <w:fldChar w:fldCharType="end"/>
                      </w:r>
                      <w:r w:rsidRPr="00FC2FA8">
                        <w:rPr>
                          <w:i w:val="0"/>
                          <w:iCs w:val="0"/>
                          <w:color w:val="auto"/>
                          <w:sz w:val="24"/>
                          <w:szCs w:val="24"/>
                        </w:rPr>
                        <w:t>:  Display of the system</w:t>
                      </w:r>
                      <w:bookmarkEnd w:id="259"/>
                      <w:bookmarkEnd w:id="260"/>
                      <w:bookmarkEnd w:id="261"/>
                      <w:bookmarkEnd w:id="262"/>
                      <w:bookmarkEnd w:id="263"/>
                      <w:bookmarkEnd w:id="264"/>
                      <w:bookmarkEnd w:id="265"/>
                      <w:bookmarkEnd w:id="266"/>
                      <w:bookmarkEnd w:id="267"/>
                      <w:r w:rsidR="00E4548E" w:rsidRPr="00516FA5">
                        <w:rPr>
                          <w:i w:val="0"/>
                          <w:iCs w:val="0"/>
                          <w:color w:val="auto"/>
                          <w:sz w:val="24"/>
                          <w:szCs w:val="24"/>
                        </w:rPr>
                        <w:t xml:space="preserve"> </w:t>
                      </w:r>
                    </w:p>
                    <w:p w14:paraId="37C7F9F1" w14:textId="77777777" w:rsidR="00E4548E" w:rsidRDefault="00E4548E" w:rsidP="00E4548E"/>
                    <w:p w14:paraId="0DCC5AB6" w14:textId="77777777" w:rsidR="00173306" w:rsidRDefault="00173306"/>
                    <w:p w14:paraId="73C0A885" w14:textId="31FDCB86" w:rsidR="00FC2FA8" w:rsidRPr="00FC2FA8" w:rsidRDefault="00FC2FA8" w:rsidP="00FC2FA8">
                      <w:pPr>
                        <w:pStyle w:val="Caption"/>
                        <w:spacing w:line="360" w:lineRule="auto"/>
                        <w:rPr>
                          <w:i w:val="0"/>
                          <w:iCs w:val="0"/>
                          <w:noProof/>
                          <w:color w:val="auto"/>
                          <w:sz w:val="24"/>
                          <w:szCs w:val="24"/>
                        </w:rPr>
                      </w:pPr>
                      <w:bookmarkStart w:id="268" w:name="_Toc140055509"/>
                      <w:bookmarkStart w:id="269" w:name="_Toc140055533"/>
                      <w:bookmarkStart w:id="270" w:name="_Toc144814953"/>
                      <w:bookmarkStart w:id="271" w:name="_Toc144815718"/>
                      <w:bookmarkStart w:id="272" w:name="_Toc146288074"/>
                      <w:bookmarkStart w:id="273" w:name="_Toc146359327"/>
                      <w:bookmarkStart w:id="274" w:name="_Toc151149749"/>
                      <w:bookmarkStart w:id="275" w:name="_Toc151629480"/>
                      <w:bookmarkStart w:id="276" w:name="_Toc151655798"/>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0</w:t>
                      </w:r>
                      <w:r w:rsidRPr="00FC2FA8">
                        <w:rPr>
                          <w:i w:val="0"/>
                          <w:iCs w:val="0"/>
                          <w:color w:val="auto"/>
                          <w:sz w:val="24"/>
                          <w:szCs w:val="24"/>
                        </w:rPr>
                        <w:fldChar w:fldCharType="end"/>
                      </w:r>
                      <w:r w:rsidRPr="00FC2FA8">
                        <w:rPr>
                          <w:i w:val="0"/>
                          <w:iCs w:val="0"/>
                          <w:color w:val="auto"/>
                          <w:sz w:val="24"/>
                          <w:szCs w:val="24"/>
                        </w:rPr>
                        <w:t>:  Display of the system</w:t>
                      </w:r>
                      <w:bookmarkEnd w:id="268"/>
                      <w:bookmarkEnd w:id="269"/>
                      <w:bookmarkEnd w:id="270"/>
                      <w:bookmarkEnd w:id="271"/>
                      <w:bookmarkEnd w:id="272"/>
                      <w:bookmarkEnd w:id="273"/>
                      <w:bookmarkEnd w:id="274"/>
                      <w:bookmarkEnd w:id="275"/>
                      <w:bookmarkEnd w:id="276"/>
                    </w:p>
                    <w:p w14:paraId="410DDD31" w14:textId="77777777" w:rsidR="00173306" w:rsidRDefault="00173306"/>
                    <w:p w14:paraId="05C41A94" w14:textId="0A32F87F" w:rsidR="00E4548E" w:rsidRPr="00516FA5" w:rsidRDefault="00FC2FA8" w:rsidP="00E4548E">
                      <w:pPr>
                        <w:pStyle w:val="Caption"/>
                        <w:rPr>
                          <w:i w:val="0"/>
                          <w:iCs w:val="0"/>
                          <w:color w:val="auto"/>
                          <w:sz w:val="24"/>
                          <w:szCs w:val="24"/>
                        </w:rPr>
                      </w:pPr>
                      <w:bookmarkStart w:id="277" w:name="_Toc140055510"/>
                      <w:bookmarkStart w:id="278" w:name="_Toc140055534"/>
                      <w:bookmarkStart w:id="279" w:name="_Toc144814954"/>
                      <w:bookmarkStart w:id="280" w:name="_Toc144815719"/>
                      <w:bookmarkStart w:id="281" w:name="_Toc146288075"/>
                      <w:bookmarkStart w:id="282" w:name="_Toc146359328"/>
                      <w:bookmarkStart w:id="283" w:name="_Toc151149750"/>
                      <w:bookmarkStart w:id="284" w:name="_Toc151629481"/>
                      <w:bookmarkStart w:id="285" w:name="_Toc151655799"/>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1</w:t>
                      </w:r>
                      <w:r w:rsidRPr="00FC2FA8">
                        <w:rPr>
                          <w:i w:val="0"/>
                          <w:iCs w:val="0"/>
                          <w:color w:val="auto"/>
                          <w:sz w:val="24"/>
                          <w:szCs w:val="24"/>
                        </w:rPr>
                        <w:fldChar w:fldCharType="end"/>
                      </w:r>
                      <w:r w:rsidRPr="00FC2FA8">
                        <w:rPr>
                          <w:i w:val="0"/>
                          <w:iCs w:val="0"/>
                          <w:color w:val="auto"/>
                          <w:sz w:val="24"/>
                          <w:szCs w:val="24"/>
                        </w:rPr>
                        <w:t>:  Display of the system</w:t>
                      </w:r>
                      <w:bookmarkEnd w:id="277"/>
                      <w:bookmarkEnd w:id="278"/>
                      <w:bookmarkEnd w:id="279"/>
                      <w:bookmarkEnd w:id="280"/>
                      <w:bookmarkEnd w:id="281"/>
                      <w:bookmarkEnd w:id="282"/>
                      <w:bookmarkEnd w:id="283"/>
                      <w:bookmarkEnd w:id="284"/>
                      <w:bookmarkEnd w:id="285"/>
                      <w:r w:rsidR="00E4548E" w:rsidRPr="00516FA5">
                        <w:rPr>
                          <w:i w:val="0"/>
                          <w:iCs w:val="0"/>
                          <w:color w:val="auto"/>
                          <w:sz w:val="24"/>
                          <w:szCs w:val="24"/>
                        </w:rPr>
                        <w:t xml:space="preserve"> </w:t>
                      </w:r>
                    </w:p>
                    <w:p w14:paraId="4F3C5710" w14:textId="77777777" w:rsidR="00E4548E" w:rsidRDefault="00E4548E" w:rsidP="00E4548E"/>
                    <w:p w14:paraId="58E4DC99" w14:textId="77777777" w:rsidR="00173306" w:rsidRDefault="00173306"/>
                    <w:p w14:paraId="15E4D577" w14:textId="22A957BC" w:rsidR="00E4548E" w:rsidRPr="00516FA5" w:rsidRDefault="00FC2FA8" w:rsidP="00E4548E">
                      <w:pPr>
                        <w:pStyle w:val="Caption"/>
                        <w:rPr>
                          <w:i w:val="0"/>
                          <w:iCs w:val="0"/>
                          <w:color w:val="auto"/>
                          <w:sz w:val="24"/>
                          <w:szCs w:val="24"/>
                        </w:rPr>
                      </w:pPr>
                      <w:bookmarkStart w:id="286" w:name="_Toc140055511"/>
                      <w:bookmarkStart w:id="287" w:name="_Toc140055535"/>
                      <w:bookmarkStart w:id="288" w:name="_Toc144814955"/>
                      <w:bookmarkStart w:id="289" w:name="_Toc144815720"/>
                      <w:bookmarkStart w:id="290" w:name="_Toc146288076"/>
                      <w:bookmarkStart w:id="291" w:name="_Toc146359329"/>
                      <w:bookmarkStart w:id="292" w:name="_Toc151149751"/>
                      <w:bookmarkStart w:id="293" w:name="_Toc151629482"/>
                      <w:bookmarkStart w:id="294" w:name="_Toc151655800"/>
                      <w:r w:rsidRPr="00FC2FA8">
                        <w:rPr>
                          <w:i w:val="0"/>
                          <w:iCs w:val="0"/>
                          <w:color w:val="auto"/>
                          <w:sz w:val="24"/>
                          <w:szCs w:val="24"/>
                        </w:rPr>
                        <w:t>Figure 2.</w:t>
                      </w:r>
                      <w:r w:rsidRPr="00FC2FA8">
                        <w:rPr>
                          <w:i w:val="0"/>
                          <w:iCs w:val="0"/>
                          <w:color w:val="auto"/>
                          <w:sz w:val="24"/>
                          <w:szCs w:val="24"/>
                        </w:rPr>
                        <w:fldChar w:fldCharType="begin"/>
                      </w:r>
                      <w:r w:rsidRPr="00FC2FA8">
                        <w:rPr>
                          <w:i w:val="0"/>
                          <w:iCs w:val="0"/>
                          <w:color w:val="auto"/>
                          <w:sz w:val="24"/>
                          <w:szCs w:val="24"/>
                        </w:rPr>
                        <w:instrText xml:space="preserve"> SEQ Figure_2. \* ARABIC </w:instrText>
                      </w:r>
                      <w:r w:rsidRPr="00FC2FA8">
                        <w:rPr>
                          <w:i w:val="0"/>
                          <w:iCs w:val="0"/>
                          <w:color w:val="auto"/>
                          <w:sz w:val="24"/>
                          <w:szCs w:val="24"/>
                        </w:rPr>
                        <w:fldChar w:fldCharType="separate"/>
                      </w:r>
                      <w:r w:rsidR="000F2887">
                        <w:rPr>
                          <w:i w:val="0"/>
                          <w:iCs w:val="0"/>
                          <w:noProof/>
                          <w:color w:val="auto"/>
                          <w:sz w:val="24"/>
                          <w:szCs w:val="24"/>
                        </w:rPr>
                        <w:t>22</w:t>
                      </w:r>
                      <w:r w:rsidRPr="00FC2FA8">
                        <w:rPr>
                          <w:i w:val="0"/>
                          <w:iCs w:val="0"/>
                          <w:color w:val="auto"/>
                          <w:sz w:val="24"/>
                          <w:szCs w:val="24"/>
                        </w:rPr>
                        <w:fldChar w:fldCharType="end"/>
                      </w:r>
                      <w:r w:rsidRPr="00FC2FA8">
                        <w:rPr>
                          <w:i w:val="0"/>
                          <w:iCs w:val="0"/>
                          <w:color w:val="auto"/>
                          <w:sz w:val="24"/>
                          <w:szCs w:val="24"/>
                        </w:rPr>
                        <w:t>:  Display of the system</w:t>
                      </w:r>
                      <w:bookmarkEnd w:id="286"/>
                      <w:bookmarkEnd w:id="287"/>
                      <w:bookmarkEnd w:id="288"/>
                      <w:bookmarkEnd w:id="289"/>
                      <w:bookmarkEnd w:id="290"/>
                      <w:bookmarkEnd w:id="291"/>
                      <w:bookmarkEnd w:id="292"/>
                      <w:bookmarkEnd w:id="293"/>
                      <w:bookmarkEnd w:id="294"/>
                      <w:r w:rsidR="00E4548E" w:rsidRPr="00516FA5">
                        <w:rPr>
                          <w:i w:val="0"/>
                          <w:iCs w:val="0"/>
                          <w:color w:val="auto"/>
                          <w:sz w:val="24"/>
                          <w:szCs w:val="24"/>
                        </w:rPr>
                        <w:t xml:space="preserve"> </w:t>
                      </w:r>
                    </w:p>
                    <w:p w14:paraId="06DDF001" w14:textId="77777777" w:rsidR="00E4548E" w:rsidRDefault="00E4548E" w:rsidP="00E4548E"/>
                  </w:txbxContent>
                </v:textbox>
                <w10:wrap anchorx="margin"/>
              </v:shape>
            </w:pict>
          </mc:Fallback>
        </mc:AlternateContent>
      </w:r>
    </w:p>
    <w:p w14:paraId="5FDBF04E" w14:textId="77777777" w:rsidR="008B55A1" w:rsidRPr="005817B5" w:rsidRDefault="008B55A1" w:rsidP="009D395F"/>
    <w:p w14:paraId="45782379" w14:textId="5AF84FDD" w:rsidR="008B55A1" w:rsidRPr="005817B5" w:rsidRDefault="00F07021" w:rsidP="009D395F">
      <w:pPr>
        <w:pStyle w:val="Heading2"/>
        <w:jc w:val="both"/>
      </w:pPr>
      <w:bookmarkStart w:id="295" w:name="_Toc151673280"/>
      <w:r w:rsidRPr="005817B5">
        <w:lastRenderedPageBreak/>
        <w:t>2.4 Gaps in e</w:t>
      </w:r>
      <w:r w:rsidR="006A2437" w:rsidRPr="005817B5">
        <w:t>xisting systems</w:t>
      </w:r>
      <w:bookmarkEnd w:id="295"/>
    </w:p>
    <w:p w14:paraId="110F45DA" w14:textId="77777777" w:rsidR="00BE76DE" w:rsidRPr="005817B5" w:rsidRDefault="00BE76DE" w:rsidP="009D395F"/>
    <w:p w14:paraId="532049BC" w14:textId="1B7EBDB1" w:rsidR="00F46467" w:rsidRPr="005817B5" w:rsidRDefault="00B67E26" w:rsidP="009D395F">
      <w:r w:rsidRPr="005817B5">
        <w:t xml:space="preserve">Majority of the </w:t>
      </w:r>
      <w:r w:rsidR="00C97F4F" w:rsidRPr="005817B5">
        <w:t xml:space="preserve">existing </w:t>
      </w:r>
      <w:r w:rsidRPr="005817B5">
        <w:t xml:space="preserve">systems relating to player performance prediction </w:t>
      </w:r>
      <w:r w:rsidR="008952FD" w:rsidRPr="005817B5">
        <w:t xml:space="preserve">have an issue with the features used to predict. Some of these features </w:t>
      </w:r>
      <w:r w:rsidR="00266424" w:rsidRPr="005817B5">
        <w:t>missing and need to be there for the prediction</w:t>
      </w:r>
      <w:r w:rsidR="005B5433" w:rsidRPr="005817B5">
        <w:t xml:space="preserve"> and some features that were used are not accurate in predicting since they do not affect the outcome of the </w:t>
      </w:r>
      <w:r w:rsidR="003E0E43" w:rsidRPr="005817B5">
        <w:t>prediction</w:t>
      </w:r>
      <w:r w:rsidR="005B5433" w:rsidRPr="005817B5">
        <w:t xml:space="preserve"> of</w:t>
      </w:r>
      <w:r w:rsidR="003E0E43" w:rsidRPr="005817B5">
        <w:t xml:space="preserve"> performance in the upcoming matches</w:t>
      </w:r>
      <w:r w:rsidR="00266424" w:rsidRPr="005817B5">
        <w:t xml:space="preserve">. </w:t>
      </w:r>
      <w:r w:rsidR="00207A8D" w:rsidRPr="005817B5">
        <w:t xml:space="preserve">A few examples of such features are physical body factors such as height which are not directly </w:t>
      </w:r>
      <w:r w:rsidR="00F46467" w:rsidRPr="005817B5">
        <w:t>proportional</w:t>
      </w:r>
      <w:r w:rsidR="00207A8D" w:rsidRPr="005817B5">
        <w:t xml:space="preserve"> in usage for the prediction of the performance since cricket is a sport that is played by all </w:t>
      </w:r>
      <w:r w:rsidR="00F927BF" w:rsidRPr="005817B5">
        <w:t>types of people that is short people, tall people and the factor of height does not affect the performance</w:t>
      </w:r>
      <w:r w:rsidR="00370986" w:rsidRPr="005817B5">
        <w:fldChar w:fldCharType="begin"/>
      </w:r>
      <w:r w:rsidR="00370986" w:rsidRPr="005817B5">
        <w:instrText xml:space="preserve"> ADDIN ZOTERO_ITEM CSL_CITATION {"citationID":"ITcxsP0u","properties":{"formattedCitation":"(Hasanika et al., 2021)","plainCitation":"(Hasanika et al., 2021)","noteIndex":0},"citationItems":[{"id":96,"uris":["http://zotero.org/users/local/gnHNOUUS/items/TQKTYBZ9"],"itemData":{"id":96,"type":"paper-conference","abstract":"Cricket is a two-team outdoor game that originated in England around the 19th century. This is played in 3 forms as twenty20, ODI, and Test matches. Due to the availability of data, researchers have been able to do statistical analysis of data for pattern recognition, to find factors affecting the game, and for outcome prediction. But due to the high uncertainty of the game, it has become very difficult to come up with a stable and accurate model. The outcome model also depends on the number of overs, match type, time period, and player combination among many other factors. This research focuses only on the ODI matches that were played between ICC full members; Australia, West Indies, Sri Lanka, Bangladesh, New Zealand, Ireland, India, Zimbabwe, Afghanistan, England, South Africa, and Pakistan. This outcome prediction is based on players’ performances in a team and some features specific to the team and the match. The individual performance of batsmen, bowlers, and fielders are analyzed separately considering all-time ODI data. The combined performance of batsmen and bowlers was analyzed, and compared with individual performances using statistical methods. Association rule mining was used to find frequent winning player combinations. Match data from 2015 to 2020 were considered for the combined performance analysis and outcome prediction. For all these predictions we used data mining and machine learning techniques.","container-title":"2021 IEEE 16th International Conference on Industrial and Information Systems (ICIIS)","DOI":"10.1109/ICIIS53135.2021.9660702","event-title":"2021 IEEE 16th International Conference on Industrial and Information Systems (ICIIS)","note":"ISSN: 2164-7011","page":"92-97","source":"IEEE Xplore","title":"Data Mining System for Predicting a Winning Cricket Team","URL":"https://ieeexplore.ieee.org/abstract/document/9660702","author":[{"family":"Hasanika","given":"Dinithi"},{"family":"Dilhara","given":"Roshani"},{"family":"Liyanage","given":"Dulanjali"},{"family":"Bandaranayake","given":"Asitha"},{"family":"Deegalla","given":"Sampath"}],"accessed":{"date-parts":[["2023",11,14]]},"issued":{"date-parts":[["2021",12]]}}}],"schema":"https://github.com/citation-style-language/schema/raw/master/csl-citation.json"} </w:instrText>
      </w:r>
      <w:r w:rsidR="00370986" w:rsidRPr="005817B5">
        <w:fldChar w:fldCharType="separate"/>
      </w:r>
      <w:r w:rsidR="00370986" w:rsidRPr="005817B5">
        <w:t>(Hasanika et al., 2021)</w:t>
      </w:r>
      <w:r w:rsidR="00370986" w:rsidRPr="005817B5">
        <w:fldChar w:fldCharType="end"/>
      </w:r>
      <w:r w:rsidR="00FB7977" w:rsidRPr="005817B5">
        <w:t>.</w:t>
      </w:r>
      <w:r w:rsidR="00347582" w:rsidRPr="005817B5">
        <w:t xml:space="preserve"> </w:t>
      </w:r>
      <w:r w:rsidR="00F46467" w:rsidRPr="005817B5">
        <w:t>In fact,</w:t>
      </w:r>
      <w:r w:rsidR="007D5CCF" w:rsidRPr="005817B5">
        <w:t xml:space="preserve"> one of the best players the game as ever seen</w:t>
      </w:r>
      <w:r w:rsidR="00C22CBF" w:rsidRPr="005817B5">
        <w:t xml:space="preserve"> named Sachin Tendulkar was called the Little Master </w:t>
      </w:r>
      <w:r w:rsidR="00F46467" w:rsidRPr="005817B5">
        <w:t>because</w:t>
      </w:r>
      <w:r w:rsidR="00C22CBF" w:rsidRPr="005817B5">
        <w:t xml:space="preserve"> of his short heig</w:t>
      </w:r>
      <w:r w:rsidR="00357F78" w:rsidRPr="005817B5">
        <w:t>ht and another player who is very tall is also doing well in his cricketing career that is Macro Jansen</w:t>
      </w:r>
      <w:r w:rsidR="00E54DAC" w:rsidRPr="005817B5">
        <w:t>.</w:t>
      </w:r>
    </w:p>
    <w:p w14:paraId="27345438" w14:textId="77777777" w:rsidR="00F46467" w:rsidRPr="005817B5" w:rsidRDefault="00F46467" w:rsidP="009D395F"/>
    <w:p w14:paraId="71F20A61" w14:textId="037EA280" w:rsidR="002F3252" w:rsidRPr="005817B5" w:rsidRDefault="00CD476C" w:rsidP="009D395F">
      <w:r w:rsidRPr="005817B5">
        <w:t>Therefore,</w:t>
      </w:r>
      <w:r w:rsidR="00FB6650" w:rsidRPr="005817B5">
        <w:t xml:space="preserve"> in order to have the system working well there is need to have all the appropriate features </w:t>
      </w:r>
      <w:r w:rsidR="008A6B6A" w:rsidRPr="005817B5">
        <w:t xml:space="preserve">being used for the prediction </w:t>
      </w:r>
      <w:r w:rsidR="00FB6650" w:rsidRPr="005817B5">
        <w:t xml:space="preserve">and be tested and trained with data </w:t>
      </w:r>
      <w:r w:rsidR="00E86922" w:rsidRPr="005817B5">
        <w:t xml:space="preserve">and use the most appropriate algorithm to give the most </w:t>
      </w:r>
      <w:r w:rsidR="00F2378E" w:rsidRPr="005817B5">
        <w:t>accurate</w:t>
      </w:r>
      <w:r w:rsidR="00E86922" w:rsidRPr="005817B5">
        <w:t xml:space="preserve"> </w:t>
      </w:r>
      <w:r w:rsidR="00F2378E" w:rsidRPr="005817B5">
        <w:t>prediction</w:t>
      </w:r>
      <w:r w:rsidR="008C7984" w:rsidRPr="005817B5">
        <w:t xml:space="preserve"> </w:t>
      </w:r>
      <w:r w:rsidR="008C7984" w:rsidRPr="005817B5">
        <w:fldChar w:fldCharType="begin"/>
      </w:r>
      <w:r w:rsidR="008C7984" w:rsidRPr="005817B5">
        <w:instrText xml:space="preserve"> ADDIN ZOTERO_ITEM CSL_CITATION {"citationID":"wc9atjU2","properties":{"formattedCitation":"(Bunker &amp; Thabtah, 2019)","plainCitation":"(Bunker &amp; Thabtah, 2019)","noteIndex":0},"citationItems":[{"id":102,"uris":["http://zotero.org/users/local/gnHNOUUS/items/89L8WSJ6"],"itemData":{"id":102,"type":"article-journal","abstract":"Machine learning (ML) is one of the intelligent methodologies that have shown promising results in the domains of classification and prediction. One of the expanding areas necessitating good predictive accuracy is sport prediction, due to the large monetary amounts involved in betting. In addition, club managers and owners are striving for classification models so that they can understand and formulate strategies needed to win matches. These models are based on numerous factors involved in the games, such as the results of historical matches, player performance indicators, and opposition information. This paper provides a critical analysis of the literature in ML, focusing on the application of Artificial Neural Network (ANN) to sport results prediction. In doing so, we identify the learning methodologies utilised, data sources, appropriate means of model evaluation, and specific challenges of predicting sport results. This then leads us to propose a novel sport prediction framework through which ML can be used asa learning strategy. Our research will hopefully be informative and of use to those performing future research in this application area.","container-title":"Applied Computing and Informatics","DOI":"10.1016/j.aci.2017.09.005","ISSN":"2210-8327","issue":"1","journalAbbreviation":"Applied Computing and Informatics","page":"27-33","source":"ScienceDirect","title":"A machine learning framework for sport result prediction","volume":"15","author":[{"family":"Bunker","given":"Rory P."},{"family":"Thabtah","given":"Fadi"}],"issued":{"date-parts":[["2019",1,1]]}}}],"schema":"https://github.com/citation-style-language/schema/raw/master/csl-citation.json"} </w:instrText>
      </w:r>
      <w:r w:rsidR="008C7984" w:rsidRPr="005817B5">
        <w:fldChar w:fldCharType="separate"/>
      </w:r>
      <w:r w:rsidR="008C7984" w:rsidRPr="005817B5">
        <w:t>(Bunker &amp; Thabtah, 2019)</w:t>
      </w:r>
      <w:r w:rsidR="008C7984" w:rsidRPr="005817B5">
        <w:fldChar w:fldCharType="end"/>
      </w:r>
      <w:r w:rsidR="00FB6650" w:rsidRPr="005817B5">
        <w:t>.</w:t>
      </w:r>
    </w:p>
    <w:p w14:paraId="3FB6F6B6" w14:textId="77777777" w:rsidR="00FB6650" w:rsidRPr="005817B5" w:rsidRDefault="00FB6650" w:rsidP="009D395F"/>
    <w:p w14:paraId="2C0F920F" w14:textId="77777777" w:rsidR="00623F01" w:rsidRPr="005817B5" w:rsidRDefault="00623F01" w:rsidP="009D395F"/>
    <w:p w14:paraId="2E626CB1" w14:textId="77777777" w:rsidR="00623F01" w:rsidRPr="005817B5" w:rsidRDefault="00623F01" w:rsidP="009D395F"/>
    <w:p w14:paraId="193D1272" w14:textId="77777777" w:rsidR="00623F01" w:rsidRPr="005817B5" w:rsidRDefault="00623F01" w:rsidP="009D395F"/>
    <w:p w14:paraId="5C33422E" w14:textId="77777777" w:rsidR="00623F01" w:rsidRPr="005817B5" w:rsidRDefault="00623F01" w:rsidP="009D395F"/>
    <w:p w14:paraId="4741B7F5" w14:textId="77777777" w:rsidR="00623F01" w:rsidRPr="005817B5" w:rsidRDefault="00623F01" w:rsidP="009D395F"/>
    <w:p w14:paraId="23030710" w14:textId="77777777" w:rsidR="00623F01" w:rsidRPr="005817B5" w:rsidRDefault="00623F01" w:rsidP="009D395F"/>
    <w:p w14:paraId="652C34E5" w14:textId="77777777" w:rsidR="00623F01" w:rsidRPr="005817B5" w:rsidRDefault="00623F01" w:rsidP="009D395F"/>
    <w:p w14:paraId="4DF732E3" w14:textId="77777777" w:rsidR="00623F01" w:rsidRPr="005817B5" w:rsidRDefault="00623F01" w:rsidP="009D395F"/>
    <w:p w14:paraId="21057C0F" w14:textId="77777777" w:rsidR="00623F01" w:rsidRPr="005817B5" w:rsidRDefault="00623F01" w:rsidP="009D395F"/>
    <w:p w14:paraId="581202B5" w14:textId="77777777" w:rsidR="00623F01" w:rsidRPr="005817B5" w:rsidRDefault="00623F01" w:rsidP="009D395F"/>
    <w:p w14:paraId="38E37315" w14:textId="77777777" w:rsidR="00623F01" w:rsidRPr="005817B5" w:rsidRDefault="00623F01" w:rsidP="009D395F"/>
    <w:p w14:paraId="16E117DB" w14:textId="77777777" w:rsidR="00623F01" w:rsidRPr="005817B5" w:rsidRDefault="00623F01" w:rsidP="009D395F"/>
    <w:p w14:paraId="704340EF" w14:textId="77777777" w:rsidR="00623F01" w:rsidRPr="005817B5" w:rsidRDefault="00623F01" w:rsidP="009D395F"/>
    <w:p w14:paraId="3E34EA84" w14:textId="77777777" w:rsidR="00623F01" w:rsidRPr="005817B5" w:rsidRDefault="00623F01" w:rsidP="009D395F"/>
    <w:p w14:paraId="32DE3DB4" w14:textId="77777777" w:rsidR="00F46467" w:rsidRPr="005817B5" w:rsidRDefault="00F46467" w:rsidP="009D395F"/>
    <w:p w14:paraId="697A28B0" w14:textId="77777777" w:rsidR="00F46467" w:rsidRPr="005817B5" w:rsidRDefault="00F46467" w:rsidP="009D395F"/>
    <w:p w14:paraId="619E02AD" w14:textId="77777777" w:rsidR="00623F01" w:rsidRPr="005817B5" w:rsidRDefault="00623F01" w:rsidP="009D395F"/>
    <w:p w14:paraId="4D24F39E" w14:textId="2942494C" w:rsidR="003F101E" w:rsidRPr="005817B5" w:rsidRDefault="003F101E" w:rsidP="009D395F">
      <w:pPr>
        <w:pStyle w:val="Heading2"/>
        <w:jc w:val="both"/>
      </w:pPr>
      <w:bookmarkStart w:id="296" w:name="_Toc151673281"/>
      <w:r w:rsidRPr="005817B5">
        <w:lastRenderedPageBreak/>
        <w:t>2.5 Conceptual Framework</w:t>
      </w:r>
      <w:bookmarkEnd w:id="296"/>
    </w:p>
    <w:p w14:paraId="5AE2986A" w14:textId="77777777" w:rsidR="00C96247" w:rsidRPr="005817B5" w:rsidRDefault="00C96247" w:rsidP="009D395F"/>
    <w:p w14:paraId="5E8B720E" w14:textId="105A83C6" w:rsidR="00C6357B" w:rsidRPr="005817B5" w:rsidRDefault="00086234" w:rsidP="009D395F">
      <w:r w:rsidRPr="005817B5">
        <w:t xml:space="preserve">The proposed system </w:t>
      </w:r>
      <w:r w:rsidR="005F75DA" w:rsidRPr="005817B5">
        <w:t xml:space="preserve">has </w:t>
      </w:r>
      <w:r w:rsidR="002C0654">
        <w:t>2</w:t>
      </w:r>
      <w:r w:rsidR="00C6357B" w:rsidRPr="005817B5">
        <w:t xml:space="preserve"> users that is the admin</w:t>
      </w:r>
      <w:r w:rsidR="002C0654">
        <w:t xml:space="preserve"> and</w:t>
      </w:r>
      <w:r w:rsidR="00C6357B" w:rsidRPr="005817B5">
        <w:t xml:space="preserve"> the </w:t>
      </w:r>
      <w:r w:rsidR="00FF2FAE">
        <w:t>club</w:t>
      </w:r>
      <w:r w:rsidR="00C6357B" w:rsidRPr="005817B5">
        <w:t xml:space="preserve">. The </w:t>
      </w:r>
      <w:r w:rsidR="005F75DA" w:rsidRPr="005817B5">
        <w:t xml:space="preserve">main role of the admin is to register clubs, start or end a season and view leaderboards to generate a leaderboards file </w:t>
      </w:r>
      <w:r w:rsidR="00605E70" w:rsidRPr="005817B5">
        <w:t xml:space="preserve">that will be sent to the AI model to </w:t>
      </w:r>
      <w:r w:rsidR="00206A3B" w:rsidRPr="005817B5">
        <w:t xml:space="preserve">train the players and their previous performance and so that </w:t>
      </w:r>
      <w:r w:rsidR="0018286C" w:rsidRPr="005817B5">
        <w:t xml:space="preserve">a suggested starting eleven can be predicted and used for the upcoming matches. </w:t>
      </w:r>
      <w:r w:rsidR="009D516D" w:rsidRPr="005817B5">
        <w:t xml:space="preserve">The main role of the club is to register the players </w:t>
      </w:r>
      <w:r w:rsidR="00252F9B" w:rsidRPr="005817B5">
        <w:t xml:space="preserve">laying for their club and doing the scoring for the matches being played by their club in order to provide the performance data of players to the admin or Cricket Kenya Board for them to use this data to predict the starting eleven. </w:t>
      </w:r>
    </w:p>
    <w:p w14:paraId="5EA50D23" w14:textId="35A3BD2D" w:rsidR="004014BB" w:rsidRDefault="000F2887" w:rsidP="004014BB">
      <w:pPr>
        <w:keepNext/>
      </w:pPr>
      <w:r>
        <w:rPr>
          <w:noProof/>
        </w:rPr>
        <w:drawing>
          <wp:inline distT="0" distB="0" distL="0" distR="0" wp14:anchorId="659D2C48" wp14:editId="486A976C">
            <wp:extent cx="5791200" cy="5888476"/>
            <wp:effectExtent l="0" t="0" r="0" b="0"/>
            <wp:docPr id="1797278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78618" name=""/>
                    <pic:cNvPicPr/>
                  </pic:nvPicPr>
                  <pic:blipFill>
                    <a:blip r:embed="rId35"/>
                    <a:stretch>
                      <a:fillRect/>
                    </a:stretch>
                  </pic:blipFill>
                  <pic:spPr>
                    <a:xfrm>
                      <a:off x="0" y="0"/>
                      <a:ext cx="5795408" cy="5892755"/>
                    </a:xfrm>
                    <a:prstGeom prst="rect">
                      <a:avLst/>
                    </a:prstGeom>
                  </pic:spPr>
                </pic:pic>
              </a:graphicData>
            </a:graphic>
          </wp:inline>
        </w:drawing>
      </w:r>
    </w:p>
    <w:p w14:paraId="3C569826" w14:textId="33F7C655" w:rsidR="00340928" w:rsidRPr="004014BB" w:rsidRDefault="004014BB" w:rsidP="004014BB">
      <w:pPr>
        <w:pStyle w:val="Caption"/>
        <w:spacing w:line="360" w:lineRule="auto"/>
        <w:jc w:val="center"/>
        <w:rPr>
          <w:i w:val="0"/>
          <w:iCs w:val="0"/>
          <w:color w:val="auto"/>
          <w:sz w:val="24"/>
          <w:szCs w:val="24"/>
        </w:rPr>
      </w:pPr>
      <w:bookmarkStart w:id="297" w:name="_Toc151655801"/>
      <w:r w:rsidRPr="004014BB">
        <w:rPr>
          <w:i w:val="0"/>
          <w:iCs w:val="0"/>
          <w:color w:val="auto"/>
          <w:sz w:val="24"/>
          <w:szCs w:val="24"/>
        </w:rPr>
        <w:t>Figure 2.</w:t>
      </w:r>
      <w:r w:rsidR="00C1631D">
        <w:rPr>
          <w:i w:val="0"/>
          <w:iCs w:val="0"/>
          <w:color w:val="auto"/>
          <w:sz w:val="24"/>
          <w:szCs w:val="24"/>
        </w:rPr>
        <w:t>5</w:t>
      </w:r>
      <w:r w:rsidRPr="004014BB">
        <w:rPr>
          <w:i w:val="0"/>
          <w:iCs w:val="0"/>
          <w:color w:val="auto"/>
          <w:sz w:val="24"/>
          <w:szCs w:val="24"/>
        </w:rPr>
        <w:t>: Conceptual Framework</w:t>
      </w:r>
      <w:bookmarkEnd w:id="297"/>
    </w:p>
    <w:p w14:paraId="73AD9951" w14:textId="2926C413" w:rsidR="00045C02" w:rsidRPr="005817B5" w:rsidRDefault="00045C02" w:rsidP="009D395F">
      <w:pPr>
        <w:pStyle w:val="Heading1"/>
        <w:rPr>
          <w:sz w:val="24"/>
          <w:szCs w:val="24"/>
        </w:rPr>
      </w:pPr>
      <w:bookmarkStart w:id="298" w:name="_Toc151673282"/>
      <w:r w:rsidRPr="005817B5">
        <w:rPr>
          <w:sz w:val="24"/>
          <w:szCs w:val="24"/>
        </w:rPr>
        <w:lastRenderedPageBreak/>
        <w:t xml:space="preserve">Chapter 3: </w:t>
      </w:r>
      <w:r w:rsidR="000E3CE0" w:rsidRPr="005817B5">
        <w:rPr>
          <w:sz w:val="24"/>
          <w:szCs w:val="24"/>
        </w:rPr>
        <w:t>Methodology</w:t>
      </w:r>
      <w:bookmarkEnd w:id="298"/>
    </w:p>
    <w:p w14:paraId="2C38B1D6" w14:textId="4F07D0F0" w:rsidR="000E3CE0" w:rsidRPr="005817B5" w:rsidRDefault="00351153" w:rsidP="009D395F">
      <w:pPr>
        <w:pStyle w:val="Heading2"/>
        <w:jc w:val="both"/>
      </w:pPr>
      <w:bookmarkStart w:id="299" w:name="_Toc151673283"/>
      <w:r w:rsidRPr="005817B5">
        <w:t>3.1 Introduction</w:t>
      </w:r>
      <w:bookmarkEnd w:id="299"/>
    </w:p>
    <w:p w14:paraId="643FB926" w14:textId="77777777" w:rsidR="00D922A1" w:rsidRPr="005817B5" w:rsidRDefault="00D922A1" w:rsidP="009D395F"/>
    <w:p w14:paraId="194919B9" w14:textId="644F6B94" w:rsidR="000B5893" w:rsidRPr="005817B5" w:rsidRDefault="00B80F21" w:rsidP="009D395F">
      <w:r w:rsidRPr="005817B5">
        <w:t xml:space="preserve">This chapter talks about the specific methodologies that </w:t>
      </w:r>
      <w:r w:rsidRPr="005817B5">
        <w:rPr>
          <w:lang w:val="en-US"/>
        </w:rPr>
        <w:t>we</w:t>
      </w:r>
      <w:r w:rsidRPr="005817B5">
        <w:t>re used to develop the system that is OOAD with the help of waterfall with feedback methodology which is predictive methodology. Moreover, this chapter mention</w:t>
      </w:r>
      <w:r w:rsidRPr="005817B5">
        <w:rPr>
          <w:lang w:val="en-US"/>
        </w:rPr>
        <w:t>s</w:t>
      </w:r>
      <w:r w:rsidRPr="005817B5">
        <w:t xml:space="preserve"> how the requirements of the system </w:t>
      </w:r>
      <w:r w:rsidRPr="005817B5">
        <w:rPr>
          <w:lang w:val="en-US"/>
        </w:rPr>
        <w:t>were</w:t>
      </w:r>
      <w:r w:rsidRPr="005817B5">
        <w:t xml:space="preserve"> collected and the specific diagrams that </w:t>
      </w:r>
      <w:r w:rsidRPr="005817B5">
        <w:rPr>
          <w:lang w:val="en-US"/>
        </w:rPr>
        <w:t>were</w:t>
      </w:r>
      <w:r w:rsidRPr="005817B5">
        <w:t xml:space="preserve"> drawn to facilitate development. Furthermore, the chapter mention</w:t>
      </w:r>
      <w:r w:rsidRPr="005817B5">
        <w:rPr>
          <w:lang w:val="en-US"/>
        </w:rPr>
        <w:t>s</w:t>
      </w:r>
      <w:r w:rsidRPr="005817B5">
        <w:t xml:space="preserve"> the specific tools and techniques used to develop this system. This chapter also explains the various tests that </w:t>
      </w:r>
      <w:r w:rsidRPr="005817B5">
        <w:rPr>
          <w:lang w:val="en-US"/>
        </w:rPr>
        <w:t>were</w:t>
      </w:r>
      <w:r w:rsidRPr="005817B5">
        <w:t xml:space="preserve"> conducted to make sure that the system is functioning as expected. Finally, this chapter also show</w:t>
      </w:r>
      <w:r w:rsidRPr="005817B5">
        <w:rPr>
          <w:lang w:val="en-US"/>
        </w:rPr>
        <w:t>s</w:t>
      </w:r>
      <w:r w:rsidRPr="005817B5">
        <w:t xml:space="preserve"> the user modules and their specific roles in the system.</w:t>
      </w:r>
    </w:p>
    <w:p w14:paraId="5251D230" w14:textId="77777777" w:rsidR="00B80F21" w:rsidRPr="005817B5" w:rsidRDefault="00B80F21" w:rsidP="009D395F"/>
    <w:p w14:paraId="759A7B7F" w14:textId="54BFBC9D" w:rsidR="000B5893" w:rsidRPr="005817B5" w:rsidRDefault="00EC0AE7" w:rsidP="009D395F">
      <w:pPr>
        <w:pStyle w:val="Heading2"/>
        <w:jc w:val="both"/>
      </w:pPr>
      <w:bookmarkStart w:id="300" w:name="_Toc151673284"/>
      <w:r w:rsidRPr="005817B5">
        <w:t>3.2 Methodology</w:t>
      </w:r>
      <w:bookmarkEnd w:id="300"/>
    </w:p>
    <w:p w14:paraId="7D96A3C7" w14:textId="77777777" w:rsidR="00D922A1" w:rsidRPr="005817B5" w:rsidRDefault="00D922A1" w:rsidP="009D395F"/>
    <w:p w14:paraId="438EC924" w14:textId="6A2FEBF3" w:rsidR="00641730" w:rsidRPr="005817B5" w:rsidRDefault="004014BB" w:rsidP="009D395F">
      <w:pPr>
        <w:ind w:left="-5"/>
      </w:pPr>
      <w:r>
        <w:rPr>
          <w:noProof/>
        </w:rPr>
        <mc:AlternateContent>
          <mc:Choice Requires="wps">
            <w:drawing>
              <wp:anchor distT="0" distB="0" distL="114300" distR="114300" simplePos="0" relativeHeight="251883520" behindDoc="1" locked="0" layoutInCell="1" allowOverlap="1" wp14:anchorId="4B7BB732" wp14:editId="32070315">
                <wp:simplePos x="0" y="0"/>
                <wp:positionH relativeFrom="column">
                  <wp:posOffset>111125</wp:posOffset>
                </wp:positionH>
                <wp:positionV relativeFrom="paragraph">
                  <wp:posOffset>4852670</wp:posOffset>
                </wp:positionV>
                <wp:extent cx="5568315" cy="635"/>
                <wp:effectExtent l="0" t="0" r="0" b="0"/>
                <wp:wrapTight wrapText="bothSides">
                  <wp:wrapPolygon edited="0">
                    <wp:start x="0" y="0"/>
                    <wp:lineTo x="0" y="21600"/>
                    <wp:lineTo x="21600" y="21600"/>
                    <wp:lineTo x="21600" y="0"/>
                  </wp:wrapPolygon>
                </wp:wrapTight>
                <wp:docPr id="2044065974" name="Text Box 1"/>
                <wp:cNvGraphicFramePr/>
                <a:graphic xmlns:a="http://schemas.openxmlformats.org/drawingml/2006/main">
                  <a:graphicData uri="http://schemas.microsoft.com/office/word/2010/wordprocessingShape">
                    <wps:wsp>
                      <wps:cNvSpPr txBox="1"/>
                      <wps:spPr>
                        <a:xfrm>
                          <a:off x="0" y="0"/>
                          <a:ext cx="5568315" cy="635"/>
                        </a:xfrm>
                        <a:prstGeom prst="rect">
                          <a:avLst/>
                        </a:prstGeom>
                        <a:solidFill>
                          <a:prstClr val="white"/>
                        </a:solidFill>
                        <a:ln>
                          <a:noFill/>
                        </a:ln>
                      </wps:spPr>
                      <wps:txbx>
                        <w:txbxContent>
                          <w:p w14:paraId="468151E7" w14:textId="1E265D6C" w:rsidR="004014BB" w:rsidRPr="004014BB" w:rsidRDefault="004014BB" w:rsidP="004014BB">
                            <w:pPr>
                              <w:pStyle w:val="Caption"/>
                              <w:spacing w:line="360" w:lineRule="auto"/>
                              <w:jc w:val="center"/>
                              <w:rPr>
                                <w:i w:val="0"/>
                                <w:iCs w:val="0"/>
                                <w:noProof/>
                                <w:color w:val="auto"/>
                                <w:sz w:val="24"/>
                                <w:szCs w:val="24"/>
                              </w:rPr>
                            </w:pPr>
                            <w:bookmarkStart w:id="301" w:name="_Toc151655802"/>
                            <w:r w:rsidRPr="004014BB">
                              <w:rPr>
                                <w:i w:val="0"/>
                                <w:iCs w:val="0"/>
                                <w:color w:val="auto"/>
                                <w:sz w:val="24"/>
                                <w:szCs w:val="24"/>
                              </w:rPr>
                              <w:t xml:space="preserve">Figure </w:t>
                            </w:r>
                            <w:r w:rsidR="00C1631D">
                              <w:rPr>
                                <w:i w:val="0"/>
                                <w:iCs w:val="0"/>
                                <w:color w:val="auto"/>
                                <w:sz w:val="24"/>
                                <w:szCs w:val="24"/>
                              </w:rPr>
                              <w:t>3.1</w:t>
                            </w:r>
                            <w:r w:rsidRPr="004014BB">
                              <w:rPr>
                                <w:i w:val="0"/>
                                <w:iCs w:val="0"/>
                                <w:color w:val="auto"/>
                                <w:sz w:val="24"/>
                                <w:szCs w:val="24"/>
                              </w:rPr>
                              <w:t>: Waterfall with feedback methodology (Fagarasan et al., 2021)</w:t>
                            </w:r>
                            <w:bookmarkEnd w:id="3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7BB732" id="_x0000_s1033" type="#_x0000_t202" style="position:absolute;left:0;text-align:left;margin-left:8.75pt;margin-top:382.1pt;width:438.45pt;height:.05pt;z-index:-251432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" stroked="f">
                <v:textbox style="mso-fit-shape-to-text:t" inset="0,0,0,0">
                  <w:txbxContent>
                    <w:p w14:paraId="468151E7" w14:textId="1E265D6C" w:rsidR="004014BB" w:rsidRPr="004014BB" w:rsidRDefault="004014BB" w:rsidP="004014BB">
                      <w:pPr>
                        <w:pStyle w:val="Caption"/>
                        <w:spacing w:line="360" w:lineRule="auto"/>
                        <w:jc w:val="center"/>
                        <w:rPr>
                          <w:i w:val="0"/>
                          <w:iCs w:val="0"/>
                          <w:noProof/>
                          <w:color w:val="auto"/>
                          <w:sz w:val="24"/>
                          <w:szCs w:val="24"/>
                        </w:rPr>
                      </w:pPr>
                      <w:bookmarkStart w:id="302" w:name="_Toc151655802"/>
                      <w:r w:rsidRPr="004014BB">
                        <w:rPr>
                          <w:i w:val="0"/>
                          <w:iCs w:val="0"/>
                          <w:color w:val="auto"/>
                          <w:sz w:val="24"/>
                          <w:szCs w:val="24"/>
                        </w:rPr>
                        <w:t xml:space="preserve">Figure </w:t>
                      </w:r>
                      <w:r w:rsidR="00C1631D">
                        <w:rPr>
                          <w:i w:val="0"/>
                          <w:iCs w:val="0"/>
                          <w:color w:val="auto"/>
                          <w:sz w:val="24"/>
                          <w:szCs w:val="24"/>
                        </w:rPr>
                        <w:t>3.1</w:t>
                      </w:r>
                      <w:r w:rsidRPr="004014BB">
                        <w:rPr>
                          <w:i w:val="0"/>
                          <w:iCs w:val="0"/>
                          <w:color w:val="auto"/>
                          <w:sz w:val="24"/>
                          <w:szCs w:val="24"/>
                        </w:rPr>
                        <w:t>: Waterfall with feedback methodology (Fagarasan et al., 2021)</w:t>
                      </w:r>
                      <w:bookmarkEnd w:id="302"/>
                    </w:p>
                  </w:txbxContent>
                </v:textbox>
                <w10:wrap type="tight"/>
              </v:shape>
            </w:pict>
          </mc:Fallback>
        </mc:AlternateContent>
      </w:r>
      <w:r w:rsidR="00641730" w:rsidRPr="005817B5">
        <w:rPr>
          <w:noProof/>
        </w:rPr>
        <w:drawing>
          <wp:anchor distT="0" distB="0" distL="114300" distR="114300" simplePos="0" relativeHeight="251706368" behindDoc="1" locked="0" layoutInCell="1" allowOverlap="1" wp14:anchorId="65525031" wp14:editId="7B73A975">
            <wp:simplePos x="0" y="0"/>
            <wp:positionH relativeFrom="margin">
              <wp:align>center</wp:align>
            </wp:positionH>
            <wp:positionV relativeFrom="paragraph">
              <wp:posOffset>1232027</wp:posOffset>
            </wp:positionV>
            <wp:extent cx="5568315" cy="3563620"/>
            <wp:effectExtent l="0" t="0" r="0" b="0"/>
            <wp:wrapTight wrapText="bothSides">
              <wp:wrapPolygon edited="0">
                <wp:start x="0" y="0"/>
                <wp:lineTo x="0" y="21477"/>
                <wp:lineTo x="21504" y="21477"/>
                <wp:lineTo x="21504" y="0"/>
                <wp:lineTo x="0" y="0"/>
              </wp:wrapPolygon>
            </wp:wrapTight>
            <wp:docPr id="697" name="Picture 697"/>
            <wp:cNvGraphicFramePr/>
            <a:graphic xmlns:a="http://schemas.openxmlformats.org/drawingml/2006/main">
              <a:graphicData uri="http://schemas.openxmlformats.org/drawingml/2006/picture">
                <pic:pic xmlns:pic="http://schemas.openxmlformats.org/drawingml/2006/picture">
                  <pic:nvPicPr>
                    <pic:cNvPr id="697" name="Picture 697"/>
                    <pic:cNvPicPr/>
                  </pic:nvPicPr>
                  <pic:blipFill>
                    <a:blip r:embed="rId36">
                      <a:extLst>
                        <a:ext uri="{28A0092B-C50C-407E-A947-70E740481C1C}">
                          <a14:useLocalDpi xmlns:a14="http://schemas.microsoft.com/office/drawing/2010/main" val="0"/>
                        </a:ext>
                      </a:extLst>
                    </a:blip>
                    <a:stretch>
                      <a:fillRect/>
                    </a:stretch>
                  </pic:blipFill>
                  <pic:spPr>
                    <a:xfrm>
                      <a:off x="0" y="0"/>
                      <a:ext cx="5568315" cy="3563620"/>
                    </a:xfrm>
                    <a:prstGeom prst="rect">
                      <a:avLst/>
                    </a:prstGeom>
                  </pic:spPr>
                </pic:pic>
              </a:graphicData>
            </a:graphic>
            <wp14:sizeRelH relativeFrom="margin">
              <wp14:pctWidth>0</wp14:pctWidth>
            </wp14:sizeRelH>
            <wp14:sizeRelV relativeFrom="margin">
              <wp14:pctHeight>0</wp14:pctHeight>
            </wp14:sizeRelV>
          </wp:anchor>
        </w:drawing>
      </w:r>
      <w:r w:rsidR="007262DE" w:rsidRPr="005817B5">
        <w:t xml:space="preserve"> The specific methodology </w:t>
      </w:r>
      <w:r w:rsidR="007262DE" w:rsidRPr="005817B5">
        <w:rPr>
          <w:lang w:val="en-US"/>
        </w:rPr>
        <w:t>used was</w:t>
      </w:r>
      <w:r w:rsidR="007262DE" w:rsidRPr="005817B5">
        <w:t xml:space="preserve"> Waterfall with Feedback under Waterfall methodology as this methodology allows the correction of errors moving from one phase to another</w:t>
      </w:r>
      <w:r w:rsidR="007237CD" w:rsidRPr="005817B5">
        <w:t xml:space="preserve"> and also because the requirements of the system </w:t>
      </w:r>
      <w:r w:rsidR="004A31B1" w:rsidRPr="005817B5">
        <w:t xml:space="preserve">were known </w:t>
      </w:r>
      <w:r w:rsidR="00EB238F" w:rsidRPr="005817B5">
        <w:t>before the development started thus it just following the requirements</w:t>
      </w:r>
      <w:r w:rsidR="00996732" w:rsidRPr="005817B5">
        <w:fldChar w:fldCharType="begin"/>
      </w:r>
      <w:r w:rsidR="00996732" w:rsidRPr="005817B5">
        <w:instrText xml:space="preserve"> ADDIN ZOTERO_ITEM CSL_CITATION {"citationID":"H7jWtb9I","properties":{"formattedCitation":"(Fagarasan et al., 2021)","plainCitation":"(Fagarasan et al., 2021)","noteIndex":0},"citationItems":[{"id":104,"uris":["http://zotero.org/users/local/gnHNOUUS/items/92EIL4YK"],"itemData":{"id":104,"type":"article-journal","abstract":"The aim of this paper is to analyse the Agile methods implementation capability within software projects as a more viable alternative to the waterfall model and determine the key factors that guarantee the continuous delivery of software to market at the right and agreed quality level. Two Agile implementation methods were considered: Scrum and Kanban, which were evaluated based on factors like predictability, practicability and complexity. The conclusions show the selected methodologies advantages and disadvantages, and project key attributes can be used to choose the suitable methodology for a project. Regarding the Agile implementation methods, the most straightforward and predictable one was proven to be Scrum. This framework supports frequent delivery of software products that can address complex problems and adapt to the rapid market changes.","container-title":"IOP Conference Series: Materials Science and Engineering","DOI":"10.1088/1757-899X/1169/1/012025","ISSN":"1757-899X","issue":"1","journalAbbreviation":"IOP Conf. Ser.: Mater. Sci. Eng.","language":"en","note":"publisher: IOP Publishing","page":"012025","source":"Institute of Physics","title":"Agile, waterfall and iterative approach in information technology projects","volume":"1169","author":[{"family":"Fagarasan","given":"C."},{"family":"Popa","given":"O."},{"family":"Pisla","given":"A."},{"family":"Cristea","given":"C."}],"issued":{"date-parts":[["2021",8]]}}}],"schema":"https://github.com/citation-style-language/schema/raw/master/csl-citation.json"} </w:instrText>
      </w:r>
      <w:r w:rsidR="00996732" w:rsidRPr="005817B5">
        <w:fldChar w:fldCharType="separate"/>
      </w:r>
      <w:r w:rsidR="00996732" w:rsidRPr="005817B5">
        <w:t>(Fagarasan et al., 2021)</w:t>
      </w:r>
      <w:r w:rsidR="00996732" w:rsidRPr="005817B5">
        <w:fldChar w:fldCharType="end"/>
      </w:r>
      <w:r w:rsidR="007262DE" w:rsidRPr="005817B5">
        <w:t>.</w:t>
      </w:r>
    </w:p>
    <w:p w14:paraId="02065D19" w14:textId="59053A17" w:rsidR="00641730" w:rsidRPr="005817B5" w:rsidRDefault="00641730" w:rsidP="000D6D6E">
      <w:pPr>
        <w:tabs>
          <w:tab w:val="left" w:pos="2635"/>
          <w:tab w:val="center" w:pos="4557"/>
        </w:tabs>
        <w:ind w:left="-5"/>
        <w:jc w:val="left"/>
        <w:rPr>
          <w:b/>
          <w:bCs/>
          <w:i/>
          <w:iCs/>
        </w:rPr>
      </w:pPr>
      <w:r w:rsidRPr="005817B5">
        <w:rPr>
          <w:b/>
          <w:bCs/>
          <w:i/>
          <w:iCs/>
        </w:rPr>
        <w:tab/>
      </w:r>
    </w:p>
    <w:p w14:paraId="6A36911E" w14:textId="7004F9C9" w:rsidR="00274E14" w:rsidRPr="005817B5" w:rsidRDefault="00667F2F" w:rsidP="00D10598">
      <w:pPr>
        <w:pStyle w:val="Heading3"/>
        <w:rPr>
          <w:i w:val="0"/>
          <w:iCs/>
        </w:rPr>
      </w:pPr>
      <w:bookmarkStart w:id="303" w:name="_Toc151673285"/>
      <w:r w:rsidRPr="005817B5">
        <w:rPr>
          <w:i w:val="0"/>
          <w:iCs/>
        </w:rPr>
        <w:lastRenderedPageBreak/>
        <w:t xml:space="preserve">3.2.1 </w:t>
      </w:r>
      <w:r w:rsidR="00AB4CD3" w:rsidRPr="005817B5">
        <w:rPr>
          <w:i w:val="0"/>
          <w:iCs/>
        </w:rPr>
        <w:t>Feas</w:t>
      </w:r>
      <w:r w:rsidR="00C237F2" w:rsidRPr="005817B5">
        <w:rPr>
          <w:i w:val="0"/>
          <w:iCs/>
        </w:rPr>
        <w:t>ibility Study</w:t>
      </w:r>
      <w:bookmarkEnd w:id="303"/>
    </w:p>
    <w:p w14:paraId="4B0F2CC2" w14:textId="5BACC88F" w:rsidR="00C237F2" w:rsidRPr="005817B5" w:rsidRDefault="00036931" w:rsidP="009D395F">
      <w:r w:rsidRPr="005817B5">
        <w:t xml:space="preserve">This methodology </w:t>
      </w:r>
      <w:r w:rsidR="00485730" w:rsidRPr="005817B5">
        <w:t>starts w</w:t>
      </w:r>
      <w:r w:rsidR="001069FE" w:rsidRPr="005817B5">
        <w:t>ith</w:t>
      </w:r>
      <w:r w:rsidR="00485730" w:rsidRPr="005817B5">
        <w:t xml:space="preserve"> </w:t>
      </w:r>
      <w:r w:rsidR="00136595" w:rsidRPr="005817B5">
        <w:t xml:space="preserve">the analysis and the evaluation </w:t>
      </w:r>
      <w:r w:rsidR="003B318C" w:rsidRPr="005817B5">
        <w:t xml:space="preserve">on the proposed project. This is done to </w:t>
      </w:r>
      <w:r w:rsidR="003C7B7D" w:rsidRPr="005817B5">
        <w:t>check if the project is achievable and viable to undertake the project</w:t>
      </w:r>
      <w:r w:rsidR="00F64267" w:rsidRPr="005817B5">
        <w:t>. Th</w:t>
      </w:r>
      <w:r w:rsidR="00864BFB" w:rsidRPr="005817B5">
        <w:t xml:space="preserve">is study acts as a </w:t>
      </w:r>
      <w:r w:rsidR="00001609" w:rsidRPr="005817B5">
        <w:t>tool to allow making a decision on whether the project needs to be undertaken or not</w:t>
      </w:r>
      <w:r w:rsidR="00626B48" w:rsidRPr="005817B5">
        <w:fldChar w:fldCharType="begin"/>
      </w:r>
      <w:r w:rsidR="00626B48" w:rsidRPr="005817B5">
        <w:instrText xml:space="preserve"> ADDIN ZOTERO_ITEM CSL_CITATION {"citationID":"vteno4Jx","properties":{"formattedCitation":"(Fagarasan et al., 2021)","plainCitation":"(Fagarasan et al., 2021)","noteIndex":0},"citationItems":[{"id":104,"uris":["http://zotero.org/users/local/gnHNOUUS/items/92EIL4YK"],"itemData":{"id":104,"type":"article-journal","abstract":"The aim of this paper is to analyse the Agile methods implementation capability within software projects as a more viable alternative to the waterfall model and determine the key factors that guarantee the continuous delivery of software to market at the right and agreed quality level. Two Agile implementation methods were considered: Scrum and Kanban, which were evaluated based on factors like predictability, practicability and complexity. The conclusions show the selected methodologies advantages and disadvantages, and project key attributes can be used to choose the suitable methodology for a project. Regarding the Agile implementation methods, the most straightforward and predictable one was proven to be Scrum. This framework supports frequent delivery of software products that can address complex problems and adapt to the rapid market changes.","container-title":"IOP Conference Series: Materials Science and Engineering","DOI":"10.1088/1757-899X/1169/1/012025","ISSN":"1757-899X","issue":"1","journalAbbreviation":"IOP Conf. Ser.: Mater. Sci. Eng.","language":"en","note":"publisher: IOP Publishing","page":"012025","source":"Institute of Physics","title":"Agile, waterfall and iterative approach in information technology projects","volume":"1169","author":[{"family":"Fagarasan","given":"C."},{"family":"Popa","given":"O."},{"family":"Pisla","given":"A."},{"family":"Cristea","given":"C."}],"issued":{"date-parts":[["2021",8]]}}}],"schema":"https://github.com/citation-style-language/schema/raw/master/csl-citation.json"} </w:instrText>
      </w:r>
      <w:r w:rsidR="00626B48" w:rsidRPr="005817B5">
        <w:fldChar w:fldCharType="separate"/>
      </w:r>
      <w:r w:rsidR="00626B48" w:rsidRPr="005817B5">
        <w:t>(Fagarasan et al., 2021)</w:t>
      </w:r>
      <w:r w:rsidR="00626B48" w:rsidRPr="005817B5">
        <w:fldChar w:fldCharType="end"/>
      </w:r>
      <w:r w:rsidR="00001609" w:rsidRPr="005817B5">
        <w:t>.</w:t>
      </w:r>
      <w:r w:rsidR="00C237F2" w:rsidRPr="005817B5">
        <w:t xml:space="preserve"> </w:t>
      </w:r>
    </w:p>
    <w:p w14:paraId="72DD4235" w14:textId="77777777" w:rsidR="00560BE8" w:rsidRPr="005817B5" w:rsidRDefault="00560BE8" w:rsidP="009D395F"/>
    <w:p w14:paraId="6A8DF900" w14:textId="68A43404" w:rsidR="0002649B" w:rsidRPr="005817B5" w:rsidRDefault="00E84899" w:rsidP="00D10598">
      <w:pPr>
        <w:pStyle w:val="Heading3"/>
        <w:rPr>
          <w:i w:val="0"/>
          <w:iCs/>
        </w:rPr>
      </w:pPr>
      <w:bookmarkStart w:id="304" w:name="_Toc151673286"/>
      <w:r w:rsidRPr="005817B5">
        <w:rPr>
          <w:i w:val="0"/>
          <w:iCs/>
        </w:rPr>
        <w:t xml:space="preserve">3.2.2 </w:t>
      </w:r>
      <w:r w:rsidR="00667F2F" w:rsidRPr="005817B5">
        <w:rPr>
          <w:i w:val="0"/>
          <w:iCs/>
        </w:rPr>
        <w:t>Requirements</w:t>
      </w:r>
      <w:r w:rsidR="007262DE" w:rsidRPr="005817B5">
        <w:rPr>
          <w:i w:val="0"/>
          <w:iCs/>
        </w:rPr>
        <w:t xml:space="preserve"> Analysis and Specification</w:t>
      </w:r>
      <w:bookmarkEnd w:id="304"/>
    </w:p>
    <w:p w14:paraId="1C62A239" w14:textId="62502578" w:rsidR="002A48D8" w:rsidRPr="005817B5" w:rsidRDefault="002A48D8" w:rsidP="009D395F">
      <w:r w:rsidRPr="005817B5">
        <w:t xml:space="preserve">This </w:t>
      </w:r>
      <w:r w:rsidR="006D2141" w:rsidRPr="005817B5">
        <w:t xml:space="preserve">is the </w:t>
      </w:r>
      <w:r w:rsidRPr="005817B5">
        <w:t xml:space="preserve">phase where </w:t>
      </w:r>
      <w:r w:rsidR="00917BA8" w:rsidRPr="005817B5">
        <w:t xml:space="preserve">the </w:t>
      </w:r>
      <w:r w:rsidR="00185A3D" w:rsidRPr="005817B5">
        <w:t xml:space="preserve">capabilities features and constraints of the system are identified in detail </w:t>
      </w:r>
      <w:r w:rsidR="00412F58" w:rsidRPr="005817B5">
        <w:t>in order for the system to run smoothly</w:t>
      </w:r>
      <w:r w:rsidR="005C0576" w:rsidRPr="005817B5">
        <w:t xml:space="preserve">. These requirements are usually gotten from </w:t>
      </w:r>
      <w:r w:rsidR="00912DFF" w:rsidRPr="005817B5">
        <w:t>following s</w:t>
      </w:r>
      <w:r w:rsidR="00BF109A" w:rsidRPr="005817B5">
        <w:t>oftware</w:t>
      </w:r>
      <w:r w:rsidR="00912DFF" w:rsidRPr="005817B5">
        <w:t xml:space="preserve"> engineering and </w:t>
      </w:r>
      <w:r w:rsidR="00BF109A" w:rsidRPr="005817B5">
        <w:t xml:space="preserve">requirements gathering process mostly by interviews as a form of data collection </w:t>
      </w:r>
      <w:r w:rsidR="000562A2" w:rsidRPr="005817B5">
        <w:t>with ideation</w:t>
      </w:r>
      <w:r w:rsidR="00042793" w:rsidRPr="005817B5">
        <w:t xml:space="preserve"> </w:t>
      </w:r>
      <w:r w:rsidR="00042793" w:rsidRPr="005817B5">
        <w:fldChar w:fldCharType="begin"/>
      </w:r>
      <w:r w:rsidR="00042793" w:rsidRPr="005817B5">
        <w:instrText xml:space="preserve"> ADDIN ZOTERO_ITEM CSL_CITATION {"citationID":"ELaa0Pwo","properties":{"formattedCitation":"(Medeiros et al., 2018)","plainCitation":"(Medeiros et al., 2018)","noteIndex":0},"citationItems":[{"id":108,"uris":["http://zotero.org/users/local/gnHNOUUS/items/HNRJULWG"],"itemData":{"id":108,"type":"article-journal","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container-title":"Journal of Systems and Software","DOI":"10.1016/j.jss.2018.04.064","ISSN":"0164-1212","journalAbbreviation":"Journal of Systems and Software","page":"171-194","source":"ScienceDirect","title":"Quality of software requirements specification in agile projects: A cross-case analysis of six companies","title-short":"Quality of software requirements specification in agile projects","volume":"142","author":[{"family":"Medeiros","given":"Juliana"},{"family":"Vasconcelos","given":"Alexandre"},{"family":"Silva","given":"Carla"},{"family":"Goulão","given":"Miguel"}],"issued":{"date-parts":[["2018",8,1]]}}}],"schema":"https://github.com/citation-style-language/schema/raw/master/csl-citation.json"} </w:instrText>
      </w:r>
      <w:r w:rsidR="00042793" w:rsidRPr="005817B5">
        <w:fldChar w:fldCharType="separate"/>
      </w:r>
      <w:r w:rsidR="00042793" w:rsidRPr="005817B5">
        <w:t>(Medeiros et al., 2018)</w:t>
      </w:r>
      <w:r w:rsidR="00042793" w:rsidRPr="005817B5">
        <w:fldChar w:fldCharType="end"/>
      </w:r>
      <w:r w:rsidR="00BF109A" w:rsidRPr="005817B5">
        <w:t>.</w:t>
      </w:r>
      <w:r w:rsidR="000562A2" w:rsidRPr="005817B5">
        <w:t xml:space="preserve"> </w:t>
      </w:r>
      <w:r w:rsidR="006A14F7" w:rsidRPr="005817B5">
        <w:t>And another way of getting the requirements is by identifying the gaps in existing system and filling those gaps to make the predictions more accurate</w:t>
      </w:r>
      <w:r w:rsidR="00F0647E" w:rsidRPr="005817B5">
        <w:t xml:space="preserve"> </w:t>
      </w:r>
      <w:r w:rsidR="00F0647E" w:rsidRPr="005817B5">
        <w:fldChar w:fldCharType="begin"/>
      </w:r>
      <w:r w:rsidR="00042793" w:rsidRPr="005817B5">
        <w:instrText xml:space="preserve"> ADDIN ZOTERO_ITEM CSL_CITATION {"citationID":"1UB099pV","properties":{"formattedCitation":"(Fagarasan et al., 2021)","plainCitation":"(Fagarasan et al., 2021)","noteIndex":0},"citationItems":[{"id":104,"uris":["http://zotero.org/users/local/gnHNOUUS/items/92EIL4YK"],"itemData":{"id":104,"type":"article-journal","abstract":"The aim of this paper is to analyse the Agile methods implementation capability within software projects as a more viable alternative to the waterfall model and determine the key factors that guarantee the continuous delivery of software to market at the right and agreed quality level. Two Agile implementation methods were considered: Scrum and Kanban, which were evaluated based on factors like predictability, practicability and complexity. The conclusions show the selected methodologies advantages and disadvantages, and project key attributes can be used to choose the suitable methodology for a project. Regarding the Agile implementation methods, the most straightforward and predictable one was proven to be Scrum. This framework supports frequent delivery of software products that can address complex problems and adapt to the rapid market changes.","container-title":"IOP Conference Series: Materials Science and Engineering","DOI":"10.1088/1757-899X/1169/1/012025","ISSN":"1757-899X","issue":"1","journalAbbreviation":"IOP Conf. Ser.: Mater. Sci. Eng.","language":"en","note":"publisher: IOP Publishing","page":"012025","source":"Institute of Physics","title":"Agile, waterfall and iterative approach in information technology projects","volume":"1169","author":[{"family":"Fagarasan","given":"C."},{"family":"Popa","given":"O."},{"family":"Pisla","given":"A."},{"family":"Cristea","given":"C."}],"issued":{"date-parts":[["2021",8]]}}}],"schema":"https://github.com/citation-style-language/schema/raw/master/csl-citation.json"} </w:instrText>
      </w:r>
      <w:r w:rsidR="00F0647E" w:rsidRPr="005817B5">
        <w:fldChar w:fldCharType="separate"/>
      </w:r>
      <w:r w:rsidR="00F0647E" w:rsidRPr="005817B5">
        <w:t>(Fagarasan et al., 2021)</w:t>
      </w:r>
      <w:r w:rsidR="00F0647E" w:rsidRPr="005817B5">
        <w:fldChar w:fldCharType="end"/>
      </w:r>
      <w:r w:rsidR="006A14F7" w:rsidRPr="005817B5">
        <w:t>.</w:t>
      </w:r>
    </w:p>
    <w:p w14:paraId="0CF64381" w14:textId="7627F5AC" w:rsidR="000551EE" w:rsidRPr="005817B5" w:rsidRDefault="007262DE" w:rsidP="009D395F">
      <w:pPr>
        <w:widowControl w:val="0"/>
      </w:pPr>
      <w:r w:rsidRPr="005817B5">
        <w:t xml:space="preserve">The training data </w:t>
      </w:r>
      <w:r w:rsidR="006A14F7" w:rsidRPr="005817B5">
        <w:t xml:space="preserve">and the actual </w:t>
      </w:r>
      <w:r w:rsidR="00EF108C" w:rsidRPr="005817B5">
        <w:t xml:space="preserve">data </w:t>
      </w:r>
      <w:r w:rsidRPr="005817B5">
        <w:t xml:space="preserve">will be received from the </w:t>
      </w:r>
      <w:r w:rsidR="000551EE" w:rsidRPr="005817B5">
        <w:t>scoring model and will be used to predict the performance in upcoming matches.</w:t>
      </w:r>
    </w:p>
    <w:p w14:paraId="69D6371D" w14:textId="77777777" w:rsidR="000551EE" w:rsidRPr="005817B5" w:rsidRDefault="000551EE" w:rsidP="009D395F">
      <w:pPr>
        <w:widowControl w:val="0"/>
      </w:pPr>
    </w:p>
    <w:p w14:paraId="3420A3CD" w14:textId="6386508D" w:rsidR="00F84FC0" w:rsidRPr="005817B5" w:rsidRDefault="00667F2F" w:rsidP="00D10598">
      <w:pPr>
        <w:pStyle w:val="Heading3"/>
        <w:rPr>
          <w:i w:val="0"/>
          <w:iCs/>
        </w:rPr>
      </w:pPr>
      <w:bookmarkStart w:id="305" w:name="_Toc151673287"/>
      <w:r w:rsidRPr="005817B5">
        <w:rPr>
          <w:i w:val="0"/>
          <w:iCs/>
        </w:rPr>
        <w:t>3.2.</w:t>
      </w:r>
      <w:r w:rsidR="00E84899" w:rsidRPr="005817B5">
        <w:rPr>
          <w:i w:val="0"/>
          <w:iCs/>
        </w:rPr>
        <w:t>3</w:t>
      </w:r>
      <w:r w:rsidRPr="005817B5">
        <w:rPr>
          <w:i w:val="0"/>
          <w:iCs/>
        </w:rPr>
        <w:t xml:space="preserve"> Design</w:t>
      </w:r>
      <w:bookmarkEnd w:id="305"/>
    </w:p>
    <w:p w14:paraId="434596D0" w14:textId="280AD4D3" w:rsidR="00E32BE3" w:rsidRPr="005817B5" w:rsidRDefault="00A11C64" w:rsidP="009D395F">
      <w:pPr>
        <w:ind w:left="-5"/>
      </w:pPr>
      <w:r w:rsidRPr="005817B5">
        <w:t xml:space="preserve">In the second </w:t>
      </w:r>
      <w:r w:rsidR="001F5044" w:rsidRPr="005817B5">
        <w:t>phase</w:t>
      </w:r>
      <w:r w:rsidRPr="005817B5">
        <w:t xml:space="preserve"> of </w:t>
      </w:r>
      <w:r w:rsidR="00F84FC0" w:rsidRPr="005817B5">
        <w:t>the waterfall with feedback</w:t>
      </w:r>
      <w:r w:rsidRPr="005817B5">
        <w:t xml:space="preserve"> methodology a </w:t>
      </w:r>
      <w:r w:rsidR="00B04919" w:rsidRPr="005817B5">
        <w:t>basic design of the system is d</w:t>
      </w:r>
      <w:r w:rsidR="00EF108C" w:rsidRPr="005817B5">
        <w:t>rawn</w:t>
      </w:r>
      <w:r w:rsidR="00B04919" w:rsidRPr="005817B5">
        <w:t xml:space="preserve"> in order to facilitate development of </w:t>
      </w:r>
      <w:r w:rsidR="00F84FC0" w:rsidRPr="005817B5">
        <w:t>the system</w:t>
      </w:r>
      <w:r w:rsidR="00B04919" w:rsidRPr="005817B5">
        <w:t>. This is done by drawing design diagrams that helps the d</w:t>
      </w:r>
      <w:r w:rsidR="001F5044" w:rsidRPr="005817B5">
        <w:t>eveloper of the system to understand the requirements well and help</w:t>
      </w:r>
      <w:r w:rsidR="00572D25" w:rsidRPr="005817B5">
        <w:t>s</w:t>
      </w:r>
      <w:r w:rsidR="001F5044" w:rsidRPr="005817B5">
        <w:t xml:space="preserve"> in fastening the development process of the prototype</w:t>
      </w:r>
      <w:r w:rsidR="00C57985" w:rsidRPr="005817B5">
        <w:fldChar w:fldCharType="begin"/>
      </w:r>
      <w:r w:rsidR="00C57985" w:rsidRPr="005817B5">
        <w:instrText xml:space="preserve"> ADDIN ZOTERO_ITEM CSL_CITATION {"citationID":"2zcsp1sT","properties":{"formattedCitation":"(Mitsuyuki et al., 2017)","plainCitation":"(Mitsuyuki et al., 2017)","noteIndex":0},"citationItems":[{"id":114,"uris":["http://zotero.org/users/local/gnHNOUUS/items/QJ6KBFQK"],"itemData":{"id":114,"type":"article-journal","abstract":"For software development, especially massive software systems, a waterfall process is used traditionally. A waterfall process can be highly effective on the condition that a master plan is fixed and the possibility of changes and uncertain rework is low. However, in software development projects, many kinds of reworks occur corresponding to uncertain requirement changes and program bugs. In addition, with the advent of cloud-based software platforms and continuous development operations, it is possible to develop a software system while operating the system. To respond to this situation, software development projects often adopt an agile process. Agility may allow conditional response to uncertain rework, yet at the same time it may be difficult to control the achievement of known project targets. Recently, many cases of adopting mixed processes including waterfall and agile have been reported in the massive software development projects. In this paper, we argue that the mixed process architecture should be designed, considering the scale of the targeted software project, the culture of organization, the probability of uncertain requirement changes, and so on. This paper proposes a methodology of evaluating the impact of waterfall, agile, and mixed project architectures by using process simulation. A project architectural approach is evaluated with a simulator which includes a software reliability growth model and uncertain rework driven by requirement change and error propagation.\n\nThe proposed methodology was applied to a development project for a simple shopping website. The results showed that the proposed methodology allows exploration of partial agile adoption depending on the nature of the system development project, including its scale and chances of change. For example, in this paper, if the scale of the project is small, the positive effect of increasing agility by adopting agile processes is low. On the other hand, if the scale of the project is large, the effect of increasing agility by adopting agile process can increase. Furthermore, it became clear that it is important to not apply an agile process blindly, but instead to design a mixed project architecture considering the number of errors and development schedule targets across the project scope.","container-title":"Journal of Industrial Integration and Management","DOI":"10.1142/S2424862217500075","ISSN":"2424-8622","issue":"02","journalAbbreviation":"J. Ind. Intg. Mgmt.","note":"publisher: World Scientific Publishing Co.","page":"1750007","source":"worldscientific.com (Atypon)","title":"Evaluation of Project Architecture in Software Development Mixing Waterfall and Agile by Using Process Simulation","volume":"02","author":[{"family":"Mitsuyuki","given":"Taiga"},{"family":"Hiekata","given":"Kazuo"},{"family":"Goto","given":"Takuya"},{"family":"Moser","given":"Bryan"}],"issued":{"date-parts":[["2017",6]]}}}],"schema":"https://github.com/citation-style-language/schema/raw/master/csl-citation.json"} </w:instrText>
      </w:r>
      <w:r w:rsidR="00C57985" w:rsidRPr="005817B5">
        <w:fldChar w:fldCharType="separate"/>
      </w:r>
      <w:r w:rsidR="00C57985" w:rsidRPr="005817B5">
        <w:t>(Mitsuyuki et al., 2017)</w:t>
      </w:r>
      <w:r w:rsidR="00C57985" w:rsidRPr="005817B5">
        <w:fldChar w:fldCharType="end"/>
      </w:r>
      <w:r w:rsidR="001F5044" w:rsidRPr="005817B5">
        <w:t>.</w:t>
      </w:r>
      <w:r w:rsidR="003A3B61" w:rsidRPr="005817B5">
        <w:t xml:space="preserve"> </w:t>
      </w:r>
      <w:r w:rsidR="00E32BE3" w:rsidRPr="005817B5">
        <w:t xml:space="preserve">The paradigm approach chosen is Object Oriented Analysis and Design (OOAD) this is because OOAD turns out to be more suitable with </w:t>
      </w:r>
      <w:r w:rsidR="00654DAF" w:rsidRPr="005817B5">
        <w:t>the waterfall with feedback</w:t>
      </w:r>
      <w:r w:rsidR="00E32BE3" w:rsidRPr="005817B5">
        <w:t xml:space="preserve"> methodology. Moreover, this approach divides the system into use cases thus understanding the interests of specific users of the system well</w:t>
      </w:r>
      <w:r w:rsidR="00E507BA" w:rsidRPr="005817B5">
        <w:t>,</w:t>
      </w:r>
      <w:r w:rsidR="00E32BE3" w:rsidRPr="005817B5">
        <w:t xml:space="preserve"> thus understanding each user requirements well, this is easier as this approach is also data oriented. Moreover, if there are any changes or upgrades required for the system it </w:t>
      </w:r>
      <w:r w:rsidR="00E507BA" w:rsidRPr="005817B5">
        <w:t>i</w:t>
      </w:r>
      <w:r w:rsidR="00E32BE3" w:rsidRPr="005817B5">
        <w:t>s easy to implement</w:t>
      </w:r>
      <w:r w:rsidR="005E6DDC" w:rsidRPr="005817B5">
        <w:fldChar w:fldCharType="begin"/>
      </w:r>
      <w:r w:rsidR="005E6DDC" w:rsidRPr="005817B5">
        <w:instrText xml:space="preserve"> ADDIN ZOTERO_ITEM CSL_CITATION {"citationID":"GoyBakXW","properties":{"formattedCitation":"(Mitsuyuki et al., 2017)","plainCitation":"(Mitsuyuki et al., 2017)","noteIndex":0},"citationItems":[{"id":114,"uris":["http://zotero.org/users/local/gnHNOUUS/items/QJ6KBFQK"],"itemData":{"id":114,"type":"article-journal","abstract":"For software development, especially massive software systems, a waterfall process is used traditionally. A waterfall process can be highly effective on the condition that a master plan is fixed and the possibility of changes and uncertain rework is low. However, in software development projects, many kinds of reworks occur corresponding to uncertain requirement changes and program bugs. In addition, with the advent of cloud-based software platforms and continuous development operations, it is possible to develop a software system while operating the system. To respond to this situation, software development projects often adopt an agile process. Agility may allow conditional response to uncertain rework, yet at the same time it may be difficult to control the achievement of known project targets. Recently, many cases of adopting mixed processes including waterfall and agile have been reported in the massive software development projects. In this paper, we argue that the mixed process architecture should be designed, considering the scale of the targeted software project, the culture of organization, the probability of uncertain requirement changes, and so on. This paper proposes a methodology of evaluating the impact of waterfall, agile, and mixed project architectures by using process simulation. A project architectural approach is evaluated with a simulator which includes a software reliability growth model and uncertain rework driven by requirement change and error propagation.\n\nThe proposed methodology was applied to a development project for a simple shopping website. The results showed that the proposed methodology allows exploration of partial agile adoption depending on the nature of the system development project, including its scale and chances of change. For example, in this paper, if the scale of the project is small, the positive effect of increasing agility by adopting agile processes is low. On the other hand, if the scale of the project is large, the effect of increasing agility by adopting agile process can increase. Furthermore, it became clear that it is important to not apply an agile process blindly, but instead to design a mixed project architecture considering the number of errors and development schedule targets across the project scope.","container-title":"Journal of Industrial Integration and Management","DOI":"10.1142/S2424862217500075","ISSN":"2424-8622","issue":"02","journalAbbreviation":"J. Ind. Intg. Mgmt.","note":"publisher: World Scientific Publishing Co.","page":"1750007","source":"worldscientific.com (Atypon)","title":"Evaluation of Project Architecture in Software Development Mixing Waterfall and Agile by Using Process Simulation","volume":"02","author":[{"family":"Mitsuyuki","given":"Taiga"},{"family":"Hiekata","given":"Kazuo"},{"family":"Goto","given":"Takuya"},{"family":"Moser","given":"Bryan"}],"issued":{"date-parts":[["2017",6]]}}}],"schema":"https://github.com/citation-style-language/schema/raw/master/csl-citation.json"} </w:instrText>
      </w:r>
      <w:r w:rsidR="005E6DDC" w:rsidRPr="005817B5">
        <w:fldChar w:fldCharType="separate"/>
      </w:r>
      <w:r w:rsidR="005E6DDC" w:rsidRPr="005817B5">
        <w:t>(Mitsuyuki et al., 2017)</w:t>
      </w:r>
      <w:r w:rsidR="005E6DDC" w:rsidRPr="005817B5">
        <w:fldChar w:fldCharType="end"/>
      </w:r>
      <w:r w:rsidR="00E32BE3" w:rsidRPr="005817B5">
        <w:t>. Also, OOAD uses bottom-up approach which allows developing complex systems in a simpler man</w:t>
      </w:r>
      <w:r w:rsidR="00572D25" w:rsidRPr="005817B5">
        <w:t>ner</w:t>
      </w:r>
      <w:r w:rsidR="00E32BE3" w:rsidRPr="005817B5">
        <w:t xml:space="preserve"> easing up the development process</w:t>
      </w:r>
      <w:r w:rsidR="009434FD" w:rsidRPr="005817B5">
        <w:fldChar w:fldCharType="begin"/>
      </w:r>
      <w:r w:rsidR="009434FD" w:rsidRPr="005817B5">
        <w:instrText xml:space="preserve"> ADDIN ZOTERO_ITEM CSL_CITATION {"citationID":"FjTdjfiL","properties":{"formattedCitation":"(Fagarasan et al., 2021)","plainCitation":"(Fagarasan et al., 2021)","noteIndex":0},"citationItems":[{"id":104,"uris":["http://zotero.org/users/local/gnHNOUUS/items/92EIL4YK"],"itemData":{"id":104,"type":"article-journal","abstract":"The aim of this paper is to analyse the Agile methods implementation capability within software projects as a more viable alternative to the waterfall model and determine the key factors that guarantee the continuous delivery of software to market at the right and agreed quality level. Two Agile implementation methods were considered: Scrum and Kanban, which were evaluated based on factors like predictability, practicability and complexity. The conclusions show the selected methodologies advantages and disadvantages, and project key attributes can be used to choose the suitable methodology for a project. Regarding the Agile implementation methods, the most straightforward and predictable one was proven to be Scrum. This framework supports frequent delivery of software products that can address complex problems and adapt to the rapid market changes.","container-title":"IOP Conference Series: Materials Science and Engineering","DOI":"10.1088/1757-899X/1169/1/012025","ISSN":"1757-899X","issue":"1","journalAbbreviation":"IOP Conf. Ser.: Mater. Sci. Eng.","language":"en","note":"publisher: IOP Publishing","page":"012025","source":"Institute of Physics","title":"Agile, waterfall and iterative approach in information technology projects","volume":"1169","author":[{"family":"Fagarasan","given":"C."},{"family":"Popa","given":"O."},{"family":"Pisla","given":"A."},{"family":"Cristea","given":"C."}],"issued":{"date-parts":[["2021",8]]}}}],"schema":"https://github.com/citation-style-language/schema/raw/master/csl-citation.json"} </w:instrText>
      </w:r>
      <w:r w:rsidR="009434FD" w:rsidRPr="005817B5">
        <w:fldChar w:fldCharType="separate"/>
      </w:r>
      <w:r w:rsidR="009434FD" w:rsidRPr="005817B5">
        <w:t>(Fagarasan et al., 2021)</w:t>
      </w:r>
      <w:r w:rsidR="009434FD" w:rsidRPr="005817B5">
        <w:fldChar w:fldCharType="end"/>
      </w:r>
      <w:r w:rsidR="00E32BE3" w:rsidRPr="005817B5">
        <w:t>.</w:t>
      </w:r>
      <w:r w:rsidR="00FF239F" w:rsidRPr="005817B5">
        <w:t xml:space="preserve"> Below are the analysis diagrams that will be drawn </w:t>
      </w:r>
      <w:r w:rsidR="00721412" w:rsidRPr="005817B5">
        <w:t>in order</w:t>
      </w:r>
      <w:r w:rsidR="00FF239F" w:rsidRPr="005817B5">
        <w:t xml:space="preserve"> to help in </w:t>
      </w:r>
      <w:r w:rsidR="00721412" w:rsidRPr="005817B5">
        <w:t>facilitate</w:t>
      </w:r>
      <w:r w:rsidR="00FF239F" w:rsidRPr="005817B5">
        <w:t xml:space="preserve"> d</w:t>
      </w:r>
      <w:r w:rsidR="001A47E1" w:rsidRPr="005817B5">
        <w:t>evelopment.</w:t>
      </w:r>
    </w:p>
    <w:p w14:paraId="4822C294" w14:textId="7E028CD1" w:rsidR="00983042" w:rsidRPr="005817B5" w:rsidRDefault="00D72B2F" w:rsidP="009D395F">
      <w:pPr>
        <w:ind w:left="-5"/>
      </w:pPr>
      <w:r w:rsidRPr="005817B5">
        <w:t xml:space="preserve">The </w:t>
      </w:r>
      <w:r w:rsidR="000100F8" w:rsidRPr="005817B5">
        <w:t xml:space="preserve">proposed model is a machine learning model that will use </w:t>
      </w:r>
      <w:r w:rsidR="00935208" w:rsidRPr="005817B5">
        <w:t xml:space="preserve">supervised learning and form a classification model that </w:t>
      </w:r>
      <w:r w:rsidR="00E02CE8" w:rsidRPr="005817B5">
        <w:t xml:space="preserve">learns the patterns and relationships from the input of data provided </w:t>
      </w:r>
      <w:r w:rsidR="000C280F" w:rsidRPr="005817B5">
        <w:t xml:space="preserve">and the same will be used for the proposed system with the specific technique of decision trees </w:t>
      </w:r>
      <w:r w:rsidR="000C280F" w:rsidRPr="005817B5">
        <w:lastRenderedPageBreak/>
        <w:t>and random forest</w:t>
      </w:r>
      <w:r w:rsidR="00E760AF" w:rsidRPr="005817B5">
        <w:t xml:space="preserve"> this is because these techniques allow </w:t>
      </w:r>
      <w:r w:rsidR="000E2750" w:rsidRPr="005817B5">
        <w:t xml:space="preserve">handling </w:t>
      </w:r>
      <w:r w:rsidR="00E507BA" w:rsidRPr="005817B5">
        <w:t>non-linear</w:t>
      </w:r>
      <w:r w:rsidR="000E2750" w:rsidRPr="005817B5">
        <w:t xml:space="preserve"> </w:t>
      </w:r>
      <w:r w:rsidR="00373B42" w:rsidRPr="005817B5">
        <w:t xml:space="preserve">relationships and missing data </w:t>
      </w:r>
      <w:r w:rsidR="009522AA" w:rsidRPr="005817B5">
        <w:t>moreover allowing interpretability of the system and this then</w:t>
      </w:r>
      <w:r w:rsidR="00DA4196" w:rsidRPr="005817B5">
        <w:t xml:space="preserve"> allows informed and reliable decisions to be made and </w:t>
      </w:r>
      <w:r w:rsidR="00160615" w:rsidRPr="005817B5">
        <w:t>accurate predictions of the players performance</w:t>
      </w:r>
      <w:r w:rsidR="00572D25" w:rsidRPr="005817B5">
        <w:t>. However other techniques will also be used to check if the</w:t>
      </w:r>
      <w:r w:rsidR="00EE11FD" w:rsidRPr="005817B5">
        <w:t>y return a better accuracy than decision trees and random forest those ones will be used</w:t>
      </w:r>
      <w:r w:rsidR="00AA7CF5" w:rsidRPr="005817B5">
        <w:fldChar w:fldCharType="begin"/>
      </w:r>
      <w:r w:rsidR="00AA7CF5" w:rsidRPr="005817B5">
        <w:instrText xml:space="preserve"> ADDIN ZOTERO_ITEM CSL_CITATION {"citationID":"ZBWNlXRx","properties":{"formattedCitation":"(Song et al., 2017)","plainCitation":"(Song et al., 2017)","noteIndex":0},"citationItems":[{"id":115,"uris":["http://zotero.org/users/local/gnHNOUUS/items/ESENIJNY"],"itemData":{"id":115,"type":"paper-conference","abstract":"Machine learning (ML) is becoming a commodity. Numerous ML frameworks and services are available to data holders who are not ML experts but want to train predictive models on their data. It is important that ML models trained on sensitive inputs (e.g., personal images or documents) not leak too much information about the training data. We consider a malicious ML provider who supplies model-training code to the data holder, does \\emph{not} observe the training, but then obtains white- or black-box access to the resulting model. In this setting, we design and implement practical algorithms, some of them very similar to standard ML techniques such as regularization and data augmentation, that \"memorize\" information about the training dataset in the model\\textemdash yet the model is as accurate and predictive as a conventionally trained model. We then explain how the adversary can extract memorized information from the model. We evaluate our techniques on standard ML tasks for image classification (CIFAR10), face recognition (LFW and FaceScrub), and text analysis (20 Newsgroups and IMDB). In all cases, we show how our algorithms create models that have high predictive power yet allow accurate extraction of subsets of their training data.","collection-title":"CCS '17","container-title":"Proceedings of the 2017 ACM SIGSAC Conference on Computer and Communications Security","DOI":"10.1145/3133956.3134077","event-place":"New York, NY, USA","ISBN":"978-1-4503-4946-8","page":"587–601","publisher":"Association for Computing Machinery","publisher-place":"New York, NY, USA","source":"ACM Digital Library","title":"Machine Learning Models that Remember Too Much","URL":"https://doi.org/10.1145/3133956.3134077","author":[{"family":"Song","given":"Congzheng"},{"family":"Ristenpart","given":"Thomas"},{"family":"Shmatikov","given":"Vitaly"}],"accessed":{"date-parts":[["2023",11,14]]},"issued":{"date-parts":[["2017",10,30]]}}}],"schema":"https://github.com/citation-style-language/schema/raw/master/csl-citation.json"} </w:instrText>
      </w:r>
      <w:r w:rsidR="00AA7CF5" w:rsidRPr="005817B5">
        <w:fldChar w:fldCharType="separate"/>
      </w:r>
      <w:r w:rsidR="00AA7CF5" w:rsidRPr="005817B5">
        <w:t>(Song et al., 2017)</w:t>
      </w:r>
      <w:r w:rsidR="00AA7CF5" w:rsidRPr="005817B5">
        <w:fldChar w:fldCharType="end"/>
      </w:r>
      <w:r w:rsidR="00CE3054" w:rsidRPr="005817B5">
        <w:t>.</w:t>
      </w:r>
    </w:p>
    <w:p w14:paraId="4A32CBBE" w14:textId="77777777" w:rsidR="00E507BA" w:rsidRPr="005817B5" w:rsidRDefault="00E507BA" w:rsidP="009D395F">
      <w:pPr>
        <w:ind w:left="-5"/>
      </w:pPr>
    </w:p>
    <w:p w14:paraId="2C2E6138" w14:textId="6146042F" w:rsidR="00D922A1" w:rsidRPr="005817B5" w:rsidRDefault="00FF239F" w:rsidP="00D10598">
      <w:pPr>
        <w:pStyle w:val="Heading4"/>
        <w:rPr>
          <w:i w:val="0"/>
          <w:iCs/>
        </w:rPr>
      </w:pPr>
      <w:r w:rsidRPr="005817B5">
        <w:rPr>
          <w:i w:val="0"/>
          <w:iCs/>
        </w:rPr>
        <w:t>3.2.</w:t>
      </w:r>
      <w:r w:rsidR="00E84899" w:rsidRPr="005817B5">
        <w:rPr>
          <w:i w:val="0"/>
          <w:iCs/>
        </w:rPr>
        <w:t>3</w:t>
      </w:r>
      <w:r w:rsidRPr="005817B5">
        <w:rPr>
          <w:i w:val="0"/>
          <w:iCs/>
        </w:rPr>
        <w:t xml:space="preserve">.1 Use </w:t>
      </w:r>
      <w:r w:rsidR="001A47E1" w:rsidRPr="005817B5">
        <w:rPr>
          <w:i w:val="0"/>
          <w:iCs/>
        </w:rPr>
        <w:t>Case Diagram</w:t>
      </w:r>
    </w:p>
    <w:p w14:paraId="2FBE81FC" w14:textId="5249729D" w:rsidR="00E461FE" w:rsidRPr="005817B5" w:rsidRDefault="00E461FE" w:rsidP="009D395F">
      <w:pPr>
        <w:ind w:left="-5"/>
      </w:pPr>
      <w:r w:rsidRPr="005817B5">
        <w:t xml:space="preserve">The reason for drawing this diagram </w:t>
      </w:r>
      <w:r w:rsidRPr="005817B5">
        <w:rPr>
          <w:lang w:val="en-US"/>
        </w:rPr>
        <w:t>is</w:t>
      </w:r>
      <w:r w:rsidRPr="005817B5">
        <w:t xml:space="preserve"> to help understand the functional requirements of the </w:t>
      </w:r>
      <w:r w:rsidR="006B24FB" w:rsidRPr="005817B5">
        <w:t>system</w:t>
      </w:r>
      <w:r w:rsidRPr="005817B5">
        <w:t xml:space="preserve"> and specific users of the system that is the admin</w:t>
      </w:r>
      <w:r w:rsidR="00FF2FAE">
        <w:t xml:space="preserve"> and the</w:t>
      </w:r>
      <w:r w:rsidR="00ED7718">
        <w:t xml:space="preserve"> club</w:t>
      </w:r>
      <w:r w:rsidRPr="005817B5">
        <w:t xml:space="preserve"> and </w:t>
      </w:r>
      <w:r w:rsidRPr="005817B5">
        <w:rPr>
          <w:lang w:val="en-US"/>
        </w:rPr>
        <w:t>developing</w:t>
      </w:r>
      <w:r w:rsidRPr="005817B5">
        <w:t xml:space="preserve"> a system keeping the interests of users in mind</w:t>
      </w:r>
      <w:r w:rsidR="00251B76" w:rsidRPr="005817B5">
        <w:fldChar w:fldCharType="begin"/>
      </w:r>
      <w:r w:rsidR="00251B76" w:rsidRPr="005817B5">
        <w:instrText xml:space="preserve"> ADDIN ZOTERO_ITEM CSL_CITATION {"citationID":"WxeKSwYa","properties":{"formattedCitation":"(Vachharajani &amp; Pareek, 2019)","plainCitation":"(Vachharajani &amp; Pareek, 2019)","noteIndex":0},"citationItems":[{"id":119,"uris":["http://zotero.org/users/local/gnHNOUUS/items/QVQ67Y5L"],"itemData":{"id":119,"type":"article-journal","abstract":"E-learning plays a significant role in educating large number of students. In the delivery of e-learning material, automatic e-assessment has been applied only to some extent in the case of free response answers in highly technical diagrams in domains like software engineering, electronics, etc., wh...","container-title":"International Journal of Distance Education Technologies (IJDET)","DOI":"10.4018/IJDET.2019070105","ISSN":"1539-3100","issue":"3","journalAbbreviation":"IJDET","language":"en","license":"Access limited to members","note":"publisher: IGI Global","page":"75-95","source":"www.igi-global.com","title":"Framework To Approximate Label Matching For Automatic Assessment Of Use-Case Diagram","volume":"17","author":[{"family":"Vachharajani","given":"Vinay"},{"family":"Pareek","given":"Jyoti"}],"issued":{"date-parts":[["2019",7,1]]}}}],"schema":"https://github.com/citation-style-language/schema/raw/master/csl-citation.json"} </w:instrText>
      </w:r>
      <w:r w:rsidR="00251B76" w:rsidRPr="005817B5">
        <w:fldChar w:fldCharType="separate"/>
      </w:r>
      <w:r w:rsidR="00251B76" w:rsidRPr="005817B5">
        <w:t>(Vachharajani &amp; Pareek, 2019)</w:t>
      </w:r>
      <w:r w:rsidR="00251B76" w:rsidRPr="005817B5">
        <w:fldChar w:fldCharType="end"/>
      </w:r>
      <w:r w:rsidRPr="005817B5">
        <w:t>.</w:t>
      </w:r>
    </w:p>
    <w:p w14:paraId="59EA838E" w14:textId="77777777" w:rsidR="00FD74F0" w:rsidRPr="005817B5" w:rsidRDefault="00FD74F0" w:rsidP="009D395F"/>
    <w:p w14:paraId="60FBE5D0" w14:textId="2F27803E" w:rsidR="00D922A1" w:rsidRPr="005817B5" w:rsidRDefault="001A47E1" w:rsidP="00D10598">
      <w:pPr>
        <w:pStyle w:val="Heading4"/>
        <w:rPr>
          <w:i w:val="0"/>
          <w:iCs/>
        </w:rPr>
      </w:pPr>
      <w:r w:rsidRPr="005817B5">
        <w:rPr>
          <w:i w:val="0"/>
          <w:iCs/>
        </w:rPr>
        <w:t>3.2.</w:t>
      </w:r>
      <w:r w:rsidR="00E84899" w:rsidRPr="005817B5">
        <w:rPr>
          <w:i w:val="0"/>
          <w:iCs/>
        </w:rPr>
        <w:t>3</w:t>
      </w:r>
      <w:r w:rsidRPr="005817B5">
        <w:rPr>
          <w:i w:val="0"/>
          <w:iCs/>
        </w:rPr>
        <w:t>.2 Sequence Diagram</w:t>
      </w:r>
    </w:p>
    <w:p w14:paraId="3792EDB8" w14:textId="2630213D" w:rsidR="00A352C0" w:rsidRPr="005817B5" w:rsidRDefault="00A352C0" w:rsidP="009D395F">
      <w:pPr>
        <w:ind w:left="-5"/>
      </w:pPr>
      <w:r w:rsidRPr="005817B5">
        <w:t xml:space="preserve">The importance of a sequence diagram </w:t>
      </w:r>
      <w:r w:rsidRPr="005817B5">
        <w:rPr>
          <w:lang w:val="en-US"/>
        </w:rPr>
        <w:t>is</w:t>
      </w:r>
      <w:r w:rsidRPr="005817B5">
        <w:t xml:space="preserve"> to show the interactions between the users and the system by the order in which they occur. For the </w:t>
      </w:r>
      <w:r w:rsidR="00C2060F" w:rsidRPr="005817B5">
        <w:t>proposed system,</w:t>
      </w:r>
      <w:r w:rsidRPr="005817B5">
        <w:t xml:space="preserve"> the sequence diagram </w:t>
      </w:r>
      <w:r w:rsidRPr="005817B5">
        <w:rPr>
          <w:lang w:val="en-US"/>
        </w:rPr>
        <w:t>helped</w:t>
      </w:r>
      <w:r w:rsidRPr="005817B5">
        <w:t xml:space="preserve"> to know the processes, and which one occurs first. For example, the </w:t>
      </w:r>
      <w:r w:rsidR="00980199" w:rsidRPr="005817B5">
        <w:t>club admin</w:t>
      </w:r>
      <w:r w:rsidRPr="005817B5">
        <w:t xml:space="preserve"> logs in so the process starts with them entering the credentials, the credentials being sent to the database to verify if they are matching sends a message of successful login and gives access to the index page. If the credentials do not match send a message saying incorrect email or password</w:t>
      </w:r>
      <w:r w:rsidR="002A760B" w:rsidRPr="005817B5">
        <w:fldChar w:fldCharType="begin"/>
      </w:r>
      <w:r w:rsidR="002A760B" w:rsidRPr="005817B5">
        <w:instrText xml:space="preserve"> ADDIN ZOTERO_ITEM CSL_CITATION {"citationID":"YODGb040","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2A760B" w:rsidRPr="005817B5">
        <w:fldChar w:fldCharType="separate"/>
      </w:r>
      <w:r w:rsidR="002A760B" w:rsidRPr="005817B5">
        <w:t>(Setiyawan et al., 2023)</w:t>
      </w:r>
      <w:r w:rsidR="002A760B" w:rsidRPr="005817B5">
        <w:fldChar w:fldCharType="end"/>
      </w:r>
      <w:r w:rsidR="00C2060F" w:rsidRPr="005817B5">
        <w:t>.</w:t>
      </w:r>
    </w:p>
    <w:p w14:paraId="00637DB9" w14:textId="77777777" w:rsidR="00FD74F0" w:rsidRPr="005817B5" w:rsidRDefault="00FD74F0" w:rsidP="009D395F"/>
    <w:p w14:paraId="7CF4B079" w14:textId="5AAA57DC" w:rsidR="00D922A1" w:rsidRPr="005817B5" w:rsidRDefault="001A47E1" w:rsidP="00D10598">
      <w:pPr>
        <w:pStyle w:val="Heading4"/>
        <w:rPr>
          <w:i w:val="0"/>
          <w:iCs/>
        </w:rPr>
      </w:pPr>
      <w:r w:rsidRPr="005817B5">
        <w:rPr>
          <w:i w:val="0"/>
          <w:iCs/>
        </w:rPr>
        <w:t>3.2.</w:t>
      </w:r>
      <w:r w:rsidR="00E84899" w:rsidRPr="005817B5">
        <w:rPr>
          <w:i w:val="0"/>
          <w:iCs/>
        </w:rPr>
        <w:t>3</w:t>
      </w:r>
      <w:r w:rsidRPr="005817B5">
        <w:rPr>
          <w:i w:val="0"/>
          <w:iCs/>
        </w:rPr>
        <w:t>.</w:t>
      </w:r>
      <w:r w:rsidR="00AC3AD7" w:rsidRPr="005817B5">
        <w:rPr>
          <w:i w:val="0"/>
          <w:iCs/>
        </w:rPr>
        <w:t>3</w:t>
      </w:r>
      <w:r w:rsidRPr="005817B5">
        <w:rPr>
          <w:i w:val="0"/>
          <w:iCs/>
        </w:rPr>
        <w:t xml:space="preserve"> System Sequence Diagram</w:t>
      </w:r>
    </w:p>
    <w:p w14:paraId="5206F266" w14:textId="3B1DE840" w:rsidR="00F03684" w:rsidRPr="005817B5" w:rsidRDefault="001E798A" w:rsidP="009D395F">
      <w:r w:rsidRPr="005817B5">
        <w:t>This is a graphical representation of the sy</w:t>
      </w:r>
      <w:r w:rsidR="004E6913" w:rsidRPr="005817B5">
        <w:t xml:space="preserve">stem that shows </w:t>
      </w:r>
      <w:r w:rsidR="00A15346" w:rsidRPr="005817B5">
        <w:t xml:space="preserve">how the components of the system interact with each other </w:t>
      </w:r>
      <w:r w:rsidR="00C0040F" w:rsidRPr="005817B5">
        <w:t>and generally explaining how the overall system works</w:t>
      </w:r>
      <w:r w:rsidR="00D36227" w:rsidRPr="005817B5">
        <w:t xml:space="preserve">. They are used hand in hand with </w:t>
      </w:r>
      <w:r w:rsidR="008767EC" w:rsidRPr="005817B5">
        <w:t>Activity diagrams</w:t>
      </w:r>
      <w:r w:rsidR="001360FF" w:rsidRPr="005817B5">
        <w:t xml:space="preserve"> </w:t>
      </w:r>
      <w:r w:rsidR="001360FF" w:rsidRPr="005817B5">
        <w:fldChar w:fldCharType="begin"/>
      </w:r>
      <w:r w:rsidR="001360FF" w:rsidRPr="005817B5">
        <w:instrText xml:space="preserve"> ADDIN ZOTERO_ITEM CSL_CITATION {"citationID":"XyR1uc5C","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1360FF" w:rsidRPr="005817B5">
        <w:fldChar w:fldCharType="separate"/>
      </w:r>
      <w:r w:rsidR="001360FF" w:rsidRPr="005817B5">
        <w:t>(Setiyawan et al., 2023)</w:t>
      </w:r>
      <w:r w:rsidR="001360FF" w:rsidRPr="005817B5">
        <w:fldChar w:fldCharType="end"/>
      </w:r>
      <w:r w:rsidR="008767EC" w:rsidRPr="005817B5">
        <w:t>.</w:t>
      </w:r>
    </w:p>
    <w:p w14:paraId="1C1B09FB" w14:textId="77777777" w:rsidR="00980199" w:rsidRPr="005817B5" w:rsidRDefault="00980199" w:rsidP="009D395F"/>
    <w:p w14:paraId="259F2AAD" w14:textId="09DFFCC7" w:rsidR="00D922A1" w:rsidRPr="005817B5" w:rsidRDefault="001A47E1" w:rsidP="00D10598">
      <w:pPr>
        <w:pStyle w:val="Heading4"/>
        <w:rPr>
          <w:i w:val="0"/>
          <w:iCs/>
        </w:rPr>
      </w:pPr>
      <w:r w:rsidRPr="005817B5">
        <w:rPr>
          <w:i w:val="0"/>
          <w:iCs/>
        </w:rPr>
        <w:t>3.2.</w:t>
      </w:r>
      <w:r w:rsidR="009940CC" w:rsidRPr="005817B5">
        <w:rPr>
          <w:i w:val="0"/>
          <w:iCs/>
        </w:rPr>
        <w:t>3</w:t>
      </w:r>
      <w:r w:rsidRPr="005817B5">
        <w:rPr>
          <w:i w:val="0"/>
          <w:iCs/>
        </w:rPr>
        <w:t>.</w:t>
      </w:r>
      <w:r w:rsidR="00AC3AD7" w:rsidRPr="005817B5">
        <w:rPr>
          <w:i w:val="0"/>
          <w:iCs/>
        </w:rPr>
        <w:t>4</w:t>
      </w:r>
      <w:r w:rsidRPr="005817B5">
        <w:rPr>
          <w:i w:val="0"/>
          <w:iCs/>
        </w:rPr>
        <w:t xml:space="preserve"> Entity Relationship Diagram</w:t>
      </w:r>
    </w:p>
    <w:p w14:paraId="6DCAA8B2" w14:textId="254BC7B5" w:rsidR="009A0FBB" w:rsidRPr="005817B5" w:rsidRDefault="009A0FBB" w:rsidP="009D395F">
      <w:pPr>
        <w:ind w:left="-5"/>
      </w:pPr>
      <w:r w:rsidRPr="005817B5">
        <w:t xml:space="preserve">An ERD </w:t>
      </w:r>
      <w:r w:rsidRPr="005817B5">
        <w:rPr>
          <w:lang w:val="en-US"/>
        </w:rPr>
        <w:t>is</w:t>
      </w:r>
      <w:r w:rsidRPr="005817B5">
        <w:t xml:space="preserve"> drawn to help the developer understand how the data </w:t>
      </w:r>
      <w:r w:rsidR="009A7A73" w:rsidRPr="005817B5">
        <w:rPr>
          <w:lang w:val="en-US"/>
        </w:rPr>
        <w:t>i</w:t>
      </w:r>
      <w:r w:rsidRPr="005817B5">
        <w:rPr>
          <w:lang w:val="en-US"/>
        </w:rPr>
        <w:t xml:space="preserve">s </w:t>
      </w:r>
      <w:r w:rsidRPr="005817B5">
        <w:t xml:space="preserve">stored in the database with the specific details related to that data hence this </w:t>
      </w:r>
      <w:r w:rsidR="009A7A73" w:rsidRPr="005817B5">
        <w:rPr>
          <w:lang w:val="en-US"/>
        </w:rPr>
        <w:t>i</w:t>
      </w:r>
      <w:r w:rsidRPr="005817B5">
        <w:rPr>
          <w:lang w:val="en-US"/>
        </w:rPr>
        <w:t>s</w:t>
      </w:r>
      <w:r w:rsidRPr="005817B5">
        <w:t xml:space="preserve"> the basis on which the generic database </w:t>
      </w:r>
      <w:r w:rsidR="009A7A73" w:rsidRPr="005817B5">
        <w:rPr>
          <w:lang w:val="en-US"/>
        </w:rPr>
        <w:t>i</w:t>
      </w:r>
      <w:r w:rsidRPr="005817B5">
        <w:rPr>
          <w:lang w:val="en-US"/>
        </w:rPr>
        <w:t>s</w:t>
      </w:r>
      <w:r w:rsidRPr="005817B5">
        <w:t xml:space="preserve"> developed</w:t>
      </w:r>
      <w:r w:rsidR="00C124D3" w:rsidRPr="005817B5">
        <w:fldChar w:fldCharType="begin"/>
      </w:r>
      <w:r w:rsidR="00C124D3" w:rsidRPr="005817B5">
        <w:instrText xml:space="preserve"> ADDIN ZOTERO_ITEM CSL_CITATION {"citationID":"fRkGbtTq","properties":{"formattedCitation":"(Frantiska, 2018)","plainCitation":"(Frantiska, 2018)","noteIndex":0},"citationItems":[{"id":126,"uris":["http://zotero.org/users/local/gnHNOUUS/items/2FAKF4J3"],"itemData":{"id":126,"type":"chapter","abstract":"Use cases provide a means to envision the behavior of the environment as it responds to external stimuli. An IPO diagram shows how data flows throughout the system while flowcharting is a method to envision the programming logic that underlies the behavior depicted by the use case. An entity relationship diagram also known as an ERD or E-R diagram, is a methodology that describes how the data of a system is stored at a high level of detail. It is different from the IPO diagram, which models the functions performed by a system as it uses or creates data.","collection-title":"SpringerBriefs in Educational Communications and Technology","container-title":"Visualization Tools for Learning Environment Development","event-place":"Cham","ISBN":"978-3-319-67440-7","language":"en","note":"DOI: 10.1007/978-3-319-67440-7_4","page":"21-30","publisher":"Springer International Publishing","publisher-place":"Cham","source":"Springer Link","title":"Entity-Relationship Diagrams","URL":"https://doi.org/10.1007/978-3-319-67440-7_4","author":[{"family":"Frantiska","given":"Joseph"}],"editor":[{"family":"Frantiska","given":"Jr.","suffix":"Joseph"}],"accessed":{"date-parts":[["2023",11,14]]},"issued":{"date-parts":[["2018"]]}}}],"schema":"https://github.com/citation-style-language/schema/raw/master/csl-citation.json"} </w:instrText>
      </w:r>
      <w:r w:rsidR="00C124D3" w:rsidRPr="005817B5">
        <w:fldChar w:fldCharType="separate"/>
      </w:r>
      <w:r w:rsidR="00C124D3" w:rsidRPr="005817B5">
        <w:t>(Frantiska, 2018)</w:t>
      </w:r>
      <w:r w:rsidR="00C124D3" w:rsidRPr="005817B5">
        <w:fldChar w:fldCharType="end"/>
      </w:r>
      <w:r w:rsidRPr="005817B5">
        <w:t>.</w:t>
      </w:r>
    </w:p>
    <w:p w14:paraId="455F22E6" w14:textId="77777777" w:rsidR="009A0FBB" w:rsidRPr="005817B5" w:rsidRDefault="009A0FBB" w:rsidP="009D395F"/>
    <w:p w14:paraId="1E06EADD" w14:textId="77777777" w:rsidR="00D922A1" w:rsidRPr="005817B5" w:rsidRDefault="00D922A1" w:rsidP="009D395F"/>
    <w:p w14:paraId="4917D9FE" w14:textId="77777777" w:rsidR="00D10598" w:rsidRPr="005817B5" w:rsidRDefault="00D10598" w:rsidP="009D395F"/>
    <w:p w14:paraId="77D249E0" w14:textId="77777777" w:rsidR="00D10598" w:rsidRPr="005817B5" w:rsidRDefault="00D10598" w:rsidP="009D395F"/>
    <w:p w14:paraId="19705292" w14:textId="6BAD2256" w:rsidR="00D922A1" w:rsidRPr="005817B5" w:rsidRDefault="00AC3AD7" w:rsidP="00D10598">
      <w:pPr>
        <w:pStyle w:val="Heading4"/>
        <w:rPr>
          <w:i w:val="0"/>
          <w:iCs/>
        </w:rPr>
      </w:pPr>
      <w:r w:rsidRPr="005817B5">
        <w:rPr>
          <w:i w:val="0"/>
          <w:iCs/>
        </w:rPr>
        <w:lastRenderedPageBreak/>
        <w:t>3.2.</w:t>
      </w:r>
      <w:r w:rsidR="009940CC" w:rsidRPr="005817B5">
        <w:rPr>
          <w:i w:val="0"/>
          <w:iCs/>
        </w:rPr>
        <w:t>3</w:t>
      </w:r>
      <w:r w:rsidRPr="005817B5">
        <w:rPr>
          <w:i w:val="0"/>
          <w:iCs/>
        </w:rPr>
        <w:t>.5 Class Diagram</w:t>
      </w:r>
    </w:p>
    <w:p w14:paraId="24E283DD" w14:textId="0CCCEED3" w:rsidR="006E11B3" w:rsidRPr="005817B5" w:rsidRDefault="006E11B3" w:rsidP="009D395F">
      <w:pPr>
        <w:ind w:left="-5"/>
      </w:pPr>
      <w:r w:rsidRPr="005817B5">
        <w:t>This diagram show</w:t>
      </w:r>
      <w:r w:rsidR="00962D52" w:rsidRPr="005817B5">
        <w:rPr>
          <w:lang w:val="en-US"/>
        </w:rPr>
        <w:t>s</w:t>
      </w:r>
      <w:r w:rsidRPr="005817B5">
        <w:t xml:space="preserve"> the visual</w:t>
      </w:r>
      <w:r w:rsidRPr="005817B5">
        <w:rPr>
          <w:lang w:val="en-US"/>
        </w:rPr>
        <w:t>s</w:t>
      </w:r>
      <w:r w:rsidRPr="005817B5">
        <w:t xml:space="preserve"> of the system and the relationship of data stored in the database as the relationships explained using the ERD </w:t>
      </w:r>
      <w:r w:rsidR="00962D52" w:rsidRPr="005817B5">
        <w:rPr>
          <w:lang w:val="en-US"/>
        </w:rPr>
        <w:t>a</w:t>
      </w:r>
      <w:r w:rsidRPr="005817B5">
        <w:rPr>
          <w:lang w:val="en-US"/>
        </w:rPr>
        <w:t>re</w:t>
      </w:r>
      <w:r w:rsidRPr="005817B5">
        <w:t xml:space="preserve"> not well understood thus a class diagram bring</w:t>
      </w:r>
      <w:r w:rsidRPr="005817B5">
        <w:rPr>
          <w:lang w:val="en-US"/>
        </w:rPr>
        <w:t>s</w:t>
      </w:r>
      <w:r w:rsidRPr="005817B5">
        <w:t xml:space="preserve"> out the clear relationships of data collected. This </w:t>
      </w:r>
      <w:r w:rsidRPr="005817B5">
        <w:rPr>
          <w:lang w:val="en-US"/>
        </w:rPr>
        <w:t>diagram allowed</w:t>
      </w:r>
      <w:r w:rsidRPr="005817B5">
        <w:t xml:space="preserve"> the developer to understand the exact responsibilities of </w:t>
      </w:r>
      <w:r w:rsidR="00C96581" w:rsidRPr="005817B5">
        <w:t>each user of the system</w:t>
      </w:r>
      <w:r w:rsidR="00C124D3" w:rsidRPr="005817B5">
        <w:fldChar w:fldCharType="begin"/>
      </w:r>
      <w:r w:rsidR="00C124D3" w:rsidRPr="005817B5">
        <w:instrText xml:space="preserve"> ADDIN ZOTERO_ITEM CSL_CITATION {"citationID":"lLI4RcDN","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C124D3" w:rsidRPr="005817B5">
        <w:fldChar w:fldCharType="separate"/>
      </w:r>
      <w:r w:rsidR="00C124D3" w:rsidRPr="005817B5">
        <w:t>(Setiyawan et al., 2023)</w:t>
      </w:r>
      <w:r w:rsidR="00C124D3" w:rsidRPr="005817B5">
        <w:fldChar w:fldCharType="end"/>
      </w:r>
      <w:r w:rsidRPr="005817B5">
        <w:t>.</w:t>
      </w:r>
    </w:p>
    <w:p w14:paraId="1517EDFE" w14:textId="77777777" w:rsidR="00F21E42" w:rsidRPr="005817B5" w:rsidRDefault="00F21E42" w:rsidP="009D395F"/>
    <w:p w14:paraId="0338AF8E" w14:textId="2C9E9A21" w:rsidR="003846E1" w:rsidRPr="005817B5" w:rsidRDefault="003846E1" w:rsidP="009D395F">
      <w:pPr>
        <w:pStyle w:val="Heading4"/>
        <w:rPr>
          <w:i w:val="0"/>
          <w:iCs/>
        </w:rPr>
      </w:pPr>
      <w:r w:rsidRPr="005817B5">
        <w:rPr>
          <w:i w:val="0"/>
          <w:iCs/>
        </w:rPr>
        <w:t>3.2.</w:t>
      </w:r>
      <w:r w:rsidR="009940CC" w:rsidRPr="005817B5">
        <w:rPr>
          <w:i w:val="0"/>
          <w:iCs/>
        </w:rPr>
        <w:t>3</w:t>
      </w:r>
      <w:r w:rsidRPr="005817B5">
        <w:rPr>
          <w:i w:val="0"/>
          <w:iCs/>
        </w:rPr>
        <w:t>.6 Activity Diagram</w:t>
      </w:r>
    </w:p>
    <w:p w14:paraId="0B97766E" w14:textId="77777777" w:rsidR="00D922A1" w:rsidRPr="005817B5" w:rsidRDefault="00D922A1" w:rsidP="009D395F"/>
    <w:p w14:paraId="5116F0D3" w14:textId="0C13E63C" w:rsidR="001A47E1" w:rsidRPr="005817B5" w:rsidRDefault="004468C9" w:rsidP="009D395F">
      <w:r w:rsidRPr="005817B5">
        <w:t xml:space="preserve">This is a diagram that is used to </w:t>
      </w:r>
      <w:r w:rsidR="00424A79" w:rsidRPr="005817B5">
        <w:t xml:space="preserve">describe the </w:t>
      </w:r>
      <w:r w:rsidR="009F7057" w:rsidRPr="005817B5">
        <w:t xml:space="preserve">detailed </w:t>
      </w:r>
      <w:r w:rsidR="00424A79" w:rsidRPr="005817B5">
        <w:t xml:space="preserve">flow from </w:t>
      </w:r>
      <w:r w:rsidR="009F7057" w:rsidRPr="005817B5">
        <w:t xml:space="preserve">stage to another and how each </w:t>
      </w:r>
      <w:r w:rsidR="00992AC2" w:rsidRPr="005817B5">
        <w:t xml:space="preserve">activity is carried out </w:t>
      </w:r>
      <w:r w:rsidR="00707BF7" w:rsidRPr="005817B5">
        <w:t xml:space="preserve">at each stage </w:t>
      </w:r>
      <w:r w:rsidR="000D2AB5" w:rsidRPr="005817B5">
        <w:t xml:space="preserve">to dynamically explain the </w:t>
      </w:r>
      <w:r w:rsidR="00CD6E95" w:rsidRPr="005817B5">
        <w:t>major aspects of the system</w:t>
      </w:r>
      <w:r w:rsidR="00B77B82" w:rsidRPr="005817B5">
        <w:fldChar w:fldCharType="begin"/>
      </w:r>
      <w:r w:rsidR="00B77B82" w:rsidRPr="005817B5">
        <w:instrText xml:space="preserve"> ADDIN ZOTERO_ITEM CSL_CITATION {"citationID":"nCddCvqN","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B77B82" w:rsidRPr="005817B5">
        <w:fldChar w:fldCharType="separate"/>
      </w:r>
      <w:r w:rsidR="00B77B82" w:rsidRPr="005817B5">
        <w:t>(Setiyawan et al., 2023)</w:t>
      </w:r>
      <w:r w:rsidR="00B77B82" w:rsidRPr="005817B5">
        <w:fldChar w:fldCharType="end"/>
      </w:r>
      <w:r w:rsidR="00CD6E95" w:rsidRPr="005817B5">
        <w:t>.</w:t>
      </w:r>
    </w:p>
    <w:p w14:paraId="7E8B2934" w14:textId="77777777" w:rsidR="00056564" w:rsidRPr="005817B5" w:rsidRDefault="00056564" w:rsidP="009D395F"/>
    <w:p w14:paraId="4022CEB4" w14:textId="7B550940" w:rsidR="00D922A1" w:rsidRPr="005817B5" w:rsidRDefault="00271140" w:rsidP="00D10598">
      <w:pPr>
        <w:pStyle w:val="Heading3"/>
        <w:rPr>
          <w:i w:val="0"/>
          <w:iCs/>
        </w:rPr>
      </w:pPr>
      <w:bookmarkStart w:id="306" w:name="_Toc151673288"/>
      <w:r w:rsidRPr="005817B5">
        <w:rPr>
          <w:i w:val="0"/>
          <w:iCs/>
        </w:rPr>
        <w:t>3.2.</w:t>
      </w:r>
      <w:r w:rsidR="00C36900" w:rsidRPr="005817B5">
        <w:rPr>
          <w:i w:val="0"/>
          <w:iCs/>
        </w:rPr>
        <w:t>4</w:t>
      </w:r>
      <w:r w:rsidRPr="005817B5">
        <w:rPr>
          <w:i w:val="0"/>
          <w:iCs/>
        </w:rPr>
        <w:t xml:space="preserve"> </w:t>
      </w:r>
      <w:r w:rsidR="003D2D04" w:rsidRPr="005817B5">
        <w:rPr>
          <w:i w:val="0"/>
          <w:iCs/>
        </w:rPr>
        <w:t>Coding and Unit testing</w:t>
      </w:r>
      <w:bookmarkEnd w:id="306"/>
      <w:r w:rsidR="003D2D04" w:rsidRPr="005817B5">
        <w:rPr>
          <w:i w:val="0"/>
          <w:iCs/>
        </w:rPr>
        <w:t xml:space="preserve"> </w:t>
      </w:r>
    </w:p>
    <w:p w14:paraId="6CF31A9B" w14:textId="4AB3CE09" w:rsidR="00E114CE" w:rsidRPr="005817B5" w:rsidRDefault="00B35F83" w:rsidP="009D395F">
      <w:r w:rsidRPr="005817B5">
        <w:t>In this stage</w:t>
      </w:r>
      <w:r w:rsidR="003665C4" w:rsidRPr="005817B5">
        <w:t xml:space="preserve"> system is coded and developed with the help of the diagrams drawn above</w:t>
      </w:r>
      <w:r w:rsidR="00FF6E28" w:rsidRPr="005817B5">
        <w:t>.</w:t>
      </w:r>
      <w:r w:rsidR="00905531" w:rsidRPr="005817B5">
        <w:t xml:space="preserve"> Once the system is coded </w:t>
      </w:r>
      <w:r w:rsidR="00C1032B" w:rsidRPr="005817B5">
        <w:t xml:space="preserve">then each module of the system is independently tested to check if it is functioning well or not. If it is not working as required the necessary debugging and troubleshooting is done and the module is tested again till </w:t>
      </w:r>
      <w:r w:rsidR="008E06BB" w:rsidRPr="005817B5">
        <w:t>works as expected</w:t>
      </w:r>
      <w:r w:rsidR="00B77B82" w:rsidRPr="005817B5">
        <w:fldChar w:fldCharType="begin"/>
      </w:r>
      <w:r w:rsidR="00F9061C" w:rsidRPr="005817B5">
        <w:instrText xml:space="preserve"> ADDIN ZOTERO_ITEM CSL_CITATION {"citationID":"mHdGcSxd","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B77B82" w:rsidRPr="005817B5">
        <w:fldChar w:fldCharType="separate"/>
      </w:r>
      <w:r w:rsidR="00B77B82" w:rsidRPr="005817B5">
        <w:t>(Setiyawan et al., 2023)</w:t>
      </w:r>
      <w:r w:rsidR="00B77B82" w:rsidRPr="005817B5">
        <w:fldChar w:fldCharType="end"/>
      </w:r>
      <w:r w:rsidR="008E06BB" w:rsidRPr="005817B5">
        <w:t>.</w:t>
      </w:r>
    </w:p>
    <w:p w14:paraId="14076EED" w14:textId="77777777" w:rsidR="00792D08" w:rsidRPr="005817B5" w:rsidRDefault="00792D08" w:rsidP="009D395F"/>
    <w:p w14:paraId="21FB4617" w14:textId="11F8F259" w:rsidR="00D922A1" w:rsidRPr="005817B5" w:rsidRDefault="002A2914" w:rsidP="00D10598">
      <w:pPr>
        <w:pStyle w:val="Heading3"/>
        <w:rPr>
          <w:i w:val="0"/>
          <w:iCs/>
        </w:rPr>
      </w:pPr>
      <w:bookmarkStart w:id="307" w:name="_Toc151673289"/>
      <w:r w:rsidRPr="005817B5">
        <w:rPr>
          <w:i w:val="0"/>
          <w:iCs/>
        </w:rPr>
        <w:t>3.2.</w:t>
      </w:r>
      <w:r w:rsidR="00C36900" w:rsidRPr="005817B5">
        <w:rPr>
          <w:i w:val="0"/>
          <w:iCs/>
        </w:rPr>
        <w:t>5</w:t>
      </w:r>
      <w:r w:rsidRPr="005817B5">
        <w:rPr>
          <w:i w:val="0"/>
          <w:iCs/>
        </w:rPr>
        <w:t xml:space="preserve"> </w:t>
      </w:r>
      <w:r w:rsidR="00116B80" w:rsidRPr="005817B5">
        <w:rPr>
          <w:i w:val="0"/>
          <w:iCs/>
        </w:rPr>
        <w:t xml:space="preserve">Integration and System </w:t>
      </w:r>
      <w:r w:rsidR="004E4FEE" w:rsidRPr="005817B5">
        <w:rPr>
          <w:i w:val="0"/>
          <w:iCs/>
        </w:rPr>
        <w:t>testing</w:t>
      </w:r>
      <w:bookmarkEnd w:id="307"/>
    </w:p>
    <w:p w14:paraId="7E5B70AA" w14:textId="0EC5181F" w:rsidR="0092105B" w:rsidRPr="005817B5" w:rsidRDefault="00BD66EA" w:rsidP="009D395F">
      <w:r w:rsidRPr="005817B5">
        <w:t xml:space="preserve">In this phase </w:t>
      </w:r>
      <w:r w:rsidR="005D4F43" w:rsidRPr="005817B5">
        <w:t xml:space="preserve">the two or more models are </w:t>
      </w:r>
      <w:r w:rsidR="00326943" w:rsidRPr="005817B5">
        <w:t>combined and then tested if they are working as they are supposed to work just like they were before the integration</w:t>
      </w:r>
      <w:r w:rsidR="00EC4608" w:rsidRPr="005817B5">
        <w:t xml:space="preserve">. Once all the modules are integrated and tested the whole system is tested at once to again check if everything is </w:t>
      </w:r>
      <w:r w:rsidR="00A5628C" w:rsidRPr="005817B5">
        <w:t>working as expected</w:t>
      </w:r>
      <w:r w:rsidR="00B77B82" w:rsidRPr="005817B5">
        <w:fldChar w:fldCharType="begin"/>
      </w:r>
      <w:r w:rsidR="00F9061C" w:rsidRPr="005817B5">
        <w:instrText xml:space="preserve"> ADDIN ZOTERO_ITEM CSL_CITATION {"citationID":"j9672fKj","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B77B82" w:rsidRPr="005817B5">
        <w:fldChar w:fldCharType="separate"/>
      </w:r>
      <w:r w:rsidR="00B77B82" w:rsidRPr="005817B5">
        <w:t>(Setiyawan et al., 2023)</w:t>
      </w:r>
      <w:r w:rsidR="00B77B82" w:rsidRPr="005817B5">
        <w:fldChar w:fldCharType="end"/>
      </w:r>
      <w:r w:rsidR="00A5628C" w:rsidRPr="005817B5">
        <w:t xml:space="preserve">. </w:t>
      </w:r>
      <w:r w:rsidR="00326943" w:rsidRPr="005817B5">
        <w:t xml:space="preserve"> </w:t>
      </w:r>
    </w:p>
    <w:p w14:paraId="147ABC4F" w14:textId="77777777" w:rsidR="00B77B82" w:rsidRPr="005817B5" w:rsidRDefault="00B77B82" w:rsidP="009D395F"/>
    <w:p w14:paraId="70E5A6C6" w14:textId="77777777" w:rsidR="00B77B82" w:rsidRPr="005817B5" w:rsidRDefault="00B77B82" w:rsidP="009D395F"/>
    <w:p w14:paraId="54601111" w14:textId="77777777" w:rsidR="00B77B82" w:rsidRPr="005817B5" w:rsidRDefault="00B77B82" w:rsidP="009D395F"/>
    <w:p w14:paraId="156A5F1E" w14:textId="77777777" w:rsidR="00B77B82" w:rsidRPr="005817B5" w:rsidRDefault="00B77B82" w:rsidP="009D395F"/>
    <w:p w14:paraId="3890487C" w14:textId="77777777" w:rsidR="00B77B82" w:rsidRPr="005817B5" w:rsidRDefault="00B77B82" w:rsidP="009D395F"/>
    <w:p w14:paraId="472A6AF4" w14:textId="77777777" w:rsidR="00B77B82" w:rsidRPr="005817B5" w:rsidRDefault="00B77B82" w:rsidP="009D395F"/>
    <w:p w14:paraId="1A71C46F" w14:textId="77777777" w:rsidR="00B77B82" w:rsidRPr="005817B5" w:rsidRDefault="00B77B82" w:rsidP="009D395F"/>
    <w:p w14:paraId="4D21E784" w14:textId="77777777" w:rsidR="00B77B82" w:rsidRPr="005817B5" w:rsidRDefault="00B77B82" w:rsidP="009D395F"/>
    <w:p w14:paraId="3C129091" w14:textId="77777777" w:rsidR="00B77B82" w:rsidRPr="005817B5" w:rsidRDefault="00B77B82" w:rsidP="009D395F"/>
    <w:p w14:paraId="4116F41E" w14:textId="6AFF2A84" w:rsidR="00D10598" w:rsidRPr="005817B5" w:rsidRDefault="00753B15" w:rsidP="009D395F">
      <w:r w:rsidRPr="005817B5">
        <w:lastRenderedPageBreak/>
        <w:t>The types of tests carried out to test the final system will be the ones stated below.</w:t>
      </w:r>
    </w:p>
    <w:p w14:paraId="4085FEA4" w14:textId="23C3D1B6" w:rsidR="00B47191" w:rsidRPr="005817B5" w:rsidRDefault="009F1481" w:rsidP="009F1481">
      <w:pPr>
        <w:pStyle w:val="Caption"/>
        <w:spacing w:line="360" w:lineRule="auto"/>
        <w:jc w:val="center"/>
        <w:rPr>
          <w:i w:val="0"/>
          <w:iCs w:val="0"/>
          <w:color w:val="auto"/>
          <w:sz w:val="24"/>
          <w:szCs w:val="24"/>
        </w:rPr>
      </w:pPr>
      <w:bookmarkStart w:id="308" w:name="_Toc146104114"/>
      <w:bookmarkStart w:id="309" w:name="_Toc151673220"/>
      <w:r w:rsidRPr="005817B5">
        <w:rPr>
          <w:i w:val="0"/>
          <w:iCs w:val="0"/>
          <w:color w:val="auto"/>
          <w:sz w:val="24"/>
          <w:szCs w:val="24"/>
        </w:rPr>
        <w:t xml:space="preserve">Table </w:t>
      </w:r>
      <w:r w:rsidRPr="005817B5">
        <w:rPr>
          <w:i w:val="0"/>
          <w:iCs w:val="0"/>
          <w:color w:val="auto"/>
          <w:sz w:val="24"/>
          <w:szCs w:val="24"/>
        </w:rPr>
        <w:fldChar w:fldCharType="begin"/>
      </w:r>
      <w:r w:rsidRPr="005817B5">
        <w:rPr>
          <w:i w:val="0"/>
          <w:iCs w:val="0"/>
          <w:color w:val="auto"/>
          <w:sz w:val="24"/>
          <w:szCs w:val="24"/>
        </w:rPr>
        <w:instrText xml:space="preserve"> SEQ Table \* ARABIC </w:instrText>
      </w:r>
      <w:r w:rsidRPr="005817B5">
        <w:rPr>
          <w:i w:val="0"/>
          <w:iCs w:val="0"/>
          <w:color w:val="auto"/>
          <w:sz w:val="24"/>
          <w:szCs w:val="24"/>
        </w:rPr>
        <w:fldChar w:fldCharType="separate"/>
      </w:r>
      <w:r w:rsidR="000F2887">
        <w:rPr>
          <w:i w:val="0"/>
          <w:iCs w:val="0"/>
          <w:noProof/>
          <w:color w:val="auto"/>
          <w:sz w:val="24"/>
          <w:szCs w:val="24"/>
        </w:rPr>
        <w:t>1</w:t>
      </w:r>
      <w:r w:rsidRPr="005817B5">
        <w:rPr>
          <w:i w:val="0"/>
          <w:iCs w:val="0"/>
          <w:color w:val="auto"/>
          <w:sz w:val="24"/>
          <w:szCs w:val="24"/>
        </w:rPr>
        <w:fldChar w:fldCharType="end"/>
      </w:r>
      <w:r w:rsidRPr="005817B5">
        <w:rPr>
          <w:i w:val="0"/>
          <w:iCs w:val="0"/>
          <w:color w:val="auto"/>
          <w:sz w:val="24"/>
          <w:szCs w:val="24"/>
        </w:rPr>
        <w:t>: Tests to be used</w:t>
      </w:r>
      <w:bookmarkEnd w:id="308"/>
      <w:bookmarkEnd w:id="309"/>
    </w:p>
    <w:tbl>
      <w:tblPr>
        <w:tblStyle w:val="TableGrid"/>
        <w:tblW w:w="8957" w:type="dxa"/>
        <w:tblInd w:w="5" w:type="dxa"/>
        <w:tblCellMar>
          <w:top w:w="63" w:type="dxa"/>
          <w:left w:w="108" w:type="dxa"/>
          <w:right w:w="48" w:type="dxa"/>
        </w:tblCellMar>
        <w:tblLook w:val="04A0" w:firstRow="1" w:lastRow="0" w:firstColumn="1" w:lastColumn="0" w:noHBand="0" w:noVBand="1"/>
      </w:tblPr>
      <w:tblGrid>
        <w:gridCol w:w="1833"/>
        <w:gridCol w:w="4536"/>
        <w:gridCol w:w="2588"/>
      </w:tblGrid>
      <w:tr w:rsidR="00B47191" w:rsidRPr="005817B5" w14:paraId="1898A9B3" w14:textId="77777777" w:rsidTr="000C23CA">
        <w:trPr>
          <w:trHeight w:val="66"/>
        </w:trPr>
        <w:tc>
          <w:tcPr>
            <w:tcW w:w="1833" w:type="dxa"/>
            <w:tcBorders>
              <w:top w:val="single" w:sz="4" w:space="0" w:color="000000"/>
              <w:left w:val="single" w:sz="4" w:space="0" w:color="000000"/>
              <w:bottom w:val="single" w:sz="4" w:space="0" w:color="000000"/>
              <w:right w:val="single" w:sz="4" w:space="0" w:color="000000"/>
            </w:tcBorders>
            <w:vAlign w:val="center"/>
          </w:tcPr>
          <w:p w14:paraId="1935E87B" w14:textId="77777777" w:rsidR="00B47191" w:rsidRPr="005817B5" w:rsidRDefault="00B47191" w:rsidP="009D395F">
            <w:pPr>
              <w:spacing w:line="360" w:lineRule="auto"/>
              <w:jc w:val="both"/>
              <w:rPr>
                <w:rFonts w:ascii="Times New Roman" w:hAnsi="Times New Roman" w:cs="Times New Roman"/>
                <w:b/>
                <w:bCs/>
                <w:sz w:val="24"/>
                <w:szCs w:val="24"/>
              </w:rPr>
            </w:pPr>
            <w:r w:rsidRPr="005817B5">
              <w:rPr>
                <w:rFonts w:ascii="Times New Roman" w:hAnsi="Times New Roman" w:cs="Times New Roman"/>
                <w:b/>
                <w:bCs/>
                <w:sz w:val="24"/>
                <w:szCs w:val="24"/>
              </w:rPr>
              <w:t>Type of test</w:t>
            </w:r>
          </w:p>
        </w:tc>
        <w:tc>
          <w:tcPr>
            <w:tcW w:w="4536" w:type="dxa"/>
            <w:tcBorders>
              <w:top w:val="single" w:sz="4" w:space="0" w:color="000000"/>
              <w:left w:val="single" w:sz="4" w:space="0" w:color="000000"/>
              <w:bottom w:val="single" w:sz="4" w:space="0" w:color="000000"/>
              <w:right w:val="single" w:sz="4" w:space="0" w:color="000000"/>
            </w:tcBorders>
            <w:vAlign w:val="center"/>
          </w:tcPr>
          <w:p w14:paraId="442476BF" w14:textId="77777777" w:rsidR="00B47191" w:rsidRPr="005817B5" w:rsidRDefault="00B47191" w:rsidP="009D395F">
            <w:pPr>
              <w:spacing w:line="360" w:lineRule="auto"/>
              <w:jc w:val="both"/>
              <w:rPr>
                <w:rFonts w:ascii="Times New Roman" w:hAnsi="Times New Roman" w:cs="Times New Roman"/>
                <w:b/>
                <w:bCs/>
                <w:sz w:val="24"/>
                <w:szCs w:val="24"/>
              </w:rPr>
            </w:pPr>
            <w:r w:rsidRPr="005817B5">
              <w:rPr>
                <w:rFonts w:ascii="Times New Roman" w:hAnsi="Times New Roman" w:cs="Times New Roman"/>
                <w:b/>
                <w:bCs/>
                <w:sz w:val="24"/>
                <w:szCs w:val="24"/>
              </w:rPr>
              <w:t>Reason.</w:t>
            </w:r>
          </w:p>
        </w:tc>
        <w:tc>
          <w:tcPr>
            <w:tcW w:w="2588" w:type="dxa"/>
            <w:tcBorders>
              <w:top w:val="single" w:sz="4" w:space="0" w:color="000000"/>
              <w:left w:val="single" w:sz="4" w:space="0" w:color="000000"/>
              <w:bottom w:val="single" w:sz="4" w:space="0" w:color="000000"/>
              <w:right w:val="single" w:sz="4" w:space="0" w:color="000000"/>
            </w:tcBorders>
            <w:vAlign w:val="center"/>
          </w:tcPr>
          <w:p w14:paraId="45EC62D7" w14:textId="4B3E8D0D" w:rsidR="00B47191" w:rsidRPr="005817B5" w:rsidRDefault="00B47191" w:rsidP="009D395F">
            <w:pPr>
              <w:spacing w:line="360" w:lineRule="auto"/>
              <w:jc w:val="both"/>
              <w:rPr>
                <w:rFonts w:ascii="Times New Roman" w:hAnsi="Times New Roman" w:cs="Times New Roman"/>
                <w:b/>
                <w:bCs/>
                <w:sz w:val="24"/>
                <w:szCs w:val="24"/>
              </w:rPr>
            </w:pPr>
            <w:r w:rsidRPr="005817B5">
              <w:rPr>
                <w:rFonts w:ascii="Times New Roman" w:hAnsi="Times New Roman" w:cs="Times New Roman"/>
                <w:b/>
                <w:bCs/>
                <w:sz w:val="24"/>
                <w:szCs w:val="24"/>
              </w:rPr>
              <w:t>Tool</w:t>
            </w:r>
            <w:r w:rsidR="00E25BB1" w:rsidRPr="005817B5">
              <w:rPr>
                <w:rFonts w:ascii="Times New Roman" w:hAnsi="Times New Roman" w:cs="Times New Roman"/>
                <w:b/>
                <w:bCs/>
                <w:sz w:val="24"/>
                <w:szCs w:val="24"/>
              </w:rPr>
              <w:t xml:space="preserve"> to be</w:t>
            </w:r>
            <w:r w:rsidRPr="005817B5">
              <w:rPr>
                <w:rFonts w:ascii="Times New Roman" w:hAnsi="Times New Roman" w:cs="Times New Roman"/>
                <w:b/>
                <w:bCs/>
                <w:sz w:val="24"/>
                <w:szCs w:val="24"/>
              </w:rPr>
              <w:t xml:space="preserve"> used.</w:t>
            </w:r>
          </w:p>
        </w:tc>
      </w:tr>
      <w:tr w:rsidR="00B47191" w:rsidRPr="005817B5" w14:paraId="157EC498" w14:textId="77777777" w:rsidTr="00B02238">
        <w:trPr>
          <w:trHeight w:val="196"/>
        </w:trPr>
        <w:tc>
          <w:tcPr>
            <w:tcW w:w="1833" w:type="dxa"/>
            <w:tcBorders>
              <w:top w:val="single" w:sz="4" w:space="0" w:color="000000"/>
              <w:left w:val="single" w:sz="4" w:space="0" w:color="000000"/>
              <w:bottom w:val="single" w:sz="4" w:space="0" w:color="000000"/>
              <w:right w:val="single" w:sz="4" w:space="0" w:color="000000"/>
            </w:tcBorders>
            <w:vAlign w:val="center"/>
          </w:tcPr>
          <w:p w14:paraId="33B2F877"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Black box testing.</w:t>
            </w:r>
          </w:p>
        </w:tc>
        <w:tc>
          <w:tcPr>
            <w:tcW w:w="4536" w:type="dxa"/>
            <w:tcBorders>
              <w:top w:val="single" w:sz="4" w:space="0" w:color="000000"/>
              <w:left w:val="single" w:sz="4" w:space="0" w:color="000000"/>
              <w:bottom w:val="single" w:sz="4" w:space="0" w:color="000000"/>
              <w:right w:val="single" w:sz="4" w:space="0" w:color="000000"/>
            </w:tcBorders>
            <w:vAlign w:val="center"/>
          </w:tcPr>
          <w:p w14:paraId="73F2CF29" w14:textId="59060BC3" w:rsidR="00B47191" w:rsidRPr="005817B5" w:rsidRDefault="00B47191" w:rsidP="009D395F">
            <w:pPr>
              <w:spacing w:line="360" w:lineRule="auto"/>
              <w:ind w:right="60"/>
              <w:rPr>
                <w:rFonts w:ascii="Times New Roman" w:hAnsi="Times New Roman" w:cs="Times New Roman"/>
                <w:sz w:val="24"/>
                <w:szCs w:val="24"/>
                <w:lang w:val="en-US"/>
              </w:rPr>
            </w:pPr>
            <w:r w:rsidRPr="005817B5">
              <w:rPr>
                <w:rFonts w:ascii="Times New Roman" w:hAnsi="Times New Roman" w:cs="Times New Roman"/>
                <w:sz w:val="24"/>
                <w:szCs w:val="24"/>
              </w:rPr>
              <w:t>To check if the system is outputting correct data by data input</w:t>
            </w:r>
            <w:r w:rsidR="00F9061C" w:rsidRPr="005817B5">
              <w:rPr>
                <w:rFonts w:ascii="Times New Roman" w:hAnsi="Times New Roman" w:cs="Times New Roman"/>
                <w:sz w:val="24"/>
                <w:szCs w:val="24"/>
              </w:rPr>
              <w:t xml:space="preserve"> </w:t>
            </w:r>
            <w:r w:rsidR="00F9061C" w:rsidRPr="005817B5">
              <w:fldChar w:fldCharType="begin"/>
            </w:r>
            <w:r w:rsidR="00F9061C" w:rsidRPr="005817B5">
              <w:rPr>
                <w:rFonts w:ascii="Times New Roman" w:hAnsi="Times New Roman" w:cs="Times New Roman"/>
                <w:sz w:val="24"/>
                <w:szCs w:val="24"/>
              </w:rPr>
              <w:instrText xml:space="preserve"> ADDIN ZOTERO_ITEM CSL_CITATION {"citationID":"jCbI2pu5","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00F9061C" w:rsidRPr="005817B5">
              <w:fldChar w:fldCharType="separate"/>
            </w:r>
            <w:r w:rsidR="00F9061C" w:rsidRPr="005817B5">
              <w:rPr>
                <w:rFonts w:ascii="Times New Roman" w:hAnsi="Times New Roman" w:cs="Times New Roman"/>
                <w:sz w:val="24"/>
                <w:szCs w:val="24"/>
              </w:rPr>
              <w:t>(Romdhana et al., 2022)</w:t>
            </w:r>
            <w:r w:rsidR="00F9061C" w:rsidRPr="005817B5">
              <w:fldChar w:fldCharType="end"/>
            </w:r>
            <w:r w:rsidRPr="005817B5">
              <w:rPr>
                <w:rFonts w:ascii="Times New Roman" w:hAnsi="Times New Roman" w:cs="Times New Roman"/>
                <w:sz w:val="24"/>
                <w:szCs w:val="24"/>
                <w:lang w:val="en-US"/>
              </w:rPr>
              <w:t>.</w:t>
            </w:r>
          </w:p>
        </w:tc>
        <w:tc>
          <w:tcPr>
            <w:tcW w:w="2588" w:type="dxa"/>
            <w:tcBorders>
              <w:top w:val="single" w:sz="4" w:space="0" w:color="000000"/>
              <w:left w:val="single" w:sz="4" w:space="0" w:color="000000"/>
              <w:bottom w:val="single" w:sz="4" w:space="0" w:color="000000"/>
              <w:right w:val="single" w:sz="4" w:space="0" w:color="000000"/>
            </w:tcBorders>
            <w:vAlign w:val="center"/>
          </w:tcPr>
          <w:p w14:paraId="4502413E"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Microsoft Word – to help come up with test cases.</w:t>
            </w:r>
          </w:p>
          <w:p w14:paraId="028DD05A"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UFT Automating tool.</w:t>
            </w:r>
          </w:p>
        </w:tc>
      </w:tr>
      <w:tr w:rsidR="00B47191" w:rsidRPr="005817B5" w14:paraId="46D78736" w14:textId="77777777" w:rsidTr="00B02238">
        <w:trPr>
          <w:trHeight w:val="261"/>
        </w:trPr>
        <w:tc>
          <w:tcPr>
            <w:tcW w:w="1833" w:type="dxa"/>
            <w:tcBorders>
              <w:top w:val="single" w:sz="4" w:space="0" w:color="000000"/>
              <w:left w:val="single" w:sz="4" w:space="0" w:color="000000"/>
              <w:bottom w:val="single" w:sz="4" w:space="0" w:color="000000"/>
              <w:right w:val="single" w:sz="4" w:space="0" w:color="000000"/>
            </w:tcBorders>
            <w:vAlign w:val="center"/>
          </w:tcPr>
          <w:p w14:paraId="3B48C207"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Alpha testing.</w:t>
            </w:r>
          </w:p>
        </w:tc>
        <w:tc>
          <w:tcPr>
            <w:tcW w:w="4536" w:type="dxa"/>
            <w:tcBorders>
              <w:top w:val="single" w:sz="4" w:space="0" w:color="000000"/>
              <w:left w:val="single" w:sz="4" w:space="0" w:color="000000"/>
              <w:bottom w:val="single" w:sz="4" w:space="0" w:color="000000"/>
              <w:right w:val="single" w:sz="4" w:space="0" w:color="000000"/>
            </w:tcBorders>
            <w:vAlign w:val="center"/>
          </w:tcPr>
          <w:p w14:paraId="714869F8" w14:textId="047EB458" w:rsidR="00B47191" w:rsidRPr="005817B5" w:rsidRDefault="00B47191" w:rsidP="009D395F">
            <w:pPr>
              <w:spacing w:line="360" w:lineRule="auto"/>
              <w:ind w:right="60"/>
              <w:rPr>
                <w:rFonts w:ascii="Times New Roman" w:hAnsi="Times New Roman" w:cs="Times New Roman"/>
                <w:sz w:val="24"/>
                <w:szCs w:val="24"/>
              </w:rPr>
            </w:pPr>
            <w:r w:rsidRPr="005817B5">
              <w:rPr>
                <w:rFonts w:ascii="Times New Roman" w:hAnsi="Times New Roman" w:cs="Times New Roman"/>
                <w:sz w:val="24"/>
                <w:szCs w:val="24"/>
              </w:rPr>
              <w:t>To validate the system before rolling it out to the market or before submitting it</w:t>
            </w:r>
            <w:r w:rsidR="008B3DE2" w:rsidRPr="005817B5">
              <w:fldChar w:fldCharType="begin"/>
            </w:r>
            <w:r w:rsidR="008234E4">
              <w:rPr>
                <w:rFonts w:ascii="Times New Roman" w:hAnsi="Times New Roman" w:cs="Times New Roman"/>
                <w:sz w:val="24"/>
                <w:szCs w:val="24"/>
              </w:rPr>
              <w:instrText xml:space="preserve"> ADDIN ZOTERO_ITEM CSL_CITATION {"citationID":"g6EkDsHb","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008B3DE2" w:rsidRPr="005817B5">
              <w:fldChar w:fldCharType="separate"/>
            </w:r>
            <w:r w:rsidR="008B3DE2" w:rsidRPr="005817B5">
              <w:rPr>
                <w:rFonts w:ascii="Times New Roman" w:hAnsi="Times New Roman" w:cs="Times New Roman"/>
                <w:sz w:val="24"/>
                <w:szCs w:val="24"/>
              </w:rPr>
              <w:t>(Romdhana et al., 2022)</w:t>
            </w:r>
            <w:r w:rsidR="008B3DE2" w:rsidRPr="005817B5">
              <w:fldChar w:fldCharType="end"/>
            </w:r>
            <w:r w:rsidRPr="005817B5">
              <w:rPr>
                <w:rFonts w:ascii="Times New Roman" w:hAnsi="Times New Roman" w:cs="Times New Roman"/>
                <w:sz w:val="24"/>
                <w:szCs w:val="24"/>
              </w:rPr>
              <w:t>.</w:t>
            </w:r>
          </w:p>
        </w:tc>
        <w:tc>
          <w:tcPr>
            <w:tcW w:w="2588" w:type="dxa"/>
            <w:tcBorders>
              <w:top w:val="single" w:sz="4" w:space="0" w:color="000000"/>
              <w:left w:val="single" w:sz="4" w:space="0" w:color="000000"/>
              <w:bottom w:val="single" w:sz="4" w:space="0" w:color="000000"/>
              <w:right w:val="single" w:sz="4" w:space="0" w:color="000000"/>
            </w:tcBorders>
            <w:vAlign w:val="center"/>
          </w:tcPr>
          <w:p w14:paraId="021650B9" w14:textId="77777777" w:rsidR="00B47191" w:rsidRPr="005817B5" w:rsidRDefault="00B47191" w:rsidP="009D395F">
            <w:pPr>
              <w:spacing w:after="114" w:line="360" w:lineRule="auto"/>
              <w:rPr>
                <w:rFonts w:ascii="Times New Roman" w:hAnsi="Times New Roman" w:cs="Times New Roman"/>
                <w:sz w:val="24"/>
                <w:szCs w:val="24"/>
              </w:rPr>
            </w:pPr>
            <w:r w:rsidRPr="005817B5">
              <w:rPr>
                <w:rFonts w:ascii="Times New Roman" w:hAnsi="Times New Roman" w:cs="Times New Roman"/>
                <w:sz w:val="24"/>
                <w:szCs w:val="24"/>
              </w:rPr>
              <w:t>Google.</w:t>
            </w:r>
          </w:p>
          <w:p w14:paraId="2D2385FA"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VSCode.</w:t>
            </w:r>
          </w:p>
        </w:tc>
      </w:tr>
      <w:tr w:rsidR="00B47191" w:rsidRPr="005817B5" w14:paraId="6AC57DA9" w14:textId="77777777" w:rsidTr="00B02238">
        <w:trPr>
          <w:trHeight w:val="261"/>
        </w:trPr>
        <w:tc>
          <w:tcPr>
            <w:tcW w:w="1833" w:type="dxa"/>
            <w:tcBorders>
              <w:top w:val="single" w:sz="4" w:space="0" w:color="000000"/>
              <w:left w:val="single" w:sz="4" w:space="0" w:color="000000"/>
              <w:bottom w:val="single" w:sz="4" w:space="0" w:color="000000"/>
              <w:right w:val="single" w:sz="4" w:space="0" w:color="000000"/>
            </w:tcBorders>
            <w:vAlign w:val="center"/>
          </w:tcPr>
          <w:p w14:paraId="556B06B8"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Regression testing.</w:t>
            </w:r>
          </w:p>
        </w:tc>
        <w:tc>
          <w:tcPr>
            <w:tcW w:w="4536" w:type="dxa"/>
            <w:tcBorders>
              <w:top w:val="single" w:sz="4" w:space="0" w:color="000000"/>
              <w:left w:val="single" w:sz="4" w:space="0" w:color="000000"/>
              <w:bottom w:val="single" w:sz="4" w:space="0" w:color="000000"/>
              <w:right w:val="single" w:sz="4" w:space="0" w:color="000000"/>
            </w:tcBorders>
            <w:vAlign w:val="center"/>
          </w:tcPr>
          <w:p w14:paraId="05EDB476" w14:textId="160CD8BE" w:rsidR="00B47191" w:rsidRPr="005817B5" w:rsidRDefault="00B47191" w:rsidP="009D395F">
            <w:pPr>
              <w:spacing w:line="360" w:lineRule="auto"/>
              <w:ind w:right="60"/>
              <w:rPr>
                <w:rFonts w:ascii="Times New Roman" w:hAnsi="Times New Roman" w:cs="Times New Roman"/>
                <w:sz w:val="24"/>
                <w:szCs w:val="24"/>
              </w:rPr>
            </w:pPr>
            <w:r w:rsidRPr="005817B5">
              <w:rPr>
                <w:rFonts w:ascii="Times New Roman" w:hAnsi="Times New Roman" w:cs="Times New Roman"/>
                <w:sz w:val="24"/>
                <w:szCs w:val="24"/>
              </w:rPr>
              <w:t>To check if any additions in the code have affected the output of other code</w:t>
            </w:r>
            <w:r w:rsidR="008234E4">
              <w:fldChar w:fldCharType="begin"/>
            </w:r>
            <w:r w:rsidR="008234E4">
              <w:rPr>
                <w:rFonts w:ascii="Times New Roman" w:hAnsi="Times New Roman" w:cs="Times New Roman"/>
                <w:sz w:val="24"/>
                <w:szCs w:val="24"/>
              </w:rPr>
              <w:instrText xml:space="preserve"> ADDIN ZOTERO_ITEM CSL_CITATION {"citationID":"HH0s5hqQ","properties":{"formattedCitation":"(Dahiya et al., 2022)","plainCitation":"(Dahiya et al., 2022)","noteIndex":0},"citationItems":[{"id":136,"uris":["http://zotero.org/users/local/gnHNOUUS/items/RV6XH52L"],"itemData":{"id":136,"type":"paper-conference","abstract":"Software testing is carried out for uncovering the errors in the software through different testing methods. Regression testing is one of the testing techniques that chooses the test cases, emphasizing the adapted section of the software. Test Case Prioritization (TCP), a technique for regression testing, includes organizing test cases in a sequence, which improves the efficiency in attaining desired objectives. One of the objectives is to enhance the fault detection rate. Test cases must be executed in such a way that enhances the probability of fault detection and recognizes faults in minimum time in the testing process. In this research work, a comparative performance evaluation of the TFC-SVM technique for regression test case prioritization is performed with another existing cuckoo search and firefly algorithm. The simulation outcomes indicate that the TFC-SVM method performs better in APFD with 90.032% and other optimization techniques such as Cuckoo search with a 72.9085% and Firefly algorithm with 84.868% also with better results with various other parameters.","collection-title":"Lecture Notes in Networks and Systems","container-title":"Proceedings of International Conference on Communication and Artificial Intelligence","DOI":"10.1007/978-981-19-0976-4_20","event-place":"Singapore","ISBN":"978-981-19097-6-4","language":"en","page":"229-238","publisher":"Springer Nature","publisher-place":"Singapore","source":"Springer Link","title":"Comparative Performance Evaluation of TFC-SVM Approach for Regression Test Case Prioritization","author":[{"family":"Dahiya","given":"Omdev"},{"family":"Solanki","given":"Kamna"},{"family":"Rishi","given":"Rahul"},{"family":"Dalal","given":"Sandeep"},{"family":"Dhankhar","given":"Amita"},{"family":"Singh","given":"Janpreet"}],"editor":[{"family":"Goyal","given":"Vishal"},{"family":"Gupta","given":"Manish"},{"family":"Mirjalili","given":"Seyedali"},{"family":"Trivedi","given":"Aditya"}],"issued":{"date-parts":[["2022"]]}}}],"schema":"https://github.com/citation-style-language/schema/raw/master/csl-citation.json"} </w:instrText>
            </w:r>
            <w:r w:rsidR="008234E4">
              <w:fldChar w:fldCharType="separate"/>
            </w:r>
            <w:r w:rsidR="008234E4" w:rsidRPr="008234E4">
              <w:rPr>
                <w:rFonts w:ascii="Times New Roman" w:hAnsi="Times New Roman" w:cs="Times New Roman"/>
                <w:sz w:val="24"/>
              </w:rPr>
              <w:t>(Dahiya et al., 2022)</w:t>
            </w:r>
            <w:r w:rsidR="008234E4">
              <w:fldChar w:fldCharType="end"/>
            </w:r>
            <w:r w:rsidRPr="005817B5">
              <w:rPr>
                <w:rFonts w:ascii="Times New Roman" w:hAnsi="Times New Roman" w:cs="Times New Roman"/>
                <w:sz w:val="24"/>
                <w:szCs w:val="24"/>
              </w:rPr>
              <w:t>.</w:t>
            </w:r>
          </w:p>
        </w:tc>
        <w:tc>
          <w:tcPr>
            <w:tcW w:w="2588" w:type="dxa"/>
            <w:tcBorders>
              <w:top w:val="single" w:sz="4" w:space="0" w:color="000000"/>
              <w:left w:val="single" w:sz="4" w:space="0" w:color="000000"/>
              <w:bottom w:val="single" w:sz="4" w:space="0" w:color="000000"/>
              <w:right w:val="single" w:sz="4" w:space="0" w:color="000000"/>
            </w:tcBorders>
            <w:vAlign w:val="center"/>
          </w:tcPr>
          <w:p w14:paraId="0B30D0C3"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Micro Focus Unified Functional testing.</w:t>
            </w:r>
          </w:p>
        </w:tc>
      </w:tr>
      <w:tr w:rsidR="00B47191" w:rsidRPr="005817B5" w14:paraId="02828879" w14:textId="77777777" w:rsidTr="00B02238">
        <w:trPr>
          <w:trHeight w:val="327"/>
        </w:trPr>
        <w:tc>
          <w:tcPr>
            <w:tcW w:w="1833" w:type="dxa"/>
            <w:tcBorders>
              <w:top w:val="single" w:sz="4" w:space="0" w:color="000000"/>
              <w:left w:val="single" w:sz="4" w:space="0" w:color="000000"/>
              <w:bottom w:val="single" w:sz="4" w:space="0" w:color="000000"/>
              <w:right w:val="single" w:sz="4" w:space="0" w:color="000000"/>
            </w:tcBorders>
            <w:vAlign w:val="center"/>
          </w:tcPr>
          <w:p w14:paraId="3572BEC5"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Testing of code.</w:t>
            </w:r>
          </w:p>
        </w:tc>
        <w:tc>
          <w:tcPr>
            <w:tcW w:w="4536" w:type="dxa"/>
            <w:tcBorders>
              <w:top w:val="single" w:sz="4" w:space="0" w:color="000000"/>
              <w:left w:val="single" w:sz="4" w:space="0" w:color="000000"/>
              <w:bottom w:val="single" w:sz="4" w:space="0" w:color="000000"/>
              <w:right w:val="single" w:sz="4" w:space="0" w:color="000000"/>
            </w:tcBorders>
            <w:vAlign w:val="center"/>
          </w:tcPr>
          <w:p w14:paraId="0E0D6782" w14:textId="4445DD0A" w:rsidR="00B47191" w:rsidRPr="005817B5" w:rsidRDefault="00B47191" w:rsidP="009D395F">
            <w:pPr>
              <w:spacing w:line="360" w:lineRule="auto"/>
              <w:ind w:right="60"/>
              <w:rPr>
                <w:rFonts w:ascii="Times New Roman" w:hAnsi="Times New Roman" w:cs="Times New Roman"/>
                <w:sz w:val="24"/>
                <w:szCs w:val="24"/>
              </w:rPr>
            </w:pPr>
            <w:r w:rsidRPr="005817B5">
              <w:rPr>
                <w:rFonts w:ascii="Times New Roman" w:hAnsi="Times New Roman" w:cs="Times New Roman"/>
                <w:sz w:val="24"/>
                <w:szCs w:val="24"/>
              </w:rPr>
              <w:t>To check if the code written out is accurate such as there are no errors and not many white lines wasted</w:t>
            </w:r>
            <w:r w:rsidR="008234E4">
              <w:fldChar w:fldCharType="begin"/>
            </w:r>
            <w:r w:rsidR="008234E4">
              <w:rPr>
                <w:rFonts w:ascii="Times New Roman" w:hAnsi="Times New Roman" w:cs="Times New Roman"/>
                <w:sz w:val="24"/>
                <w:szCs w:val="24"/>
              </w:rPr>
              <w:instrText xml:space="preserve"> ADDIN ZOTERO_ITEM CSL_CITATION {"citationID":"7GmEbd4S","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008234E4">
              <w:fldChar w:fldCharType="separate"/>
            </w:r>
            <w:r w:rsidR="008234E4" w:rsidRPr="008234E4">
              <w:rPr>
                <w:rFonts w:ascii="Times New Roman" w:hAnsi="Times New Roman" w:cs="Times New Roman"/>
                <w:sz w:val="24"/>
              </w:rPr>
              <w:t>(Romdhana et al., 2022)</w:t>
            </w:r>
            <w:r w:rsidR="008234E4">
              <w:fldChar w:fldCharType="end"/>
            </w:r>
            <w:r w:rsidRPr="005817B5">
              <w:rPr>
                <w:rFonts w:ascii="Times New Roman" w:hAnsi="Times New Roman" w:cs="Times New Roman"/>
                <w:sz w:val="24"/>
                <w:szCs w:val="24"/>
              </w:rPr>
              <w:t>.</w:t>
            </w:r>
          </w:p>
        </w:tc>
        <w:tc>
          <w:tcPr>
            <w:tcW w:w="2588" w:type="dxa"/>
            <w:tcBorders>
              <w:top w:val="single" w:sz="4" w:space="0" w:color="000000"/>
              <w:left w:val="single" w:sz="4" w:space="0" w:color="000000"/>
              <w:bottom w:val="single" w:sz="4" w:space="0" w:color="000000"/>
              <w:right w:val="single" w:sz="4" w:space="0" w:color="000000"/>
            </w:tcBorders>
            <w:vAlign w:val="center"/>
          </w:tcPr>
          <w:p w14:paraId="334894D5"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WebdriverIO</w:t>
            </w:r>
          </w:p>
        </w:tc>
      </w:tr>
      <w:tr w:rsidR="00B47191" w:rsidRPr="005817B5" w14:paraId="737C7D37" w14:textId="77777777" w:rsidTr="00B02238">
        <w:trPr>
          <w:trHeight w:val="261"/>
        </w:trPr>
        <w:tc>
          <w:tcPr>
            <w:tcW w:w="1833" w:type="dxa"/>
            <w:tcBorders>
              <w:top w:val="single" w:sz="4" w:space="0" w:color="000000"/>
              <w:left w:val="single" w:sz="4" w:space="0" w:color="000000"/>
              <w:bottom w:val="single" w:sz="4" w:space="0" w:color="000000"/>
              <w:right w:val="single" w:sz="4" w:space="0" w:color="000000"/>
            </w:tcBorders>
            <w:vAlign w:val="center"/>
          </w:tcPr>
          <w:p w14:paraId="64BA3C4F" w14:textId="792596D5"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Automated testing</w:t>
            </w:r>
          </w:p>
        </w:tc>
        <w:tc>
          <w:tcPr>
            <w:tcW w:w="4536" w:type="dxa"/>
            <w:tcBorders>
              <w:top w:val="single" w:sz="4" w:space="0" w:color="000000"/>
              <w:left w:val="single" w:sz="4" w:space="0" w:color="000000"/>
              <w:bottom w:val="single" w:sz="4" w:space="0" w:color="000000"/>
              <w:right w:val="single" w:sz="4" w:space="0" w:color="000000"/>
            </w:tcBorders>
            <w:vAlign w:val="center"/>
          </w:tcPr>
          <w:p w14:paraId="57A87EF0" w14:textId="77DB81F5"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To help fully check the code and the system with minimum effort</w:t>
            </w:r>
            <w:r w:rsidR="005708DB">
              <w:fldChar w:fldCharType="begin"/>
            </w:r>
            <w:r w:rsidR="005708DB">
              <w:rPr>
                <w:rFonts w:ascii="Times New Roman" w:hAnsi="Times New Roman" w:cs="Times New Roman"/>
                <w:sz w:val="24"/>
                <w:szCs w:val="24"/>
              </w:rPr>
              <w:instrText xml:space="preserve"> ADDIN ZOTERO_ITEM CSL_CITATION {"citationID":"i6lgVZpq","properties":{"formattedCitation":"(Dahiya et al., 2022)","plainCitation":"(Dahiya et al., 2022)","noteIndex":0},"citationItems":[{"id":136,"uris":["http://zotero.org/users/local/gnHNOUUS/items/RV6XH52L"],"itemData":{"id":136,"type":"paper-conference","abstract":"Software testing is carried out for uncovering the errors in the software through different testing methods. Regression testing is one of the testing techniques that chooses the test cases, emphasizing the adapted section of the software. Test Case Prioritization (TCP), a technique for regression testing, includes organizing test cases in a sequence, which improves the efficiency in attaining desired objectives. One of the objectives is to enhance the fault detection rate. Test cases must be executed in such a way that enhances the probability of fault detection and recognizes faults in minimum time in the testing process. In this research work, a comparative performance evaluation of the TFC-SVM technique for regression test case prioritization is performed with another existing cuckoo search and firefly algorithm. The simulation outcomes indicate that the TFC-SVM method performs better in APFD with 90.032% and other optimization techniques such as Cuckoo search with a 72.9085% and Firefly algorithm with 84.868% also with better results with various other parameters.","collection-title":"Lecture Notes in Networks and Systems","container-title":"Proceedings of International Conference on Communication and Artificial Intelligence","DOI":"10.1007/978-981-19-0976-4_20","event-place":"Singapore","ISBN":"978-981-19097-6-4","language":"en","page":"229-238","publisher":"Springer Nature","publisher-place":"Singapore","source":"Springer Link","title":"Comparative Performance Evaluation of TFC-SVM Approach for Regression Test Case Prioritization","author":[{"family":"Dahiya","given":"Omdev"},{"family":"Solanki","given":"Kamna"},{"family":"Rishi","given":"Rahul"},{"family":"Dalal","given":"Sandeep"},{"family":"Dhankhar","given":"Amita"},{"family":"Singh","given":"Janpreet"}],"editor":[{"family":"Goyal","given":"Vishal"},{"family":"Gupta","given":"Manish"},{"family":"Mirjalili","given":"Seyedali"},{"family":"Trivedi","given":"Aditya"}],"issued":{"date-parts":[["2022"]]}}}],"schema":"https://github.com/citation-style-language/schema/raw/master/csl-citation.json"} </w:instrText>
            </w:r>
            <w:r w:rsidR="005708DB">
              <w:fldChar w:fldCharType="separate"/>
            </w:r>
            <w:r w:rsidR="005708DB" w:rsidRPr="005708DB">
              <w:rPr>
                <w:rFonts w:ascii="Times New Roman" w:hAnsi="Times New Roman" w:cs="Times New Roman"/>
                <w:sz w:val="24"/>
              </w:rPr>
              <w:t>(Dahiya et al., 2022)</w:t>
            </w:r>
            <w:r w:rsidR="005708DB">
              <w:fldChar w:fldCharType="end"/>
            </w:r>
            <w:r w:rsidRPr="005817B5">
              <w:rPr>
                <w:rFonts w:ascii="Times New Roman" w:hAnsi="Times New Roman" w:cs="Times New Roman"/>
                <w:sz w:val="24"/>
                <w:szCs w:val="24"/>
              </w:rPr>
              <w:t>.</w:t>
            </w:r>
          </w:p>
        </w:tc>
        <w:tc>
          <w:tcPr>
            <w:tcW w:w="2588" w:type="dxa"/>
            <w:tcBorders>
              <w:top w:val="single" w:sz="4" w:space="0" w:color="000000"/>
              <w:left w:val="single" w:sz="4" w:space="0" w:color="000000"/>
              <w:bottom w:val="single" w:sz="4" w:space="0" w:color="000000"/>
              <w:right w:val="single" w:sz="4" w:space="0" w:color="000000"/>
            </w:tcBorders>
            <w:vAlign w:val="center"/>
          </w:tcPr>
          <w:p w14:paraId="761A9EAB" w14:textId="321874BF" w:rsidR="00B47191" w:rsidRPr="005817B5" w:rsidRDefault="00B47191" w:rsidP="009D395F">
            <w:pPr>
              <w:spacing w:after="114" w:line="360" w:lineRule="auto"/>
              <w:rPr>
                <w:rFonts w:ascii="Times New Roman" w:hAnsi="Times New Roman" w:cs="Times New Roman"/>
                <w:sz w:val="24"/>
                <w:szCs w:val="24"/>
              </w:rPr>
            </w:pPr>
            <w:r w:rsidRPr="005817B5">
              <w:rPr>
                <w:rFonts w:ascii="Times New Roman" w:hAnsi="Times New Roman" w:cs="Times New Roman"/>
                <w:sz w:val="24"/>
                <w:szCs w:val="24"/>
              </w:rPr>
              <w:t>Burp Suite Application</w:t>
            </w:r>
          </w:p>
          <w:p w14:paraId="7645EC05" w14:textId="77777777" w:rsidR="00B47191" w:rsidRPr="005817B5" w:rsidRDefault="00B47191" w:rsidP="009D395F">
            <w:pPr>
              <w:spacing w:line="360" w:lineRule="auto"/>
              <w:rPr>
                <w:rFonts w:ascii="Times New Roman" w:hAnsi="Times New Roman" w:cs="Times New Roman"/>
                <w:sz w:val="24"/>
                <w:szCs w:val="24"/>
              </w:rPr>
            </w:pPr>
            <w:r w:rsidRPr="005817B5">
              <w:rPr>
                <w:rFonts w:ascii="Times New Roman" w:hAnsi="Times New Roman" w:cs="Times New Roman"/>
                <w:sz w:val="24"/>
                <w:szCs w:val="24"/>
              </w:rPr>
              <w:t>Security Testing Software</w:t>
            </w:r>
          </w:p>
        </w:tc>
      </w:tr>
    </w:tbl>
    <w:p w14:paraId="35A1F576" w14:textId="77777777" w:rsidR="00753B15" w:rsidRPr="005817B5" w:rsidRDefault="00753B15" w:rsidP="009D395F"/>
    <w:p w14:paraId="0E7911F7" w14:textId="77777777" w:rsidR="009638CD" w:rsidRPr="005817B5" w:rsidRDefault="009638CD" w:rsidP="009D395F">
      <w:pPr>
        <w:pStyle w:val="Heading3"/>
      </w:pPr>
      <w:bookmarkStart w:id="310" w:name="_Toc151673290"/>
      <w:r w:rsidRPr="005817B5">
        <w:rPr>
          <w:i w:val="0"/>
          <w:iCs/>
        </w:rPr>
        <w:t>3.2.6 Maintenance</w:t>
      </w:r>
      <w:bookmarkEnd w:id="310"/>
      <w:r w:rsidRPr="005817B5">
        <w:rPr>
          <w:i w:val="0"/>
          <w:iCs/>
        </w:rPr>
        <w:t xml:space="preserve"> </w:t>
      </w:r>
    </w:p>
    <w:p w14:paraId="55B2D9CA" w14:textId="458A2666" w:rsidR="009638CD" w:rsidRPr="005817B5" w:rsidRDefault="009638CD" w:rsidP="009D395F">
      <w:r w:rsidRPr="005817B5">
        <w:t>This is the final phase of the waterfall with feedback methodology where once the system is tested for final errors and then deploys the website to the user’s server and maintains it with any updates required in future</w:t>
      </w:r>
      <w:r w:rsidR="004539F6">
        <w:fldChar w:fldCharType="begin"/>
      </w:r>
      <w:r w:rsidR="004539F6">
        <w:instrText xml:space="preserve"> ADDIN ZOTERO_ITEM CSL_CITATION {"citationID":"RMAEHwKD","properties":{"formattedCitation":"(Turnip et al., 2020)","plainCitation":"(Turnip et al., 2020)","noteIndex":0},"citationItems":[{"id":137,"uris":["http://zotero.org/users/local/gnHNOUUS/items/L3IFAYLC"],"itemData":{"id":137,"type":"article-journal","abstract":"Asset Management is one of important keys in institutions. Therefore, each asset that is owned must be optimally, effectively and efficiently managed in order to give proper advantages to Institutions. The National University is the oldest private University in Jakarta.&amp;nbsp; The National university has a lot of assets to support its operational such as computers, air conditioning, vehicles, laboratory equipment and etcetera. Currently the asset management systems at National University is still using Microsoft excel. it causes the process of the asset Recording, asset maintenance and asset Report at national university are less Optimal. it takes longer time to trace the data of the assets. To overcome the issue, an Information system is needed. This Research Uses waterfall method. This information system (of fixed asset management) is created using PHP programming language and using MYSQL as the database. The presence of this website-based (fixed assets management) information systems hopefully can facilitate the general administration officer to work more effective and efficient in managing the assets.","container-title":"Jurnal Mantik","ISSN":"2685-4236","issue":"1","language":"en","license":"Copyright (c) 2020 Jurnal Mantik","note":"number: 1","page":"613-623","source":"iocscience.org","title":"Web Based Fixed Asset Management Information System Using the Waterfall Method (Case Study: National University): Web Based Fixed Asset Management Information System Using the Waterfall Method (Case Study: National University)","title-short":"Web Based Fixed Asset Management Information System Using the Waterfall Method (Case Study","volume":"4","author":[{"family":"Turnip","given":"Listrina"},{"family":"Triayudi","given":"Agung"},{"family":"Solihati","given":"Ira Diana"}],"issued":{"date-parts":[["2020",5,31]]}}}],"schema":"https://github.com/citation-style-language/schema/raw/master/csl-citation.json"} </w:instrText>
      </w:r>
      <w:r w:rsidR="004539F6">
        <w:fldChar w:fldCharType="separate"/>
      </w:r>
      <w:r w:rsidR="004539F6" w:rsidRPr="004539F6">
        <w:t>(Turnip et al., 2020)</w:t>
      </w:r>
      <w:r w:rsidR="004539F6">
        <w:fldChar w:fldCharType="end"/>
      </w:r>
      <w:r w:rsidRPr="005817B5">
        <w:t xml:space="preserve">. </w:t>
      </w:r>
    </w:p>
    <w:p w14:paraId="21070CAD" w14:textId="77777777" w:rsidR="00D922A1" w:rsidRPr="005817B5" w:rsidRDefault="00D922A1" w:rsidP="009D395F"/>
    <w:p w14:paraId="17E56C89" w14:textId="335F09FB" w:rsidR="00D922A1" w:rsidRPr="005817B5" w:rsidRDefault="00232DC1" w:rsidP="00D10598">
      <w:pPr>
        <w:pStyle w:val="Heading2"/>
        <w:jc w:val="both"/>
      </w:pPr>
      <w:bookmarkStart w:id="311" w:name="_Toc151673291"/>
      <w:r w:rsidRPr="005817B5">
        <w:t>3.3 Deliverables</w:t>
      </w:r>
      <w:bookmarkEnd w:id="311"/>
      <w:r w:rsidRPr="005817B5">
        <w:t xml:space="preserve"> </w:t>
      </w:r>
    </w:p>
    <w:p w14:paraId="7AD84C15" w14:textId="66AF6A8B" w:rsidR="000B5893" w:rsidRPr="005817B5" w:rsidRDefault="00D06957" w:rsidP="009D395F">
      <w:r w:rsidRPr="005817B5">
        <w:t xml:space="preserve">These refer to the specific end results </w:t>
      </w:r>
      <w:r w:rsidR="00D96FEB" w:rsidRPr="005817B5">
        <w:t xml:space="preserve">that are measured and </w:t>
      </w:r>
      <w:r w:rsidR="000D4770" w:rsidRPr="005817B5">
        <w:t xml:space="preserve">submitted or </w:t>
      </w:r>
      <w:r w:rsidR="006372F6" w:rsidRPr="005817B5">
        <w:t xml:space="preserve">presented to the supervisors or the seniors in order to </w:t>
      </w:r>
      <w:r w:rsidR="00F43B34" w:rsidRPr="005817B5">
        <w:t>complete</w:t>
      </w:r>
      <w:r w:rsidR="006372F6" w:rsidRPr="005817B5">
        <w:t xml:space="preserve"> the project and checking the progress of the </w:t>
      </w:r>
      <w:r w:rsidR="00440536" w:rsidRPr="005817B5">
        <w:t>project</w:t>
      </w:r>
      <w:r w:rsidR="003C2247">
        <w:fldChar w:fldCharType="begin"/>
      </w:r>
      <w:r w:rsidR="003C2247">
        <w:instrText xml:space="preserve"> ADDIN ZOTERO_ITEM CSL_CITATION {"citationID":"G4PSxCvg","properties":{"formattedCitation":"(Jaber et al., 2018)","plainCitation":"(Jaber et al., 2018)","noteIndex":0},"citationItems":[{"id":139,"uris":["http://zotero.org/users/local/gnHNOUUS/items/3QI3VKD4"],"itemData":{"id":139,"type":"article-journal","abstract":"The implementation of a management by deliverables and deadlines is based on detailed planning and strict control of deliverables. It is a strategic decision that reports to the project manager and a key element to the success of complex projects. Based on the modeling of the project elements and their interactions using weighted directed graphs, this article presents some contributions to anticipate potential behavior of the project. Topological and propagation analyses are made to detect and prioritize critical elements and critical interdependencies while enlarging the sense of the polysemous word “critical.” We recommend a set of topological indicators suitable for project elements and interactions, which mainly allow us to discuss “How the impact of a project element affects other elements within the network? What is the collective influence of this element?”. These indicators permit to prioritize project elements and their interactions by detecting the most influential ones taking into account the network structure. For instance, they permit to evaluate the collective criticality of project deliverables and to re-evaluate the priority of the risks associated with these deliverables by coupling the traditional features of individual risks with the topological indicators of the deliverables. Furthermore, some algorithms are applied to extract and visualize the propagation path between two elements within the network. For example, this allows to provide a vision of potential impact propagation between two project deliverables, either they are associated with two milestones or are critical. An application to automotive industry illustrates the benefits of the approach, and some perspectives are drawn for further work.","container-title":"Research in Engineering Design","DOI":"10.1007/s00163-017-0254-7","ISSN":"1435-6066","issue":"1","journalAbbreviation":"Res Eng Design","language":"en","page":"87-106","source":"Springer Link","title":"Criticality and propagation analysis of impacts between project deliverables","volume":"29","author":[{"family":"Jaber","given":"Hadi"},{"family":"Marle","given":"Franck"},{"family":"Vidal","given":"Ludovic-Alexandre"},{"family":"Didiez","given":"Lionel"}],"issued":{"date-parts":[["2018",1,1]]}}}],"schema":"https://github.com/citation-style-language/schema/raw/master/csl-citation.json"} </w:instrText>
      </w:r>
      <w:r w:rsidR="003C2247">
        <w:fldChar w:fldCharType="separate"/>
      </w:r>
      <w:r w:rsidR="003C2247" w:rsidRPr="003C2247">
        <w:t>(Jaber et al., 2018)</w:t>
      </w:r>
      <w:r w:rsidR="003C2247">
        <w:fldChar w:fldCharType="end"/>
      </w:r>
      <w:r w:rsidR="00440536" w:rsidRPr="005817B5">
        <w:t>.</w:t>
      </w:r>
    </w:p>
    <w:p w14:paraId="0C494A98" w14:textId="77777777" w:rsidR="00E25BB1" w:rsidRPr="005817B5" w:rsidRDefault="00E25BB1" w:rsidP="009D395F"/>
    <w:p w14:paraId="2E111DB8" w14:textId="77777777" w:rsidR="00D10598" w:rsidRPr="005817B5" w:rsidRDefault="00D10598" w:rsidP="009D395F"/>
    <w:p w14:paraId="66AEEF29" w14:textId="77777777" w:rsidR="00D10598" w:rsidRPr="005817B5" w:rsidRDefault="00D10598" w:rsidP="009D395F"/>
    <w:p w14:paraId="4C79347A" w14:textId="3CF7AF49" w:rsidR="00D922A1" w:rsidRPr="005817B5" w:rsidRDefault="002A3D79" w:rsidP="00D10598">
      <w:pPr>
        <w:pStyle w:val="Heading3"/>
        <w:rPr>
          <w:i w:val="0"/>
          <w:iCs/>
        </w:rPr>
      </w:pPr>
      <w:bookmarkStart w:id="312" w:name="_Toc151673292"/>
      <w:r w:rsidRPr="005817B5">
        <w:rPr>
          <w:i w:val="0"/>
          <w:iCs/>
        </w:rPr>
        <w:lastRenderedPageBreak/>
        <w:t xml:space="preserve">3.3.1 </w:t>
      </w:r>
      <w:r w:rsidR="0097715C">
        <w:rPr>
          <w:i w:val="0"/>
          <w:iCs/>
        </w:rPr>
        <w:t>Documentation</w:t>
      </w:r>
      <w:r w:rsidR="003B7ACC" w:rsidRPr="005817B5">
        <w:rPr>
          <w:i w:val="0"/>
          <w:iCs/>
        </w:rPr>
        <w:t xml:space="preserve"> Document</w:t>
      </w:r>
      <w:bookmarkEnd w:id="312"/>
    </w:p>
    <w:p w14:paraId="3A434E2E" w14:textId="593AC37C" w:rsidR="003B7ACC" w:rsidRPr="005817B5" w:rsidRDefault="003B7ACC" w:rsidP="009D395F">
      <w:r w:rsidRPr="005817B5">
        <w:t xml:space="preserve">This is a document </w:t>
      </w:r>
      <w:r w:rsidR="00282620" w:rsidRPr="005817B5">
        <w:t xml:space="preserve">that outlines everything in detail about what the whole system will be </w:t>
      </w:r>
      <w:r w:rsidR="00B45181" w:rsidRPr="005817B5">
        <w:t xml:space="preserve">anticipating </w:t>
      </w:r>
      <w:r w:rsidR="00631E75">
        <w:t>doing</w:t>
      </w:r>
      <w:r w:rsidR="00B45181" w:rsidRPr="005817B5">
        <w:t xml:space="preserve"> and how it will be done. This needs to be submitted as a deliverable since it needs to be assessed by supervisors so that they can give a go ahead on developing the actual system</w:t>
      </w:r>
      <w:r w:rsidR="007F0A06">
        <w:fldChar w:fldCharType="begin"/>
      </w:r>
      <w:r w:rsidR="007F0A06">
        <w:instrText xml:space="preserve"> ADDIN ZOTERO_ITEM CSL_CITATION {"citationID":"pdkCA4mS","properties":{"formattedCitation":"(Team, 2022)","plainCitation":"(Team, 2022)","noteIndex":0},"citationItems":[{"id":145,"uris":["http://zotero.org/users/local/gnHNOUUS/items/3A6LQG8D"],"itemData":{"id":145,"type":"post-weblog","abstract":"What is a Proposal? Definition A proposal is a written document that is submitted to an organization with the aim of persuading them to accept a particular course of action, or provide funding for a","container-title":"oboloo","language":"en-US","note":"section: Knowledge Hub &gt; Articles &gt; Procurement","title":"What is a Proposal? Definition","title-short":"What is a Proposal?","URL":"https://oboloo.com/blog/what-is-a-proposal-definition/","author":[{"family":"Team","given":"The","dropping-particle":"oboloo"}],"accessed":{"date-parts":[["2023",11,14]]},"issued":{"date-parts":[["2022",12,14]]}}}],"schema":"https://github.com/citation-style-language/schema/raw/master/csl-citation.json"} </w:instrText>
      </w:r>
      <w:r w:rsidR="007F0A06">
        <w:fldChar w:fldCharType="separate"/>
      </w:r>
      <w:r w:rsidR="007F0A06" w:rsidRPr="007F0A06">
        <w:t>(Team, 2022)</w:t>
      </w:r>
      <w:r w:rsidR="007F0A06">
        <w:fldChar w:fldCharType="end"/>
      </w:r>
      <w:r w:rsidR="00B45181" w:rsidRPr="005817B5">
        <w:t>.</w:t>
      </w:r>
    </w:p>
    <w:p w14:paraId="720A5F9A" w14:textId="77777777" w:rsidR="00B45181" w:rsidRPr="005817B5" w:rsidRDefault="00B45181" w:rsidP="009D395F"/>
    <w:p w14:paraId="0700BB83" w14:textId="20E28AC4" w:rsidR="00D922A1" w:rsidRPr="005817B5" w:rsidRDefault="003B7ACC" w:rsidP="00D10598">
      <w:pPr>
        <w:pStyle w:val="Heading3"/>
        <w:rPr>
          <w:i w:val="0"/>
          <w:iCs/>
        </w:rPr>
      </w:pPr>
      <w:bookmarkStart w:id="313" w:name="_Toc151673293"/>
      <w:r w:rsidRPr="005817B5">
        <w:rPr>
          <w:i w:val="0"/>
          <w:iCs/>
        </w:rPr>
        <w:t>3.3.2 Cricket Scoring System</w:t>
      </w:r>
      <w:bookmarkEnd w:id="313"/>
    </w:p>
    <w:p w14:paraId="73EB08BD" w14:textId="24533169" w:rsidR="00D46280" w:rsidRPr="005817B5" w:rsidRDefault="00B45181" w:rsidP="009D395F">
      <w:r w:rsidRPr="005817B5">
        <w:t>This will also be a deliverable since th</w:t>
      </w:r>
      <w:r w:rsidR="00305DCE" w:rsidRPr="005817B5">
        <w:t xml:space="preserve">is system will be required </w:t>
      </w:r>
      <w:r w:rsidR="00D46280" w:rsidRPr="005817B5">
        <w:t>for the prediction model to work as it is from here that the data for the top performers will be obtained from.</w:t>
      </w:r>
    </w:p>
    <w:p w14:paraId="4C8D5E62" w14:textId="77777777" w:rsidR="00D922A1" w:rsidRPr="005817B5" w:rsidRDefault="00D922A1" w:rsidP="009D395F"/>
    <w:p w14:paraId="4FA3E224" w14:textId="7ED46410" w:rsidR="00D922A1" w:rsidRPr="005817B5" w:rsidRDefault="003B7ACC" w:rsidP="00D10598">
      <w:pPr>
        <w:pStyle w:val="Heading3"/>
        <w:rPr>
          <w:i w:val="0"/>
          <w:iCs/>
        </w:rPr>
      </w:pPr>
      <w:bookmarkStart w:id="314" w:name="_Toc151673294"/>
      <w:r w:rsidRPr="005817B5">
        <w:rPr>
          <w:i w:val="0"/>
          <w:iCs/>
        </w:rPr>
        <w:t>3.3.3 Prediction Model</w:t>
      </w:r>
      <w:bookmarkEnd w:id="314"/>
    </w:p>
    <w:p w14:paraId="2F12E7B5" w14:textId="48AC871E" w:rsidR="000B5893" w:rsidRPr="005817B5" w:rsidRDefault="00D46280" w:rsidP="009D395F">
      <w:r w:rsidRPr="005817B5">
        <w:t xml:space="preserve">Finally, this deliverable will be required to </w:t>
      </w:r>
      <w:r w:rsidR="0062385B" w:rsidRPr="005817B5">
        <w:t>complete the project since the entire project is based on prediction model of a starting eleven of a cricket team.</w:t>
      </w:r>
    </w:p>
    <w:p w14:paraId="4A1DF88F" w14:textId="77777777" w:rsidR="000B5893" w:rsidRPr="005817B5" w:rsidRDefault="000B5893" w:rsidP="009D395F"/>
    <w:p w14:paraId="35BB3DA0" w14:textId="77777777" w:rsidR="00C302A2" w:rsidRPr="005817B5" w:rsidRDefault="00C302A2" w:rsidP="009D395F">
      <w:pPr>
        <w:pStyle w:val="Heading2"/>
        <w:jc w:val="both"/>
      </w:pPr>
      <w:bookmarkStart w:id="315" w:name="_Toc151673295"/>
      <w:r w:rsidRPr="005817B5">
        <w:t>3.4 Tools and Techniques</w:t>
      </w:r>
      <w:bookmarkEnd w:id="315"/>
    </w:p>
    <w:p w14:paraId="26FE8689" w14:textId="62F72FC7" w:rsidR="00D922A1" w:rsidRPr="005817B5" w:rsidRDefault="00A1180D" w:rsidP="00D10598">
      <w:pPr>
        <w:pStyle w:val="Heading3"/>
        <w:rPr>
          <w:i w:val="0"/>
          <w:iCs/>
        </w:rPr>
      </w:pPr>
      <w:bookmarkStart w:id="316" w:name="_Toc151673296"/>
      <w:r w:rsidRPr="005817B5">
        <w:rPr>
          <w:i w:val="0"/>
          <w:iCs/>
        </w:rPr>
        <w:t>3.4.1 Language</w:t>
      </w:r>
      <w:bookmarkEnd w:id="316"/>
      <w:r w:rsidR="000950B4" w:rsidRPr="005817B5">
        <w:rPr>
          <w:i w:val="0"/>
          <w:iCs/>
        </w:rPr>
        <w:t xml:space="preserve"> </w:t>
      </w:r>
    </w:p>
    <w:p w14:paraId="3157AD20" w14:textId="655AD23A" w:rsidR="00772BE2" w:rsidRPr="005817B5" w:rsidRDefault="004863F4" w:rsidP="009D395F">
      <w:r w:rsidRPr="005817B5">
        <w:t>The language</w:t>
      </w:r>
      <w:r w:rsidR="000E519B" w:rsidRPr="005817B5">
        <w:t>s</w:t>
      </w:r>
      <w:r w:rsidRPr="005817B5">
        <w:t xml:space="preserve"> used </w:t>
      </w:r>
      <w:r w:rsidR="000E519B" w:rsidRPr="005817B5">
        <w:t xml:space="preserve">for developing the website </w:t>
      </w:r>
      <w:r w:rsidR="00EA7ED1" w:rsidRPr="005817B5">
        <w:t>will be in a combination of HTML, CSS</w:t>
      </w:r>
      <w:r w:rsidR="00C05F6D" w:rsidRPr="005817B5">
        <w:t>, JavaScript</w:t>
      </w:r>
      <w:r w:rsidR="005D08A4" w:rsidRPr="005817B5">
        <w:t xml:space="preserve"> and PHP for the frontend </w:t>
      </w:r>
      <w:r w:rsidR="00C05F6D" w:rsidRPr="005817B5">
        <w:t xml:space="preserve">and backend </w:t>
      </w:r>
      <w:r w:rsidR="00DB5679" w:rsidRPr="005817B5">
        <w:t xml:space="preserve">of the website </w:t>
      </w:r>
      <w:r w:rsidR="005D08A4" w:rsidRPr="005817B5">
        <w:t xml:space="preserve">and for the prediction </w:t>
      </w:r>
      <w:r w:rsidR="000239C2" w:rsidRPr="005817B5">
        <w:t xml:space="preserve">model </w:t>
      </w:r>
      <w:r w:rsidR="00FA38D9" w:rsidRPr="005817B5">
        <w:t xml:space="preserve">python will be heavily used. The combination of these languages used </w:t>
      </w:r>
      <w:r w:rsidR="008127AD" w:rsidRPr="005817B5">
        <w:t xml:space="preserve">will return the best possible outcome of the </w:t>
      </w:r>
      <w:r w:rsidR="00103044" w:rsidRPr="005817B5">
        <w:t>project</w:t>
      </w:r>
      <w:r w:rsidR="00B463BB">
        <w:fldChar w:fldCharType="begin"/>
      </w:r>
      <w:r w:rsidR="00B463BB">
        <w:instrText xml:space="preserve"> ADDIN ZOTERO_ITEM CSL_CITATION {"citationID":"7LsBIdgh","properties":{"formattedCitation":"(Tatroe &amp; MacIntyre, 2020)","plainCitation":"(Tatroe &amp; MacIntyre, 2020)","noteIndex":0},"citationItems":[{"id":150,"uris":["http://zotero.org/users/local/gnHNOUUS/items/SBLELXNR"],"itemData":{"id":150,"type":"book","abstract":"Why is PHP the most widely used programming language on the web? This updated edition teaches everything you need to know to create effective web applications using the latest features in PHP 7.4. You’ll start with the big picture and then dive into language syntax, programming techniques, and other details, using examples that illustrate both correct usage and common idioms. If you have a working knowledge of HTML, authors Kevin Tatroe and Peter MacIntyre provide many style tips and practical programming advice in a clear and concise manner to help you become a top-notch PHP programmer.Understand what’s possible when you use PHP programsLearn language fundamentals, including data types, variables, operators, and flow control statementsExplore functions, strings, arrays, and objectsApply common web application techniques, such as form processing, data validation, session tracking, and cookiesInteract with relational databases like MySQL or NoSQL databases such as MongoDBGenerate dynamic images, create PDF files, and parse XML filesLearn secure scripts, error handling, performance tuning, and other advanced topicsGet a quick reference to PHP core functions and standard extensions","ISBN":"978-1-4920-5410-8","language":"en","note":"Google-Books-ID: kEjWDwAAQBAJ","number-of-pages":"545","publisher":"O'Reilly Media, Inc.","source":"Google Books","title":"Programming PHP: Creating Dynamic Web Pages","title-short":"Programming PHP","author":[{"family":"Tatroe","given":"Kevin"},{"family":"MacIntyre","given":"Peter"}],"issued":{"date-parts":[["2020",3,12]]}}}],"schema":"https://github.com/citation-style-language/schema/raw/master/csl-citation.json"} </w:instrText>
      </w:r>
      <w:r w:rsidR="00B463BB">
        <w:fldChar w:fldCharType="separate"/>
      </w:r>
      <w:r w:rsidR="00B463BB" w:rsidRPr="00B463BB">
        <w:t>(Tatroe &amp; MacIntyre, 2020)</w:t>
      </w:r>
      <w:r w:rsidR="00B463BB">
        <w:fldChar w:fldCharType="end"/>
      </w:r>
      <w:r w:rsidR="00103044" w:rsidRPr="005817B5">
        <w:t>.</w:t>
      </w:r>
    </w:p>
    <w:p w14:paraId="12FB0664" w14:textId="77777777" w:rsidR="00691564" w:rsidRPr="005817B5" w:rsidRDefault="00691564" w:rsidP="009D395F"/>
    <w:p w14:paraId="65DDE57D" w14:textId="67E18C59" w:rsidR="00D922A1" w:rsidRPr="005817B5" w:rsidRDefault="000950B4" w:rsidP="00D10598">
      <w:pPr>
        <w:pStyle w:val="Heading3"/>
        <w:rPr>
          <w:i w:val="0"/>
          <w:iCs/>
        </w:rPr>
      </w:pPr>
      <w:bookmarkStart w:id="317" w:name="_Toc151673297"/>
      <w:r w:rsidRPr="005817B5">
        <w:rPr>
          <w:i w:val="0"/>
          <w:iCs/>
        </w:rPr>
        <w:t>3.4.2 Code Editor and IDE</w:t>
      </w:r>
      <w:bookmarkEnd w:id="317"/>
      <w:r w:rsidRPr="005817B5">
        <w:rPr>
          <w:i w:val="0"/>
          <w:iCs/>
        </w:rPr>
        <w:t xml:space="preserve"> </w:t>
      </w:r>
    </w:p>
    <w:p w14:paraId="77FB7659" w14:textId="2D9A18DB" w:rsidR="00FD57AD" w:rsidRPr="005817B5" w:rsidRDefault="00691564" w:rsidP="009D395F">
      <w:r w:rsidRPr="005817B5">
        <w:t xml:space="preserve">The code editor and IDE that will be used to compile and run the rode will be </w:t>
      </w:r>
      <w:r w:rsidR="00D734EC" w:rsidRPr="005817B5">
        <w:t>VSCode</w:t>
      </w:r>
      <w:r w:rsidRPr="005817B5">
        <w:t xml:space="preserve"> for the </w:t>
      </w:r>
      <w:r w:rsidR="00D734EC" w:rsidRPr="005817B5">
        <w:t>frontend and backend development of the web application</w:t>
      </w:r>
      <w:r w:rsidR="00D10598" w:rsidRPr="005817B5">
        <w:t>.</w:t>
      </w:r>
    </w:p>
    <w:p w14:paraId="2B6988CC" w14:textId="77777777" w:rsidR="00B21CF6" w:rsidRPr="005817B5" w:rsidRDefault="00B21CF6" w:rsidP="009D395F"/>
    <w:p w14:paraId="4F840513" w14:textId="7782654A" w:rsidR="00D922A1" w:rsidRPr="005817B5" w:rsidRDefault="000950B4" w:rsidP="00D10598">
      <w:pPr>
        <w:pStyle w:val="Heading3"/>
        <w:rPr>
          <w:i w:val="0"/>
          <w:iCs/>
        </w:rPr>
      </w:pPr>
      <w:bookmarkStart w:id="318" w:name="_Toc151673298"/>
      <w:r w:rsidRPr="005817B5">
        <w:rPr>
          <w:i w:val="0"/>
          <w:iCs/>
        </w:rPr>
        <w:t xml:space="preserve">3.4.3 </w:t>
      </w:r>
      <w:r w:rsidR="00B00A5B" w:rsidRPr="005817B5">
        <w:rPr>
          <w:i w:val="0"/>
          <w:iCs/>
        </w:rPr>
        <w:t>Output</w:t>
      </w:r>
      <w:bookmarkEnd w:id="318"/>
    </w:p>
    <w:p w14:paraId="63DF9338" w14:textId="40707F8D" w:rsidR="00FD57AD" w:rsidRPr="005817B5" w:rsidRDefault="00FD57AD" w:rsidP="009D395F">
      <w:r w:rsidRPr="005817B5">
        <w:t>For the output of the project Chrome will be used since it is fast, secure and reliable and also widely used thus will be easy to present using Google Chrome</w:t>
      </w:r>
      <w:r w:rsidR="000122FC">
        <w:fldChar w:fldCharType="begin"/>
      </w:r>
      <w:r w:rsidR="000122FC">
        <w:instrText xml:space="preserve"> ADDIN ZOTERO_ITEM CSL_CITATION {"citationID":"9ew4dK0p","properties":{"formattedCitation":"(Berham &amp; Morris, 2022)","plainCitation":"(Berham &amp; Morris, 2022)","noteIndex":0},"citationItems":[{"id":157,"uris":["http://zotero.org/users/local/gnHNOUUS/items/QF9JM9QT"],"itemData":{"id":157,"type":"article-journal","container-title":"Journal of Digital Forensics, Security and Law","DOI":"https://doi.org/10.15394/jdfsl.2022.1752","ISSN":"1558-7223","issue":"1","title":"A CRITICAL COMPARISON OF BRAVE BROWSER AND GOOGLE CHROME FORENSIC ARTEFACTS","URL":"https://commons.erau.edu/jdfsl/vol17/iss1/4","volume":"17","author":[{"family":"Berham","given":"Stuart"},{"family":"Morris","given":"Sarah"}],"issued":{"date-parts":[["2022",3,4]]}}}],"schema":"https://github.com/citation-style-language/schema/raw/master/csl-citation.json"} </w:instrText>
      </w:r>
      <w:r w:rsidR="000122FC">
        <w:fldChar w:fldCharType="separate"/>
      </w:r>
      <w:r w:rsidR="000122FC" w:rsidRPr="000122FC">
        <w:t>(Berham &amp; Morris, 2022)</w:t>
      </w:r>
      <w:r w:rsidR="000122FC">
        <w:fldChar w:fldCharType="end"/>
      </w:r>
      <w:r w:rsidRPr="005817B5">
        <w:t>.</w:t>
      </w:r>
    </w:p>
    <w:p w14:paraId="6CA43D18" w14:textId="77777777" w:rsidR="00FD57AD" w:rsidRPr="005817B5" w:rsidRDefault="00FD57AD" w:rsidP="009D395F"/>
    <w:p w14:paraId="669356D4" w14:textId="07465447" w:rsidR="00D922A1" w:rsidRPr="005817B5" w:rsidRDefault="00B00A5B" w:rsidP="00D10598">
      <w:pPr>
        <w:pStyle w:val="Heading3"/>
        <w:rPr>
          <w:i w:val="0"/>
          <w:iCs/>
        </w:rPr>
      </w:pPr>
      <w:bookmarkStart w:id="319" w:name="_Toc151673299"/>
      <w:r w:rsidRPr="005817B5">
        <w:rPr>
          <w:i w:val="0"/>
          <w:iCs/>
        </w:rPr>
        <w:t>3.4.4 Framework</w:t>
      </w:r>
      <w:bookmarkEnd w:id="319"/>
    </w:p>
    <w:p w14:paraId="2E3E4F82" w14:textId="399DC964" w:rsidR="00A72FF7" w:rsidRPr="005817B5" w:rsidRDefault="00B21CF6" w:rsidP="009D395F">
      <w:r w:rsidRPr="005817B5">
        <w:t>CodeIgniter framework will be used for development of the web application this is because it</w:t>
      </w:r>
      <w:r w:rsidR="00C2290E" w:rsidRPr="005817B5">
        <w:t xml:space="preserve"> has a </w:t>
      </w:r>
      <w:r w:rsidR="00D74542" w:rsidRPr="005817B5">
        <w:t>free and simple set up configuration file that facilitates development using PHP and other languages</w:t>
      </w:r>
      <w:r w:rsidR="002931DB">
        <w:fldChar w:fldCharType="begin"/>
      </w:r>
      <w:r w:rsidR="002931DB">
        <w:instrText xml:space="preserve"> ADDIN ZOTERO_ITEM CSL_CITATION {"citationID":"diLHLXqB","properties":{"formattedCitation":"(Valarezo &amp; Guarda, 2018)","plainCitation":"(Valarezo &amp; Guarda, 2018)","noteIndex":0},"citationItems":[{"id":164,"uris":["http://zotero.org/users/local/gnHNOUUS/items/WVCHKRX9"],"itemData":{"id":164,"type":"paper-conference","abstract":"The analysis was made of the comparative frameworks PHP: Laravel and CodeIgniter to improve productivity in the development of the system of management of competitions and merit and opposition in the University. It is recorded and analyzed the results of the tests performed on the two systems developed on the basis of the parameters and indicators established, in order to determine the framework with better productivity. The tools used in hardware: a computer, and in software - the frameworks PHP: Laravel and CodeIgniter, HTML 5, JavaScript, Bootstrap 3.3.6, Microsoft Visio 2010, JMeter and Quick Line Counter QLC. According to the obtained results it is inferred that the framework Laravel improves productivity in the development of the system of management of competitions and merit and opposition to the University, complying with the 100% of the parameters established in the analysis the same that is greater, compared to 68.86% of compliance with the Framework CodeIgniter. Was developed with the Framework Laravel the management system of competitions and merit and opposition in the University, because it provides better productivity in the development of web applications. It is recommended that the institution to make use of the system due to this web application automate all processes in an efficient manner.","container-title":"2018 13th Iberian Conference on Information Systems and Technologies (CISTI)","DOI":"10.23919/CISTI.2018.8399242","event-title":"2018 13th Iberian Conference on Information Systems and Technologies (CISTI)","page":"1-6","source":"IEEE Xplore","title":"Comparative analysis of the laravel and codeigniter frameworks: For the implementation of the management system of merit and opposition competitions in the State University Península de Santa Elena","title-short":"Comparative analysis of the laravel and codeigniter frameworks","URL":"https://ieeexplore.ieee.org/abstract/document/8399242","author":[{"family":"Valarezo","given":"Robin"},{"family":"Guarda","given":"Teresa"}],"accessed":{"date-parts":[["2023",11,14]]},"issued":{"date-parts":[["2018",6]]}}}],"schema":"https://github.com/citation-style-language/schema/raw/master/csl-citation.json"} </w:instrText>
      </w:r>
      <w:r w:rsidR="002931DB">
        <w:fldChar w:fldCharType="separate"/>
      </w:r>
      <w:r w:rsidR="002931DB" w:rsidRPr="002931DB">
        <w:t>(Valarezo &amp; Guarda, 2018)</w:t>
      </w:r>
      <w:r w:rsidR="002931DB">
        <w:fldChar w:fldCharType="end"/>
      </w:r>
      <w:r w:rsidR="00D74542" w:rsidRPr="005817B5">
        <w:t>.</w:t>
      </w:r>
      <w:r w:rsidR="00A72FF7" w:rsidRPr="005817B5">
        <w:t xml:space="preserve"> </w:t>
      </w:r>
      <w:r w:rsidR="00FD57AD" w:rsidRPr="005817B5">
        <w:t xml:space="preserve"> </w:t>
      </w:r>
    </w:p>
    <w:p w14:paraId="198F8F59" w14:textId="1E10A70D" w:rsidR="00D922A1" w:rsidRPr="005817B5" w:rsidRDefault="00B00A5B" w:rsidP="00D10598">
      <w:pPr>
        <w:pStyle w:val="Heading3"/>
        <w:rPr>
          <w:i w:val="0"/>
          <w:iCs/>
        </w:rPr>
      </w:pPr>
      <w:bookmarkStart w:id="320" w:name="_Toc151673300"/>
      <w:r w:rsidRPr="005817B5">
        <w:rPr>
          <w:i w:val="0"/>
          <w:iCs/>
        </w:rPr>
        <w:lastRenderedPageBreak/>
        <w:t>3.4.5 Database</w:t>
      </w:r>
      <w:bookmarkEnd w:id="320"/>
    </w:p>
    <w:p w14:paraId="74875389" w14:textId="483D2876" w:rsidR="00772BE2" w:rsidRPr="005817B5" w:rsidRDefault="00635AD8" w:rsidP="009D395F">
      <w:pPr>
        <w:rPr>
          <w:lang w:val="en-US"/>
        </w:rPr>
      </w:pPr>
      <w:r w:rsidRPr="005817B5">
        <w:t>MySQL allows systems to store data, especially usernames and passwords, and other data with appropriate security and safety stored data</w:t>
      </w:r>
      <w:r w:rsidR="009B3B09" w:rsidRPr="005817B5">
        <w:t xml:space="preserve">. MySQL is also used to clean the data and is used as a </w:t>
      </w:r>
      <w:r w:rsidR="00C90DEE" w:rsidRPr="005817B5">
        <w:t xml:space="preserve">data warehouse or data lake </w:t>
      </w:r>
      <w:r w:rsidR="009D0B66" w:rsidRPr="005817B5">
        <w:t>and is better for storage</w:t>
      </w:r>
      <w:r w:rsidR="00C16D42">
        <w:fldChar w:fldCharType="begin"/>
      </w:r>
      <w:r w:rsidR="00C16D42">
        <w:instrText xml:space="preserve"> ADDIN ZOTERO_ITEM CSL_CITATION {"citationID":"4l5AzKF9","properties":{"formattedCitation":"(Patil et al., 2017)","plainCitation":"(Patil et al., 2017)","noteIndex":0},"citationItems":[{"id":170,"uris":["http://zotero.org/users/local/gnHNOUUS/items/SA5XVTFT"],"itemData":{"id":170,"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abstract/document/8058365","author":[{"family":"Patil","given":"Mayur M"},{"family":"Hanni","given":"Akkamahadevi"},{"family":"Tejeshwar","given":"C H"},{"family":"Patil","given":"Priyadarshini"}],"accessed":{"date-parts":[["2023",11,14]]},"issued":{"date-parts":[["2017",2]]}}}],"schema":"https://github.com/citation-style-language/schema/raw/master/csl-citation.json"} </w:instrText>
      </w:r>
      <w:r w:rsidR="00C16D42">
        <w:fldChar w:fldCharType="separate"/>
      </w:r>
      <w:r w:rsidR="00C16D42" w:rsidRPr="00C16D42">
        <w:t>(Patil et al., 2017)</w:t>
      </w:r>
      <w:r w:rsidR="00C16D42">
        <w:fldChar w:fldCharType="end"/>
      </w:r>
      <w:r w:rsidRPr="005817B5">
        <w:rPr>
          <w:lang w:val="en-US"/>
        </w:rPr>
        <w:t>.</w:t>
      </w:r>
    </w:p>
    <w:p w14:paraId="6A3FDBC8" w14:textId="77777777" w:rsidR="004B46A5" w:rsidRPr="005817B5" w:rsidRDefault="004B46A5" w:rsidP="009D395F"/>
    <w:p w14:paraId="0FCE680C" w14:textId="6A129FF5" w:rsidR="00D922A1" w:rsidRPr="005817B5" w:rsidRDefault="0035286B" w:rsidP="00D10598">
      <w:pPr>
        <w:pStyle w:val="Heading3"/>
        <w:rPr>
          <w:i w:val="0"/>
          <w:iCs/>
        </w:rPr>
      </w:pPr>
      <w:bookmarkStart w:id="321" w:name="_Toc151673301"/>
      <w:r w:rsidRPr="005817B5">
        <w:rPr>
          <w:i w:val="0"/>
          <w:iCs/>
        </w:rPr>
        <w:t xml:space="preserve">3.4.6 </w:t>
      </w:r>
      <w:r w:rsidR="00754B3D" w:rsidRPr="005817B5">
        <w:rPr>
          <w:i w:val="0"/>
          <w:iCs/>
        </w:rPr>
        <w:t>Backup</w:t>
      </w:r>
      <w:bookmarkEnd w:id="321"/>
    </w:p>
    <w:p w14:paraId="20573A28" w14:textId="4D1DAAC8" w:rsidR="00772BE2" w:rsidRPr="005817B5" w:rsidRDefault="004B46A5" w:rsidP="009D395F">
      <w:r w:rsidRPr="005817B5">
        <w:t>GitHub is the best place to back-up incomplete code since it is a secured form of storage with easy usage</w:t>
      </w:r>
      <w:r w:rsidR="000A6FA8">
        <w:fldChar w:fldCharType="begin"/>
      </w:r>
      <w:r w:rsidR="000A6FA8">
        <w:instrText xml:space="preserve"> ADDIN ZOTERO_ITEM CSL_CITATION {"citationID":"AWZmspkq","properties":{"formattedCitation":"(Han et al., 2019)","plainCitation":"(Han et al., 2019)","noteIndex":0},"citationItems":[{"id":172,"uris":["http://zotero.org/users/local/gnHNOUUS/items/63SR8ANG"],"itemData":{"id":172,"type":"paper-conference","abstract":"GitHub is a large and popular open source project platform, which hosts various open source projects. Despite the prevalence of GitHub platform, not every project has gained high popularity. Identification of popular projects on GitHub can help developers choose proper projects to follow or contribute to, as well as provide guidance in building a popular project. In this paper, we propose an approach to predict the popularity of GitHub projects. We first conducted online surveys with GitHub users to determine the threshold (the number of stars of a project) of popular and unpopular projects. Next, we extract 35 features from both GitHub and Stack Overflow, which are divided into three dimensions: project, evolutionary, and project owner. A random forest classifier is built based on these features to identify popular GitHub projects. To evaluate the performance of our approach, we collect a large-scale dataset from GitHub which contains a total of 409,784 GitHub projects and 174,784 GitHub users. Our model achieves an average AUC of 0.76, which statistically significantly improves state-of-the-art by a substantial margin. We also study which features are of the most importance in distinguishing popular projects from unpopular ones. Experimental results show that number of branches, number of open issues, and number of contributors play the most important roles in identification of popular projects, and all of them have large effect size.","container-title":"2019 IEEE 43rd Annual Computer Software and Applications Conference (COMPSAC)","DOI":"10.1109/COMPSAC.2019.00013","event-title":"2019 IEEE 43rd Annual Computer Software and Applications Conference (COMPSAC)","note":"ISSN: 0730-3157","page":"21-26","source":"IEEE Xplore","title":"Characterization and Prediction of Popular Projects on GitHub","URL":"https://ieeexplore.ieee.org/abstract/document/8754436","volume":"1","author":[{"family":"Han","given":"Junxiao"},{"family":"Deng","given":"Shuiguang"},{"family":"Xia","given":"Xin"},{"family":"Wang","given":"Dongjing"},{"family":"Yin","given":"Jianwei"}],"accessed":{"date-parts":[["2023",11,14]]},"issued":{"date-parts":[["2019",7]]}}}],"schema":"https://github.com/citation-style-language/schema/raw/master/csl-citation.json"} </w:instrText>
      </w:r>
      <w:r w:rsidR="000A6FA8">
        <w:fldChar w:fldCharType="separate"/>
      </w:r>
      <w:r w:rsidR="000A6FA8" w:rsidRPr="000A6FA8">
        <w:t>(Han et al., 2019)</w:t>
      </w:r>
      <w:r w:rsidR="000A6FA8">
        <w:fldChar w:fldCharType="end"/>
      </w:r>
      <w:r w:rsidRPr="005817B5">
        <w:t>.</w:t>
      </w:r>
    </w:p>
    <w:p w14:paraId="47FCAD9D" w14:textId="77777777" w:rsidR="00772BE2" w:rsidRPr="005817B5" w:rsidRDefault="00772BE2" w:rsidP="009D395F"/>
    <w:p w14:paraId="6B979075" w14:textId="49DB3305" w:rsidR="00D922A1" w:rsidRPr="005817B5" w:rsidRDefault="00754B3D" w:rsidP="00D10598">
      <w:pPr>
        <w:pStyle w:val="Heading3"/>
        <w:rPr>
          <w:i w:val="0"/>
          <w:iCs/>
        </w:rPr>
      </w:pPr>
      <w:bookmarkStart w:id="322" w:name="_Toc151673302"/>
      <w:r w:rsidRPr="005817B5">
        <w:rPr>
          <w:i w:val="0"/>
          <w:iCs/>
        </w:rPr>
        <w:t>3.4.8 API</w:t>
      </w:r>
      <w:bookmarkEnd w:id="322"/>
      <w:r w:rsidRPr="005817B5">
        <w:rPr>
          <w:i w:val="0"/>
          <w:iCs/>
        </w:rPr>
        <w:t xml:space="preserve"> </w:t>
      </w:r>
    </w:p>
    <w:p w14:paraId="01D63725" w14:textId="770CD3E9" w:rsidR="00772BE2" w:rsidRPr="005817B5" w:rsidRDefault="004B46A5" w:rsidP="009D395F">
      <w:r w:rsidRPr="005817B5">
        <w:t>This API is used to hold in building and testing the accuracy of reports created by the system</w:t>
      </w:r>
      <w:r w:rsidRPr="005817B5">
        <w:rPr>
          <w:lang w:val="en-US"/>
        </w:rPr>
        <w:t xml:space="preserve"> and also to allow testing of the </w:t>
      </w:r>
      <w:r w:rsidR="00596601">
        <w:rPr>
          <w:lang w:val="en-US"/>
        </w:rPr>
        <w:t>email</w:t>
      </w:r>
      <w:r w:rsidRPr="005817B5">
        <w:rPr>
          <w:lang w:val="en-US"/>
        </w:rPr>
        <w:t xml:space="preserve"> integration</w:t>
      </w:r>
      <w:r w:rsidR="00136C47">
        <w:rPr>
          <w:lang w:val="en-US"/>
        </w:rPr>
        <w:fldChar w:fldCharType="begin"/>
      </w:r>
      <w:r w:rsidR="00136C47">
        <w:rPr>
          <w:lang w:val="en-US"/>
        </w:rPr>
        <w:instrText xml:space="preserve"> ADDIN ZOTERO_ITEM CSL_CITATION {"citationID":"Jh6oKuJ5","properties":{"formattedCitation":"(Subramanian &amp; Raj, 2019)","plainCitation":"(Subramanian &amp; Raj, 2019)","noteIndex":0},"citationItems":[{"id":174,"uris":["http://zotero.org/users/local/gnHNOUUS/items/SISW5LL5"],"itemData":{"id":174,"type":"book","abstract":"Build effective RESTful APIs for enterprise with design patterns and REST framework’s out-of-the-box capabilitiesKey FeaturesUnderstand advanced topics such as API gateways, API securities, and cloudImplement patterns programmatically with easy-to-follow examplesModernize legacy codebase using API connectors, layers, and microservicesBook DescriptionThis book deals with the Representational State Transfer (REST) paradigm, which is an architectural style that allows networked devices to communicate with each other over the internet. With the help of this book, you’ll explore the concepts of service-oriented architecture (SOA), event-driven architecture (EDA), and resource-oriented architecture (ROA). This book covers why there is an insistence for high-quality APIs toward enterprise integration.It also covers how to optimize and explore endpoints for microservices with API gateways and touches upon integrated platforms and Hubs for RESTful APIs. You’ll also understand how application delivery and deployments can be simplified and streamlined in the REST world. The book will help you dig deeper into the distinct contributions of RESTful services for IoT analytics and applications.Besides detailing the API design and development aspects, this book will assist you in designing and developing production-ready, testable, sustainable, and enterprise-grade APIs. By the end of the book, you’ll be empowered with all that you need to create highly flexible APIs for next-generation RESTful services and applications.What you will learnExplore RESTful concepts, including URI, HATEOAS, and Code on DemandStudy core patterns like Statelessness, Pagination, and DiscoverabilityOptimize endpoints for linked microservices with API gatewaysDelve into API authentication, authorization, and API security implementationsWork with Service Orchestration to craft composite and process-aware servicesExpose RESTful protocol-based APIs for cloud computingWho this book is forThis book is primarily for web, mobile, and cloud services developers, architects, and consultants who want to build well-designed APIs for creating and sustaining enterprise-class applications. You’ll also benefit from this book if you want to understand the finer details of RESTful APIs and their design techniques along with some tricks and tips.","ISBN":"978-1-78899-858-1","language":"en","note":"Google-Books-ID: dGSGDwAAQBAJ","number-of-pages":"365","publisher":"Packt Publishing Ltd","source":"Google Books","title":"Hands-On RESTful API Design Patterns and Best Practices: Design, develop, and deploy highly adaptable, scalable, and secure RESTful web APIs","title-short":"Hands-On RESTful API Design Patterns and Best Practices","author":[{"family":"Subramanian","given":"Harihara"},{"family":"Raj","given":"Pethuru"}],"issued":{"date-parts":[["2019",1,31]]}}}],"schema":"https://github.com/citation-style-language/schema/raw/master/csl-citation.json"} </w:instrText>
      </w:r>
      <w:r w:rsidR="00136C47">
        <w:rPr>
          <w:lang w:val="en-US"/>
        </w:rPr>
        <w:fldChar w:fldCharType="separate"/>
      </w:r>
      <w:r w:rsidR="00136C47" w:rsidRPr="00136C47">
        <w:t>(Subramanian &amp; Raj, 2019)</w:t>
      </w:r>
      <w:r w:rsidR="00136C47">
        <w:rPr>
          <w:lang w:val="en-US"/>
        </w:rPr>
        <w:fldChar w:fldCharType="end"/>
      </w:r>
      <w:r w:rsidRPr="005817B5">
        <w:t>.</w:t>
      </w:r>
    </w:p>
    <w:p w14:paraId="2811910C" w14:textId="77777777" w:rsidR="004B46A5" w:rsidRPr="005817B5" w:rsidRDefault="004B46A5" w:rsidP="009D395F"/>
    <w:p w14:paraId="495E3081" w14:textId="39948BDA" w:rsidR="00D922A1" w:rsidRPr="005817B5" w:rsidRDefault="00E3679E" w:rsidP="00D10598">
      <w:pPr>
        <w:pStyle w:val="Heading3"/>
        <w:rPr>
          <w:i w:val="0"/>
          <w:iCs/>
        </w:rPr>
      </w:pPr>
      <w:bookmarkStart w:id="323" w:name="_Toc151673303"/>
      <w:r w:rsidRPr="005817B5">
        <w:rPr>
          <w:i w:val="0"/>
          <w:iCs/>
        </w:rPr>
        <w:t>3.4.9 Diagram Tools</w:t>
      </w:r>
      <w:bookmarkEnd w:id="323"/>
    </w:p>
    <w:p w14:paraId="482C8E66" w14:textId="1F3182B2" w:rsidR="00772BE2" w:rsidRPr="005817B5" w:rsidRDefault="004B46A5" w:rsidP="009D395F">
      <w:r w:rsidRPr="005817B5">
        <w:t>Draw.io and MS Project i</w:t>
      </w:r>
      <w:r w:rsidRPr="005817B5">
        <w:rPr>
          <w:lang w:val="en-US"/>
        </w:rPr>
        <w:t>s</w:t>
      </w:r>
      <w:r w:rsidRPr="005817B5">
        <w:t xml:space="preserve"> used to help in drawing the design diagrams and the Gantt chart</w:t>
      </w:r>
      <w:r w:rsidR="00543822">
        <w:fldChar w:fldCharType="begin"/>
      </w:r>
      <w:r w:rsidR="00543822">
        <w:instrText xml:space="preserve"> ADDIN ZOTERO_ITEM CSL_CITATION {"citationID":"A2sEWguI","properties":{"formattedCitation":"(Technologies (CSIT) &amp; MM, 2021)","plainCitation":"(Technologies (CSIT) &amp; MM, 2021)","noteIndex":0},"citationItems":[{"id":181,"uris":["http://zotero.org/users/local/gnHNOUUS/items/7YVS3BCP"],"itemData":{"id":181,"type":"book","abstract":"CSIT (APTIKOM Journal on Computer Science and Information Technologies) Published by APTIKOM &amp;amp; Organized by Aptikom Publisher and Pandawan. CSIT is published three a year, every March, July, and November.","language":"en","note":"Google-Books-ID: N8QwEAAAQBAJ","number-of-pages":"63","publisher":"Iaic Bangun Bangsa","source":"Google Books","title":"APTIKOM Journal on Computer Science and Information Technologies (CSIT) Vol. 5 No. 1 March 2020","author":[{"family":"Technologies (CSIT)","given":"APTIKOM Journal on Computer Science and Information"},{"family":"MM","given":"Dr Ir Untung Rahardja","suffix":"M. T. I."}],"issued":{"date-parts":[["2021",5,31]]}}}],"schema":"https://github.com/citation-style-language/schema/raw/master/csl-citation.json"} </w:instrText>
      </w:r>
      <w:r w:rsidR="00543822">
        <w:fldChar w:fldCharType="separate"/>
      </w:r>
      <w:r w:rsidR="00543822" w:rsidRPr="00543822">
        <w:t>(Technologies (CSIT) &amp; MM, 2021)</w:t>
      </w:r>
      <w:r w:rsidR="00543822">
        <w:fldChar w:fldCharType="end"/>
      </w:r>
      <w:r w:rsidRPr="005817B5">
        <w:t>.</w:t>
      </w:r>
    </w:p>
    <w:p w14:paraId="64D5FF11" w14:textId="77777777" w:rsidR="009D0B66" w:rsidRPr="005817B5" w:rsidRDefault="009D0B66" w:rsidP="009D395F"/>
    <w:p w14:paraId="2F4165E3" w14:textId="0E0F31F3" w:rsidR="00D922A1" w:rsidRPr="005817B5" w:rsidRDefault="00E640EF" w:rsidP="00D10598">
      <w:pPr>
        <w:pStyle w:val="Heading3"/>
        <w:rPr>
          <w:i w:val="0"/>
          <w:iCs/>
        </w:rPr>
      </w:pPr>
      <w:bookmarkStart w:id="324" w:name="_Toc151673304"/>
      <w:r w:rsidRPr="005817B5">
        <w:rPr>
          <w:i w:val="0"/>
          <w:iCs/>
        </w:rPr>
        <w:t xml:space="preserve">3.4.10 </w:t>
      </w:r>
      <w:r w:rsidR="000E03B4" w:rsidRPr="005817B5">
        <w:rPr>
          <w:i w:val="0"/>
          <w:iCs/>
        </w:rPr>
        <w:t>SciKit – Learn</w:t>
      </w:r>
      <w:bookmarkEnd w:id="324"/>
    </w:p>
    <w:p w14:paraId="37A63C41" w14:textId="61DCFE17" w:rsidR="00E4388A" w:rsidRPr="005817B5" w:rsidRDefault="00E4388A" w:rsidP="009D395F">
      <w:r w:rsidRPr="005817B5">
        <w:t xml:space="preserve">This is a free machine learning </w:t>
      </w:r>
      <w:r w:rsidR="00E21B9A" w:rsidRPr="005817B5">
        <w:t xml:space="preserve">library for python that allows </w:t>
      </w:r>
      <w:r w:rsidR="00770497" w:rsidRPr="005817B5">
        <w:t xml:space="preserve">access to many functions </w:t>
      </w:r>
      <w:r w:rsidR="006F334B" w:rsidRPr="005817B5">
        <w:t xml:space="preserve">that </w:t>
      </w:r>
      <w:r w:rsidR="00173205" w:rsidRPr="005817B5">
        <w:t>ease</w:t>
      </w:r>
      <w:r w:rsidR="006F334B" w:rsidRPr="005817B5">
        <w:t xml:space="preserve"> up development of the model</w:t>
      </w:r>
      <w:r w:rsidR="00CA4C58">
        <w:fldChar w:fldCharType="begin"/>
      </w:r>
      <w:r w:rsidR="00CA4C58">
        <w:instrText xml:space="preserve"> ADDIN ZOTERO_ITEM CSL_CITATION {"citationID":"FcCCHs9M","properties":{"formattedCitation":"(Szyma\\uc0\\u324{}ski &amp; Kajdanowicz, 2018)","plainCitation":"(Szymański &amp; Kajdanowicz, 2018)","noteIndex":0},"citationItems":[{"id":186,"uris":["http://zotero.org/users/local/gnHNOUUS/items/8VML99KW"],"itemData":{"id":186,"type":"article","abstract":"scikit-multilearn is a Python library for performing multi-label classification. The library is compatible with the scikit/scipy ecosystem and uses sparse matrices for all internal operations. It provides native Python implementations of popular multi-label classification methods alongside a novel framework for label space partitioning and division. It includes modern algorithm adaptation methods, network-based label space division approaches, which extracts label dependency information and multi-label embedding classifiers. It provides python wrapped access to the extensive multi-label method stack from Java libraries and makes it possible to extend deep learning single-label methods for multi-label tasks. The library allows multi-label stratification and data set management. The implementation is more efficient in problem transformation than other established libraries, has good test coverage and follows PEP8. Source code and documentation can be downloaded from http://scikit.ml and also via pip. The library follows BSD licensing scheme.","DOI":"10.48550/arXiv.1702.01460","note":"arXiv:1702.01460 [cs]","number":"arXiv:1702.01460","publisher":"arXiv","source":"arXiv.org","title":"A scikit-based Python environment for performing multi-label classification","URL":"http://arxiv.org/abs/1702.01460","author":[{"family":"Szymański","given":"Piotr"},{"family":"Kajdanowicz","given":"Tomasz"}],"accessed":{"date-parts":[["2023",11,14]]},"issued":{"date-parts":[["2018",12,10]]}}}],"schema":"https://github.com/citation-style-language/schema/raw/master/csl-citation.json"} </w:instrText>
      </w:r>
      <w:r w:rsidR="00CA4C58">
        <w:fldChar w:fldCharType="separate"/>
      </w:r>
      <w:r w:rsidR="00CA4C58" w:rsidRPr="00CA4C58">
        <w:t>(Szymański &amp; Kajdanowicz, 2018)</w:t>
      </w:r>
      <w:r w:rsidR="00CA4C58">
        <w:fldChar w:fldCharType="end"/>
      </w:r>
      <w:r w:rsidR="006F334B" w:rsidRPr="005817B5">
        <w:t>.</w:t>
      </w:r>
    </w:p>
    <w:p w14:paraId="557A23C7" w14:textId="77777777" w:rsidR="00B00A5B" w:rsidRPr="005817B5" w:rsidRDefault="00B00A5B" w:rsidP="009D395F"/>
    <w:p w14:paraId="65F3E39F" w14:textId="77777777" w:rsidR="000B5893" w:rsidRPr="005817B5" w:rsidRDefault="000B5893" w:rsidP="009D395F"/>
    <w:p w14:paraId="669CBB8A" w14:textId="77777777" w:rsidR="000B5893" w:rsidRPr="005817B5" w:rsidRDefault="000B5893" w:rsidP="009D395F"/>
    <w:p w14:paraId="3D13B9BD" w14:textId="77777777" w:rsidR="00756254" w:rsidRPr="005817B5" w:rsidRDefault="00756254" w:rsidP="009D395F"/>
    <w:p w14:paraId="1D10A6D1" w14:textId="77777777" w:rsidR="00756254" w:rsidRPr="005817B5" w:rsidRDefault="00756254" w:rsidP="009D395F"/>
    <w:p w14:paraId="7CCB41CE" w14:textId="77777777" w:rsidR="00756254" w:rsidRPr="005817B5" w:rsidRDefault="00756254" w:rsidP="009D395F"/>
    <w:p w14:paraId="07C510B6" w14:textId="77777777" w:rsidR="00756254" w:rsidRPr="005817B5" w:rsidRDefault="00756254" w:rsidP="009D395F"/>
    <w:p w14:paraId="6C1A958E" w14:textId="77777777" w:rsidR="00756254" w:rsidRPr="005817B5" w:rsidRDefault="00756254" w:rsidP="009D395F"/>
    <w:p w14:paraId="3700969D" w14:textId="77777777" w:rsidR="00756254" w:rsidRPr="005817B5" w:rsidRDefault="00756254" w:rsidP="009D395F"/>
    <w:p w14:paraId="0A29857F" w14:textId="77777777" w:rsidR="006138BA" w:rsidRPr="005817B5" w:rsidRDefault="006138BA" w:rsidP="009D395F"/>
    <w:p w14:paraId="0AC9F718" w14:textId="77777777" w:rsidR="006138BA" w:rsidRPr="005817B5" w:rsidRDefault="006138BA" w:rsidP="009D395F"/>
    <w:p w14:paraId="68DC7784" w14:textId="77777777" w:rsidR="006138BA" w:rsidRPr="005817B5" w:rsidRDefault="006138BA" w:rsidP="009D395F"/>
    <w:p w14:paraId="0C3DECFF" w14:textId="77777777" w:rsidR="00D10598" w:rsidRPr="005817B5" w:rsidRDefault="00D10598" w:rsidP="009D395F"/>
    <w:p w14:paraId="4FDCB5CC" w14:textId="77777777" w:rsidR="00302EA3" w:rsidRPr="005817B5" w:rsidRDefault="00302EA3" w:rsidP="009D395F">
      <w:pPr>
        <w:pStyle w:val="Heading1"/>
        <w:rPr>
          <w:sz w:val="24"/>
          <w:szCs w:val="24"/>
        </w:rPr>
      </w:pPr>
      <w:bookmarkStart w:id="325" w:name="_Toc151673305"/>
      <w:r w:rsidRPr="005817B5">
        <w:rPr>
          <w:sz w:val="24"/>
          <w:szCs w:val="24"/>
        </w:rPr>
        <w:lastRenderedPageBreak/>
        <w:t>Chapter 4: System Analysis and Design</w:t>
      </w:r>
      <w:bookmarkEnd w:id="325"/>
    </w:p>
    <w:p w14:paraId="61372C92" w14:textId="77777777" w:rsidR="00302EA3" w:rsidRPr="005817B5" w:rsidRDefault="00302EA3" w:rsidP="009D395F">
      <w:pPr>
        <w:pStyle w:val="Heading2"/>
      </w:pPr>
      <w:bookmarkStart w:id="326" w:name="_Toc151673306"/>
      <w:r w:rsidRPr="005817B5">
        <w:t>4.1 Introduction</w:t>
      </w:r>
      <w:bookmarkEnd w:id="326"/>
    </w:p>
    <w:p w14:paraId="1CB5D899" w14:textId="7222C7FD" w:rsidR="00302EA3" w:rsidRPr="005817B5" w:rsidRDefault="00302EA3" w:rsidP="009D395F">
      <w:pPr>
        <w:rPr>
          <w:lang w:val="en-US"/>
        </w:rPr>
      </w:pPr>
      <w:r w:rsidRPr="005817B5">
        <w:rPr>
          <w:lang w:val="en-US"/>
        </w:rPr>
        <w:t>This chapter mostly deals with the analysis and design of the system. To be specific this chapter divides the requirements into functional and non-functional requirements to understand the user requirements and the system requirements. Moreover, the chapter also includes details about the specific system architecture used for handling request</w:t>
      </w:r>
      <w:r w:rsidR="008149A8">
        <w:rPr>
          <w:lang w:val="en-US"/>
        </w:rPr>
        <w:t>s</w:t>
      </w:r>
      <w:r w:rsidRPr="005817B5">
        <w:rPr>
          <w:lang w:val="en-US"/>
        </w:rPr>
        <w:t xml:space="preserve"> and also the design diagrams that help the developers to know what to code. The specific diagrams include use case diagram, class diagram, system sequence diagram, sequence diagram, entity relationship diagram, activity diagram and lastly the database schema. The list of diagrams mentioned above are those that are required if the analysis and design approach chosen is Object-oriented. However, on top of the diagrams there are a few wireframes also created that shows blueprints of the system.</w:t>
      </w:r>
    </w:p>
    <w:p w14:paraId="07432D38" w14:textId="77777777" w:rsidR="00302EA3" w:rsidRPr="005817B5" w:rsidRDefault="00302EA3" w:rsidP="009D395F">
      <w:pPr>
        <w:rPr>
          <w:lang w:val="en-US"/>
        </w:rPr>
      </w:pPr>
    </w:p>
    <w:p w14:paraId="372A6355" w14:textId="77777777" w:rsidR="00302EA3" w:rsidRPr="005817B5" w:rsidRDefault="00302EA3" w:rsidP="009D395F">
      <w:pPr>
        <w:pStyle w:val="Heading2"/>
      </w:pPr>
      <w:bookmarkStart w:id="327" w:name="_Toc151673307"/>
      <w:r w:rsidRPr="005817B5">
        <w:t>4.2 System Requirements</w:t>
      </w:r>
      <w:bookmarkEnd w:id="327"/>
    </w:p>
    <w:p w14:paraId="7031913D" w14:textId="77777777" w:rsidR="00302EA3" w:rsidRPr="005817B5" w:rsidRDefault="00302EA3" w:rsidP="009D395F">
      <w:pPr>
        <w:rPr>
          <w:lang w:val="en-US"/>
        </w:rPr>
      </w:pPr>
      <w:r w:rsidRPr="005817B5">
        <w:rPr>
          <w:lang w:val="en-US"/>
        </w:rPr>
        <w:t>System requirements is required for a software engineer to help in facilitate designing the diagrams for the developers so that they can know what to code in order to develop a system that meets the user requirements. Thus, the same applies to the player performance prediction model. These requirements are divided into functional requirements and non-functional requirements. Specific functional and non-functional requirements are mentioned below.</w:t>
      </w:r>
    </w:p>
    <w:p w14:paraId="389DB770" w14:textId="77777777" w:rsidR="00302EA3" w:rsidRPr="005817B5" w:rsidRDefault="00302EA3" w:rsidP="009D395F">
      <w:pPr>
        <w:pStyle w:val="Heading2"/>
        <w:rPr>
          <w:lang w:val="en-US"/>
        </w:rPr>
      </w:pPr>
    </w:p>
    <w:p w14:paraId="15931B48" w14:textId="77777777" w:rsidR="00302EA3" w:rsidRPr="005817B5" w:rsidRDefault="00302EA3" w:rsidP="009D395F">
      <w:pPr>
        <w:pStyle w:val="Heading3"/>
        <w:rPr>
          <w:i w:val="0"/>
          <w:iCs/>
          <w:lang w:val="en-US"/>
        </w:rPr>
      </w:pPr>
      <w:bookmarkStart w:id="328" w:name="_Toc151673308"/>
      <w:r w:rsidRPr="005817B5">
        <w:rPr>
          <w:i w:val="0"/>
          <w:iCs/>
          <w:lang w:val="en-US"/>
        </w:rPr>
        <w:t>4.2.1 Functional Requirements</w:t>
      </w:r>
      <w:bookmarkEnd w:id="328"/>
    </w:p>
    <w:p w14:paraId="478A5998" w14:textId="79E654D0" w:rsidR="00302EA3" w:rsidRPr="005817B5" w:rsidRDefault="00302EA3" w:rsidP="009D395F">
      <w:pPr>
        <w:rPr>
          <w:lang w:val="en-US"/>
        </w:rPr>
      </w:pPr>
      <w:r w:rsidRPr="005817B5">
        <w:rPr>
          <w:lang w:val="en-US"/>
        </w:rPr>
        <w:t xml:space="preserve">Functional requirements refer to the specific abilities of a system specifically conducted by a specific user. The player performance prediction model will have </w:t>
      </w:r>
      <w:r w:rsidR="00F25932" w:rsidRPr="005817B5">
        <w:rPr>
          <w:lang w:val="en-US"/>
        </w:rPr>
        <w:t>2</w:t>
      </w:r>
      <w:r w:rsidRPr="005817B5">
        <w:rPr>
          <w:lang w:val="en-US"/>
        </w:rPr>
        <w:t xml:space="preserve"> users that is the admin</w:t>
      </w:r>
      <w:r w:rsidR="00F25932" w:rsidRPr="005817B5">
        <w:rPr>
          <w:lang w:val="en-US"/>
        </w:rPr>
        <w:t xml:space="preserve"> and</w:t>
      </w:r>
      <w:r w:rsidRPr="005817B5">
        <w:rPr>
          <w:lang w:val="en-US"/>
        </w:rPr>
        <w:t xml:space="preserve"> the clu</w:t>
      </w:r>
      <w:r w:rsidR="00F25932" w:rsidRPr="005817B5">
        <w:rPr>
          <w:lang w:val="en-US"/>
        </w:rPr>
        <w:t>b</w:t>
      </w:r>
      <w:r w:rsidRPr="005817B5">
        <w:rPr>
          <w:lang w:val="en-US"/>
        </w:rPr>
        <w:t>. Starting with the specific requirements of the admin that are:</w:t>
      </w:r>
    </w:p>
    <w:p w14:paraId="219BFE27" w14:textId="77777777" w:rsidR="00302EA3" w:rsidRPr="005817B5" w:rsidRDefault="00302EA3" w:rsidP="009D395F">
      <w:pPr>
        <w:pStyle w:val="ListParagraph"/>
        <w:numPr>
          <w:ilvl w:val="0"/>
          <w:numId w:val="8"/>
        </w:numPr>
      </w:pPr>
      <w:r w:rsidRPr="005817B5">
        <w:t>To login and access the admin module after inputting the correct credentials. This happens after a verification and validation process with the credential match.</w:t>
      </w:r>
    </w:p>
    <w:p w14:paraId="7871E127" w14:textId="77777777" w:rsidR="00302EA3" w:rsidRPr="005817B5" w:rsidRDefault="00302EA3" w:rsidP="009D395F">
      <w:pPr>
        <w:pStyle w:val="ListParagraph"/>
        <w:numPr>
          <w:ilvl w:val="0"/>
          <w:numId w:val="8"/>
        </w:numPr>
      </w:pPr>
      <w:r w:rsidRPr="005817B5">
        <w:t xml:space="preserve">Register a club so that the club can add their players. </w:t>
      </w:r>
    </w:p>
    <w:p w14:paraId="43D77DD8" w14:textId="77777777" w:rsidR="00302EA3" w:rsidRPr="005817B5" w:rsidRDefault="00302EA3" w:rsidP="009D395F">
      <w:pPr>
        <w:pStyle w:val="ListParagraph"/>
        <w:numPr>
          <w:ilvl w:val="0"/>
          <w:numId w:val="8"/>
        </w:numPr>
      </w:pPr>
      <w:r w:rsidRPr="005817B5">
        <w:t>Edit and view clubs and their associations.</w:t>
      </w:r>
    </w:p>
    <w:p w14:paraId="3D0397DE" w14:textId="77777777" w:rsidR="00302EA3" w:rsidRPr="005817B5" w:rsidRDefault="00302EA3" w:rsidP="009D395F">
      <w:pPr>
        <w:pStyle w:val="ListParagraph"/>
        <w:numPr>
          <w:ilvl w:val="0"/>
          <w:numId w:val="8"/>
        </w:numPr>
      </w:pPr>
      <w:r w:rsidRPr="005817B5">
        <w:t>Start and end a season or a tournament.</w:t>
      </w:r>
    </w:p>
    <w:p w14:paraId="4DE5F5AA" w14:textId="77777777" w:rsidR="00302EA3" w:rsidRPr="005817B5" w:rsidRDefault="00302EA3" w:rsidP="009D395F">
      <w:pPr>
        <w:pStyle w:val="ListParagraph"/>
        <w:numPr>
          <w:ilvl w:val="0"/>
          <w:numId w:val="8"/>
        </w:numPr>
      </w:pPr>
      <w:r w:rsidRPr="005817B5">
        <w:t>View leaderboards of players.</w:t>
      </w:r>
    </w:p>
    <w:p w14:paraId="0A0E68AE" w14:textId="77777777" w:rsidR="00302EA3" w:rsidRPr="005817B5" w:rsidRDefault="00302EA3" w:rsidP="009D395F">
      <w:pPr>
        <w:pStyle w:val="ListParagraph"/>
        <w:numPr>
          <w:ilvl w:val="0"/>
          <w:numId w:val="8"/>
        </w:numPr>
      </w:pPr>
      <w:r w:rsidRPr="005817B5">
        <w:t>View scores of ongoing matches and previous matches.</w:t>
      </w:r>
    </w:p>
    <w:p w14:paraId="65D2A098" w14:textId="77777777" w:rsidR="00302EA3" w:rsidRPr="005817B5" w:rsidRDefault="00302EA3" w:rsidP="009D395F">
      <w:pPr>
        <w:pStyle w:val="ListParagraph"/>
        <w:numPr>
          <w:ilvl w:val="0"/>
          <w:numId w:val="8"/>
        </w:numPr>
      </w:pPr>
      <w:r w:rsidRPr="005817B5">
        <w:t>Generate leaderboards of players at the end of a season or a tournament.</w:t>
      </w:r>
    </w:p>
    <w:p w14:paraId="1844C255" w14:textId="77777777" w:rsidR="005D3C8D" w:rsidRDefault="005D3C8D" w:rsidP="009D395F"/>
    <w:p w14:paraId="4C8CCFEF" w14:textId="77777777" w:rsidR="005D3C8D" w:rsidRDefault="005D3C8D" w:rsidP="009D395F"/>
    <w:p w14:paraId="3412E435" w14:textId="77777777" w:rsidR="005D3C8D" w:rsidRDefault="005D3C8D" w:rsidP="009D395F"/>
    <w:p w14:paraId="5C67C8B3" w14:textId="5111D485" w:rsidR="00302EA3" w:rsidRPr="005817B5" w:rsidRDefault="00302EA3" w:rsidP="009D395F">
      <w:r w:rsidRPr="005817B5">
        <w:lastRenderedPageBreak/>
        <w:t xml:space="preserve">The second user is the club and the requirements of this user </w:t>
      </w:r>
      <w:r w:rsidR="0092090F">
        <w:t>are</w:t>
      </w:r>
      <w:r w:rsidRPr="005817B5">
        <w:t>:</w:t>
      </w:r>
    </w:p>
    <w:p w14:paraId="148B60EF" w14:textId="77777777" w:rsidR="00302EA3" w:rsidRPr="005817B5" w:rsidRDefault="00302EA3" w:rsidP="009D395F">
      <w:pPr>
        <w:pStyle w:val="ListParagraph"/>
        <w:numPr>
          <w:ilvl w:val="0"/>
          <w:numId w:val="9"/>
        </w:numPr>
      </w:pPr>
      <w:r w:rsidRPr="005817B5">
        <w:t>To login and access the club’s module after entering the correct credentials.</w:t>
      </w:r>
    </w:p>
    <w:p w14:paraId="42126580" w14:textId="77777777" w:rsidR="00302EA3" w:rsidRPr="005817B5" w:rsidRDefault="00302EA3" w:rsidP="009D395F">
      <w:pPr>
        <w:pStyle w:val="ListParagraph"/>
        <w:numPr>
          <w:ilvl w:val="0"/>
          <w:numId w:val="9"/>
        </w:numPr>
      </w:pPr>
      <w:r w:rsidRPr="005817B5">
        <w:t>To register new players to their club.</w:t>
      </w:r>
    </w:p>
    <w:p w14:paraId="56CCAD93" w14:textId="77777777" w:rsidR="00302EA3" w:rsidRPr="005817B5" w:rsidRDefault="00302EA3" w:rsidP="009D395F">
      <w:pPr>
        <w:pStyle w:val="ListParagraph"/>
        <w:numPr>
          <w:ilvl w:val="0"/>
          <w:numId w:val="9"/>
        </w:numPr>
      </w:pPr>
      <w:r w:rsidRPr="005817B5">
        <w:t>Edit the registered players information.</w:t>
      </w:r>
    </w:p>
    <w:p w14:paraId="052BC496" w14:textId="77777777" w:rsidR="00302EA3" w:rsidRPr="005817B5" w:rsidRDefault="00302EA3" w:rsidP="009D395F">
      <w:pPr>
        <w:pStyle w:val="ListParagraph"/>
        <w:numPr>
          <w:ilvl w:val="0"/>
          <w:numId w:val="9"/>
        </w:numPr>
      </w:pPr>
      <w:r w:rsidRPr="005817B5">
        <w:t>To score for their matches basically for matches played by this club.</w:t>
      </w:r>
    </w:p>
    <w:p w14:paraId="7B215C58" w14:textId="77777777" w:rsidR="00302EA3" w:rsidRPr="005817B5" w:rsidRDefault="00302EA3" w:rsidP="009D395F">
      <w:pPr>
        <w:pStyle w:val="ListParagraph"/>
        <w:numPr>
          <w:ilvl w:val="0"/>
          <w:numId w:val="9"/>
        </w:numPr>
      </w:pPr>
      <w:r w:rsidRPr="005817B5">
        <w:t>View scores of ongoing and previous matches.</w:t>
      </w:r>
    </w:p>
    <w:p w14:paraId="49E0A277" w14:textId="77777777" w:rsidR="00302EA3" w:rsidRPr="005817B5" w:rsidRDefault="00302EA3" w:rsidP="009D395F">
      <w:pPr>
        <w:pStyle w:val="ListParagraph"/>
        <w:numPr>
          <w:ilvl w:val="0"/>
          <w:numId w:val="9"/>
        </w:numPr>
      </w:pPr>
      <w:r w:rsidRPr="005817B5">
        <w:t>View leaderboards of players in the current and previous seasons and tournaments.</w:t>
      </w:r>
    </w:p>
    <w:p w14:paraId="77C80EB5" w14:textId="77777777" w:rsidR="00302EA3" w:rsidRPr="005817B5" w:rsidRDefault="00302EA3" w:rsidP="009D395F"/>
    <w:p w14:paraId="50E93009" w14:textId="77777777" w:rsidR="00302EA3" w:rsidRPr="005817B5" w:rsidRDefault="00302EA3" w:rsidP="009D395F">
      <w:pPr>
        <w:pStyle w:val="Heading3"/>
        <w:rPr>
          <w:i w:val="0"/>
          <w:iCs/>
        </w:rPr>
      </w:pPr>
      <w:bookmarkStart w:id="329" w:name="_Toc151673309"/>
      <w:r w:rsidRPr="005817B5">
        <w:rPr>
          <w:i w:val="0"/>
          <w:iCs/>
        </w:rPr>
        <w:t>4.2.2 Non-Functional Requirements</w:t>
      </w:r>
      <w:bookmarkEnd w:id="329"/>
      <w:r w:rsidRPr="005817B5">
        <w:rPr>
          <w:i w:val="0"/>
          <w:iCs/>
        </w:rPr>
        <w:t xml:space="preserve"> </w:t>
      </w:r>
    </w:p>
    <w:p w14:paraId="1CE4B3E5" w14:textId="77777777" w:rsidR="00302EA3" w:rsidRPr="005817B5" w:rsidRDefault="00302EA3" w:rsidP="009D395F">
      <w:pPr>
        <w:rPr>
          <w:lang w:val="en-US"/>
        </w:rPr>
      </w:pPr>
      <w:r w:rsidRPr="005817B5">
        <w:rPr>
          <w:lang w:val="en-US"/>
        </w:rPr>
        <w:t>Non-Functional requirements refer to the intangible requirements of the system that define the user experience. Although the systems can function without these requirements, but it is necessary to attract new users and retain the existing users. For the player performance prediction model, the non-functional requirements are:</w:t>
      </w:r>
    </w:p>
    <w:p w14:paraId="0CD61DE1" w14:textId="49E49FE7" w:rsidR="00302EA3" w:rsidRPr="005817B5" w:rsidRDefault="00302EA3" w:rsidP="009D395F">
      <w:pPr>
        <w:pStyle w:val="ListParagraph"/>
        <w:numPr>
          <w:ilvl w:val="0"/>
          <w:numId w:val="12"/>
        </w:numPr>
        <w:rPr>
          <w:lang w:val="en-US"/>
        </w:rPr>
      </w:pPr>
      <w:r w:rsidRPr="005817B5">
        <w:rPr>
          <w:lang w:val="en-US"/>
        </w:rPr>
        <w:t xml:space="preserve">The system needs to be reliable meaning that the data stored in the database needs to be accurate, like for scores of players they need to be accurately stored since the prediction of the players performance will be done based on this score so if the scores stored are inaccurate then the predictions will be inaccurate. This is done by picking the exact score of a player and once a match is over the scores should not be editable and should be exported to the database the way </w:t>
      </w:r>
      <w:r w:rsidR="00585AAB">
        <w:rPr>
          <w:lang w:val="en-US"/>
        </w:rPr>
        <w:t>they are</w:t>
      </w:r>
      <w:r w:rsidRPr="005817B5">
        <w:rPr>
          <w:lang w:val="en-US"/>
        </w:rPr>
        <w:t>.</w:t>
      </w:r>
    </w:p>
    <w:p w14:paraId="0D44F15F" w14:textId="77777777" w:rsidR="00302EA3" w:rsidRPr="005817B5" w:rsidRDefault="00302EA3" w:rsidP="009D395F">
      <w:pPr>
        <w:pStyle w:val="ListParagraph"/>
        <w:numPr>
          <w:ilvl w:val="0"/>
          <w:numId w:val="12"/>
        </w:numPr>
        <w:rPr>
          <w:lang w:val="en-US"/>
        </w:rPr>
      </w:pPr>
      <w:r w:rsidRPr="005817B5">
        <w:rPr>
          <w:lang w:val="en-US"/>
        </w:rPr>
        <w:t xml:space="preserve">Availability is also required so that whenever the user wants to register or log in to the system, he/she is able to do so without facing any difficulties. </w:t>
      </w:r>
    </w:p>
    <w:p w14:paraId="28EC7892" w14:textId="77777777" w:rsidR="00302EA3" w:rsidRPr="005817B5" w:rsidRDefault="00302EA3" w:rsidP="009D395F">
      <w:pPr>
        <w:pStyle w:val="ListParagraph"/>
        <w:numPr>
          <w:ilvl w:val="0"/>
          <w:numId w:val="12"/>
        </w:numPr>
        <w:rPr>
          <w:lang w:val="en-US"/>
        </w:rPr>
      </w:pPr>
      <w:r w:rsidRPr="005817B5">
        <w:rPr>
          <w:lang w:val="en-US"/>
        </w:rPr>
        <w:t xml:space="preserve">The aspect of security also comes in although the </w:t>
      </w:r>
      <w:bookmarkStart w:id="330" w:name="_Hlk144296109"/>
      <w:r w:rsidRPr="005817B5">
        <w:rPr>
          <w:lang w:val="en-US"/>
        </w:rPr>
        <w:t xml:space="preserve">player performance prediction model </w:t>
      </w:r>
      <w:bookmarkEnd w:id="330"/>
      <w:r w:rsidRPr="005817B5">
        <w:rPr>
          <w:lang w:val="en-US"/>
        </w:rPr>
        <w:t>has no integration of money hence less prone to be attacked by the hackers but still, they can hack into the system and play around with the scores and statistics which is very risky if the data stored is used for decision making. Thus, the viewing module should be restricted to registered users and should be only view only data and not editable.</w:t>
      </w:r>
    </w:p>
    <w:p w14:paraId="12DA2F37" w14:textId="77777777" w:rsidR="00302EA3" w:rsidRPr="005817B5" w:rsidRDefault="00302EA3" w:rsidP="009D395F">
      <w:pPr>
        <w:pStyle w:val="ListParagraph"/>
        <w:numPr>
          <w:ilvl w:val="0"/>
          <w:numId w:val="12"/>
        </w:numPr>
        <w:rPr>
          <w:lang w:val="en-US"/>
        </w:rPr>
      </w:pPr>
      <w:r w:rsidRPr="005817B5">
        <w:rPr>
          <w:lang w:val="en-US"/>
        </w:rPr>
        <w:t>Should be user friendly for a non-IT user or  a naïve user to ease their activity with the system. There can be a recorded tutorial on how to use the model and also on the main page there can be a question button that can provide any help to users.</w:t>
      </w:r>
    </w:p>
    <w:p w14:paraId="575210F8" w14:textId="77777777" w:rsidR="00302EA3" w:rsidRPr="005817B5" w:rsidRDefault="00302EA3" w:rsidP="009D395F">
      <w:pPr>
        <w:pStyle w:val="ListParagraph"/>
        <w:rPr>
          <w:lang w:val="en-US"/>
        </w:rPr>
      </w:pPr>
    </w:p>
    <w:p w14:paraId="1ED1DA82" w14:textId="77777777" w:rsidR="00302EA3" w:rsidRPr="005817B5" w:rsidRDefault="00302EA3" w:rsidP="009D395F">
      <w:pPr>
        <w:pStyle w:val="ListParagraph"/>
        <w:rPr>
          <w:lang w:val="en-US"/>
        </w:rPr>
      </w:pPr>
    </w:p>
    <w:p w14:paraId="129B47C6" w14:textId="77777777" w:rsidR="00F25932" w:rsidRPr="005817B5" w:rsidRDefault="00F25932" w:rsidP="009D395F">
      <w:pPr>
        <w:pStyle w:val="ListParagraph"/>
        <w:rPr>
          <w:lang w:val="en-US"/>
        </w:rPr>
      </w:pPr>
    </w:p>
    <w:p w14:paraId="74DB9DBA" w14:textId="77777777" w:rsidR="00F25932" w:rsidRDefault="00F25932" w:rsidP="009D395F">
      <w:pPr>
        <w:pStyle w:val="ListParagraph"/>
        <w:rPr>
          <w:lang w:val="en-US"/>
        </w:rPr>
      </w:pPr>
    </w:p>
    <w:p w14:paraId="78649051" w14:textId="77777777" w:rsidR="005D3C8D" w:rsidRPr="005817B5" w:rsidRDefault="005D3C8D" w:rsidP="009D395F">
      <w:pPr>
        <w:pStyle w:val="ListParagraph"/>
        <w:rPr>
          <w:lang w:val="en-US"/>
        </w:rPr>
      </w:pPr>
    </w:p>
    <w:p w14:paraId="0261D895" w14:textId="77777777" w:rsidR="00302EA3" w:rsidRPr="005817B5" w:rsidRDefault="00302EA3" w:rsidP="009D395F">
      <w:pPr>
        <w:pStyle w:val="Heading2"/>
      </w:pPr>
      <w:bookmarkStart w:id="331" w:name="_Toc151673310"/>
      <w:r w:rsidRPr="005817B5">
        <w:lastRenderedPageBreak/>
        <w:t>4.3 System Analysis Diagrams</w:t>
      </w:r>
      <w:bookmarkEnd w:id="331"/>
    </w:p>
    <w:p w14:paraId="7EBE8179" w14:textId="77777777" w:rsidR="00302EA3" w:rsidRPr="005817B5" w:rsidRDefault="00302EA3" w:rsidP="009D395F">
      <w:pPr>
        <w:pStyle w:val="Heading3"/>
        <w:rPr>
          <w:i w:val="0"/>
          <w:iCs/>
        </w:rPr>
      </w:pPr>
      <w:bookmarkStart w:id="332" w:name="_Toc151673311"/>
      <w:r w:rsidRPr="005817B5">
        <w:rPr>
          <w:i w:val="0"/>
          <w:iCs/>
        </w:rPr>
        <w:t>4.3.1 System Architecture</w:t>
      </w:r>
      <w:bookmarkEnd w:id="332"/>
    </w:p>
    <w:p w14:paraId="6D7A0BBF" w14:textId="4E30AB30" w:rsidR="00302EA3" w:rsidRPr="005817B5" w:rsidRDefault="004014BB" w:rsidP="009D395F">
      <w:r>
        <w:rPr>
          <w:noProof/>
        </w:rPr>
        <mc:AlternateContent>
          <mc:Choice Requires="wps">
            <w:drawing>
              <wp:anchor distT="0" distB="0" distL="114300" distR="114300" simplePos="0" relativeHeight="251885568" behindDoc="1" locked="0" layoutInCell="1" allowOverlap="1" wp14:anchorId="3C243930" wp14:editId="0244CE19">
                <wp:simplePos x="0" y="0"/>
                <wp:positionH relativeFrom="column">
                  <wp:posOffset>0</wp:posOffset>
                </wp:positionH>
                <wp:positionV relativeFrom="paragraph">
                  <wp:posOffset>5838825</wp:posOffset>
                </wp:positionV>
                <wp:extent cx="5937250" cy="635"/>
                <wp:effectExtent l="0" t="0" r="0" b="0"/>
                <wp:wrapTight wrapText="bothSides">
                  <wp:wrapPolygon edited="0">
                    <wp:start x="0" y="0"/>
                    <wp:lineTo x="0" y="21600"/>
                    <wp:lineTo x="21600" y="21600"/>
                    <wp:lineTo x="21600" y="0"/>
                  </wp:wrapPolygon>
                </wp:wrapTight>
                <wp:docPr id="727236890" name="Text Box 1"/>
                <wp:cNvGraphicFramePr/>
                <a:graphic xmlns:a="http://schemas.openxmlformats.org/drawingml/2006/main">
                  <a:graphicData uri="http://schemas.microsoft.com/office/word/2010/wordprocessingShape">
                    <wps:wsp>
                      <wps:cNvSpPr txBox="1"/>
                      <wps:spPr>
                        <a:xfrm>
                          <a:off x="0" y="0"/>
                          <a:ext cx="5937250" cy="635"/>
                        </a:xfrm>
                        <a:prstGeom prst="rect">
                          <a:avLst/>
                        </a:prstGeom>
                        <a:solidFill>
                          <a:prstClr val="white"/>
                        </a:solidFill>
                        <a:ln>
                          <a:noFill/>
                        </a:ln>
                      </wps:spPr>
                      <wps:txbx>
                        <w:txbxContent>
                          <w:p w14:paraId="05B00EB3" w14:textId="6924CCA4" w:rsidR="004014BB" w:rsidRPr="004014BB" w:rsidRDefault="004014BB" w:rsidP="004014BB">
                            <w:pPr>
                              <w:pStyle w:val="Caption"/>
                              <w:spacing w:line="360" w:lineRule="auto"/>
                              <w:jc w:val="center"/>
                              <w:rPr>
                                <w:i w:val="0"/>
                                <w:iCs w:val="0"/>
                                <w:noProof/>
                                <w:color w:val="auto"/>
                                <w:sz w:val="24"/>
                                <w:szCs w:val="24"/>
                              </w:rPr>
                            </w:pPr>
                            <w:bookmarkStart w:id="333" w:name="_Toc151655803"/>
                            <w:r w:rsidRPr="004014BB">
                              <w:rPr>
                                <w:i w:val="0"/>
                                <w:iCs w:val="0"/>
                                <w:color w:val="auto"/>
                                <w:sz w:val="24"/>
                                <w:szCs w:val="24"/>
                              </w:rPr>
                              <w:t xml:space="preserve">Figure </w:t>
                            </w:r>
                            <w:r w:rsidR="00C1631D">
                              <w:rPr>
                                <w:i w:val="0"/>
                                <w:iCs w:val="0"/>
                                <w:color w:val="auto"/>
                                <w:sz w:val="24"/>
                                <w:szCs w:val="24"/>
                              </w:rPr>
                              <w:t>4.1</w:t>
                            </w:r>
                            <w:r w:rsidRPr="004014BB">
                              <w:rPr>
                                <w:i w:val="0"/>
                                <w:iCs w:val="0"/>
                                <w:color w:val="auto"/>
                                <w:sz w:val="24"/>
                                <w:szCs w:val="24"/>
                              </w:rPr>
                              <w:t>: System Architecture</w:t>
                            </w:r>
                            <w:bookmarkEnd w:id="3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243930" id="_x0000_s1034" type="#_x0000_t202" style="position:absolute;left:0;text-align:left;margin-left:0;margin-top:459.75pt;width:467.5pt;height:.05pt;z-index:-25143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UTmGGgIAAD8EAAAOAAAAZHJzL2Uyb0RvYy54bWysU8Fu2zAMvQ/YPwi6L05SpO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" stroked="f">
                <v:textbox style="mso-fit-shape-to-text:t" inset="0,0,0,0">
                  <w:txbxContent>
                    <w:p w14:paraId="05B00EB3" w14:textId="6924CCA4" w:rsidR="004014BB" w:rsidRPr="004014BB" w:rsidRDefault="004014BB" w:rsidP="004014BB">
                      <w:pPr>
                        <w:pStyle w:val="Caption"/>
                        <w:spacing w:line="360" w:lineRule="auto"/>
                        <w:jc w:val="center"/>
                        <w:rPr>
                          <w:i w:val="0"/>
                          <w:iCs w:val="0"/>
                          <w:noProof/>
                          <w:color w:val="auto"/>
                          <w:sz w:val="24"/>
                          <w:szCs w:val="24"/>
                        </w:rPr>
                      </w:pPr>
                      <w:bookmarkStart w:id="334" w:name="_Toc151655803"/>
                      <w:r w:rsidRPr="004014BB">
                        <w:rPr>
                          <w:i w:val="0"/>
                          <w:iCs w:val="0"/>
                          <w:color w:val="auto"/>
                          <w:sz w:val="24"/>
                          <w:szCs w:val="24"/>
                        </w:rPr>
                        <w:t xml:space="preserve">Figure </w:t>
                      </w:r>
                      <w:r w:rsidR="00C1631D">
                        <w:rPr>
                          <w:i w:val="0"/>
                          <w:iCs w:val="0"/>
                          <w:color w:val="auto"/>
                          <w:sz w:val="24"/>
                          <w:szCs w:val="24"/>
                        </w:rPr>
                        <w:t>4.1</w:t>
                      </w:r>
                      <w:r w:rsidRPr="004014BB">
                        <w:rPr>
                          <w:i w:val="0"/>
                          <w:iCs w:val="0"/>
                          <w:color w:val="auto"/>
                          <w:sz w:val="24"/>
                          <w:szCs w:val="24"/>
                        </w:rPr>
                        <w:t>: System Architecture</w:t>
                      </w:r>
                      <w:bookmarkEnd w:id="334"/>
                    </w:p>
                  </w:txbxContent>
                </v:textbox>
                <w10:wrap type="tight"/>
              </v:shape>
            </w:pict>
          </mc:Fallback>
        </mc:AlternateContent>
      </w:r>
      <w:r w:rsidR="00302EA3" w:rsidRPr="005817B5">
        <w:rPr>
          <w:noProof/>
        </w:rPr>
        <w:drawing>
          <wp:anchor distT="0" distB="0" distL="114300" distR="114300" simplePos="0" relativeHeight="251767808" behindDoc="1" locked="0" layoutInCell="1" allowOverlap="1" wp14:anchorId="61E49003" wp14:editId="5A230E00">
            <wp:simplePos x="0" y="0"/>
            <wp:positionH relativeFrom="column">
              <wp:posOffset>0</wp:posOffset>
            </wp:positionH>
            <wp:positionV relativeFrom="paragraph">
              <wp:posOffset>2124075</wp:posOffset>
            </wp:positionV>
            <wp:extent cx="5937250" cy="3657600"/>
            <wp:effectExtent l="0" t="0" r="0" b="0"/>
            <wp:wrapTight wrapText="bothSides">
              <wp:wrapPolygon edited="0">
                <wp:start x="0" y="0"/>
                <wp:lineTo x="0" y="21488"/>
                <wp:lineTo x="21554" y="21488"/>
                <wp:lineTo x="21554" y="0"/>
                <wp:lineTo x="0" y="0"/>
              </wp:wrapPolygon>
            </wp:wrapTight>
            <wp:docPr id="147760147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37250" cy="365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2EA3" w:rsidRPr="005817B5">
        <w:rPr>
          <w:lang w:val="en-US"/>
        </w:rPr>
        <w:t>System architecture refers to the structural design of the system trying to show what happened at the back end when a request to access a service from the system is made by a client. The proposed player performance prediction model has a 3-tier system architecture which is a client-server architecture. As evident from the figure below from the system architecture diagram the user can make a request to access service from the system by send a request from the web browser after being connected to the internet. The web browser then requests the web server for the request via the internet from which the request is taken to the database server that responds accordingly to the request made</w:t>
      </w:r>
      <w:r w:rsidR="00CB7F99">
        <w:rPr>
          <w:lang w:val="en-US"/>
        </w:rPr>
        <w:fldChar w:fldCharType="begin"/>
      </w:r>
      <w:r w:rsidR="00CB7F99">
        <w:rPr>
          <w:lang w:val="en-US"/>
        </w:rPr>
        <w:instrText xml:space="preserve"> ADDIN ZOTERO_ITEM CSL_CITATION {"citationID":"WsFBmZfH","properties":{"formattedCitation":"(Arteaga et al., 2019)","plainCitation":"(Arteaga et al., 2019)","noteIndex":0},"citationItems":[{"id":189,"uris":["http://zotero.org/users/local/gnHNOUUS/items/KII9MVRH"],"itemData":{"id":189,"type":"paper-conference","abstract":"Nowadays, the development of computer systems for service recommendations is becoming increasingly common. On Internet, users can find from recommended web sites that appear as advertising, to virtual assistants that interact with the people through -per example- a chat. The current paper will present a solution for the recommendation of tourist places of the city of Manta, Ecuador. These recommendations will be performed through the decision trees algorithm and will have a chatbot as user interface in Facebook Messenger. The presented solution integrates different components, and this paper will describe the proposal by means of diagrams of software architecture. Within these components, the integration of Web services such as IBM Watson Assistant and Google Dialogflow will be presented.","container-title":"2019 14th Iberian Conference on Information Systems and Technologies (CISTI)","DOI":"10.23919/CISTI.2019.8760669","event-title":"2019 14th Iberian Conference on Information Systems and Technologies (CISTI)","note":"ISSN: 2166-0727","page":"1-6","source":"IEEE Xplore","title":"Design of information system architecture for the recommendation of tourist sites in the city of Manta, Ecuador through a Chatbot","URL":"https://ieeexplore.ieee.org/abstract/document/8760669","author":[{"family":"Arteaga","given":"David"},{"family":"Arenas","given":"Juan"},{"family":"Paz","given":"Freddy"},{"family":"Tupia","given":"Manuel"},{"family":"Bruzza","given":"Mariuxi"}],"accessed":{"date-parts":[["2023",11,14]]},"issued":{"date-parts":[["2019",6]]}}}],"schema":"https://github.com/citation-style-language/schema/raw/master/csl-citation.json"} </w:instrText>
      </w:r>
      <w:r w:rsidR="00CB7F99">
        <w:rPr>
          <w:lang w:val="en-US"/>
        </w:rPr>
        <w:fldChar w:fldCharType="separate"/>
      </w:r>
      <w:r w:rsidR="00CB7F99" w:rsidRPr="00CB7F99">
        <w:t>(Arteaga et al., 2019)</w:t>
      </w:r>
      <w:r w:rsidR="00CB7F99">
        <w:rPr>
          <w:lang w:val="en-US"/>
        </w:rPr>
        <w:fldChar w:fldCharType="end"/>
      </w:r>
      <w:r w:rsidR="00302EA3" w:rsidRPr="005817B5">
        <w:rPr>
          <w:lang w:val="en-US"/>
        </w:rPr>
        <w:t>.</w:t>
      </w:r>
    </w:p>
    <w:p w14:paraId="7E219AD7" w14:textId="159D0369" w:rsidR="00302EA3" w:rsidRPr="005817B5" w:rsidRDefault="00302EA3" w:rsidP="009D395F">
      <w:pPr>
        <w:pStyle w:val="Caption"/>
        <w:spacing w:line="360" w:lineRule="auto"/>
        <w:jc w:val="center"/>
        <w:rPr>
          <w:i w:val="0"/>
          <w:iCs w:val="0"/>
          <w:color w:val="auto"/>
          <w:sz w:val="24"/>
          <w:szCs w:val="24"/>
        </w:rPr>
      </w:pPr>
    </w:p>
    <w:p w14:paraId="1AA34276" w14:textId="77777777" w:rsidR="00FA248F" w:rsidRPr="005817B5" w:rsidRDefault="00FA248F" w:rsidP="009D395F">
      <w:pPr>
        <w:pStyle w:val="Heading3"/>
        <w:rPr>
          <w:i w:val="0"/>
          <w:iCs/>
        </w:rPr>
      </w:pPr>
    </w:p>
    <w:p w14:paraId="28F43DFE" w14:textId="77777777" w:rsidR="00FA248F" w:rsidRPr="005817B5" w:rsidRDefault="00FA248F" w:rsidP="009D395F">
      <w:pPr>
        <w:pStyle w:val="Heading3"/>
        <w:rPr>
          <w:i w:val="0"/>
          <w:iCs/>
        </w:rPr>
      </w:pPr>
    </w:p>
    <w:p w14:paraId="070AB1DC" w14:textId="77777777" w:rsidR="00FA248F" w:rsidRPr="005817B5" w:rsidRDefault="00FA248F" w:rsidP="009D395F">
      <w:pPr>
        <w:pStyle w:val="Heading3"/>
        <w:rPr>
          <w:i w:val="0"/>
          <w:iCs/>
        </w:rPr>
      </w:pPr>
    </w:p>
    <w:p w14:paraId="673D51D9" w14:textId="77777777" w:rsidR="00FA248F" w:rsidRPr="005817B5" w:rsidRDefault="00FA248F" w:rsidP="009D395F">
      <w:pPr>
        <w:pStyle w:val="Heading3"/>
        <w:rPr>
          <w:i w:val="0"/>
          <w:iCs/>
        </w:rPr>
      </w:pPr>
    </w:p>
    <w:p w14:paraId="484BCA9F" w14:textId="77777777" w:rsidR="00FA248F" w:rsidRPr="005817B5" w:rsidRDefault="00FA248F" w:rsidP="009D395F"/>
    <w:p w14:paraId="6A3E1F11" w14:textId="3EB9AF41" w:rsidR="00302EA3" w:rsidRPr="005817B5" w:rsidRDefault="00302EA3" w:rsidP="009D395F">
      <w:pPr>
        <w:pStyle w:val="Heading3"/>
        <w:rPr>
          <w:i w:val="0"/>
          <w:iCs/>
        </w:rPr>
      </w:pPr>
      <w:bookmarkStart w:id="335" w:name="_Toc151673312"/>
      <w:r w:rsidRPr="005817B5">
        <w:rPr>
          <w:i w:val="0"/>
          <w:iCs/>
        </w:rPr>
        <w:lastRenderedPageBreak/>
        <w:t>4.3.2 Use Case Diagram</w:t>
      </w:r>
      <w:bookmarkEnd w:id="335"/>
    </w:p>
    <w:p w14:paraId="6C3ABDD8" w14:textId="1E3CC1B1" w:rsidR="00302EA3" w:rsidRPr="005817B5" w:rsidRDefault="004014BB" w:rsidP="009D395F">
      <w:r>
        <w:rPr>
          <w:noProof/>
        </w:rPr>
        <mc:AlternateContent>
          <mc:Choice Requires="wps">
            <w:drawing>
              <wp:anchor distT="0" distB="0" distL="114300" distR="114300" simplePos="0" relativeHeight="251887616" behindDoc="1" locked="0" layoutInCell="1" allowOverlap="1" wp14:anchorId="1BDF5F9F" wp14:editId="30177DB5">
                <wp:simplePos x="0" y="0"/>
                <wp:positionH relativeFrom="column">
                  <wp:posOffset>3175</wp:posOffset>
                </wp:positionH>
                <wp:positionV relativeFrom="paragraph">
                  <wp:posOffset>7346315</wp:posOffset>
                </wp:positionV>
                <wp:extent cx="5791200" cy="635"/>
                <wp:effectExtent l="0" t="0" r="0" b="0"/>
                <wp:wrapTight wrapText="bothSides">
                  <wp:wrapPolygon edited="0">
                    <wp:start x="0" y="0"/>
                    <wp:lineTo x="0" y="21600"/>
                    <wp:lineTo x="21600" y="21600"/>
                    <wp:lineTo x="21600" y="0"/>
                  </wp:wrapPolygon>
                </wp:wrapTight>
                <wp:docPr id="233102178"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36E8DB95" w14:textId="09D30AF4" w:rsidR="004014BB" w:rsidRPr="004014BB" w:rsidRDefault="004014BB" w:rsidP="004014BB">
                            <w:pPr>
                              <w:pStyle w:val="Caption"/>
                              <w:spacing w:line="360" w:lineRule="auto"/>
                              <w:jc w:val="center"/>
                              <w:rPr>
                                <w:i w:val="0"/>
                                <w:iCs w:val="0"/>
                                <w:noProof/>
                                <w:color w:val="auto"/>
                                <w:sz w:val="24"/>
                                <w:szCs w:val="24"/>
                              </w:rPr>
                            </w:pPr>
                            <w:bookmarkStart w:id="336" w:name="_Toc151655804"/>
                            <w:r w:rsidRPr="004014BB">
                              <w:rPr>
                                <w:i w:val="0"/>
                                <w:iCs w:val="0"/>
                                <w:color w:val="auto"/>
                                <w:sz w:val="24"/>
                                <w:szCs w:val="24"/>
                              </w:rPr>
                              <w:t xml:space="preserve">Figure </w:t>
                            </w:r>
                            <w:r w:rsidR="00C1631D">
                              <w:rPr>
                                <w:i w:val="0"/>
                                <w:iCs w:val="0"/>
                                <w:color w:val="auto"/>
                                <w:sz w:val="24"/>
                                <w:szCs w:val="24"/>
                              </w:rPr>
                              <w:t>4.2</w:t>
                            </w:r>
                            <w:r w:rsidRPr="004014BB">
                              <w:rPr>
                                <w:i w:val="0"/>
                                <w:iCs w:val="0"/>
                                <w:color w:val="auto"/>
                                <w:sz w:val="24"/>
                                <w:szCs w:val="24"/>
                              </w:rPr>
                              <w:t>: Use Case Diagram</w:t>
                            </w:r>
                            <w:bookmarkEnd w:id="3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F5F9F" id="_x0000_s1035" type="#_x0000_t202" style="position:absolute;left:0;text-align:left;margin-left:.25pt;margin-top:578.45pt;width:456pt;height:.05pt;z-index:-25142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" stroked="f">
                <v:textbox style="mso-fit-shape-to-text:t" inset="0,0,0,0">
                  <w:txbxContent>
                    <w:p w14:paraId="36E8DB95" w14:textId="09D30AF4" w:rsidR="004014BB" w:rsidRPr="004014BB" w:rsidRDefault="004014BB" w:rsidP="004014BB">
                      <w:pPr>
                        <w:pStyle w:val="Caption"/>
                        <w:spacing w:line="360" w:lineRule="auto"/>
                        <w:jc w:val="center"/>
                        <w:rPr>
                          <w:i w:val="0"/>
                          <w:iCs w:val="0"/>
                          <w:noProof/>
                          <w:color w:val="auto"/>
                          <w:sz w:val="24"/>
                          <w:szCs w:val="24"/>
                        </w:rPr>
                      </w:pPr>
                      <w:bookmarkStart w:id="337" w:name="_Toc151655804"/>
                      <w:r w:rsidRPr="004014BB">
                        <w:rPr>
                          <w:i w:val="0"/>
                          <w:iCs w:val="0"/>
                          <w:color w:val="auto"/>
                          <w:sz w:val="24"/>
                          <w:szCs w:val="24"/>
                        </w:rPr>
                        <w:t xml:space="preserve">Figure </w:t>
                      </w:r>
                      <w:r w:rsidR="00C1631D">
                        <w:rPr>
                          <w:i w:val="0"/>
                          <w:iCs w:val="0"/>
                          <w:color w:val="auto"/>
                          <w:sz w:val="24"/>
                          <w:szCs w:val="24"/>
                        </w:rPr>
                        <w:t>4.2</w:t>
                      </w:r>
                      <w:r w:rsidRPr="004014BB">
                        <w:rPr>
                          <w:i w:val="0"/>
                          <w:iCs w:val="0"/>
                          <w:color w:val="auto"/>
                          <w:sz w:val="24"/>
                          <w:szCs w:val="24"/>
                        </w:rPr>
                        <w:t>: Use Case Diagram</w:t>
                      </w:r>
                      <w:bookmarkEnd w:id="337"/>
                    </w:p>
                  </w:txbxContent>
                </v:textbox>
                <w10:wrap type="tight"/>
              </v:shape>
            </w:pict>
          </mc:Fallback>
        </mc:AlternateContent>
      </w:r>
      <w:r w:rsidR="00C70D1E">
        <w:rPr>
          <w:noProof/>
        </w:rPr>
        <w:drawing>
          <wp:anchor distT="0" distB="0" distL="114300" distR="114300" simplePos="0" relativeHeight="251833344" behindDoc="1" locked="0" layoutInCell="1" allowOverlap="1" wp14:anchorId="7987C29F" wp14:editId="7094E901">
            <wp:simplePos x="0" y="0"/>
            <wp:positionH relativeFrom="column">
              <wp:posOffset>3175</wp:posOffset>
            </wp:positionH>
            <wp:positionV relativeFrom="paragraph">
              <wp:posOffset>1824355</wp:posOffset>
            </wp:positionV>
            <wp:extent cx="5791200" cy="5464810"/>
            <wp:effectExtent l="0" t="0" r="0" b="2540"/>
            <wp:wrapTight wrapText="bothSides">
              <wp:wrapPolygon edited="0">
                <wp:start x="0" y="0"/>
                <wp:lineTo x="0" y="21535"/>
                <wp:lineTo x="21529" y="21535"/>
                <wp:lineTo x="21529" y="0"/>
                <wp:lineTo x="0" y="0"/>
              </wp:wrapPolygon>
            </wp:wrapTight>
            <wp:docPr id="1589737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91200" cy="5464810"/>
                    </a:xfrm>
                    <a:prstGeom prst="rect">
                      <a:avLst/>
                    </a:prstGeom>
                    <a:noFill/>
                    <a:ln>
                      <a:noFill/>
                    </a:ln>
                  </pic:spPr>
                </pic:pic>
              </a:graphicData>
            </a:graphic>
            <wp14:sizeRelV relativeFrom="margin">
              <wp14:pctHeight>0</wp14:pctHeight>
            </wp14:sizeRelV>
          </wp:anchor>
        </w:drawing>
      </w:r>
      <w:r w:rsidR="00302EA3" w:rsidRPr="005817B5">
        <w:t xml:space="preserve">As evident from the diagram below the use case is used to show the roles and abilities of all the users in the system. There are </w:t>
      </w:r>
      <w:r w:rsidR="00F25932" w:rsidRPr="005817B5">
        <w:t>two</w:t>
      </w:r>
      <w:r w:rsidR="00302EA3" w:rsidRPr="005817B5">
        <w:t xml:space="preserve"> users of the system that is the Admin</w:t>
      </w:r>
      <w:r w:rsidR="00F25932" w:rsidRPr="005817B5">
        <w:t xml:space="preserve"> and</w:t>
      </w:r>
      <w:r w:rsidR="00302EA3" w:rsidRPr="005817B5">
        <w:t xml:space="preserve"> the Club</w:t>
      </w:r>
      <w:r w:rsidR="00F25932" w:rsidRPr="005817B5">
        <w:t>.</w:t>
      </w:r>
      <w:r w:rsidR="00302EA3" w:rsidRPr="005817B5">
        <w:t xml:space="preserve"> The admin is the primary actor followed by the </w:t>
      </w:r>
      <w:r w:rsidR="00F25932" w:rsidRPr="005817B5">
        <w:t>club</w:t>
      </w:r>
      <w:r w:rsidR="00302EA3" w:rsidRPr="005817B5">
        <w:t>. The main role of the club is to do scoring for the matches so that the leaderboard is updated with the correct statistics and then this data can be retrieved by the admin so that he/she can feed this data into the prediction model that will analyse the data and make a prediction is the performance of the player will be for the future matches</w:t>
      </w:r>
      <w:r w:rsidR="00264A65" w:rsidRPr="005817B5">
        <w:fldChar w:fldCharType="begin"/>
      </w:r>
      <w:r w:rsidR="00756DAF">
        <w:instrText xml:space="preserve"> ADDIN ZOTERO_ITEM CSL_CITATION {"citationID":"AKbHXTtr","properties":{"formattedCitation":"(Vachharajani &amp; Pareek, 2019)","plainCitation":"(Vachharajani &amp; Pareek, 2019)","noteIndex":0},"citationItems":[{"id":119,"uris":["http://zotero.org/users/local/gnHNOUUS/items/QVQ67Y5L"],"itemData":{"id":119,"type":"article-journal","abstract":"E-learning plays a significant role in educating large number of students. In the delivery of e-learning material, automatic e-assessment has been applied only to some extent in the case of free response answers in highly technical diagrams in domains like software engineering, electronics, etc., wh...","container-title":"International Journal of Distance Education Technologies (IJDET)","DOI":"10.4018/IJDET.2019070105","ISSN":"1539-3100","issue":"3","journalAbbreviation":"IJDET","language":"en","license":"Access limited to members","note":"publisher: IGI Global","page":"75-95","source":"www.igi-global.com","title":"Framework To Approximate Label Matching For Automatic Assessment Of Use-Case Diagram","volume":"17","author":[{"family":"Vachharajani","given":"Vinay"},{"family":"Pareek","given":"Jyoti"}],"issued":{"date-parts":[["2019",7,1]]}}}],"schema":"https://github.com/citation-style-language/schema/raw/master/csl-citation.json"} </w:instrText>
      </w:r>
      <w:r w:rsidR="00264A65" w:rsidRPr="005817B5">
        <w:fldChar w:fldCharType="separate"/>
      </w:r>
      <w:r w:rsidR="00264A65" w:rsidRPr="005817B5">
        <w:t>(Vachharajani &amp; Pareek, 2019)</w:t>
      </w:r>
      <w:r w:rsidR="00264A65" w:rsidRPr="005817B5">
        <w:fldChar w:fldCharType="end"/>
      </w:r>
      <w:r w:rsidR="00302EA3" w:rsidRPr="005817B5">
        <w:t xml:space="preserve">. </w:t>
      </w:r>
    </w:p>
    <w:p w14:paraId="199C5DB9" w14:textId="5251F3F9" w:rsidR="00CD4198" w:rsidRPr="005817B5" w:rsidRDefault="00CD4198" w:rsidP="00CD4198"/>
    <w:p w14:paraId="652A8803" w14:textId="538D262F" w:rsidR="003975B9" w:rsidRPr="005817B5" w:rsidRDefault="003975B9" w:rsidP="00CD4198"/>
    <w:p w14:paraId="703D235B" w14:textId="77777777" w:rsidR="00C70D1E" w:rsidRPr="00B23766" w:rsidRDefault="00C70D1E" w:rsidP="00B23766">
      <w:bookmarkStart w:id="338" w:name="_Toc146104115"/>
    </w:p>
    <w:p w14:paraId="676C1655" w14:textId="2003B48E" w:rsidR="00CD4198" w:rsidRPr="005817B5" w:rsidRDefault="00CD4198" w:rsidP="00CD4198">
      <w:pPr>
        <w:pStyle w:val="Caption"/>
        <w:spacing w:line="360" w:lineRule="auto"/>
        <w:jc w:val="center"/>
        <w:rPr>
          <w:i w:val="0"/>
          <w:iCs w:val="0"/>
          <w:color w:val="auto"/>
          <w:sz w:val="24"/>
          <w:szCs w:val="24"/>
        </w:rPr>
      </w:pPr>
      <w:bookmarkStart w:id="339" w:name="_Toc151673221"/>
      <w:r w:rsidRPr="005817B5">
        <w:rPr>
          <w:i w:val="0"/>
          <w:iCs w:val="0"/>
          <w:color w:val="auto"/>
          <w:sz w:val="24"/>
          <w:szCs w:val="24"/>
        </w:rPr>
        <w:lastRenderedPageBreak/>
        <w:t xml:space="preserve">Table </w:t>
      </w:r>
      <w:r w:rsidRPr="005817B5">
        <w:rPr>
          <w:i w:val="0"/>
          <w:iCs w:val="0"/>
          <w:color w:val="auto"/>
          <w:sz w:val="24"/>
          <w:szCs w:val="24"/>
        </w:rPr>
        <w:fldChar w:fldCharType="begin"/>
      </w:r>
      <w:r w:rsidRPr="005817B5">
        <w:rPr>
          <w:i w:val="0"/>
          <w:iCs w:val="0"/>
          <w:color w:val="auto"/>
          <w:sz w:val="24"/>
          <w:szCs w:val="24"/>
        </w:rPr>
        <w:instrText xml:space="preserve"> SEQ Table \* ARABIC </w:instrText>
      </w:r>
      <w:r w:rsidRPr="005817B5">
        <w:rPr>
          <w:i w:val="0"/>
          <w:iCs w:val="0"/>
          <w:color w:val="auto"/>
          <w:sz w:val="24"/>
          <w:szCs w:val="24"/>
        </w:rPr>
        <w:fldChar w:fldCharType="separate"/>
      </w:r>
      <w:r w:rsidR="000F2887">
        <w:rPr>
          <w:i w:val="0"/>
          <w:iCs w:val="0"/>
          <w:noProof/>
          <w:color w:val="auto"/>
          <w:sz w:val="24"/>
          <w:szCs w:val="24"/>
        </w:rPr>
        <w:t>2</w:t>
      </w:r>
      <w:r w:rsidRPr="005817B5">
        <w:rPr>
          <w:i w:val="0"/>
          <w:iCs w:val="0"/>
          <w:color w:val="auto"/>
          <w:sz w:val="24"/>
          <w:szCs w:val="24"/>
        </w:rPr>
        <w:fldChar w:fldCharType="end"/>
      </w:r>
      <w:r w:rsidRPr="005817B5">
        <w:rPr>
          <w:i w:val="0"/>
          <w:iCs w:val="0"/>
          <w:color w:val="auto"/>
          <w:sz w:val="24"/>
          <w:szCs w:val="24"/>
        </w:rPr>
        <w:t>: Use Case Scenario 1</w:t>
      </w:r>
      <w:bookmarkEnd w:id="338"/>
      <w:bookmarkEnd w:id="339"/>
    </w:p>
    <w:tbl>
      <w:tblPr>
        <w:tblStyle w:val="TableGrid0"/>
        <w:tblW w:w="0" w:type="auto"/>
        <w:tblInd w:w="720" w:type="dxa"/>
        <w:tblLook w:val="04A0" w:firstRow="1" w:lastRow="0" w:firstColumn="1" w:lastColumn="0" w:noHBand="0" w:noVBand="1"/>
      </w:tblPr>
      <w:tblGrid>
        <w:gridCol w:w="2105"/>
        <w:gridCol w:w="6285"/>
      </w:tblGrid>
      <w:tr w:rsidR="00302EA3" w:rsidRPr="005817B5" w14:paraId="278E05B3" w14:textId="77777777" w:rsidTr="008C0760">
        <w:tc>
          <w:tcPr>
            <w:tcW w:w="2178" w:type="dxa"/>
          </w:tcPr>
          <w:p w14:paraId="5A88C10C" w14:textId="77777777" w:rsidR="00302EA3" w:rsidRPr="005817B5" w:rsidRDefault="00302EA3" w:rsidP="009D395F">
            <w:pPr>
              <w:spacing w:line="360" w:lineRule="auto"/>
              <w:jc w:val="center"/>
              <w:rPr>
                <w:b/>
                <w:bCs/>
              </w:rPr>
            </w:pPr>
            <w:r w:rsidRPr="005817B5">
              <w:rPr>
                <w:b/>
                <w:bCs/>
              </w:rPr>
              <w:t>Use Case</w:t>
            </w:r>
          </w:p>
        </w:tc>
        <w:tc>
          <w:tcPr>
            <w:tcW w:w="6678" w:type="dxa"/>
          </w:tcPr>
          <w:p w14:paraId="4B62C78B" w14:textId="77777777" w:rsidR="00302EA3" w:rsidRPr="005817B5" w:rsidRDefault="00302EA3" w:rsidP="009D395F">
            <w:pPr>
              <w:spacing w:line="360" w:lineRule="auto"/>
              <w:jc w:val="center"/>
              <w:rPr>
                <w:b/>
                <w:bCs/>
              </w:rPr>
            </w:pPr>
            <w:r w:rsidRPr="005817B5">
              <w:rPr>
                <w:b/>
                <w:bCs/>
              </w:rPr>
              <w:t>Values</w:t>
            </w:r>
          </w:p>
        </w:tc>
      </w:tr>
      <w:tr w:rsidR="00302EA3" w:rsidRPr="005817B5" w14:paraId="30CFFBBD" w14:textId="77777777" w:rsidTr="008C0760">
        <w:tc>
          <w:tcPr>
            <w:tcW w:w="2178" w:type="dxa"/>
            <w:vAlign w:val="center"/>
          </w:tcPr>
          <w:p w14:paraId="0E7D7494" w14:textId="77777777" w:rsidR="00302EA3" w:rsidRPr="005817B5" w:rsidRDefault="00302EA3" w:rsidP="009D395F">
            <w:pPr>
              <w:spacing w:line="360" w:lineRule="auto"/>
              <w:jc w:val="left"/>
            </w:pPr>
            <w:r w:rsidRPr="005817B5">
              <w:t>Actor</w:t>
            </w:r>
          </w:p>
        </w:tc>
        <w:tc>
          <w:tcPr>
            <w:tcW w:w="6678" w:type="dxa"/>
            <w:vAlign w:val="center"/>
          </w:tcPr>
          <w:p w14:paraId="7DEE0F5A" w14:textId="77777777" w:rsidR="00302EA3" w:rsidRPr="005817B5" w:rsidRDefault="00302EA3" w:rsidP="009D395F">
            <w:pPr>
              <w:spacing w:line="360" w:lineRule="auto"/>
              <w:jc w:val="left"/>
            </w:pPr>
            <w:r w:rsidRPr="005817B5">
              <w:t>Admin</w:t>
            </w:r>
          </w:p>
        </w:tc>
      </w:tr>
      <w:tr w:rsidR="00302EA3" w:rsidRPr="005817B5" w14:paraId="379A8505" w14:textId="77777777" w:rsidTr="008C0760">
        <w:tc>
          <w:tcPr>
            <w:tcW w:w="2178" w:type="dxa"/>
            <w:vAlign w:val="center"/>
          </w:tcPr>
          <w:p w14:paraId="35F947DE" w14:textId="77777777" w:rsidR="00302EA3" w:rsidRPr="005817B5" w:rsidRDefault="00302EA3" w:rsidP="009D395F">
            <w:pPr>
              <w:spacing w:line="360" w:lineRule="auto"/>
            </w:pPr>
            <w:r w:rsidRPr="005817B5">
              <w:t>Pre - Condition</w:t>
            </w:r>
          </w:p>
        </w:tc>
        <w:tc>
          <w:tcPr>
            <w:tcW w:w="6678" w:type="dxa"/>
            <w:vAlign w:val="center"/>
          </w:tcPr>
          <w:p w14:paraId="3746F10E" w14:textId="77777777" w:rsidR="00302EA3" w:rsidRPr="005817B5" w:rsidRDefault="00302EA3" w:rsidP="009D395F">
            <w:pPr>
              <w:spacing w:line="360" w:lineRule="auto"/>
            </w:pPr>
            <w:r w:rsidRPr="005817B5">
              <w:t>Must be logged in to the system.</w:t>
            </w:r>
          </w:p>
        </w:tc>
      </w:tr>
      <w:tr w:rsidR="00302EA3" w:rsidRPr="005817B5" w14:paraId="0CBF3105" w14:textId="77777777" w:rsidTr="008C0760">
        <w:tc>
          <w:tcPr>
            <w:tcW w:w="2178" w:type="dxa"/>
            <w:vAlign w:val="center"/>
          </w:tcPr>
          <w:p w14:paraId="3DEDEFFA" w14:textId="77777777" w:rsidR="00302EA3" w:rsidRPr="005817B5" w:rsidRDefault="00302EA3" w:rsidP="009D395F">
            <w:pPr>
              <w:spacing w:line="360" w:lineRule="auto"/>
            </w:pPr>
            <w:r w:rsidRPr="005817B5">
              <w:t>Post - Condition</w:t>
            </w:r>
          </w:p>
        </w:tc>
        <w:tc>
          <w:tcPr>
            <w:tcW w:w="6678" w:type="dxa"/>
            <w:vAlign w:val="center"/>
          </w:tcPr>
          <w:p w14:paraId="6C1C1785" w14:textId="77777777" w:rsidR="00302EA3" w:rsidRPr="005817B5" w:rsidRDefault="00302EA3" w:rsidP="009D395F">
            <w:pPr>
              <w:spacing w:line="360" w:lineRule="auto"/>
            </w:pPr>
            <w:r w:rsidRPr="005817B5">
              <w:t>All input fields should have appropriate data before clicking the predict button or before the prediction is done.</w:t>
            </w:r>
          </w:p>
        </w:tc>
      </w:tr>
      <w:tr w:rsidR="00302EA3" w:rsidRPr="005817B5" w14:paraId="257E20E5" w14:textId="77777777" w:rsidTr="008C0760">
        <w:tc>
          <w:tcPr>
            <w:tcW w:w="2178" w:type="dxa"/>
            <w:vAlign w:val="center"/>
          </w:tcPr>
          <w:p w14:paraId="1DC84F48" w14:textId="77777777" w:rsidR="00302EA3" w:rsidRPr="005817B5" w:rsidRDefault="00302EA3" w:rsidP="009D395F">
            <w:pPr>
              <w:spacing w:line="360" w:lineRule="auto"/>
            </w:pPr>
            <w:r w:rsidRPr="005817B5">
              <w:t>Alternate Condition</w:t>
            </w:r>
          </w:p>
        </w:tc>
        <w:tc>
          <w:tcPr>
            <w:tcW w:w="6678" w:type="dxa"/>
            <w:vAlign w:val="center"/>
          </w:tcPr>
          <w:p w14:paraId="2896350E" w14:textId="77777777" w:rsidR="00302EA3" w:rsidRPr="005817B5" w:rsidRDefault="00302EA3" w:rsidP="009D395F">
            <w:pPr>
              <w:keepNext/>
              <w:spacing w:line="360" w:lineRule="auto"/>
            </w:pPr>
            <w:r w:rsidRPr="005817B5">
              <w:t>No input field should be empty otherwise the user will be forced to fill it in first.</w:t>
            </w:r>
          </w:p>
        </w:tc>
      </w:tr>
    </w:tbl>
    <w:p w14:paraId="72C0BD9E" w14:textId="77777777" w:rsidR="00302EA3" w:rsidRPr="005817B5" w:rsidRDefault="00302EA3" w:rsidP="009D395F"/>
    <w:p w14:paraId="67373ABA" w14:textId="7D14BA99" w:rsidR="00302EA3" w:rsidRPr="005817B5" w:rsidRDefault="00CD4198" w:rsidP="00CD4198">
      <w:pPr>
        <w:pStyle w:val="Caption"/>
        <w:spacing w:line="360" w:lineRule="auto"/>
        <w:jc w:val="center"/>
        <w:rPr>
          <w:i w:val="0"/>
          <w:iCs w:val="0"/>
          <w:color w:val="auto"/>
          <w:sz w:val="24"/>
          <w:szCs w:val="24"/>
        </w:rPr>
      </w:pPr>
      <w:bookmarkStart w:id="340" w:name="_Toc146104116"/>
      <w:bookmarkStart w:id="341" w:name="_Toc151673222"/>
      <w:r w:rsidRPr="005817B5">
        <w:rPr>
          <w:i w:val="0"/>
          <w:iCs w:val="0"/>
          <w:color w:val="auto"/>
          <w:sz w:val="24"/>
          <w:szCs w:val="24"/>
        </w:rPr>
        <w:t xml:space="preserve">Table </w:t>
      </w:r>
      <w:r w:rsidRPr="005817B5">
        <w:rPr>
          <w:i w:val="0"/>
          <w:iCs w:val="0"/>
          <w:color w:val="auto"/>
          <w:sz w:val="24"/>
          <w:szCs w:val="24"/>
        </w:rPr>
        <w:fldChar w:fldCharType="begin"/>
      </w:r>
      <w:r w:rsidRPr="005817B5">
        <w:rPr>
          <w:i w:val="0"/>
          <w:iCs w:val="0"/>
          <w:color w:val="auto"/>
          <w:sz w:val="24"/>
          <w:szCs w:val="24"/>
        </w:rPr>
        <w:instrText xml:space="preserve"> SEQ Table \* ARABIC </w:instrText>
      </w:r>
      <w:r w:rsidRPr="005817B5">
        <w:rPr>
          <w:i w:val="0"/>
          <w:iCs w:val="0"/>
          <w:color w:val="auto"/>
          <w:sz w:val="24"/>
          <w:szCs w:val="24"/>
        </w:rPr>
        <w:fldChar w:fldCharType="separate"/>
      </w:r>
      <w:r w:rsidR="000F2887">
        <w:rPr>
          <w:i w:val="0"/>
          <w:iCs w:val="0"/>
          <w:noProof/>
          <w:color w:val="auto"/>
          <w:sz w:val="24"/>
          <w:szCs w:val="24"/>
        </w:rPr>
        <w:t>3</w:t>
      </w:r>
      <w:r w:rsidRPr="005817B5">
        <w:rPr>
          <w:i w:val="0"/>
          <w:iCs w:val="0"/>
          <w:color w:val="auto"/>
          <w:sz w:val="24"/>
          <w:szCs w:val="24"/>
        </w:rPr>
        <w:fldChar w:fldCharType="end"/>
      </w:r>
      <w:r w:rsidRPr="005817B5">
        <w:rPr>
          <w:i w:val="0"/>
          <w:iCs w:val="0"/>
          <w:color w:val="auto"/>
          <w:sz w:val="24"/>
          <w:szCs w:val="24"/>
        </w:rPr>
        <w:t>: Use Case Scenario 2</w:t>
      </w:r>
      <w:bookmarkEnd w:id="340"/>
      <w:bookmarkEnd w:id="341"/>
    </w:p>
    <w:tbl>
      <w:tblPr>
        <w:tblStyle w:val="TableGrid0"/>
        <w:tblW w:w="0" w:type="auto"/>
        <w:tblInd w:w="720" w:type="dxa"/>
        <w:tblLook w:val="04A0" w:firstRow="1" w:lastRow="0" w:firstColumn="1" w:lastColumn="0" w:noHBand="0" w:noVBand="1"/>
      </w:tblPr>
      <w:tblGrid>
        <w:gridCol w:w="2104"/>
        <w:gridCol w:w="6286"/>
      </w:tblGrid>
      <w:tr w:rsidR="00302EA3" w:rsidRPr="005817B5" w14:paraId="523A1B12" w14:textId="77777777" w:rsidTr="008C0760">
        <w:tc>
          <w:tcPr>
            <w:tcW w:w="2178" w:type="dxa"/>
            <w:vAlign w:val="center"/>
          </w:tcPr>
          <w:p w14:paraId="4CD4D3CD" w14:textId="77777777" w:rsidR="00302EA3" w:rsidRPr="005817B5" w:rsidRDefault="00302EA3" w:rsidP="009D395F">
            <w:pPr>
              <w:spacing w:line="360" w:lineRule="auto"/>
              <w:jc w:val="center"/>
              <w:rPr>
                <w:b/>
                <w:bCs/>
              </w:rPr>
            </w:pPr>
            <w:r w:rsidRPr="005817B5">
              <w:rPr>
                <w:b/>
                <w:bCs/>
              </w:rPr>
              <w:t>Use Case</w:t>
            </w:r>
          </w:p>
        </w:tc>
        <w:tc>
          <w:tcPr>
            <w:tcW w:w="6678" w:type="dxa"/>
            <w:vAlign w:val="center"/>
          </w:tcPr>
          <w:p w14:paraId="1BCE3E56" w14:textId="77777777" w:rsidR="00302EA3" w:rsidRPr="005817B5" w:rsidRDefault="00302EA3" w:rsidP="009D395F">
            <w:pPr>
              <w:spacing w:line="360" w:lineRule="auto"/>
              <w:jc w:val="center"/>
              <w:rPr>
                <w:b/>
                <w:bCs/>
              </w:rPr>
            </w:pPr>
            <w:r w:rsidRPr="005817B5">
              <w:rPr>
                <w:b/>
                <w:bCs/>
              </w:rPr>
              <w:t>Prediction</w:t>
            </w:r>
          </w:p>
        </w:tc>
      </w:tr>
      <w:tr w:rsidR="00302EA3" w:rsidRPr="005817B5" w14:paraId="5AD8A6BB" w14:textId="77777777" w:rsidTr="008C0760">
        <w:tc>
          <w:tcPr>
            <w:tcW w:w="2178" w:type="dxa"/>
            <w:vAlign w:val="center"/>
          </w:tcPr>
          <w:p w14:paraId="1A2D535D" w14:textId="77777777" w:rsidR="00302EA3" w:rsidRPr="005817B5" w:rsidRDefault="00302EA3" w:rsidP="009D395F">
            <w:pPr>
              <w:spacing w:line="360" w:lineRule="auto"/>
            </w:pPr>
            <w:r w:rsidRPr="005817B5">
              <w:t>Actor</w:t>
            </w:r>
          </w:p>
        </w:tc>
        <w:tc>
          <w:tcPr>
            <w:tcW w:w="6678" w:type="dxa"/>
            <w:vAlign w:val="center"/>
          </w:tcPr>
          <w:p w14:paraId="57E3D7BF" w14:textId="77777777" w:rsidR="00302EA3" w:rsidRPr="005817B5" w:rsidRDefault="00302EA3" w:rsidP="009D395F">
            <w:pPr>
              <w:spacing w:line="360" w:lineRule="auto"/>
            </w:pPr>
            <w:r w:rsidRPr="005817B5">
              <w:t>Admin</w:t>
            </w:r>
          </w:p>
        </w:tc>
      </w:tr>
      <w:tr w:rsidR="00302EA3" w:rsidRPr="005817B5" w14:paraId="62A4D2D1" w14:textId="77777777" w:rsidTr="008C0760">
        <w:tc>
          <w:tcPr>
            <w:tcW w:w="2178" w:type="dxa"/>
            <w:vAlign w:val="center"/>
          </w:tcPr>
          <w:p w14:paraId="448146CC" w14:textId="77777777" w:rsidR="00302EA3" w:rsidRPr="005817B5" w:rsidRDefault="00302EA3" w:rsidP="009D395F">
            <w:pPr>
              <w:spacing w:line="360" w:lineRule="auto"/>
            </w:pPr>
            <w:r w:rsidRPr="005817B5">
              <w:t>Pre - Condition</w:t>
            </w:r>
          </w:p>
        </w:tc>
        <w:tc>
          <w:tcPr>
            <w:tcW w:w="6678" w:type="dxa"/>
            <w:vAlign w:val="center"/>
          </w:tcPr>
          <w:p w14:paraId="2E85EB68" w14:textId="77777777" w:rsidR="00302EA3" w:rsidRPr="005817B5" w:rsidRDefault="00302EA3" w:rsidP="009D395F">
            <w:pPr>
              <w:spacing w:line="360" w:lineRule="auto"/>
            </w:pPr>
            <w:r w:rsidRPr="005817B5">
              <w:t>No input field should be empty</w:t>
            </w:r>
          </w:p>
        </w:tc>
      </w:tr>
      <w:tr w:rsidR="00302EA3" w:rsidRPr="005817B5" w14:paraId="7E90080F" w14:textId="77777777" w:rsidTr="008C0760">
        <w:tc>
          <w:tcPr>
            <w:tcW w:w="2178" w:type="dxa"/>
            <w:vAlign w:val="center"/>
          </w:tcPr>
          <w:p w14:paraId="68387430" w14:textId="77777777" w:rsidR="00302EA3" w:rsidRPr="005817B5" w:rsidRDefault="00302EA3" w:rsidP="009D395F">
            <w:pPr>
              <w:spacing w:line="360" w:lineRule="auto"/>
            </w:pPr>
            <w:r w:rsidRPr="005817B5">
              <w:t>Post - Condition</w:t>
            </w:r>
          </w:p>
        </w:tc>
        <w:tc>
          <w:tcPr>
            <w:tcW w:w="6678" w:type="dxa"/>
            <w:vAlign w:val="center"/>
          </w:tcPr>
          <w:p w14:paraId="58CE5497" w14:textId="77777777" w:rsidR="00302EA3" w:rsidRPr="005817B5" w:rsidRDefault="00302EA3" w:rsidP="009D395F">
            <w:pPr>
              <w:spacing w:line="360" w:lineRule="auto"/>
            </w:pPr>
            <w:r w:rsidRPr="005817B5">
              <w:t>A prediction verdict of good, bad and average should be displayed</w:t>
            </w:r>
          </w:p>
        </w:tc>
      </w:tr>
      <w:tr w:rsidR="00302EA3" w:rsidRPr="005817B5" w14:paraId="2EF44E5F" w14:textId="77777777" w:rsidTr="008C0760">
        <w:tc>
          <w:tcPr>
            <w:tcW w:w="2178" w:type="dxa"/>
            <w:vAlign w:val="center"/>
          </w:tcPr>
          <w:p w14:paraId="7692142B" w14:textId="77777777" w:rsidR="00302EA3" w:rsidRPr="005817B5" w:rsidRDefault="00302EA3" w:rsidP="009D395F">
            <w:pPr>
              <w:spacing w:line="360" w:lineRule="auto"/>
            </w:pPr>
            <w:r w:rsidRPr="005817B5">
              <w:t>Alternate Condition</w:t>
            </w:r>
          </w:p>
        </w:tc>
        <w:tc>
          <w:tcPr>
            <w:tcW w:w="6678" w:type="dxa"/>
            <w:vAlign w:val="center"/>
          </w:tcPr>
          <w:p w14:paraId="5D1CA50A" w14:textId="77777777" w:rsidR="00302EA3" w:rsidRPr="005817B5" w:rsidRDefault="00302EA3" w:rsidP="009D395F">
            <w:pPr>
              <w:spacing w:line="360" w:lineRule="auto"/>
            </w:pPr>
            <w:r w:rsidRPr="005817B5">
              <w:t>In case of invalid or inconsistent information the system should display an error message prompting the admin to correct the input before generating the prediction</w:t>
            </w:r>
          </w:p>
        </w:tc>
      </w:tr>
    </w:tbl>
    <w:p w14:paraId="6D6F4EE7" w14:textId="77777777" w:rsidR="00302EA3" w:rsidRPr="005817B5" w:rsidRDefault="00302EA3" w:rsidP="009D395F"/>
    <w:p w14:paraId="6232DD31" w14:textId="07753614" w:rsidR="00302EA3" w:rsidRPr="005817B5" w:rsidRDefault="00CD4198" w:rsidP="00CD4198">
      <w:pPr>
        <w:pStyle w:val="Caption"/>
        <w:spacing w:line="360" w:lineRule="auto"/>
        <w:jc w:val="center"/>
        <w:rPr>
          <w:i w:val="0"/>
          <w:iCs w:val="0"/>
          <w:color w:val="auto"/>
          <w:sz w:val="24"/>
          <w:szCs w:val="24"/>
        </w:rPr>
      </w:pPr>
      <w:bookmarkStart w:id="342" w:name="_Toc146104117"/>
      <w:bookmarkStart w:id="343" w:name="_Toc151673223"/>
      <w:r w:rsidRPr="005817B5">
        <w:rPr>
          <w:i w:val="0"/>
          <w:iCs w:val="0"/>
          <w:color w:val="auto"/>
          <w:sz w:val="24"/>
          <w:szCs w:val="24"/>
        </w:rPr>
        <w:t xml:space="preserve">Table </w:t>
      </w:r>
      <w:r w:rsidRPr="005817B5">
        <w:rPr>
          <w:i w:val="0"/>
          <w:iCs w:val="0"/>
          <w:color w:val="auto"/>
          <w:sz w:val="24"/>
          <w:szCs w:val="24"/>
        </w:rPr>
        <w:fldChar w:fldCharType="begin"/>
      </w:r>
      <w:r w:rsidRPr="005817B5">
        <w:rPr>
          <w:i w:val="0"/>
          <w:iCs w:val="0"/>
          <w:color w:val="auto"/>
          <w:sz w:val="24"/>
          <w:szCs w:val="24"/>
        </w:rPr>
        <w:instrText xml:space="preserve"> SEQ Table \* ARABIC </w:instrText>
      </w:r>
      <w:r w:rsidRPr="005817B5">
        <w:rPr>
          <w:i w:val="0"/>
          <w:iCs w:val="0"/>
          <w:color w:val="auto"/>
          <w:sz w:val="24"/>
          <w:szCs w:val="24"/>
        </w:rPr>
        <w:fldChar w:fldCharType="separate"/>
      </w:r>
      <w:r w:rsidR="000F2887">
        <w:rPr>
          <w:i w:val="0"/>
          <w:iCs w:val="0"/>
          <w:noProof/>
          <w:color w:val="auto"/>
          <w:sz w:val="24"/>
          <w:szCs w:val="24"/>
        </w:rPr>
        <w:t>4</w:t>
      </w:r>
      <w:r w:rsidRPr="005817B5">
        <w:rPr>
          <w:i w:val="0"/>
          <w:iCs w:val="0"/>
          <w:color w:val="auto"/>
          <w:sz w:val="24"/>
          <w:szCs w:val="24"/>
        </w:rPr>
        <w:fldChar w:fldCharType="end"/>
      </w:r>
      <w:r w:rsidRPr="005817B5">
        <w:rPr>
          <w:i w:val="0"/>
          <w:iCs w:val="0"/>
          <w:color w:val="auto"/>
          <w:sz w:val="24"/>
          <w:szCs w:val="24"/>
        </w:rPr>
        <w:t>: Use Case Scenario 3</w:t>
      </w:r>
      <w:bookmarkEnd w:id="342"/>
      <w:bookmarkEnd w:id="343"/>
    </w:p>
    <w:tbl>
      <w:tblPr>
        <w:tblStyle w:val="TableGrid0"/>
        <w:tblW w:w="0" w:type="auto"/>
        <w:tblInd w:w="720" w:type="dxa"/>
        <w:tblLook w:val="04A0" w:firstRow="1" w:lastRow="0" w:firstColumn="1" w:lastColumn="0" w:noHBand="0" w:noVBand="1"/>
      </w:tblPr>
      <w:tblGrid>
        <w:gridCol w:w="2104"/>
        <w:gridCol w:w="6286"/>
      </w:tblGrid>
      <w:tr w:rsidR="00302EA3" w:rsidRPr="005817B5" w14:paraId="367FC40D" w14:textId="77777777" w:rsidTr="008C0760">
        <w:tc>
          <w:tcPr>
            <w:tcW w:w="2178" w:type="dxa"/>
          </w:tcPr>
          <w:p w14:paraId="545C8295" w14:textId="77777777" w:rsidR="00302EA3" w:rsidRPr="005817B5" w:rsidRDefault="00302EA3" w:rsidP="009D395F">
            <w:pPr>
              <w:spacing w:line="360" w:lineRule="auto"/>
              <w:jc w:val="center"/>
              <w:rPr>
                <w:b/>
                <w:bCs/>
              </w:rPr>
            </w:pPr>
            <w:r w:rsidRPr="005817B5">
              <w:rPr>
                <w:b/>
                <w:bCs/>
              </w:rPr>
              <w:t>Use Case</w:t>
            </w:r>
          </w:p>
        </w:tc>
        <w:tc>
          <w:tcPr>
            <w:tcW w:w="6678" w:type="dxa"/>
          </w:tcPr>
          <w:p w14:paraId="7C0A698A" w14:textId="77777777" w:rsidR="00302EA3" w:rsidRPr="005817B5" w:rsidRDefault="00302EA3" w:rsidP="009D395F">
            <w:pPr>
              <w:spacing w:line="360" w:lineRule="auto"/>
              <w:jc w:val="center"/>
              <w:rPr>
                <w:b/>
                <w:bCs/>
              </w:rPr>
            </w:pPr>
            <w:r w:rsidRPr="005817B5">
              <w:rPr>
                <w:b/>
                <w:bCs/>
              </w:rPr>
              <w:t>Report Generation</w:t>
            </w:r>
          </w:p>
        </w:tc>
      </w:tr>
      <w:tr w:rsidR="00302EA3" w:rsidRPr="005817B5" w14:paraId="49200CCE" w14:textId="77777777" w:rsidTr="008C0760">
        <w:tc>
          <w:tcPr>
            <w:tcW w:w="2178" w:type="dxa"/>
            <w:vAlign w:val="center"/>
          </w:tcPr>
          <w:p w14:paraId="5E90F65F" w14:textId="77777777" w:rsidR="00302EA3" w:rsidRPr="005817B5" w:rsidRDefault="00302EA3" w:rsidP="009D395F">
            <w:pPr>
              <w:spacing w:line="360" w:lineRule="auto"/>
              <w:jc w:val="left"/>
            </w:pPr>
            <w:r w:rsidRPr="005817B5">
              <w:t>Actor</w:t>
            </w:r>
          </w:p>
        </w:tc>
        <w:tc>
          <w:tcPr>
            <w:tcW w:w="6678" w:type="dxa"/>
            <w:vAlign w:val="center"/>
          </w:tcPr>
          <w:p w14:paraId="7A487792" w14:textId="77777777" w:rsidR="00302EA3" w:rsidRPr="005817B5" w:rsidRDefault="00302EA3" w:rsidP="009D395F">
            <w:pPr>
              <w:spacing w:line="360" w:lineRule="auto"/>
              <w:jc w:val="left"/>
            </w:pPr>
            <w:r w:rsidRPr="005817B5">
              <w:t>Admin</w:t>
            </w:r>
          </w:p>
        </w:tc>
      </w:tr>
      <w:tr w:rsidR="00302EA3" w:rsidRPr="005817B5" w14:paraId="4FD618EE" w14:textId="77777777" w:rsidTr="008C0760">
        <w:tc>
          <w:tcPr>
            <w:tcW w:w="2178" w:type="dxa"/>
            <w:vAlign w:val="center"/>
          </w:tcPr>
          <w:p w14:paraId="6D9822E9" w14:textId="77777777" w:rsidR="00302EA3" w:rsidRPr="005817B5" w:rsidRDefault="00302EA3" w:rsidP="009D395F">
            <w:pPr>
              <w:spacing w:line="360" w:lineRule="auto"/>
              <w:jc w:val="left"/>
            </w:pPr>
            <w:r w:rsidRPr="005817B5">
              <w:t>Pre - Condition</w:t>
            </w:r>
          </w:p>
        </w:tc>
        <w:tc>
          <w:tcPr>
            <w:tcW w:w="6678" w:type="dxa"/>
            <w:vAlign w:val="center"/>
          </w:tcPr>
          <w:p w14:paraId="008029F4" w14:textId="77777777" w:rsidR="00302EA3" w:rsidRPr="005817B5" w:rsidRDefault="00302EA3" w:rsidP="009D395F">
            <w:pPr>
              <w:spacing w:line="360" w:lineRule="auto"/>
              <w:jc w:val="left"/>
            </w:pPr>
            <w:r w:rsidRPr="005817B5">
              <w:t>A prediction must have been made</w:t>
            </w:r>
          </w:p>
        </w:tc>
      </w:tr>
      <w:tr w:rsidR="00302EA3" w:rsidRPr="005817B5" w14:paraId="3A89999A" w14:textId="77777777" w:rsidTr="008C0760">
        <w:tc>
          <w:tcPr>
            <w:tcW w:w="2178" w:type="dxa"/>
            <w:vAlign w:val="center"/>
          </w:tcPr>
          <w:p w14:paraId="63875181" w14:textId="77777777" w:rsidR="00302EA3" w:rsidRPr="005817B5" w:rsidRDefault="00302EA3" w:rsidP="009D395F">
            <w:pPr>
              <w:spacing w:line="360" w:lineRule="auto"/>
              <w:jc w:val="left"/>
            </w:pPr>
            <w:r w:rsidRPr="005817B5">
              <w:t>Post - Condition</w:t>
            </w:r>
          </w:p>
        </w:tc>
        <w:tc>
          <w:tcPr>
            <w:tcW w:w="6678" w:type="dxa"/>
            <w:vAlign w:val="center"/>
          </w:tcPr>
          <w:p w14:paraId="594EAE82" w14:textId="77777777" w:rsidR="00302EA3" w:rsidRPr="005817B5" w:rsidRDefault="00302EA3" w:rsidP="009D395F">
            <w:pPr>
              <w:spacing w:line="360" w:lineRule="auto"/>
              <w:jc w:val="left"/>
            </w:pPr>
            <w:r w:rsidRPr="005817B5">
              <w:t>The report should be displayed in a presentable format such as a pdf</w:t>
            </w:r>
          </w:p>
        </w:tc>
      </w:tr>
      <w:tr w:rsidR="00302EA3" w:rsidRPr="005817B5" w14:paraId="5A5A0245" w14:textId="77777777" w:rsidTr="008C0760">
        <w:tc>
          <w:tcPr>
            <w:tcW w:w="2178" w:type="dxa"/>
            <w:vAlign w:val="center"/>
          </w:tcPr>
          <w:p w14:paraId="4BD683C2" w14:textId="77777777" w:rsidR="00302EA3" w:rsidRPr="005817B5" w:rsidRDefault="00302EA3" w:rsidP="009D395F">
            <w:pPr>
              <w:spacing w:line="360" w:lineRule="auto"/>
              <w:jc w:val="left"/>
            </w:pPr>
            <w:r w:rsidRPr="005817B5">
              <w:t>Alternate Condition</w:t>
            </w:r>
          </w:p>
        </w:tc>
        <w:tc>
          <w:tcPr>
            <w:tcW w:w="6678" w:type="dxa"/>
            <w:vAlign w:val="center"/>
          </w:tcPr>
          <w:p w14:paraId="7F898902" w14:textId="77777777" w:rsidR="00302EA3" w:rsidRPr="005817B5" w:rsidRDefault="00302EA3" w:rsidP="009D395F">
            <w:pPr>
              <w:spacing w:line="360" w:lineRule="auto"/>
              <w:jc w:val="left"/>
            </w:pPr>
            <w:r w:rsidRPr="005817B5">
              <w:t>If there are errors in the prediction data, the system should provide an error message and prevent the generation of the report</w:t>
            </w:r>
          </w:p>
        </w:tc>
      </w:tr>
    </w:tbl>
    <w:p w14:paraId="4A15E450" w14:textId="7ECA1ACA" w:rsidR="00302EA3" w:rsidRPr="005817B5" w:rsidRDefault="00302EA3" w:rsidP="009D395F">
      <w:pPr>
        <w:pStyle w:val="Heading3"/>
        <w:rPr>
          <w:i w:val="0"/>
          <w:iCs/>
        </w:rPr>
      </w:pPr>
    </w:p>
    <w:p w14:paraId="44E4A355" w14:textId="77777777" w:rsidR="00302EA3" w:rsidRPr="005817B5" w:rsidRDefault="00302EA3" w:rsidP="009D395F"/>
    <w:p w14:paraId="125ADEA8" w14:textId="77777777" w:rsidR="00302EA3" w:rsidRPr="005817B5" w:rsidRDefault="00302EA3" w:rsidP="009D395F">
      <w:pPr>
        <w:pStyle w:val="Heading3"/>
        <w:rPr>
          <w:i w:val="0"/>
          <w:iCs/>
        </w:rPr>
      </w:pPr>
      <w:bookmarkStart w:id="344" w:name="_Toc151673313"/>
      <w:r w:rsidRPr="005817B5">
        <w:rPr>
          <w:i w:val="0"/>
          <w:iCs/>
        </w:rPr>
        <w:lastRenderedPageBreak/>
        <w:t>4.3.3 Sequence Diagram</w:t>
      </w:r>
      <w:bookmarkEnd w:id="344"/>
    </w:p>
    <w:p w14:paraId="431C804A" w14:textId="7C29C12A" w:rsidR="00302EA3" w:rsidRPr="005817B5" w:rsidRDefault="004014BB" w:rsidP="009D395F">
      <w:pPr>
        <w:rPr>
          <w:lang w:val="en-US"/>
        </w:rPr>
      </w:pPr>
      <w:r>
        <w:rPr>
          <w:noProof/>
        </w:rPr>
        <mc:AlternateContent>
          <mc:Choice Requires="wps">
            <w:drawing>
              <wp:anchor distT="0" distB="0" distL="114300" distR="114300" simplePos="0" relativeHeight="251889664" behindDoc="1" locked="0" layoutInCell="1" allowOverlap="1" wp14:anchorId="68E45F9E" wp14:editId="77BE1BB1">
                <wp:simplePos x="0" y="0"/>
                <wp:positionH relativeFrom="column">
                  <wp:posOffset>292100</wp:posOffset>
                </wp:positionH>
                <wp:positionV relativeFrom="paragraph">
                  <wp:posOffset>7598410</wp:posOffset>
                </wp:positionV>
                <wp:extent cx="5353050" cy="635"/>
                <wp:effectExtent l="0" t="0" r="0" b="0"/>
                <wp:wrapTight wrapText="bothSides">
                  <wp:wrapPolygon edited="0">
                    <wp:start x="0" y="0"/>
                    <wp:lineTo x="0" y="21600"/>
                    <wp:lineTo x="21600" y="21600"/>
                    <wp:lineTo x="21600" y="0"/>
                  </wp:wrapPolygon>
                </wp:wrapTight>
                <wp:docPr id="702263736" name="Text Box 1"/>
                <wp:cNvGraphicFramePr/>
                <a:graphic xmlns:a="http://schemas.openxmlformats.org/drawingml/2006/main">
                  <a:graphicData uri="http://schemas.microsoft.com/office/word/2010/wordprocessingShape">
                    <wps:wsp>
                      <wps:cNvSpPr txBox="1"/>
                      <wps:spPr>
                        <a:xfrm>
                          <a:off x="0" y="0"/>
                          <a:ext cx="5353050" cy="635"/>
                        </a:xfrm>
                        <a:prstGeom prst="rect">
                          <a:avLst/>
                        </a:prstGeom>
                        <a:solidFill>
                          <a:prstClr val="white"/>
                        </a:solidFill>
                        <a:ln>
                          <a:noFill/>
                        </a:ln>
                      </wps:spPr>
                      <wps:txbx>
                        <w:txbxContent>
                          <w:p w14:paraId="34B76EFD" w14:textId="79F7D68F" w:rsidR="004014BB" w:rsidRPr="004014BB" w:rsidRDefault="004014BB" w:rsidP="004014BB">
                            <w:pPr>
                              <w:pStyle w:val="Caption"/>
                              <w:spacing w:line="360" w:lineRule="auto"/>
                              <w:jc w:val="center"/>
                              <w:rPr>
                                <w:i w:val="0"/>
                                <w:iCs w:val="0"/>
                                <w:noProof/>
                                <w:color w:val="auto"/>
                                <w:sz w:val="24"/>
                                <w:szCs w:val="24"/>
                              </w:rPr>
                            </w:pPr>
                            <w:bookmarkStart w:id="345" w:name="_Toc151655805"/>
                            <w:r w:rsidRPr="004014BB">
                              <w:rPr>
                                <w:i w:val="0"/>
                                <w:iCs w:val="0"/>
                                <w:color w:val="auto"/>
                                <w:sz w:val="24"/>
                                <w:szCs w:val="24"/>
                              </w:rPr>
                              <w:t xml:space="preserve">Figure </w:t>
                            </w:r>
                            <w:r w:rsidR="00C1631D">
                              <w:rPr>
                                <w:i w:val="0"/>
                                <w:iCs w:val="0"/>
                                <w:color w:val="auto"/>
                                <w:sz w:val="24"/>
                                <w:szCs w:val="24"/>
                              </w:rPr>
                              <w:t>4.3</w:t>
                            </w:r>
                            <w:r w:rsidRPr="004014BB">
                              <w:rPr>
                                <w:i w:val="0"/>
                                <w:iCs w:val="0"/>
                                <w:color w:val="auto"/>
                                <w:sz w:val="24"/>
                                <w:szCs w:val="24"/>
                              </w:rPr>
                              <w:t>: Sequence Diagram - Admin</w:t>
                            </w:r>
                            <w:bookmarkEnd w:id="3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45F9E" id="_x0000_s1036" type="#_x0000_t202" style="position:absolute;left:0;text-align:left;margin-left:23pt;margin-top:598.3pt;width:421.5pt;height:.05pt;z-index:-251426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" stroked="f">
                <v:textbox style="mso-fit-shape-to-text:t" inset="0,0,0,0">
                  <w:txbxContent>
                    <w:p w14:paraId="34B76EFD" w14:textId="79F7D68F" w:rsidR="004014BB" w:rsidRPr="004014BB" w:rsidRDefault="004014BB" w:rsidP="004014BB">
                      <w:pPr>
                        <w:pStyle w:val="Caption"/>
                        <w:spacing w:line="360" w:lineRule="auto"/>
                        <w:jc w:val="center"/>
                        <w:rPr>
                          <w:i w:val="0"/>
                          <w:iCs w:val="0"/>
                          <w:noProof/>
                          <w:color w:val="auto"/>
                          <w:sz w:val="24"/>
                          <w:szCs w:val="24"/>
                        </w:rPr>
                      </w:pPr>
                      <w:bookmarkStart w:id="346" w:name="_Toc151655805"/>
                      <w:r w:rsidRPr="004014BB">
                        <w:rPr>
                          <w:i w:val="0"/>
                          <w:iCs w:val="0"/>
                          <w:color w:val="auto"/>
                          <w:sz w:val="24"/>
                          <w:szCs w:val="24"/>
                        </w:rPr>
                        <w:t xml:space="preserve">Figure </w:t>
                      </w:r>
                      <w:r w:rsidR="00C1631D">
                        <w:rPr>
                          <w:i w:val="0"/>
                          <w:iCs w:val="0"/>
                          <w:color w:val="auto"/>
                          <w:sz w:val="24"/>
                          <w:szCs w:val="24"/>
                        </w:rPr>
                        <w:t>4.3</w:t>
                      </w:r>
                      <w:r w:rsidRPr="004014BB">
                        <w:rPr>
                          <w:i w:val="0"/>
                          <w:iCs w:val="0"/>
                          <w:color w:val="auto"/>
                          <w:sz w:val="24"/>
                          <w:szCs w:val="24"/>
                        </w:rPr>
                        <w:t>: Sequence Diagram - Admin</w:t>
                      </w:r>
                      <w:bookmarkEnd w:id="346"/>
                    </w:p>
                  </w:txbxContent>
                </v:textbox>
                <w10:wrap type="tight"/>
              </v:shape>
            </w:pict>
          </mc:Fallback>
        </mc:AlternateContent>
      </w:r>
      <w:r w:rsidR="00302EA3" w:rsidRPr="005817B5">
        <w:rPr>
          <w:noProof/>
        </w:rPr>
        <w:drawing>
          <wp:anchor distT="0" distB="0" distL="114300" distR="114300" simplePos="0" relativeHeight="251769856" behindDoc="1" locked="0" layoutInCell="1" allowOverlap="1" wp14:anchorId="5A92B449" wp14:editId="45452931">
            <wp:simplePos x="0" y="0"/>
            <wp:positionH relativeFrom="column">
              <wp:posOffset>292100</wp:posOffset>
            </wp:positionH>
            <wp:positionV relativeFrom="paragraph">
              <wp:posOffset>1362710</wp:posOffset>
            </wp:positionV>
            <wp:extent cx="5353050" cy="6178550"/>
            <wp:effectExtent l="0" t="0" r="0" b="0"/>
            <wp:wrapTight wrapText="bothSides">
              <wp:wrapPolygon edited="0">
                <wp:start x="0" y="0"/>
                <wp:lineTo x="0" y="21511"/>
                <wp:lineTo x="21523" y="21511"/>
                <wp:lineTo x="21523" y="0"/>
                <wp:lineTo x="0" y="0"/>
              </wp:wrapPolygon>
            </wp:wrapTight>
            <wp:docPr id="1156438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438610" name="Picture 1156438610"/>
                    <pic:cNvPicPr/>
                  </pic:nvPicPr>
                  <pic:blipFill>
                    <a:blip r:embed="rId39">
                      <a:extLst>
                        <a:ext uri="{28A0092B-C50C-407E-A947-70E740481C1C}">
                          <a14:useLocalDpi xmlns:a14="http://schemas.microsoft.com/office/drawing/2010/main" val="0"/>
                        </a:ext>
                      </a:extLst>
                    </a:blip>
                    <a:stretch>
                      <a:fillRect/>
                    </a:stretch>
                  </pic:blipFill>
                  <pic:spPr>
                    <a:xfrm>
                      <a:off x="0" y="0"/>
                      <a:ext cx="5353050" cy="6178550"/>
                    </a:xfrm>
                    <a:prstGeom prst="rect">
                      <a:avLst/>
                    </a:prstGeom>
                  </pic:spPr>
                </pic:pic>
              </a:graphicData>
            </a:graphic>
            <wp14:sizeRelV relativeFrom="margin">
              <wp14:pctHeight>0</wp14:pctHeight>
            </wp14:sizeRelV>
          </wp:anchor>
        </w:drawing>
      </w:r>
      <w:r w:rsidR="00302EA3" w:rsidRPr="005817B5">
        <w:rPr>
          <w:lang w:val="en-US"/>
        </w:rPr>
        <w:t>A sequence  diagram illustrates  the sequence of message between object and how those objects interact with each other. The diagram below shoes the requests made by each other user to retrieve or access data from the database through the user interface and the series of steps followed by the users. If the actions are not followed as evident from the diagram, then there could be issues in accessing what is needed by the user</w:t>
      </w:r>
      <w:r w:rsidR="00BD4269" w:rsidRPr="005817B5">
        <w:t>(Setiyawan et al., 2023</w:t>
      </w:r>
      <w:r w:rsidR="00302EA3" w:rsidRPr="005817B5">
        <w:rPr>
          <w:lang w:val="en-US"/>
        </w:rPr>
        <w:t>.</w:t>
      </w:r>
    </w:p>
    <w:p w14:paraId="377265A2" w14:textId="1D6DC429" w:rsidR="00302EA3" w:rsidRPr="005817B5" w:rsidRDefault="00302EA3" w:rsidP="009D395F"/>
    <w:p w14:paraId="3AB1CE05" w14:textId="77777777" w:rsidR="00302EA3" w:rsidRPr="005817B5" w:rsidRDefault="00302EA3" w:rsidP="009D395F"/>
    <w:p w14:paraId="52396B4F" w14:textId="06990A2A" w:rsidR="00302EA3" w:rsidRPr="005817B5" w:rsidRDefault="00252BE8" w:rsidP="009D395F">
      <w:r>
        <w:rPr>
          <w:noProof/>
        </w:rPr>
        <w:lastRenderedPageBreak/>
        <mc:AlternateContent>
          <mc:Choice Requires="wps">
            <w:drawing>
              <wp:anchor distT="0" distB="0" distL="114300" distR="114300" simplePos="0" relativeHeight="251891712" behindDoc="1" locked="0" layoutInCell="1" allowOverlap="1" wp14:anchorId="382799FE" wp14:editId="2B4E74FA">
                <wp:simplePos x="0" y="0"/>
                <wp:positionH relativeFrom="column">
                  <wp:posOffset>533400</wp:posOffset>
                </wp:positionH>
                <wp:positionV relativeFrom="paragraph">
                  <wp:posOffset>6446520</wp:posOffset>
                </wp:positionV>
                <wp:extent cx="4718050" cy="635"/>
                <wp:effectExtent l="0" t="0" r="0" b="0"/>
                <wp:wrapTight wrapText="bothSides">
                  <wp:wrapPolygon edited="0">
                    <wp:start x="0" y="0"/>
                    <wp:lineTo x="0" y="21600"/>
                    <wp:lineTo x="21600" y="21600"/>
                    <wp:lineTo x="21600" y="0"/>
                  </wp:wrapPolygon>
                </wp:wrapTight>
                <wp:docPr id="975763767" name="Text Box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1D0FEA37" w14:textId="7A4AD60E" w:rsidR="00252BE8" w:rsidRPr="00252BE8" w:rsidRDefault="00252BE8" w:rsidP="00252BE8">
                            <w:pPr>
                              <w:pStyle w:val="Caption"/>
                              <w:spacing w:line="360" w:lineRule="auto"/>
                              <w:jc w:val="center"/>
                              <w:rPr>
                                <w:i w:val="0"/>
                                <w:iCs w:val="0"/>
                                <w:noProof/>
                                <w:color w:val="auto"/>
                                <w:sz w:val="24"/>
                                <w:szCs w:val="24"/>
                              </w:rPr>
                            </w:pPr>
                            <w:bookmarkStart w:id="347" w:name="_Toc151655806"/>
                            <w:r w:rsidRPr="00252BE8">
                              <w:rPr>
                                <w:i w:val="0"/>
                                <w:iCs w:val="0"/>
                                <w:color w:val="auto"/>
                                <w:sz w:val="24"/>
                                <w:szCs w:val="24"/>
                              </w:rPr>
                              <w:t xml:space="preserve">Figure </w:t>
                            </w:r>
                            <w:r w:rsidR="00C1631D">
                              <w:rPr>
                                <w:i w:val="0"/>
                                <w:iCs w:val="0"/>
                                <w:color w:val="auto"/>
                                <w:sz w:val="24"/>
                                <w:szCs w:val="24"/>
                              </w:rPr>
                              <w:t>4.4</w:t>
                            </w:r>
                            <w:r w:rsidRPr="00252BE8">
                              <w:rPr>
                                <w:i w:val="0"/>
                                <w:iCs w:val="0"/>
                                <w:color w:val="auto"/>
                                <w:sz w:val="24"/>
                                <w:szCs w:val="24"/>
                              </w:rPr>
                              <w:t>: Sequence Diagram - Club</w:t>
                            </w:r>
                            <w:bookmarkEnd w:id="3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2799FE" id="_x0000_s1037" type="#_x0000_t202" style="position:absolute;left:0;text-align:left;margin-left:42pt;margin-top:507.6pt;width:371.5pt;height:.05pt;z-index:-25142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" stroked="f">
                <v:textbox style="mso-fit-shape-to-text:t" inset="0,0,0,0">
                  <w:txbxContent>
                    <w:p w14:paraId="1D0FEA37" w14:textId="7A4AD60E" w:rsidR="00252BE8" w:rsidRPr="00252BE8" w:rsidRDefault="00252BE8" w:rsidP="00252BE8">
                      <w:pPr>
                        <w:pStyle w:val="Caption"/>
                        <w:spacing w:line="360" w:lineRule="auto"/>
                        <w:jc w:val="center"/>
                        <w:rPr>
                          <w:i w:val="0"/>
                          <w:iCs w:val="0"/>
                          <w:noProof/>
                          <w:color w:val="auto"/>
                          <w:sz w:val="24"/>
                          <w:szCs w:val="24"/>
                        </w:rPr>
                      </w:pPr>
                      <w:bookmarkStart w:id="348" w:name="_Toc151655806"/>
                      <w:r w:rsidRPr="00252BE8">
                        <w:rPr>
                          <w:i w:val="0"/>
                          <w:iCs w:val="0"/>
                          <w:color w:val="auto"/>
                          <w:sz w:val="24"/>
                          <w:szCs w:val="24"/>
                        </w:rPr>
                        <w:t xml:space="preserve">Figure </w:t>
                      </w:r>
                      <w:r w:rsidR="00C1631D">
                        <w:rPr>
                          <w:i w:val="0"/>
                          <w:iCs w:val="0"/>
                          <w:color w:val="auto"/>
                          <w:sz w:val="24"/>
                          <w:szCs w:val="24"/>
                        </w:rPr>
                        <w:t>4.4</w:t>
                      </w:r>
                      <w:r w:rsidRPr="00252BE8">
                        <w:rPr>
                          <w:i w:val="0"/>
                          <w:iCs w:val="0"/>
                          <w:color w:val="auto"/>
                          <w:sz w:val="24"/>
                          <w:szCs w:val="24"/>
                        </w:rPr>
                        <w:t>: Sequence Diagram - Club</w:t>
                      </w:r>
                      <w:bookmarkEnd w:id="348"/>
                    </w:p>
                  </w:txbxContent>
                </v:textbox>
                <w10:wrap type="tight"/>
              </v:shape>
            </w:pict>
          </mc:Fallback>
        </mc:AlternateContent>
      </w:r>
      <w:r w:rsidR="001353F4" w:rsidRPr="005817B5">
        <w:rPr>
          <w:noProof/>
        </w:rPr>
        <w:drawing>
          <wp:anchor distT="0" distB="0" distL="114300" distR="114300" simplePos="0" relativeHeight="251770880" behindDoc="1" locked="0" layoutInCell="1" allowOverlap="1" wp14:anchorId="35CE0DF6" wp14:editId="67E6836F">
            <wp:simplePos x="0" y="0"/>
            <wp:positionH relativeFrom="margin">
              <wp:align>center</wp:align>
            </wp:positionH>
            <wp:positionV relativeFrom="paragraph">
              <wp:posOffset>-401</wp:posOffset>
            </wp:positionV>
            <wp:extent cx="4718050" cy="6389370"/>
            <wp:effectExtent l="0" t="0" r="6350" b="0"/>
            <wp:wrapTight wrapText="bothSides">
              <wp:wrapPolygon edited="0">
                <wp:start x="0" y="0"/>
                <wp:lineTo x="0" y="21510"/>
                <wp:lineTo x="21542" y="21510"/>
                <wp:lineTo x="21542" y="0"/>
                <wp:lineTo x="0" y="0"/>
              </wp:wrapPolygon>
            </wp:wrapTight>
            <wp:docPr id="836321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21758" name="Picture 836321758"/>
                    <pic:cNvPicPr/>
                  </pic:nvPicPr>
                  <pic:blipFill>
                    <a:blip r:embed="rId40">
                      <a:extLst>
                        <a:ext uri="{28A0092B-C50C-407E-A947-70E740481C1C}">
                          <a14:useLocalDpi xmlns:a14="http://schemas.microsoft.com/office/drawing/2010/main" val="0"/>
                        </a:ext>
                      </a:extLst>
                    </a:blip>
                    <a:stretch>
                      <a:fillRect/>
                    </a:stretch>
                  </pic:blipFill>
                  <pic:spPr>
                    <a:xfrm>
                      <a:off x="0" y="0"/>
                      <a:ext cx="4718050" cy="6389370"/>
                    </a:xfrm>
                    <a:prstGeom prst="rect">
                      <a:avLst/>
                    </a:prstGeom>
                  </pic:spPr>
                </pic:pic>
              </a:graphicData>
            </a:graphic>
            <wp14:sizeRelH relativeFrom="margin">
              <wp14:pctWidth>0</wp14:pctWidth>
            </wp14:sizeRelH>
            <wp14:sizeRelV relativeFrom="margin">
              <wp14:pctHeight>0</wp14:pctHeight>
            </wp14:sizeRelV>
          </wp:anchor>
        </w:drawing>
      </w:r>
    </w:p>
    <w:p w14:paraId="7FD69933" w14:textId="77777777" w:rsidR="00302EA3" w:rsidRPr="005817B5" w:rsidRDefault="00302EA3" w:rsidP="009D395F"/>
    <w:p w14:paraId="66C0421F" w14:textId="77777777" w:rsidR="00302EA3" w:rsidRPr="005817B5" w:rsidRDefault="00302EA3" w:rsidP="009D395F"/>
    <w:p w14:paraId="78B57E31" w14:textId="77777777" w:rsidR="00302EA3" w:rsidRPr="005817B5" w:rsidRDefault="00302EA3" w:rsidP="009D395F"/>
    <w:p w14:paraId="65B72352" w14:textId="77777777" w:rsidR="00302EA3" w:rsidRPr="005817B5" w:rsidRDefault="00302EA3" w:rsidP="009D395F"/>
    <w:p w14:paraId="3DD2F501" w14:textId="77777777" w:rsidR="00302EA3" w:rsidRPr="005817B5" w:rsidRDefault="00302EA3" w:rsidP="009D395F"/>
    <w:p w14:paraId="610DF6A3" w14:textId="77777777" w:rsidR="00302EA3" w:rsidRPr="005817B5" w:rsidRDefault="00302EA3" w:rsidP="009D395F"/>
    <w:p w14:paraId="6FBBABCB" w14:textId="77777777" w:rsidR="00302EA3" w:rsidRPr="005817B5" w:rsidRDefault="00302EA3" w:rsidP="009D395F"/>
    <w:p w14:paraId="0DBA901F" w14:textId="77777777" w:rsidR="00302EA3" w:rsidRPr="005817B5" w:rsidRDefault="00302EA3" w:rsidP="009D395F"/>
    <w:p w14:paraId="4937B507" w14:textId="77777777" w:rsidR="00302EA3" w:rsidRPr="005817B5" w:rsidRDefault="00302EA3" w:rsidP="009D395F"/>
    <w:p w14:paraId="7928971F" w14:textId="77777777" w:rsidR="00302EA3" w:rsidRPr="005817B5" w:rsidRDefault="00302EA3" w:rsidP="009D395F"/>
    <w:p w14:paraId="3F87CFAD" w14:textId="77777777" w:rsidR="001353F4" w:rsidRPr="005817B5" w:rsidRDefault="001353F4" w:rsidP="009D395F"/>
    <w:p w14:paraId="4FFEA7A5" w14:textId="77777777" w:rsidR="001353F4" w:rsidRPr="005817B5" w:rsidRDefault="001353F4" w:rsidP="009D395F"/>
    <w:p w14:paraId="73FF1A6A" w14:textId="77777777" w:rsidR="001353F4" w:rsidRPr="005817B5" w:rsidRDefault="001353F4" w:rsidP="009D395F"/>
    <w:p w14:paraId="0A0C45C5" w14:textId="77777777" w:rsidR="001353F4" w:rsidRPr="005817B5" w:rsidRDefault="001353F4" w:rsidP="009D395F"/>
    <w:p w14:paraId="2B48FB5A" w14:textId="77777777" w:rsidR="001353F4" w:rsidRPr="005817B5" w:rsidRDefault="001353F4" w:rsidP="009D395F"/>
    <w:p w14:paraId="38D5F463" w14:textId="6294931A" w:rsidR="00302EA3" w:rsidRPr="005817B5" w:rsidRDefault="00302EA3" w:rsidP="00F25932">
      <w:pPr>
        <w:pStyle w:val="Heading3"/>
        <w:ind w:left="0" w:firstLine="0"/>
        <w:rPr>
          <w:i w:val="0"/>
          <w:iCs/>
        </w:rPr>
      </w:pPr>
      <w:bookmarkStart w:id="349" w:name="_Toc151673314"/>
      <w:r w:rsidRPr="005817B5">
        <w:rPr>
          <w:i w:val="0"/>
          <w:iCs/>
        </w:rPr>
        <w:lastRenderedPageBreak/>
        <w:t>4.3.4 System Sequence Diagram</w:t>
      </w:r>
      <w:bookmarkEnd w:id="349"/>
    </w:p>
    <w:p w14:paraId="030D3E87" w14:textId="4BBC6ECD" w:rsidR="00302EA3" w:rsidRPr="005817B5" w:rsidRDefault="00252BE8" w:rsidP="009D395F">
      <w:r>
        <w:rPr>
          <w:noProof/>
        </w:rPr>
        <mc:AlternateContent>
          <mc:Choice Requires="wps">
            <w:drawing>
              <wp:anchor distT="0" distB="0" distL="114300" distR="114300" simplePos="0" relativeHeight="251893760" behindDoc="1" locked="0" layoutInCell="1" allowOverlap="1" wp14:anchorId="16F3901B" wp14:editId="3C564663">
                <wp:simplePos x="0" y="0"/>
                <wp:positionH relativeFrom="column">
                  <wp:posOffset>0</wp:posOffset>
                </wp:positionH>
                <wp:positionV relativeFrom="paragraph">
                  <wp:posOffset>7458710</wp:posOffset>
                </wp:positionV>
                <wp:extent cx="5943600" cy="635"/>
                <wp:effectExtent l="0" t="0" r="0" b="0"/>
                <wp:wrapTight wrapText="bothSides">
                  <wp:wrapPolygon edited="0">
                    <wp:start x="0" y="0"/>
                    <wp:lineTo x="0" y="21600"/>
                    <wp:lineTo x="21600" y="21600"/>
                    <wp:lineTo x="21600" y="0"/>
                  </wp:wrapPolygon>
                </wp:wrapTight>
                <wp:docPr id="107473827"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D6445" w14:textId="71ADD44D" w:rsidR="00252BE8" w:rsidRPr="00252BE8" w:rsidRDefault="00252BE8" w:rsidP="00252BE8">
                            <w:pPr>
                              <w:pStyle w:val="Caption"/>
                              <w:spacing w:line="360" w:lineRule="auto"/>
                              <w:jc w:val="center"/>
                              <w:rPr>
                                <w:i w:val="0"/>
                                <w:iCs w:val="0"/>
                                <w:noProof/>
                                <w:color w:val="auto"/>
                                <w:sz w:val="24"/>
                                <w:szCs w:val="24"/>
                              </w:rPr>
                            </w:pPr>
                            <w:bookmarkStart w:id="350" w:name="_Toc151655807"/>
                            <w:r w:rsidRPr="00252BE8">
                              <w:rPr>
                                <w:i w:val="0"/>
                                <w:iCs w:val="0"/>
                                <w:color w:val="auto"/>
                                <w:sz w:val="24"/>
                                <w:szCs w:val="24"/>
                              </w:rPr>
                              <w:t xml:space="preserve">Figure </w:t>
                            </w:r>
                            <w:r w:rsidR="00C1631D">
                              <w:rPr>
                                <w:i w:val="0"/>
                                <w:iCs w:val="0"/>
                                <w:color w:val="auto"/>
                                <w:sz w:val="24"/>
                                <w:szCs w:val="24"/>
                              </w:rPr>
                              <w:t>4.5</w:t>
                            </w:r>
                            <w:r w:rsidRPr="00252BE8">
                              <w:rPr>
                                <w:i w:val="0"/>
                                <w:iCs w:val="0"/>
                                <w:color w:val="auto"/>
                                <w:sz w:val="24"/>
                                <w:szCs w:val="24"/>
                              </w:rPr>
                              <w:t>: System Sequence Diagram</w:t>
                            </w:r>
                            <w:bookmarkEnd w:id="3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3901B" id="_x0000_s1038" type="#_x0000_t202" style="position:absolute;left:0;text-align:left;margin-left:0;margin-top:587.3pt;width:468pt;height:.05pt;z-index:-251422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nnmGgIAAEAEAAAOAAAAZHJzL2Uyb0RvYy54bWysU8Fu2zAMvQ/YPwi6L07SNVi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t7efbyZjSkkKTa7uY0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" stroked="f">
                <v:textbox style="mso-fit-shape-to-text:t" inset="0,0,0,0">
                  <w:txbxContent>
                    <w:p w14:paraId="1BBD6445" w14:textId="71ADD44D" w:rsidR="00252BE8" w:rsidRPr="00252BE8" w:rsidRDefault="00252BE8" w:rsidP="00252BE8">
                      <w:pPr>
                        <w:pStyle w:val="Caption"/>
                        <w:spacing w:line="360" w:lineRule="auto"/>
                        <w:jc w:val="center"/>
                        <w:rPr>
                          <w:i w:val="0"/>
                          <w:iCs w:val="0"/>
                          <w:noProof/>
                          <w:color w:val="auto"/>
                          <w:sz w:val="24"/>
                          <w:szCs w:val="24"/>
                        </w:rPr>
                      </w:pPr>
                      <w:bookmarkStart w:id="351" w:name="_Toc151655807"/>
                      <w:r w:rsidRPr="00252BE8">
                        <w:rPr>
                          <w:i w:val="0"/>
                          <w:iCs w:val="0"/>
                          <w:color w:val="auto"/>
                          <w:sz w:val="24"/>
                          <w:szCs w:val="24"/>
                        </w:rPr>
                        <w:t xml:space="preserve">Figure </w:t>
                      </w:r>
                      <w:r w:rsidR="00C1631D">
                        <w:rPr>
                          <w:i w:val="0"/>
                          <w:iCs w:val="0"/>
                          <w:color w:val="auto"/>
                          <w:sz w:val="24"/>
                          <w:szCs w:val="24"/>
                        </w:rPr>
                        <w:t>4.5</w:t>
                      </w:r>
                      <w:r w:rsidRPr="00252BE8">
                        <w:rPr>
                          <w:i w:val="0"/>
                          <w:iCs w:val="0"/>
                          <w:color w:val="auto"/>
                          <w:sz w:val="24"/>
                          <w:szCs w:val="24"/>
                        </w:rPr>
                        <w:t>: System Sequence Diagram</w:t>
                      </w:r>
                      <w:bookmarkEnd w:id="351"/>
                    </w:p>
                  </w:txbxContent>
                </v:textbox>
                <w10:wrap type="tight"/>
              </v:shape>
            </w:pict>
          </mc:Fallback>
        </mc:AlternateContent>
      </w:r>
      <w:r w:rsidR="00302EA3" w:rsidRPr="005817B5">
        <w:rPr>
          <w:noProof/>
        </w:rPr>
        <w:drawing>
          <wp:anchor distT="0" distB="0" distL="114300" distR="114300" simplePos="0" relativeHeight="251749376" behindDoc="1" locked="0" layoutInCell="1" allowOverlap="1" wp14:anchorId="467CEADE" wp14:editId="6B41919D">
            <wp:simplePos x="0" y="0"/>
            <wp:positionH relativeFrom="margin">
              <wp:posOffset>0</wp:posOffset>
            </wp:positionH>
            <wp:positionV relativeFrom="paragraph">
              <wp:posOffset>2588260</wp:posOffset>
            </wp:positionV>
            <wp:extent cx="5943600" cy="4813300"/>
            <wp:effectExtent l="0" t="0" r="0" b="0"/>
            <wp:wrapTight wrapText="bothSides">
              <wp:wrapPolygon edited="0">
                <wp:start x="0" y="0"/>
                <wp:lineTo x="0" y="21543"/>
                <wp:lineTo x="21531" y="21543"/>
                <wp:lineTo x="21531" y="0"/>
                <wp:lineTo x="0" y="0"/>
              </wp:wrapPolygon>
            </wp:wrapTight>
            <wp:docPr id="1267901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4813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2EA3" w:rsidRPr="005817B5">
        <w:t>This diagram is used to display the interactions of between an external user and a system. It mostly focuses on the events exchanged between the system and the user to achieve a specific goal. As evident from the diagram and mentioned earlier that the admin is the main user of the system who gets the data of players performance from the leaderboards which is updated by the clubs and the admin feeds this data to the prediction model. So first the data needs to be cleaned meaning it should be made consistent to avoid any errors during the prediction. Then select the features needed for the prediction and choose a model technique that suits the data prediction model which is the decision tree or the random forest algorithm for the player performance prediction model. Use the algorithm to train the data and once the data is trained it can then successfully predict the performance and download the report.</w:t>
      </w:r>
    </w:p>
    <w:p w14:paraId="2E247C3D" w14:textId="77777777" w:rsidR="00302EA3" w:rsidRPr="005817B5" w:rsidRDefault="00302EA3" w:rsidP="009D395F">
      <w:pPr>
        <w:pStyle w:val="Heading3"/>
        <w:rPr>
          <w:i w:val="0"/>
          <w:iCs/>
        </w:rPr>
      </w:pPr>
      <w:bookmarkStart w:id="352" w:name="_Toc151673315"/>
      <w:r w:rsidRPr="005817B5">
        <w:rPr>
          <w:i w:val="0"/>
          <w:iCs/>
        </w:rPr>
        <w:lastRenderedPageBreak/>
        <w:t>4.3.5 Entity Relationship Diagram</w:t>
      </w:r>
      <w:bookmarkEnd w:id="352"/>
    </w:p>
    <w:p w14:paraId="48BEF6AB" w14:textId="46F234BA" w:rsidR="00302EA3" w:rsidRPr="005817B5" w:rsidRDefault="00252BE8" w:rsidP="009D395F">
      <w:pPr>
        <w:rPr>
          <w:lang w:val="en-US"/>
        </w:rPr>
      </w:pPr>
      <w:r>
        <w:rPr>
          <w:noProof/>
        </w:rPr>
        <mc:AlternateContent>
          <mc:Choice Requires="wps">
            <w:drawing>
              <wp:anchor distT="0" distB="0" distL="114300" distR="114300" simplePos="0" relativeHeight="251895808" behindDoc="1" locked="0" layoutInCell="1" allowOverlap="1" wp14:anchorId="54DD9ED5" wp14:editId="4B270C6E">
                <wp:simplePos x="0" y="0"/>
                <wp:positionH relativeFrom="column">
                  <wp:posOffset>0</wp:posOffset>
                </wp:positionH>
                <wp:positionV relativeFrom="paragraph">
                  <wp:posOffset>7712710</wp:posOffset>
                </wp:positionV>
                <wp:extent cx="5943600" cy="635"/>
                <wp:effectExtent l="0" t="0" r="0" b="0"/>
                <wp:wrapTight wrapText="bothSides">
                  <wp:wrapPolygon edited="0">
                    <wp:start x="0" y="0"/>
                    <wp:lineTo x="0" y="21600"/>
                    <wp:lineTo x="21600" y="21600"/>
                    <wp:lineTo x="21600" y="0"/>
                  </wp:wrapPolygon>
                </wp:wrapTight>
                <wp:docPr id="1809343314"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17169BD" w14:textId="55E4DBDC" w:rsidR="00252BE8" w:rsidRPr="00252BE8" w:rsidRDefault="00252BE8" w:rsidP="00252BE8">
                            <w:pPr>
                              <w:pStyle w:val="Caption"/>
                              <w:spacing w:line="360" w:lineRule="auto"/>
                              <w:jc w:val="center"/>
                              <w:rPr>
                                <w:i w:val="0"/>
                                <w:iCs w:val="0"/>
                                <w:noProof/>
                                <w:color w:val="auto"/>
                                <w:sz w:val="24"/>
                                <w:szCs w:val="24"/>
                              </w:rPr>
                            </w:pPr>
                            <w:bookmarkStart w:id="353" w:name="_Toc151655808"/>
                            <w:r w:rsidRPr="00252BE8">
                              <w:rPr>
                                <w:i w:val="0"/>
                                <w:iCs w:val="0"/>
                                <w:color w:val="auto"/>
                                <w:sz w:val="24"/>
                                <w:szCs w:val="24"/>
                              </w:rPr>
                              <w:t xml:space="preserve">Figure </w:t>
                            </w:r>
                            <w:r w:rsidR="00C1631D">
                              <w:rPr>
                                <w:i w:val="0"/>
                                <w:iCs w:val="0"/>
                                <w:color w:val="auto"/>
                                <w:sz w:val="24"/>
                                <w:szCs w:val="24"/>
                              </w:rPr>
                              <w:t>4.6</w:t>
                            </w:r>
                            <w:r w:rsidRPr="00252BE8">
                              <w:rPr>
                                <w:i w:val="0"/>
                                <w:iCs w:val="0"/>
                                <w:color w:val="auto"/>
                                <w:sz w:val="24"/>
                                <w:szCs w:val="24"/>
                              </w:rPr>
                              <w:t>: Entity Relationship Diagram</w:t>
                            </w:r>
                            <w:bookmarkEnd w:id="3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DD9ED5" id="_x0000_s1039" type="#_x0000_t202" style="position:absolute;left:0;text-align:left;margin-left:0;margin-top:607.3pt;width:468pt;height:.05pt;z-index:-251420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" stroked="f">
                <v:textbox style="mso-fit-shape-to-text:t" inset="0,0,0,0">
                  <w:txbxContent>
                    <w:p w14:paraId="117169BD" w14:textId="55E4DBDC" w:rsidR="00252BE8" w:rsidRPr="00252BE8" w:rsidRDefault="00252BE8" w:rsidP="00252BE8">
                      <w:pPr>
                        <w:pStyle w:val="Caption"/>
                        <w:spacing w:line="360" w:lineRule="auto"/>
                        <w:jc w:val="center"/>
                        <w:rPr>
                          <w:i w:val="0"/>
                          <w:iCs w:val="0"/>
                          <w:noProof/>
                          <w:color w:val="auto"/>
                          <w:sz w:val="24"/>
                          <w:szCs w:val="24"/>
                        </w:rPr>
                      </w:pPr>
                      <w:bookmarkStart w:id="354" w:name="_Toc151655808"/>
                      <w:r w:rsidRPr="00252BE8">
                        <w:rPr>
                          <w:i w:val="0"/>
                          <w:iCs w:val="0"/>
                          <w:color w:val="auto"/>
                          <w:sz w:val="24"/>
                          <w:szCs w:val="24"/>
                        </w:rPr>
                        <w:t xml:space="preserve">Figure </w:t>
                      </w:r>
                      <w:r w:rsidR="00C1631D">
                        <w:rPr>
                          <w:i w:val="0"/>
                          <w:iCs w:val="0"/>
                          <w:color w:val="auto"/>
                          <w:sz w:val="24"/>
                          <w:szCs w:val="24"/>
                        </w:rPr>
                        <w:t>4.6</w:t>
                      </w:r>
                      <w:r w:rsidRPr="00252BE8">
                        <w:rPr>
                          <w:i w:val="0"/>
                          <w:iCs w:val="0"/>
                          <w:color w:val="auto"/>
                          <w:sz w:val="24"/>
                          <w:szCs w:val="24"/>
                        </w:rPr>
                        <w:t>: Entity Relationship Diagram</w:t>
                      </w:r>
                      <w:bookmarkEnd w:id="354"/>
                    </w:p>
                  </w:txbxContent>
                </v:textbox>
                <w10:wrap type="tight"/>
              </v:shape>
            </w:pict>
          </mc:Fallback>
        </mc:AlternateContent>
      </w:r>
      <w:r w:rsidR="00302EA3" w:rsidRPr="005817B5">
        <w:rPr>
          <w:noProof/>
        </w:rPr>
        <w:drawing>
          <wp:anchor distT="0" distB="0" distL="114300" distR="114300" simplePos="0" relativeHeight="251750400" behindDoc="1" locked="0" layoutInCell="1" allowOverlap="1" wp14:anchorId="7B2CE170" wp14:editId="420633E5">
            <wp:simplePos x="0" y="0"/>
            <wp:positionH relativeFrom="margin">
              <wp:posOffset>0</wp:posOffset>
            </wp:positionH>
            <wp:positionV relativeFrom="paragraph">
              <wp:posOffset>2315210</wp:posOffset>
            </wp:positionV>
            <wp:extent cx="5943600" cy="5340350"/>
            <wp:effectExtent l="0" t="0" r="0" b="0"/>
            <wp:wrapTight wrapText="bothSides">
              <wp:wrapPolygon edited="0">
                <wp:start x="0" y="0"/>
                <wp:lineTo x="0" y="21497"/>
                <wp:lineTo x="21531" y="21497"/>
                <wp:lineTo x="21531" y="0"/>
                <wp:lineTo x="0" y="0"/>
              </wp:wrapPolygon>
            </wp:wrapTight>
            <wp:docPr id="919899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5340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2EA3" w:rsidRPr="005817B5">
        <w:rPr>
          <w:lang w:val="en-US"/>
        </w:rPr>
        <w:t>This diagram helps to understand all the tables in the database and the relationships they carry with each other. As evident from the ER diagram below the system has nine entities represented in the rectangles. The rhombus defines the relationship between the entities, the oval represents the attributes the oval that has an underline is known to be the primary key. Moreover, the diagram also has several types of arrows pointing to entities that shows the type of relationship or cardinality of the relationship. The most used cardinalities are one to one, one to many and many to many. As evident from the diagram below one to one and one to many cardinalities are mostly used. An example of a one-to-one relationship is one user who has one role in the system either the admin</w:t>
      </w:r>
      <w:r w:rsidR="00ED7718">
        <w:rPr>
          <w:lang w:val="en-US"/>
        </w:rPr>
        <w:t xml:space="preserve"> or</w:t>
      </w:r>
      <w:r w:rsidR="00302EA3" w:rsidRPr="005817B5">
        <w:rPr>
          <w:lang w:val="en-US"/>
        </w:rPr>
        <w:t xml:space="preserve"> the club</w:t>
      </w:r>
      <w:r w:rsidR="000876F7">
        <w:rPr>
          <w:lang w:val="en-US"/>
        </w:rPr>
        <w:fldChar w:fldCharType="begin"/>
      </w:r>
      <w:r w:rsidR="000876F7">
        <w:rPr>
          <w:lang w:val="en-US"/>
        </w:rPr>
        <w:instrText xml:space="preserve"> ADDIN ZOTERO_ITEM CSL_CITATION {"citationID":"6IhRCYl1","properties":{"formattedCitation":"(Setiyawan et al., 2023)","plainCitation":"(Setiyawan et al., 2023)","noteIndex":0},"citationItems":[{"id":120,"uris":["http://zotero.org/users/local/gnHNOUUS/items/6YU7NH2N"],"itemData":{"id":120,"type":"paper-conference","abstract":"Software requirement specification is a document that can be used as a guide for developers to develop applications. This study uses SRS from the Penguin application to help determine the development of class diagrams based on use case and sequence diagrams using the text mining method. The results of this process will be calculated for similarity, after which validation and testing will be carried out using Gwet’s AC1 and Cohen Kappa. Based on the results and discussion, three artifacts were formed, namely actors from use case diagrams (AUC), objects from sequence diagrams (OSD), and class names from class diagrams (NCD). The three artifacts produce two comparisons in the formation of class diagrams. The first comparison is between AUC and NCD, with the highest cosine similarity score of 0.666. From this score, the resulting construction of class diagram component names is seller and customer. The first comparison also resulted in a score of 0.088 for Cohen Kappa and 0.756 for Gwet’s AC1. Furthermore, for the second comparison, between OSD and NCD, two results were obtained with the same score, namely 0.9. This score resulted in the formation of class component names such as seller, transaction page, revenue page, expenditure page, and penguin app system. And the second comparison has a Cohen kappa score of 0.112 and 0.926 for Gwet’s AC1 score. The results of the Cohen Kappa score, and Gwet’s AC1 can be used as recommendations for improving class names that match the actors names in use case diagram, and object names in the sequence diagram.","container-title":"2023 IEEE World AI IoT Congress (AIIoT)","DOI":"10.1109/AIIoT58121.2023.10174287","event-title":"2023 IEEE World AI IoT Congress (AIIoT)","page":"0070-0076","source":"IEEE Xplore","title":"Development of Class Diagrams Based on Use Case, and Sequence Diagrams Using a Text Mining Approach in SRS Penguin","URL":"https://ieeexplore.ieee.org/abstract/document/10174287","author":[{"family":"Setiyawan","given":"Nuril Febri"},{"family":"Priyadi","given":"Yudi"},{"family":"Astuti","given":"Widi"}],"accessed":{"date-parts":[["2023",11,14]]},"issued":{"date-parts":[["2023",6]]}}}],"schema":"https://github.com/citation-style-language/schema/raw/master/csl-citation.json"} </w:instrText>
      </w:r>
      <w:r w:rsidR="000876F7">
        <w:rPr>
          <w:lang w:val="en-US"/>
        </w:rPr>
        <w:fldChar w:fldCharType="separate"/>
      </w:r>
      <w:r w:rsidR="000876F7" w:rsidRPr="000876F7">
        <w:t>(Setiyawan et al., 2023)</w:t>
      </w:r>
      <w:r w:rsidR="000876F7">
        <w:rPr>
          <w:lang w:val="en-US"/>
        </w:rPr>
        <w:fldChar w:fldCharType="end"/>
      </w:r>
      <w:r w:rsidR="00302EA3" w:rsidRPr="005817B5">
        <w:rPr>
          <w:lang w:val="en-US"/>
        </w:rPr>
        <w:t>.</w:t>
      </w:r>
    </w:p>
    <w:p w14:paraId="6109EC0A" w14:textId="77777777" w:rsidR="00302EA3" w:rsidRPr="005817B5" w:rsidRDefault="00302EA3" w:rsidP="009D395F">
      <w:pPr>
        <w:pStyle w:val="Heading3"/>
        <w:rPr>
          <w:i w:val="0"/>
          <w:iCs/>
        </w:rPr>
      </w:pPr>
      <w:r w:rsidRPr="005817B5">
        <w:rPr>
          <w:lang w:val="en-US"/>
        </w:rPr>
        <w:lastRenderedPageBreak/>
        <w:t xml:space="preserve"> </w:t>
      </w:r>
      <w:bookmarkStart w:id="355" w:name="_Toc151673316"/>
      <w:r w:rsidRPr="005817B5">
        <w:rPr>
          <w:i w:val="0"/>
          <w:iCs/>
          <w:lang w:val="en-US"/>
        </w:rPr>
        <w:t>4.3.6 Class Diagram</w:t>
      </w:r>
      <w:bookmarkEnd w:id="355"/>
      <w:r w:rsidRPr="005817B5">
        <w:rPr>
          <w:i w:val="0"/>
          <w:iCs/>
          <w:lang w:val="en-US"/>
        </w:rPr>
        <w:t xml:space="preserve"> </w:t>
      </w:r>
    </w:p>
    <w:p w14:paraId="54B12761" w14:textId="2D646714" w:rsidR="00302EA3" w:rsidRPr="005817B5" w:rsidRDefault="00252BE8" w:rsidP="009D395F">
      <w:pPr>
        <w:rPr>
          <w:lang w:val="en-US"/>
        </w:rPr>
      </w:pPr>
      <w:r>
        <w:rPr>
          <w:noProof/>
        </w:rPr>
        <mc:AlternateContent>
          <mc:Choice Requires="wps">
            <w:drawing>
              <wp:anchor distT="0" distB="0" distL="114300" distR="114300" simplePos="0" relativeHeight="251897856" behindDoc="1" locked="0" layoutInCell="1" allowOverlap="1" wp14:anchorId="7FD32861" wp14:editId="009E7F37">
                <wp:simplePos x="0" y="0"/>
                <wp:positionH relativeFrom="column">
                  <wp:posOffset>-16510</wp:posOffset>
                </wp:positionH>
                <wp:positionV relativeFrom="paragraph">
                  <wp:posOffset>7884795</wp:posOffset>
                </wp:positionV>
                <wp:extent cx="5943600" cy="635"/>
                <wp:effectExtent l="0" t="0" r="0" b="0"/>
                <wp:wrapTight wrapText="bothSides">
                  <wp:wrapPolygon edited="0">
                    <wp:start x="0" y="0"/>
                    <wp:lineTo x="0" y="21600"/>
                    <wp:lineTo x="21600" y="21600"/>
                    <wp:lineTo x="21600" y="0"/>
                  </wp:wrapPolygon>
                </wp:wrapTight>
                <wp:docPr id="2117647788"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329230BC" w14:textId="080ABAB6" w:rsidR="00252BE8" w:rsidRPr="00252BE8" w:rsidRDefault="00252BE8" w:rsidP="00252BE8">
                            <w:pPr>
                              <w:pStyle w:val="Caption"/>
                              <w:spacing w:line="360" w:lineRule="auto"/>
                              <w:jc w:val="center"/>
                              <w:rPr>
                                <w:i w:val="0"/>
                                <w:iCs w:val="0"/>
                                <w:noProof/>
                                <w:color w:val="auto"/>
                                <w:sz w:val="24"/>
                                <w:szCs w:val="24"/>
                              </w:rPr>
                            </w:pPr>
                            <w:bookmarkStart w:id="356" w:name="_Toc151655809"/>
                            <w:r w:rsidRPr="00252BE8">
                              <w:rPr>
                                <w:i w:val="0"/>
                                <w:iCs w:val="0"/>
                                <w:color w:val="auto"/>
                                <w:sz w:val="24"/>
                                <w:szCs w:val="24"/>
                              </w:rPr>
                              <w:t xml:space="preserve">Figure </w:t>
                            </w:r>
                            <w:r w:rsidR="00C1631D">
                              <w:rPr>
                                <w:i w:val="0"/>
                                <w:iCs w:val="0"/>
                                <w:color w:val="auto"/>
                                <w:sz w:val="24"/>
                                <w:szCs w:val="24"/>
                              </w:rPr>
                              <w:t>4.7</w:t>
                            </w:r>
                            <w:r w:rsidRPr="00252BE8">
                              <w:rPr>
                                <w:i w:val="0"/>
                                <w:iCs w:val="0"/>
                                <w:color w:val="auto"/>
                                <w:sz w:val="24"/>
                                <w:szCs w:val="24"/>
                              </w:rPr>
                              <w:t>: Class Diagram</w:t>
                            </w:r>
                            <w:bookmarkEnd w:id="3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32861" id="_x0000_s1040" type="#_x0000_t202" style="position:absolute;left:0;text-align:left;margin-left:-1.3pt;margin-top:620.85pt;width:468pt;height:.05pt;z-index:-251418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" stroked="f">
                <v:textbox style="mso-fit-shape-to-text:t" inset="0,0,0,0">
                  <w:txbxContent>
                    <w:p w14:paraId="329230BC" w14:textId="080ABAB6" w:rsidR="00252BE8" w:rsidRPr="00252BE8" w:rsidRDefault="00252BE8" w:rsidP="00252BE8">
                      <w:pPr>
                        <w:pStyle w:val="Caption"/>
                        <w:spacing w:line="360" w:lineRule="auto"/>
                        <w:jc w:val="center"/>
                        <w:rPr>
                          <w:i w:val="0"/>
                          <w:iCs w:val="0"/>
                          <w:noProof/>
                          <w:color w:val="auto"/>
                          <w:sz w:val="24"/>
                          <w:szCs w:val="24"/>
                        </w:rPr>
                      </w:pPr>
                      <w:bookmarkStart w:id="357" w:name="_Toc151655809"/>
                      <w:r w:rsidRPr="00252BE8">
                        <w:rPr>
                          <w:i w:val="0"/>
                          <w:iCs w:val="0"/>
                          <w:color w:val="auto"/>
                          <w:sz w:val="24"/>
                          <w:szCs w:val="24"/>
                        </w:rPr>
                        <w:t xml:space="preserve">Figure </w:t>
                      </w:r>
                      <w:r w:rsidR="00C1631D">
                        <w:rPr>
                          <w:i w:val="0"/>
                          <w:iCs w:val="0"/>
                          <w:color w:val="auto"/>
                          <w:sz w:val="24"/>
                          <w:szCs w:val="24"/>
                        </w:rPr>
                        <w:t>4.7</w:t>
                      </w:r>
                      <w:r w:rsidRPr="00252BE8">
                        <w:rPr>
                          <w:i w:val="0"/>
                          <w:iCs w:val="0"/>
                          <w:color w:val="auto"/>
                          <w:sz w:val="24"/>
                          <w:szCs w:val="24"/>
                        </w:rPr>
                        <w:t>: Class Diagram</w:t>
                      </w:r>
                      <w:bookmarkEnd w:id="357"/>
                    </w:p>
                  </w:txbxContent>
                </v:textbox>
                <w10:wrap type="tight"/>
              </v:shape>
            </w:pict>
          </mc:Fallback>
        </mc:AlternateContent>
      </w:r>
      <w:r w:rsidR="00BD4269" w:rsidRPr="005817B5">
        <w:rPr>
          <w:noProof/>
        </w:rPr>
        <w:drawing>
          <wp:anchor distT="0" distB="0" distL="114300" distR="114300" simplePos="0" relativeHeight="251751424" behindDoc="1" locked="0" layoutInCell="1" allowOverlap="1" wp14:anchorId="11C40D1C" wp14:editId="635287CF">
            <wp:simplePos x="0" y="0"/>
            <wp:positionH relativeFrom="page">
              <wp:posOffset>852616</wp:posOffset>
            </wp:positionH>
            <wp:positionV relativeFrom="paragraph">
              <wp:posOffset>3414824</wp:posOffset>
            </wp:positionV>
            <wp:extent cx="5943600" cy="4413250"/>
            <wp:effectExtent l="0" t="0" r="0" b="0"/>
            <wp:wrapTight wrapText="bothSides">
              <wp:wrapPolygon edited="0">
                <wp:start x="0" y="0"/>
                <wp:lineTo x="0" y="21538"/>
                <wp:lineTo x="21531" y="21538"/>
                <wp:lineTo x="21531" y="0"/>
                <wp:lineTo x="0" y="0"/>
              </wp:wrapPolygon>
            </wp:wrapTight>
            <wp:docPr id="11751742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4413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2EA3" w:rsidRPr="005817B5">
        <w:rPr>
          <w:lang w:val="en-US"/>
        </w:rPr>
        <w:t>A class diagram illustrates the classes, entities, its methods, and the relationship amongst the classes. As evident from the diagram below the class diagram has a superclass or the parent class that is the user class that has subclasses such as the players, the match_players and the club_players. Just like the ER diagram and the Database schema this diagram also shows relationships based on their cardinalities. As evident from the diagram below the relationships are also shown with several types of arrows firstly to show a parent class there is an inheritance and pointing towards the user meaning that the user is the parent class, a composition arrow showing that the classes from which the arrows are coming out cannot exist without the class to which they are pointing at. For our case, a club can exist without players thus there is an aggregation relationship. For the composition relationship as evident that there is a relationship between the season and the clubs playing that season that is the season_clubs thus if the season is closed or deleted then the clubs playing in that season will also be removed.</w:t>
      </w:r>
      <w:r w:rsidR="00BD4269" w:rsidRPr="00BD4269">
        <w:t xml:space="preserve"> </w:t>
      </w:r>
      <w:r w:rsidR="00BD4269">
        <w:t>(Setiyawan et al., 2023</w:t>
      </w:r>
    </w:p>
    <w:p w14:paraId="2B4095B9" w14:textId="77777777" w:rsidR="00302EA3" w:rsidRPr="005817B5" w:rsidRDefault="00302EA3" w:rsidP="009D395F">
      <w:pPr>
        <w:pStyle w:val="Heading3"/>
        <w:rPr>
          <w:i w:val="0"/>
          <w:iCs/>
        </w:rPr>
      </w:pPr>
      <w:bookmarkStart w:id="358" w:name="_Toc151673317"/>
      <w:r w:rsidRPr="005817B5">
        <w:rPr>
          <w:i w:val="0"/>
          <w:iCs/>
        </w:rPr>
        <w:lastRenderedPageBreak/>
        <w:t>4.3.7 Activity Diagram</w:t>
      </w:r>
      <w:bookmarkEnd w:id="358"/>
    </w:p>
    <w:p w14:paraId="67BC99BE" w14:textId="2539C808" w:rsidR="00302EA3" w:rsidRPr="005817B5" w:rsidRDefault="00DB3173" w:rsidP="009D395F">
      <w:r>
        <w:rPr>
          <w:noProof/>
        </w:rPr>
        <mc:AlternateContent>
          <mc:Choice Requires="wps">
            <w:drawing>
              <wp:anchor distT="0" distB="0" distL="114300" distR="114300" simplePos="0" relativeHeight="251899904" behindDoc="1" locked="0" layoutInCell="1" allowOverlap="1" wp14:anchorId="34BB9A85" wp14:editId="02C5447D">
                <wp:simplePos x="0" y="0"/>
                <wp:positionH relativeFrom="column">
                  <wp:posOffset>0</wp:posOffset>
                </wp:positionH>
                <wp:positionV relativeFrom="paragraph">
                  <wp:posOffset>6993890</wp:posOffset>
                </wp:positionV>
                <wp:extent cx="5943600" cy="635"/>
                <wp:effectExtent l="0" t="0" r="0" b="0"/>
                <wp:wrapTight wrapText="bothSides">
                  <wp:wrapPolygon edited="0">
                    <wp:start x="0" y="0"/>
                    <wp:lineTo x="0" y="21600"/>
                    <wp:lineTo x="21600" y="21600"/>
                    <wp:lineTo x="21600" y="0"/>
                  </wp:wrapPolygon>
                </wp:wrapTight>
                <wp:docPr id="1090566105"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3570EC" w14:textId="44213019" w:rsidR="00DB3173" w:rsidRPr="00DB3173" w:rsidRDefault="00DB3173" w:rsidP="00DB3173">
                            <w:pPr>
                              <w:pStyle w:val="Caption"/>
                              <w:spacing w:line="360" w:lineRule="auto"/>
                              <w:jc w:val="center"/>
                              <w:rPr>
                                <w:i w:val="0"/>
                                <w:iCs w:val="0"/>
                                <w:noProof/>
                                <w:color w:val="auto"/>
                                <w:sz w:val="24"/>
                                <w:szCs w:val="24"/>
                              </w:rPr>
                            </w:pPr>
                            <w:bookmarkStart w:id="359" w:name="_Toc151655810"/>
                            <w:r w:rsidRPr="00DB3173">
                              <w:rPr>
                                <w:i w:val="0"/>
                                <w:iCs w:val="0"/>
                                <w:color w:val="auto"/>
                                <w:sz w:val="24"/>
                                <w:szCs w:val="24"/>
                              </w:rPr>
                              <w:t xml:space="preserve">Figure </w:t>
                            </w:r>
                            <w:r w:rsidR="00C1631D">
                              <w:rPr>
                                <w:i w:val="0"/>
                                <w:iCs w:val="0"/>
                                <w:color w:val="auto"/>
                                <w:sz w:val="24"/>
                                <w:szCs w:val="24"/>
                              </w:rPr>
                              <w:t>4.8</w:t>
                            </w:r>
                            <w:r w:rsidRPr="00DB3173">
                              <w:rPr>
                                <w:i w:val="0"/>
                                <w:iCs w:val="0"/>
                                <w:color w:val="auto"/>
                                <w:sz w:val="24"/>
                                <w:szCs w:val="24"/>
                              </w:rPr>
                              <w:t>: Activity Diagram</w:t>
                            </w:r>
                            <w:bookmarkEnd w:id="3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BB9A85" id="_x0000_s1041" type="#_x0000_t202" style="position:absolute;left:0;text-align:left;margin-left:0;margin-top:550.7pt;width:468pt;height:.05pt;z-index:-25141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IYdGQIAAEA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" stroked="f">
                <v:textbox style="mso-fit-shape-to-text:t" inset="0,0,0,0">
                  <w:txbxContent>
                    <w:p w14:paraId="283570EC" w14:textId="44213019" w:rsidR="00DB3173" w:rsidRPr="00DB3173" w:rsidRDefault="00DB3173" w:rsidP="00DB3173">
                      <w:pPr>
                        <w:pStyle w:val="Caption"/>
                        <w:spacing w:line="360" w:lineRule="auto"/>
                        <w:jc w:val="center"/>
                        <w:rPr>
                          <w:i w:val="0"/>
                          <w:iCs w:val="0"/>
                          <w:noProof/>
                          <w:color w:val="auto"/>
                          <w:sz w:val="24"/>
                          <w:szCs w:val="24"/>
                        </w:rPr>
                      </w:pPr>
                      <w:bookmarkStart w:id="360" w:name="_Toc151655810"/>
                      <w:r w:rsidRPr="00DB3173">
                        <w:rPr>
                          <w:i w:val="0"/>
                          <w:iCs w:val="0"/>
                          <w:color w:val="auto"/>
                          <w:sz w:val="24"/>
                          <w:szCs w:val="24"/>
                        </w:rPr>
                        <w:t xml:space="preserve">Figure </w:t>
                      </w:r>
                      <w:r w:rsidR="00C1631D">
                        <w:rPr>
                          <w:i w:val="0"/>
                          <w:iCs w:val="0"/>
                          <w:color w:val="auto"/>
                          <w:sz w:val="24"/>
                          <w:szCs w:val="24"/>
                        </w:rPr>
                        <w:t>4.8</w:t>
                      </w:r>
                      <w:r w:rsidRPr="00DB3173">
                        <w:rPr>
                          <w:i w:val="0"/>
                          <w:iCs w:val="0"/>
                          <w:color w:val="auto"/>
                          <w:sz w:val="24"/>
                          <w:szCs w:val="24"/>
                        </w:rPr>
                        <w:t>: Activity Diagram</w:t>
                      </w:r>
                      <w:bookmarkEnd w:id="360"/>
                    </w:p>
                  </w:txbxContent>
                </v:textbox>
                <w10:wrap type="tight"/>
              </v:shape>
            </w:pict>
          </mc:Fallback>
        </mc:AlternateContent>
      </w:r>
      <w:r w:rsidR="00A87922" w:rsidRPr="005817B5">
        <w:rPr>
          <w:noProof/>
        </w:rPr>
        <w:drawing>
          <wp:anchor distT="0" distB="0" distL="114300" distR="114300" simplePos="0" relativeHeight="251766784" behindDoc="1" locked="0" layoutInCell="1" allowOverlap="1" wp14:anchorId="73E3F8C4" wp14:editId="6C075519">
            <wp:simplePos x="0" y="0"/>
            <wp:positionH relativeFrom="column">
              <wp:posOffset>0</wp:posOffset>
            </wp:positionH>
            <wp:positionV relativeFrom="paragraph">
              <wp:posOffset>2251067</wp:posOffset>
            </wp:positionV>
            <wp:extent cx="5943600" cy="4686300"/>
            <wp:effectExtent l="0" t="0" r="0" b="0"/>
            <wp:wrapTight wrapText="bothSides">
              <wp:wrapPolygon edited="0">
                <wp:start x="0" y="0"/>
                <wp:lineTo x="0" y="21512"/>
                <wp:lineTo x="21531" y="21512"/>
                <wp:lineTo x="21531" y="0"/>
                <wp:lineTo x="0" y="0"/>
              </wp:wrapPolygon>
            </wp:wrapTight>
            <wp:docPr id="12666877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4686300"/>
                    </a:xfrm>
                    <a:prstGeom prst="rect">
                      <a:avLst/>
                    </a:prstGeom>
                    <a:noFill/>
                    <a:ln>
                      <a:noFill/>
                    </a:ln>
                  </pic:spPr>
                </pic:pic>
              </a:graphicData>
            </a:graphic>
            <wp14:sizeRelV relativeFrom="margin">
              <wp14:pctHeight>0</wp14:pctHeight>
            </wp14:sizeRelV>
          </wp:anchor>
        </w:drawing>
      </w:r>
      <w:r w:rsidR="00302EA3" w:rsidRPr="005817B5">
        <w:t xml:space="preserve">An activity diagram is used to illustrate the steps followed to meet the purpose of a use case. They are used to model all the steps undertaken in a system. For the prediction model the steps start by a login system which all the users have to go through to access their authorized interface and carry out their assigned roles. The rhombus is a checkpoint where the appropriate steps are taken to reach the desired output. The most activity is carried out by the admin who generates the leaderboards model and feeds it into the RoBERTa model which is a deep learning model used to help in predictive tasks and help to come up with a prediction for the players performance in the upcoming </w:t>
      </w:r>
      <w:r w:rsidR="00BD4269" w:rsidRPr="005817B5">
        <w:t>matches</w:t>
      </w:r>
      <w:r w:rsidR="00BD4269">
        <w:t xml:space="preserve"> (Setiyawan et al., 2023</w:t>
      </w:r>
      <w:r w:rsidR="00302EA3" w:rsidRPr="005817B5">
        <w:t>.</w:t>
      </w:r>
    </w:p>
    <w:p w14:paraId="49630F6D" w14:textId="77777777" w:rsidR="00302EA3" w:rsidRPr="005817B5" w:rsidRDefault="00302EA3" w:rsidP="009D395F">
      <w:r w:rsidRPr="005817B5">
        <w:t xml:space="preserve"> </w:t>
      </w:r>
    </w:p>
    <w:p w14:paraId="785396AB" w14:textId="77777777" w:rsidR="00302EA3" w:rsidRPr="005817B5" w:rsidRDefault="00302EA3" w:rsidP="009D395F"/>
    <w:p w14:paraId="39C828AA" w14:textId="77777777" w:rsidR="00302EA3" w:rsidRPr="005817B5" w:rsidRDefault="00302EA3" w:rsidP="009D395F"/>
    <w:p w14:paraId="4B5B6345" w14:textId="77777777" w:rsidR="00B961A3" w:rsidRPr="005817B5" w:rsidRDefault="00B961A3" w:rsidP="009D395F"/>
    <w:p w14:paraId="3EA40C1E" w14:textId="44D9546D" w:rsidR="000668B2" w:rsidRPr="005817B5" w:rsidRDefault="000668B2" w:rsidP="009D395F">
      <w:pPr>
        <w:pStyle w:val="Heading3"/>
        <w:rPr>
          <w:i w:val="0"/>
          <w:iCs/>
        </w:rPr>
      </w:pPr>
      <w:bookmarkStart w:id="361" w:name="_Toc151673318"/>
      <w:r w:rsidRPr="005817B5">
        <w:rPr>
          <w:i w:val="0"/>
          <w:iCs/>
        </w:rPr>
        <w:lastRenderedPageBreak/>
        <w:t>4.3.</w:t>
      </w:r>
      <w:r w:rsidR="00B961A3" w:rsidRPr="005817B5">
        <w:rPr>
          <w:i w:val="0"/>
          <w:iCs/>
        </w:rPr>
        <w:t>8 Database Schema</w:t>
      </w:r>
      <w:bookmarkEnd w:id="361"/>
      <w:r w:rsidR="00B961A3" w:rsidRPr="005817B5">
        <w:rPr>
          <w:i w:val="0"/>
          <w:iCs/>
        </w:rPr>
        <w:t xml:space="preserve"> </w:t>
      </w:r>
    </w:p>
    <w:p w14:paraId="3A83C68C" w14:textId="5682C3D8" w:rsidR="00F9554F" w:rsidRPr="005817B5" w:rsidRDefault="002E62B2" w:rsidP="00F9554F">
      <w:pPr>
        <w:rPr>
          <w:noProof/>
        </w:rPr>
      </w:pPr>
      <w:r w:rsidRPr="005817B5">
        <w:rPr>
          <w:lang w:val="en-US"/>
        </w:rPr>
        <w:t>This diagram helps the developer with creating the database as the developer knows what tables to create and with what attributes with their key attributes.</w:t>
      </w:r>
      <w:r w:rsidR="00E163C9" w:rsidRPr="005817B5">
        <w:rPr>
          <w:lang w:val="en-US"/>
        </w:rPr>
        <w:t xml:space="preserve"> The player performance prediction model has 9 tables</w:t>
      </w:r>
      <w:r w:rsidR="000D698F" w:rsidRPr="005817B5">
        <w:rPr>
          <w:lang w:val="en-US"/>
        </w:rPr>
        <w:t xml:space="preserve"> with 9 primary keys and </w:t>
      </w:r>
      <w:r w:rsidR="00461C5C" w:rsidRPr="005817B5">
        <w:rPr>
          <w:lang w:val="en-US"/>
        </w:rPr>
        <w:t>8 foreign keys</w:t>
      </w:r>
      <w:r w:rsidR="00F9554F" w:rsidRPr="005817B5">
        <w:rPr>
          <w:lang w:val="en-US"/>
        </w:rPr>
        <w:t>. The foreign keys are the primary keys of other tables or entities that needs to be linked to in order to have a relationship. The primary key uniquely identifies the information required. Just like the Entity Relationship Diagram the database schema also has the cardinality relationships exactly similar to those displayed in the ER diagram</w:t>
      </w:r>
      <w:r w:rsidR="00756DAF">
        <w:rPr>
          <w:lang w:val="en-US"/>
        </w:rPr>
        <w:fldChar w:fldCharType="begin"/>
      </w:r>
      <w:r w:rsidR="00756DAF">
        <w:rPr>
          <w:lang w:val="en-US"/>
        </w:rPr>
        <w:instrText xml:space="preserve"> ADDIN ZOTERO_ITEM CSL_CITATION {"citationID":"uBwDex2i","properties":{"formattedCitation":"(Delplanque et al., 2018)","plainCitation":"(Delplanque et al., 2018)","noteIndex":0},"citationItems":[{"id":191,"uris":["http://zotero.org/users/local/gnHNOUUS/items/9B626F6I"],"itemData":{"id":191,"type":"paper-conference","abstract":"Modern relational database management systems provide advanced features allowing, for example, to include behaviour directly inside the database (stored procedures). These features raise new difficulties when a database needs to evolve (e.g. adding a new table). To get a better understanding of these difficulties, we recorded and studied the actions of a database architect during a complex evolution of the database at the core of a software system. From our analysis, problems faced by the database architect are extracted, generalized and explored through the prism of software engineering. Six problems are identified: (1) difficulty in analysing and visualising dependencies between database's entities, (2) difficulty in evaluating the impact of a modification on the database, (3) replicating the evolution of the database schema on other instances of the database, (4) difficulty in testing database's functionalities, (5) lack of synchronization between the IDE's internal model of the database and the database actual state and (6) absence of an integrated tool enabling the architect to search for dependencies between entities, generate a patch or access an up to date PostgreSQL documentation. We suggest that techniques developed by the software engineering community could be adapted to help in the development and evolution of relational databases.","container-title":"2018 IEEE International Conference on Software Maintenance and Evolution (ICSME)","DOI":"10.1109/ICSME.2018.00073","event-title":"2018 IEEE International Conference on Software Maintenance and Evolution (ICSME)","note":"ISSN: 2576-3148","page":"635-644","source":"IEEE Xplore","title":"Relational Database Schema Evolution: An Industrial Case Study","title-short":"Relational Database Schema Evolution","URL":"https://ieeexplore.ieee.org/abstract/document/8530076","author":[{"family":"Delplanque","given":"Julien"},{"family":"Etien","given":"Anne"},{"family":"Anquetil","given":"Nicolas"},{"family":"Auverlot","given":"Olivier"}],"accessed":{"date-parts":[["2023",11,14]]},"issued":{"date-parts":[["2018",9]]}}}],"schema":"https://github.com/citation-style-language/schema/raw/master/csl-citation.json"} </w:instrText>
      </w:r>
      <w:r w:rsidR="00756DAF">
        <w:rPr>
          <w:lang w:val="en-US"/>
        </w:rPr>
        <w:fldChar w:fldCharType="separate"/>
      </w:r>
      <w:r w:rsidR="00756DAF" w:rsidRPr="00756DAF">
        <w:t>(Delplanque et al., 2018)</w:t>
      </w:r>
      <w:r w:rsidR="00756DAF">
        <w:rPr>
          <w:lang w:val="en-US"/>
        </w:rPr>
        <w:fldChar w:fldCharType="end"/>
      </w:r>
      <w:r w:rsidR="00F9554F" w:rsidRPr="005817B5">
        <w:rPr>
          <w:lang w:val="en-US"/>
        </w:rPr>
        <w:t>.</w:t>
      </w:r>
      <w:r w:rsidR="00F9554F" w:rsidRPr="005817B5">
        <w:rPr>
          <w:noProof/>
        </w:rPr>
        <w:t xml:space="preserve"> </w:t>
      </w:r>
    </w:p>
    <w:p w14:paraId="411CF8E7" w14:textId="6C64A9BF" w:rsidR="00255E22" w:rsidRPr="005817B5" w:rsidRDefault="00255E22" w:rsidP="00B961A3"/>
    <w:p w14:paraId="12954F64" w14:textId="324330CC" w:rsidR="00255E22" w:rsidRPr="005817B5" w:rsidRDefault="005F0F49" w:rsidP="00B961A3">
      <w:r>
        <w:rPr>
          <w:noProof/>
        </w:rPr>
        <mc:AlternateContent>
          <mc:Choice Requires="wps">
            <w:drawing>
              <wp:anchor distT="0" distB="0" distL="114300" distR="114300" simplePos="0" relativeHeight="251901952" behindDoc="1" locked="0" layoutInCell="1" allowOverlap="1" wp14:anchorId="56B3C073" wp14:editId="05F4E4BE">
                <wp:simplePos x="0" y="0"/>
                <wp:positionH relativeFrom="column">
                  <wp:posOffset>0</wp:posOffset>
                </wp:positionH>
                <wp:positionV relativeFrom="paragraph">
                  <wp:posOffset>4441825</wp:posOffset>
                </wp:positionV>
                <wp:extent cx="5791200" cy="635"/>
                <wp:effectExtent l="0" t="0" r="0" b="0"/>
                <wp:wrapTight wrapText="bothSides">
                  <wp:wrapPolygon edited="0">
                    <wp:start x="0" y="0"/>
                    <wp:lineTo x="0" y="21600"/>
                    <wp:lineTo x="21600" y="21600"/>
                    <wp:lineTo x="21600" y="0"/>
                  </wp:wrapPolygon>
                </wp:wrapTight>
                <wp:docPr id="534160567"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0C22E8A1" w14:textId="28FA648B" w:rsidR="005F0F49" w:rsidRPr="005F0F49" w:rsidRDefault="005F0F49" w:rsidP="005F0F49">
                            <w:pPr>
                              <w:pStyle w:val="Caption"/>
                              <w:spacing w:line="360" w:lineRule="auto"/>
                              <w:jc w:val="center"/>
                              <w:rPr>
                                <w:i w:val="0"/>
                                <w:iCs w:val="0"/>
                                <w:noProof/>
                                <w:color w:val="auto"/>
                                <w:sz w:val="24"/>
                                <w:szCs w:val="24"/>
                              </w:rPr>
                            </w:pPr>
                            <w:bookmarkStart w:id="362" w:name="_Toc151655811"/>
                            <w:r w:rsidRPr="005F0F49">
                              <w:rPr>
                                <w:i w:val="0"/>
                                <w:iCs w:val="0"/>
                                <w:color w:val="auto"/>
                                <w:sz w:val="24"/>
                                <w:szCs w:val="24"/>
                              </w:rPr>
                              <w:t xml:space="preserve">Figure </w:t>
                            </w:r>
                            <w:r w:rsidR="00C1631D">
                              <w:rPr>
                                <w:i w:val="0"/>
                                <w:iCs w:val="0"/>
                                <w:color w:val="auto"/>
                                <w:sz w:val="24"/>
                                <w:szCs w:val="24"/>
                              </w:rPr>
                              <w:t>4.9</w:t>
                            </w:r>
                            <w:r w:rsidRPr="005F0F49">
                              <w:rPr>
                                <w:i w:val="0"/>
                                <w:iCs w:val="0"/>
                                <w:color w:val="auto"/>
                                <w:sz w:val="24"/>
                                <w:szCs w:val="24"/>
                              </w:rPr>
                              <w:t>: Database Schema</w:t>
                            </w:r>
                            <w:bookmarkEnd w:id="3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B3C073" id="_x0000_s1042" type="#_x0000_t202" style="position:absolute;left:0;text-align:left;margin-left:0;margin-top:349.75pt;width:456pt;height:.05pt;z-index:-251414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" stroked="f">
                <v:textbox style="mso-fit-shape-to-text:t" inset="0,0,0,0">
                  <w:txbxContent>
                    <w:p w14:paraId="0C22E8A1" w14:textId="28FA648B" w:rsidR="005F0F49" w:rsidRPr="005F0F49" w:rsidRDefault="005F0F49" w:rsidP="005F0F49">
                      <w:pPr>
                        <w:pStyle w:val="Caption"/>
                        <w:spacing w:line="360" w:lineRule="auto"/>
                        <w:jc w:val="center"/>
                        <w:rPr>
                          <w:i w:val="0"/>
                          <w:iCs w:val="0"/>
                          <w:noProof/>
                          <w:color w:val="auto"/>
                          <w:sz w:val="24"/>
                          <w:szCs w:val="24"/>
                        </w:rPr>
                      </w:pPr>
                      <w:bookmarkStart w:id="363" w:name="_Toc151655811"/>
                      <w:r w:rsidRPr="005F0F49">
                        <w:rPr>
                          <w:i w:val="0"/>
                          <w:iCs w:val="0"/>
                          <w:color w:val="auto"/>
                          <w:sz w:val="24"/>
                          <w:szCs w:val="24"/>
                        </w:rPr>
                        <w:t xml:space="preserve">Figure </w:t>
                      </w:r>
                      <w:r w:rsidR="00C1631D">
                        <w:rPr>
                          <w:i w:val="0"/>
                          <w:iCs w:val="0"/>
                          <w:color w:val="auto"/>
                          <w:sz w:val="24"/>
                          <w:szCs w:val="24"/>
                        </w:rPr>
                        <w:t>4.9</w:t>
                      </w:r>
                      <w:r w:rsidRPr="005F0F49">
                        <w:rPr>
                          <w:i w:val="0"/>
                          <w:iCs w:val="0"/>
                          <w:color w:val="auto"/>
                          <w:sz w:val="24"/>
                          <w:szCs w:val="24"/>
                        </w:rPr>
                        <w:t>: Database Schema</w:t>
                      </w:r>
                      <w:bookmarkEnd w:id="363"/>
                    </w:p>
                  </w:txbxContent>
                </v:textbox>
                <w10:wrap type="tight"/>
              </v:shape>
            </w:pict>
          </mc:Fallback>
        </mc:AlternateContent>
      </w:r>
      <w:r w:rsidR="009C61EB" w:rsidRPr="005817B5">
        <w:rPr>
          <w:noProof/>
        </w:rPr>
        <w:drawing>
          <wp:anchor distT="0" distB="0" distL="114300" distR="114300" simplePos="0" relativeHeight="251779072" behindDoc="1" locked="0" layoutInCell="1" allowOverlap="1" wp14:anchorId="12E9A4AB" wp14:editId="76485ED6">
            <wp:simplePos x="0" y="0"/>
            <wp:positionH relativeFrom="margin">
              <wp:align>right</wp:align>
            </wp:positionH>
            <wp:positionV relativeFrom="paragraph">
              <wp:posOffset>415925</wp:posOffset>
            </wp:positionV>
            <wp:extent cx="5791200" cy="3968750"/>
            <wp:effectExtent l="0" t="0" r="0" b="0"/>
            <wp:wrapTight wrapText="bothSides">
              <wp:wrapPolygon edited="0">
                <wp:start x="0" y="0"/>
                <wp:lineTo x="0" y="21462"/>
                <wp:lineTo x="21529" y="21462"/>
                <wp:lineTo x="21529" y="0"/>
                <wp:lineTo x="0" y="0"/>
              </wp:wrapPolygon>
            </wp:wrapTight>
            <wp:docPr id="1361362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62297" name=""/>
                    <pic:cNvPicPr/>
                  </pic:nvPicPr>
                  <pic:blipFill>
                    <a:blip r:embed="rId45">
                      <a:extLst>
                        <a:ext uri="{28A0092B-C50C-407E-A947-70E740481C1C}">
                          <a14:useLocalDpi xmlns:a14="http://schemas.microsoft.com/office/drawing/2010/main" val="0"/>
                        </a:ext>
                      </a:extLst>
                    </a:blip>
                    <a:stretch>
                      <a:fillRect/>
                    </a:stretch>
                  </pic:blipFill>
                  <pic:spPr>
                    <a:xfrm>
                      <a:off x="0" y="0"/>
                      <a:ext cx="5791200" cy="3968750"/>
                    </a:xfrm>
                    <a:prstGeom prst="rect">
                      <a:avLst/>
                    </a:prstGeom>
                  </pic:spPr>
                </pic:pic>
              </a:graphicData>
            </a:graphic>
            <wp14:sizeRelV relativeFrom="margin">
              <wp14:pctHeight>0</wp14:pctHeight>
            </wp14:sizeRelV>
          </wp:anchor>
        </w:drawing>
      </w:r>
    </w:p>
    <w:p w14:paraId="56E1668E" w14:textId="5CA80D5D" w:rsidR="00255E22" w:rsidRPr="005817B5" w:rsidRDefault="00255E22" w:rsidP="00B961A3"/>
    <w:p w14:paraId="416831FE" w14:textId="270574D2" w:rsidR="00255E22" w:rsidRPr="005817B5" w:rsidRDefault="00255E22" w:rsidP="00B961A3"/>
    <w:p w14:paraId="61EE5DB4" w14:textId="41B941C5" w:rsidR="00255E22" w:rsidRPr="005817B5" w:rsidRDefault="00255E22" w:rsidP="00B961A3"/>
    <w:p w14:paraId="78866337" w14:textId="687FD860" w:rsidR="00B961A3" w:rsidRPr="005817B5" w:rsidRDefault="00B961A3" w:rsidP="00B961A3"/>
    <w:p w14:paraId="30CF223D" w14:textId="7A61EE5B" w:rsidR="00255E22" w:rsidRPr="005817B5" w:rsidRDefault="00255E22" w:rsidP="00B961A3"/>
    <w:p w14:paraId="655D025D" w14:textId="77777777" w:rsidR="00255E22" w:rsidRPr="005817B5" w:rsidRDefault="00255E22" w:rsidP="00B961A3"/>
    <w:p w14:paraId="4ECCD60D" w14:textId="53012AB1" w:rsidR="00302EA3" w:rsidRPr="005817B5" w:rsidRDefault="00302EA3" w:rsidP="009D395F">
      <w:pPr>
        <w:pStyle w:val="Heading3"/>
        <w:rPr>
          <w:i w:val="0"/>
          <w:iCs/>
        </w:rPr>
      </w:pPr>
      <w:bookmarkStart w:id="364" w:name="_Toc151673319"/>
      <w:r w:rsidRPr="005817B5">
        <w:rPr>
          <w:i w:val="0"/>
          <w:iCs/>
        </w:rPr>
        <w:lastRenderedPageBreak/>
        <w:t>4.3.</w:t>
      </w:r>
      <w:r w:rsidR="00B961A3" w:rsidRPr="005817B5">
        <w:rPr>
          <w:i w:val="0"/>
          <w:iCs/>
        </w:rPr>
        <w:t>9</w:t>
      </w:r>
      <w:r w:rsidRPr="005817B5">
        <w:rPr>
          <w:i w:val="0"/>
          <w:iCs/>
        </w:rPr>
        <w:t xml:space="preserve"> Wireframes</w:t>
      </w:r>
      <w:bookmarkEnd w:id="364"/>
    </w:p>
    <w:p w14:paraId="233C97D3" w14:textId="2C39F1BD" w:rsidR="00302EA3" w:rsidRPr="005817B5" w:rsidRDefault="00302EA3" w:rsidP="009D395F">
      <w:pPr>
        <w:rPr>
          <w:lang w:val="en-US"/>
        </w:rPr>
      </w:pPr>
      <w:r w:rsidRPr="005817B5">
        <w:rPr>
          <w:lang w:val="en-US"/>
        </w:rPr>
        <w:t>These diagram helps with blueprints of how the system looks like so that the users and the developers can anticipate and have an early feel of what the actual system is going to look like</w:t>
      </w:r>
      <w:r w:rsidR="001D31A9">
        <w:rPr>
          <w:lang w:val="en-US"/>
        </w:rPr>
        <w:fldChar w:fldCharType="begin"/>
      </w:r>
      <w:r w:rsidR="001D31A9">
        <w:rPr>
          <w:lang w:val="en-US"/>
        </w:rPr>
        <w:instrText xml:space="preserve"> ADDIN ZOTERO_ITEM CSL_CITATION {"citationID":"0tVMYRrj","properties":{"formattedCitation":"(Garverick, 2018)","plainCitation":"(Garverick, 2018)","noteIndex":0},"citationItems":[{"id":194,"uris":["http://zotero.org/users/local/gnHNOUUS/items/YI35L2NR"],"itemData":{"id":194,"type":"chapter","abstract":"Having gathered a treasure trove of information from a variety of sources, you now feel as though you can start to look at what the rough target implementation might look like. Embarking on this journey toward a final state is something that you pursue with the understanding that approaches and technology can (and likely will) change. While looking at the nonfunctional requirements will factor into the target design, you can still spend time determining the workloads and appropriate technologies within the cloud that can handle those workloads. Given Gamecorp’s up-front investment and strategic vision to embrace cloud-first development, your first stop after reviewing the current reference architecture and the roadmap for Gamecorp’s retail operations will be the Microsoft Azure services catalog. Before engaging in further design activities, do a review of common cloud migration patterns as well as the existing architectural landscape that you must integrate with.","container-title":"Migrating to Azure: Transforming Legacy Applications into Scalable Cloud-First Solutions","event-place":"Berkeley, CA","ISBN":"978-1-4842-3585-0","language":"en","note":"DOI: 10.1007/978-1-4842-3585-0_5","page":"85-103","publisher":"Apress","publisher-place":"Berkeley, CA","source":"Springer Link","title":"The Wireframe","URL":"https://doi.org/10.1007/978-1-4842-3585-0_5","author":[{"family":"Garverick","given":"Josh"}],"editor":[{"family":"Garverick","given":"Josh"}],"accessed":{"date-parts":[["2023",11,14]]},"issued":{"date-parts":[["2018"]]}}}],"schema":"https://github.com/citation-style-language/schema/raw/master/csl-citation.json"} </w:instrText>
      </w:r>
      <w:r w:rsidR="001D31A9">
        <w:rPr>
          <w:lang w:val="en-US"/>
        </w:rPr>
        <w:fldChar w:fldCharType="separate"/>
      </w:r>
      <w:r w:rsidR="001D31A9" w:rsidRPr="001D31A9">
        <w:t>(Garverick, 2018)</w:t>
      </w:r>
      <w:r w:rsidR="001D31A9">
        <w:rPr>
          <w:lang w:val="en-US"/>
        </w:rPr>
        <w:fldChar w:fldCharType="end"/>
      </w:r>
      <w:r w:rsidRPr="005817B5">
        <w:rPr>
          <w:lang w:val="en-US"/>
        </w:rPr>
        <w:t>.</w:t>
      </w:r>
    </w:p>
    <w:p w14:paraId="66995117" w14:textId="5F8324A5" w:rsidR="00302EA3" w:rsidRPr="005817B5" w:rsidRDefault="005F0F49" w:rsidP="009D395F">
      <w:pPr>
        <w:rPr>
          <w:lang w:val="en-US"/>
        </w:rPr>
      </w:pPr>
      <w:r>
        <w:rPr>
          <w:noProof/>
        </w:rPr>
        <mc:AlternateContent>
          <mc:Choice Requires="wps">
            <w:drawing>
              <wp:anchor distT="0" distB="0" distL="114300" distR="114300" simplePos="0" relativeHeight="251904000" behindDoc="1" locked="0" layoutInCell="1" allowOverlap="1" wp14:anchorId="4521B052" wp14:editId="2BEFA90C">
                <wp:simplePos x="0" y="0"/>
                <wp:positionH relativeFrom="column">
                  <wp:posOffset>901700</wp:posOffset>
                </wp:positionH>
                <wp:positionV relativeFrom="paragraph">
                  <wp:posOffset>3535680</wp:posOffset>
                </wp:positionV>
                <wp:extent cx="4152900" cy="635"/>
                <wp:effectExtent l="0" t="0" r="0" b="0"/>
                <wp:wrapTight wrapText="bothSides">
                  <wp:wrapPolygon edited="0">
                    <wp:start x="0" y="0"/>
                    <wp:lineTo x="0" y="21600"/>
                    <wp:lineTo x="21600" y="21600"/>
                    <wp:lineTo x="21600" y="0"/>
                  </wp:wrapPolygon>
                </wp:wrapTight>
                <wp:docPr id="245232440" name="Text Box 1"/>
                <wp:cNvGraphicFramePr/>
                <a:graphic xmlns:a="http://schemas.openxmlformats.org/drawingml/2006/main">
                  <a:graphicData uri="http://schemas.microsoft.com/office/word/2010/wordprocessingShape">
                    <wps:wsp>
                      <wps:cNvSpPr txBox="1"/>
                      <wps:spPr>
                        <a:xfrm>
                          <a:off x="0" y="0"/>
                          <a:ext cx="4152900" cy="635"/>
                        </a:xfrm>
                        <a:prstGeom prst="rect">
                          <a:avLst/>
                        </a:prstGeom>
                        <a:solidFill>
                          <a:prstClr val="white"/>
                        </a:solidFill>
                        <a:ln>
                          <a:noFill/>
                        </a:ln>
                      </wps:spPr>
                      <wps:txbx>
                        <w:txbxContent>
                          <w:p w14:paraId="4E604D52" w14:textId="7B5A7A2F" w:rsidR="005F0F49" w:rsidRPr="005F0F49" w:rsidRDefault="005F0F49" w:rsidP="005F0F49">
                            <w:pPr>
                              <w:pStyle w:val="Caption"/>
                              <w:spacing w:line="360" w:lineRule="auto"/>
                              <w:jc w:val="center"/>
                              <w:rPr>
                                <w:i w:val="0"/>
                                <w:iCs w:val="0"/>
                                <w:noProof/>
                                <w:color w:val="auto"/>
                                <w:sz w:val="24"/>
                                <w:szCs w:val="24"/>
                              </w:rPr>
                            </w:pPr>
                            <w:bookmarkStart w:id="365" w:name="_Toc151655812"/>
                            <w:r w:rsidRPr="005F0F49">
                              <w:rPr>
                                <w:i w:val="0"/>
                                <w:iCs w:val="0"/>
                                <w:color w:val="auto"/>
                                <w:sz w:val="24"/>
                                <w:szCs w:val="24"/>
                              </w:rPr>
                              <w:t xml:space="preserve">Figure </w:t>
                            </w:r>
                            <w:r w:rsidR="00C1631D">
                              <w:rPr>
                                <w:i w:val="0"/>
                                <w:iCs w:val="0"/>
                                <w:color w:val="auto"/>
                                <w:sz w:val="24"/>
                                <w:szCs w:val="24"/>
                              </w:rPr>
                              <w:t>4.10</w:t>
                            </w:r>
                            <w:r w:rsidRPr="005F0F49">
                              <w:rPr>
                                <w:i w:val="0"/>
                                <w:iCs w:val="0"/>
                                <w:color w:val="auto"/>
                                <w:sz w:val="24"/>
                                <w:szCs w:val="24"/>
                              </w:rPr>
                              <w:t>: Landing Page Wireframe</w:t>
                            </w:r>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21B052" id="_x0000_s1043" type="#_x0000_t202" style="position:absolute;left:0;text-align:left;margin-left:71pt;margin-top:278.4pt;width:327pt;height:.05pt;z-index:-25141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" stroked="f">
                <v:textbox style="mso-fit-shape-to-text:t" inset="0,0,0,0">
                  <w:txbxContent>
                    <w:p w14:paraId="4E604D52" w14:textId="7B5A7A2F" w:rsidR="005F0F49" w:rsidRPr="005F0F49" w:rsidRDefault="005F0F49" w:rsidP="005F0F49">
                      <w:pPr>
                        <w:pStyle w:val="Caption"/>
                        <w:spacing w:line="360" w:lineRule="auto"/>
                        <w:jc w:val="center"/>
                        <w:rPr>
                          <w:i w:val="0"/>
                          <w:iCs w:val="0"/>
                          <w:noProof/>
                          <w:color w:val="auto"/>
                          <w:sz w:val="24"/>
                          <w:szCs w:val="24"/>
                        </w:rPr>
                      </w:pPr>
                      <w:bookmarkStart w:id="366" w:name="_Toc151655812"/>
                      <w:r w:rsidRPr="005F0F49">
                        <w:rPr>
                          <w:i w:val="0"/>
                          <w:iCs w:val="0"/>
                          <w:color w:val="auto"/>
                          <w:sz w:val="24"/>
                          <w:szCs w:val="24"/>
                        </w:rPr>
                        <w:t xml:space="preserve">Figure </w:t>
                      </w:r>
                      <w:r w:rsidR="00C1631D">
                        <w:rPr>
                          <w:i w:val="0"/>
                          <w:iCs w:val="0"/>
                          <w:color w:val="auto"/>
                          <w:sz w:val="24"/>
                          <w:szCs w:val="24"/>
                        </w:rPr>
                        <w:t>4.10</w:t>
                      </w:r>
                      <w:r w:rsidRPr="005F0F49">
                        <w:rPr>
                          <w:i w:val="0"/>
                          <w:iCs w:val="0"/>
                          <w:color w:val="auto"/>
                          <w:sz w:val="24"/>
                          <w:szCs w:val="24"/>
                        </w:rPr>
                        <w:t>: Landing Page Wireframe</w:t>
                      </w:r>
                      <w:bookmarkEnd w:id="366"/>
                    </w:p>
                  </w:txbxContent>
                </v:textbox>
                <w10:wrap type="tight"/>
              </v:shape>
            </w:pict>
          </mc:Fallback>
        </mc:AlternateContent>
      </w:r>
      <w:r w:rsidR="00302EA3" w:rsidRPr="005817B5">
        <w:rPr>
          <w:noProof/>
        </w:rPr>
        <w:drawing>
          <wp:anchor distT="0" distB="0" distL="114300" distR="114300" simplePos="0" relativeHeight="251752448" behindDoc="1" locked="0" layoutInCell="1" allowOverlap="1" wp14:anchorId="17014A7F" wp14:editId="3E25E5AE">
            <wp:simplePos x="0" y="0"/>
            <wp:positionH relativeFrom="margin">
              <wp:posOffset>901700</wp:posOffset>
            </wp:positionH>
            <wp:positionV relativeFrom="paragraph">
              <wp:posOffset>11430</wp:posOffset>
            </wp:positionV>
            <wp:extent cx="4152900" cy="3467100"/>
            <wp:effectExtent l="0" t="0" r="0" b="0"/>
            <wp:wrapTight wrapText="bothSides">
              <wp:wrapPolygon edited="0">
                <wp:start x="0" y="0"/>
                <wp:lineTo x="0" y="21481"/>
                <wp:lineTo x="21501" y="21481"/>
                <wp:lineTo x="21501" y="0"/>
                <wp:lineTo x="0" y="0"/>
              </wp:wrapPolygon>
            </wp:wrapTight>
            <wp:docPr id="57715474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52900" cy="3467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C8DE96" w14:textId="77777777" w:rsidR="00302EA3" w:rsidRPr="005817B5" w:rsidRDefault="00302EA3" w:rsidP="009D395F"/>
    <w:p w14:paraId="0F0FE44E" w14:textId="77777777" w:rsidR="00302EA3" w:rsidRPr="005817B5" w:rsidRDefault="00302EA3" w:rsidP="009D395F"/>
    <w:p w14:paraId="6FB64692" w14:textId="77777777" w:rsidR="00302EA3" w:rsidRPr="005817B5" w:rsidRDefault="00302EA3" w:rsidP="009D395F"/>
    <w:p w14:paraId="3EBE3EC2" w14:textId="77777777" w:rsidR="00302EA3" w:rsidRPr="005817B5" w:rsidRDefault="00302EA3" w:rsidP="009D395F"/>
    <w:p w14:paraId="237A6BB9" w14:textId="77777777" w:rsidR="00302EA3" w:rsidRPr="005817B5" w:rsidRDefault="00302EA3" w:rsidP="009D395F"/>
    <w:p w14:paraId="2A836A7B" w14:textId="77777777" w:rsidR="00302EA3" w:rsidRPr="005817B5" w:rsidRDefault="00302EA3" w:rsidP="009D395F"/>
    <w:p w14:paraId="0E98B519" w14:textId="77777777" w:rsidR="00302EA3" w:rsidRPr="005817B5" w:rsidRDefault="00302EA3" w:rsidP="009D395F"/>
    <w:p w14:paraId="13682D57" w14:textId="77777777" w:rsidR="00302EA3" w:rsidRPr="005817B5" w:rsidRDefault="00302EA3" w:rsidP="009D395F"/>
    <w:p w14:paraId="1EA0315C" w14:textId="77777777" w:rsidR="00302EA3" w:rsidRPr="005817B5" w:rsidRDefault="00302EA3" w:rsidP="009D395F"/>
    <w:p w14:paraId="0292463B" w14:textId="77777777" w:rsidR="00302EA3" w:rsidRPr="005817B5" w:rsidRDefault="00302EA3" w:rsidP="009D395F"/>
    <w:p w14:paraId="409CF490" w14:textId="77777777" w:rsidR="00302EA3" w:rsidRPr="005817B5" w:rsidRDefault="00302EA3" w:rsidP="009D395F"/>
    <w:p w14:paraId="605F1BD1" w14:textId="77777777" w:rsidR="00302EA3" w:rsidRPr="005817B5" w:rsidRDefault="00302EA3" w:rsidP="009D395F"/>
    <w:p w14:paraId="3BBB1A29" w14:textId="63CC1EF8" w:rsidR="00302EA3" w:rsidRPr="005817B5" w:rsidRDefault="00302EA3" w:rsidP="009D395F"/>
    <w:p w14:paraId="13E76CB1" w14:textId="49172BBE" w:rsidR="00302EA3" w:rsidRPr="005817B5" w:rsidRDefault="005F0F49" w:rsidP="009D395F">
      <w:r>
        <w:rPr>
          <w:noProof/>
        </w:rPr>
        <mc:AlternateContent>
          <mc:Choice Requires="wps">
            <w:drawing>
              <wp:anchor distT="0" distB="0" distL="114300" distR="114300" simplePos="0" relativeHeight="251906048" behindDoc="1" locked="0" layoutInCell="1" allowOverlap="1" wp14:anchorId="18F5FAB5" wp14:editId="65B1F4AA">
                <wp:simplePos x="0" y="0"/>
                <wp:positionH relativeFrom="column">
                  <wp:posOffset>807720</wp:posOffset>
                </wp:positionH>
                <wp:positionV relativeFrom="paragraph">
                  <wp:posOffset>3424555</wp:posOffset>
                </wp:positionV>
                <wp:extent cx="4411980" cy="635"/>
                <wp:effectExtent l="0" t="0" r="0" b="0"/>
                <wp:wrapTight wrapText="bothSides">
                  <wp:wrapPolygon edited="0">
                    <wp:start x="0" y="0"/>
                    <wp:lineTo x="0" y="21600"/>
                    <wp:lineTo x="21600" y="21600"/>
                    <wp:lineTo x="21600" y="0"/>
                  </wp:wrapPolygon>
                </wp:wrapTight>
                <wp:docPr id="309122482" name="Text Box 1"/>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07CC70FC" w14:textId="48A017B4" w:rsidR="005F0F49" w:rsidRPr="005F0F49" w:rsidRDefault="005F0F49" w:rsidP="005F0F49">
                            <w:pPr>
                              <w:pStyle w:val="Caption"/>
                              <w:spacing w:line="360" w:lineRule="auto"/>
                              <w:jc w:val="center"/>
                              <w:rPr>
                                <w:i w:val="0"/>
                                <w:iCs w:val="0"/>
                                <w:noProof/>
                                <w:color w:val="auto"/>
                                <w:sz w:val="24"/>
                                <w:szCs w:val="24"/>
                              </w:rPr>
                            </w:pPr>
                            <w:bookmarkStart w:id="367" w:name="_Toc151655813"/>
                            <w:r w:rsidRPr="005F0F49">
                              <w:rPr>
                                <w:i w:val="0"/>
                                <w:iCs w:val="0"/>
                                <w:color w:val="auto"/>
                                <w:sz w:val="24"/>
                                <w:szCs w:val="24"/>
                              </w:rPr>
                              <w:t xml:space="preserve">Figure </w:t>
                            </w:r>
                            <w:r w:rsidR="00C1631D">
                              <w:rPr>
                                <w:i w:val="0"/>
                                <w:iCs w:val="0"/>
                                <w:color w:val="auto"/>
                                <w:sz w:val="24"/>
                                <w:szCs w:val="24"/>
                              </w:rPr>
                              <w:t>4.11</w:t>
                            </w:r>
                            <w:r w:rsidRPr="005F0F49">
                              <w:rPr>
                                <w:i w:val="0"/>
                                <w:iCs w:val="0"/>
                                <w:color w:val="auto"/>
                                <w:sz w:val="24"/>
                                <w:szCs w:val="24"/>
                              </w:rPr>
                              <w:t>: Login Page Wireframe</w:t>
                            </w:r>
                            <w:bookmarkEnd w:id="3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F5FAB5" id="_x0000_s1044" type="#_x0000_t202" style="position:absolute;left:0;text-align:left;margin-left:63.6pt;margin-top:269.65pt;width:347.4pt;height:.05pt;z-index:-25141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" stroked="f">
                <v:textbox style="mso-fit-shape-to-text:t" inset="0,0,0,0">
                  <w:txbxContent>
                    <w:p w14:paraId="07CC70FC" w14:textId="48A017B4" w:rsidR="005F0F49" w:rsidRPr="005F0F49" w:rsidRDefault="005F0F49" w:rsidP="005F0F49">
                      <w:pPr>
                        <w:pStyle w:val="Caption"/>
                        <w:spacing w:line="360" w:lineRule="auto"/>
                        <w:jc w:val="center"/>
                        <w:rPr>
                          <w:i w:val="0"/>
                          <w:iCs w:val="0"/>
                          <w:noProof/>
                          <w:color w:val="auto"/>
                          <w:sz w:val="24"/>
                          <w:szCs w:val="24"/>
                        </w:rPr>
                      </w:pPr>
                      <w:bookmarkStart w:id="368" w:name="_Toc151655813"/>
                      <w:r w:rsidRPr="005F0F49">
                        <w:rPr>
                          <w:i w:val="0"/>
                          <w:iCs w:val="0"/>
                          <w:color w:val="auto"/>
                          <w:sz w:val="24"/>
                          <w:szCs w:val="24"/>
                        </w:rPr>
                        <w:t xml:space="preserve">Figure </w:t>
                      </w:r>
                      <w:r w:rsidR="00C1631D">
                        <w:rPr>
                          <w:i w:val="0"/>
                          <w:iCs w:val="0"/>
                          <w:color w:val="auto"/>
                          <w:sz w:val="24"/>
                          <w:szCs w:val="24"/>
                        </w:rPr>
                        <w:t>4.11</w:t>
                      </w:r>
                      <w:r w:rsidRPr="005F0F49">
                        <w:rPr>
                          <w:i w:val="0"/>
                          <w:iCs w:val="0"/>
                          <w:color w:val="auto"/>
                          <w:sz w:val="24"/>
                          <w:szCs w:val="24"/>
                        </w:rPr>
                        <w:t>: Login Page Wireframe</w:t>
                      </w:r>
                      <w:bookmarkEnd w:id="368"/>
                    </w:p>
                  </w:txbxContent>
                </v:textbox>
                <w10:wrap type="tight"/>
              </v:shape>
            </w:pict>
          </mc:Fallback>
        </mc:AlternateContent>
      </w:r>
      <w:r w:rsidR="00302EA3" w:rsidRPr="005817B5">
        <w:rPr>
          <w:noProof/>
        </w:rPr>
        <w:drawing>
          <wp:anchor distT="0" distB="0" distL="114300" distR="114300" simplePos="0" relativeHeight="251753472" behindDoc="1" locked="0" layoutInCell="1" allowOverlap="1" wp14:anchorId="11FD9DBC" wp14:editId="05226153">
            <wp:simplePos x="0" y="0"/>
            <wp:positionH relativeFrom="page">
              <wp:posOffset>1676400</wp:posOffset>
            </wp:positionH>
            <wp:positionV relativeFrom="paragraph">
              <wp:posOffset>306705</wp:posOffset>
            </wp:positionV>
            <wp:extent cx="4411980" cy="3060700"/>
            <wp:effectExtent l="0" t="0" r="0" b="0"/>
            <wp:wrapTight wrapText="bothSides">
              <wp:wrapPolygon edited="0">
                <wp:start x="0" y="0"/>
                <wp:lineTo x="0" y="21510"/>
                <wp:lineTo x="21544" y="21510"/>
                <wp:lineTo x="21544" y="0"/>
                <wp:lineTo x="0" y="0"/>
              </wp:wrapPolygon>
            </wp:wrapTight>
            <wp:docPr id="15786692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11980" cy="3060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4174F4" w14:textId="77777777" w:rsidR="00302EA3" w:rsidRPr="005817B5" w:rsidRDefault="00302EA3" w:rsidP="009D395F"/>
    <w:p w14:paraId="5A308663" w14:textId="77777777" w:rsidR="00302EA3" w:rsidRPr="005817B5" w:rsidRDefault="00302EA3" w:rsidP="009D395F"/>
    <w:p w14:paraId="12A06453" w14:textId="77777777" w:rsidR="00302EA3" w:rsidRPr="005817B5" w:rsidRDefault="00302EA3" w:rsidP="009D395F"/>
    <w:p w14:paraId="2E358E42" w14:textId="77777777" w:rsidR="00302EA3" w:rsidRPr="005817B5" w:rsidRDefault="00302EA3" w:rsidP="009D395F"/>
    <w:p w14:paraId="579F461A" w14:textId="77777777" w:rsidR="00302EA3" w:rsidRPr="005817B5" w:rsidRDefault="00302EA3" w:rsidP="009D395F"/>
    <w:p w14:paraId="14514244" w14:textId="77777777" w:rsidR="00302EA3" w:rsidRPr="005817B5" w:rsidRDefault="00302EA3" w:rsidP="009D395F"/>
    <w:p w14:paraId="0C67F6FC" w14:textId="77777777" w:rsidR="00302EA3" w:rsidRPr="005817B5" w:rsidRDefault="00302EA3" w:rsidP="009D395F"/>
    <w:p w14:paraId="0B7AD194" w14:textId="77777777" w:rsidR="00302EA3" w:rsidRPr="005817B5" w:rsidRDefault="00302EA3" w:rsidP="009D395F"/>
    <w:p w14:paraId="01C6DECE" w14:textId="77777777" w:rsidR="00302EA3" w:rsidRPr="005817B5" w:rsidRDefault="00302EA3" w:rsidP="009D395F"/>
    <w:p w14:paraId="455E359D" w14:textId="77777777" w:rsidR="00302EA3" w:rsidRPr="005817B5" w:rsidRDefault="00302EA3" w:rsidP="009D395F"/>
    <w:p w14:paraId="4A3BAB64" w14:textId="77777777" w:rsidR="00302EA3" w:rsidRPr="005817B5" w:rsidRDefault="00302EA3" w:rsidP="009D395F"/>
    <w:p w14:paraId="6E2B069F" w14:textId="182454A9" w:rsidR="00302EA3" w:rsidRPr="005817B5" w:rsidRDefault="00302EA3" w:rsidP="009D395F"/>
    <w:p w14:paraId="1D724A72" w14:textId="66A6FF0E" w:rsidR="00302EA3" w:rsidRPr="005817B5" w:rsidRDefault="00302EA3" w:rsidP="009D395F"/>
    <w:p w14:paraId="449EBDEC" w14:textId="77777777" w:rsidR="00302EA3" w:rsidRPr="005817B5" w:rsidRDefault="00302EA3" w:rsidP="009D395F"/>
    <w:p w14:paraId="18E8DDA7" w14:textId="0FCBA1BF" w:rsidR="00302EA3" w:rsidRPr="005817B5" w:rsidRDefault="007706EA" w:rsidP="009D395F">
      <w:r>
        <w:rPr>
          <w:noProof/>
        </w:rPr>
        <w:lastRenderedPageBreak/>
        <mc:AlternateContent>
          <mc:Choice Requires="wps">
            <w:drawing>
              <wp:anchor distT="0" distB="0" distL="114300" distR="114300" simplePos="0" relativeHeight="251908096" behindDoc="1" locked="0" layoutInCell="1" allowOverlap="1" wp14:anchorId="1208E718" wp14:editId="0E0F9976">
                <wp:simplePos x="0" y="0"/>
                <wp:positionH relativeFrom="column">
                  <wp:posOffset>673100</wp:posOffset>
                </wp:positionH>
                <wp:positionV relativeFrom="paragraph">
                  <wp:posOffset>3385820</wp:posOffset>
                </wp:positionV>
                <wp:extent cx="4591050" cy="635"/>
                <wp:effectExtent l="0" t="0" r="0" b="0"/>
                <wp:wrapTight wrapText="bothSides">
                  <wp:wrapPolygon edited="0">
                    <wp:start x="0" y="0"/>
                    <wp:lineTo x="0" y="21600"/>
                    <wp:lineTo x="21600" y="21600"/>
                    <wp:lineTo x="21600" y="0"/>
                  </wp:wrapPolygon>
                </wp:wrapTight>
                <wp:docPr id="619755336" name="Text Box 1"/>
                <wp:cNvGraphicFramePr/>
                <a:graphic xmlns:a="http://schemas.openxmlformats.org/drawingml/2006/main">
                  <a:graphicData uri="http://schemas.microsoft.com/office/word/2010/wordprocessingShape">
                    <wps:wsp>
                      <wps:cNvSpPr txBox="1"/>
                      <wps:spPr>
                        <a:xfrm>
                          <a:off x="0" y="0"/>
                          <a:ext cx="4591050" cy="635"/>
                        </a:xfrm>
                        <a:prstGeom prst="rect">
                          <a:avLst/>
                        </a:prstGeom>
                        <a:solidFill>
                          <a:prstClr val="white"/>
                        </a:solidFill>
                        <a:ln>
                          <a:noFill/>
                        </a:ln>
                      </wps:spPr>
                      <wps:txbx>
                        <w:txbxContent>
                          <w:p w14:paraId="11D41238" w14:textId="0779620F" w:rsidR="007706EA" w:rsidRPr="007706EA" w:rsidRDefault="007706EA" w:rsidP="007706EA">
                            <w:pPr>
                              <w:pStyle w:val="Caption"/>
                              <w:spacing w:line="360" w:lineRule="auto"/>
                              <w:jc w:val="center"/>
                              <w:rPr>
                                <w:i w:val="0"/>
                                <w:iCs w:val="0"/>
                                <w:noProof/>
                                <w:color w:val="auto"/>
                                <w:sz w:val="24"/>
                                <w:szCs w:val="24"/>
                              </w:rPr>
                            </w:pPr>
                            <w:bookmarkStart w:id="369" w:name="_Toc151655814"/>
                            <w:r w:rsidRPr="007706EA">
                              <w:rPr>
                                <w:i w:val="0"/>
                                <w:iCs w:val="0"/>
                                <w:color w:val="auto"/>
                                <w:sz w:val="24"/>
                                <w:szCs w:val="24"/>
                              </w:rPr>
                              <w:t xml:space="preserve">Figure </w:t>
                            </w:r>
                            <w:r w:rsidR="00C1631D">
                              <w:rPr>
                                <w:i w:val="0"/>
                                <w:iCs w:val="0"/>
                                <w:color w:val="auto"/>
                                <w:sz w:val="24"/>
                                <w:szCs w:val="24"/>
                              </w:rPr>
                              <w:t>4.12</w:t>
                            </w:r>
                            <w:r w:rsidRPr="007706EA">
                              <w:rPr>
                                <w:i w:val="0"/>
                                <w:iCs w:val="0"/>
                                <w:color w:val="auto"/>
                                <w:sz w:val="24"/>
                                <w:szCs w:val="24"/>
                              </w:rPr>
                              <w:t>: Prediction Model Wireframe</w:t>
                            </w:r>
                            <w:bookmarkEnd w:id="3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08E718" id="_x0000_s1045" type="#_x0000_t202" style="position:absolute;left:0;text-align:left;margin-left:53pt;margin-top:266.6pt;width:361.5pt;height:.05pt;z-index:-251408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" stroked="f">
                <v:textbox style="mso-fit-shape-to-text:t" inset="0,0,0,0">
                  <w:txbxContent>
                    <w:p w14:paraId="11D41238" w14:textId="0779620F" w:rsidR="007706EA" w:rsidRPr="007706EA" w:rsidRDefault="007706EA" w:rsidP="007706EA">
                      <w:pPr>
                        <w:pStyle w:val="Caption"/>
                        <w:spacing w:line="360" w:lineRule="auto"/>
                        <w:jc w:val="center"/>
                        <w:rPr>
                          <w:i w:val="0"/>
                          <w:iCs w:val="0"/>
                          <w:noProof/>
                          <w:color w:val="auto"/>
                          <w:sz w:val="24"/>
                          <w:szCs w:val="24"/>
                        </w:rPr>
                      </w:pPr>
                      <w:bookmarkStart w:id="370" w:name="_Toc151655814"/>
                      <w:r w:rsidRPr="007706EA">
                        <w:rPr>
                          <w:i w:val="0"/>
                          <w:iCs w:val="0"/>
                          <w:color w:val="auto"/>
                          <w:sz w:val="24"/>
                          <w:szCs w:val="24"/>
                        </w:rPr>
                        <w:t xml:space="preserve">Figure </w:t>
                      </w:r>
                      <w:r w:rsidR="00C1631D">
                        <w:rPr>
                          <w:i w:val="0"/>
                          <w:iCs w:val="0"/>
                          <w:color w:val="auto"/>
                          <w:sz w:val="24"/>
                          <w:szCs w:val="24"/>
                        </w:rPr>
                        <w:t>4.12</w:t>
                      </w:r>
                      <w:r w:rsidRPr="007706EA">
                        <w:rPr>
                          <w:i w:val="0"/>
                          <w:iCs w:val="0"/>
                          <w:color w:val="auto"/>
                          <w:sz w:val="24"/>
                          <w:szCs w:val="24"/>
                        </w:rPr>
                        <w:t>: Prediction Model Wireframe</w:t>
                      </w:r>
                      <w:bookmarkEnd w:id="370"/>
                    </w:p>
                  </w:txbxContent>
                </v:textbox>
                <w10:wrap type="tight"/>
              </v:shape>
            </w:pict>
          </mc:Fallback>
        </mc:AlternateContent>
      </w:r>
      <w:r w:rsidR="00302EA3" w:rsidRPr="005817B5">
        <w:rPr>
          <w:noProof/>
        </w:rPr>
        <w:drawing>
          <wp:anchor distT="0" distB="0" distL="114300" distR="114300" simplePos="0" relativeHeight="251755520" behindDoc="1" locked="0" layoutInCell="1" allowOverlap="1" wp14:anchorId="1C7A4E6D" wp14:editId="624C2CA4">
            <wp:simplePos x="0" y="0"/>
            <wp:positionH relativeFrom="margin">
              <wp:posOffset>673100</wp:posOffset>
            </wp:positionH>
            <wp:positionV relativeFrom="paragraph">
              <wp:posOffset>7620</wp:posOffset>
            </wp:positionV>
            <wp:extent cx="4591050" cy="3321050"/>
            <wp:effectExtent l="0" t="0" r="0" b="0"/>
            <wp:wrapTight wrapText="bothSides">
              <wp:wrapPolygon edited="0">
                <wp:start x="0" y="0"/>
                <wp:lineTo x="0" y="21435"/>
                <wp:lineTo x="21510" y="21435"/>
                <wp:lineTo x="21510" y="0"/>
                <wp:lineTo x="0" y="0"/>
              </wp:wrapPolygon>
            </wp:wrapTight>
            <wp:docPr id="139943306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91050" cy="3321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8C1E1E" w14:textId="77777777" w:rsidR="00302EA3" w:rsidRPr="005817B5" w:rsidRDefault="00302EA3" w:rsidP="009D395F"/>
    <w:p w14:paraId="726C458E" w14:textId="77777777" w:rsidR="00302EA3" w:rsidRPr="005817B5" w:rsidRDefault="00302EA3" w:rsidP="009D395F"/>
    <w:p w14:paraId="3EB53E90" w14:textId="77777777" w:rsidR="00302EA3" w:rsidRPr="005817B5" w:rsidRDefault="00302EA3" w:rsidP="009D395F"/>
    <w:p w14:paraId="4A2DFC65" w14:textId="77777777" w:rsidR="00302EA3" w:rsidRPr="005817B5" w:rsidRDefault="00302EA3" w:rsidP="009D395F"/>
    <w:p w14:paraId="61387F9D" w14:textId="77777777" w:rsidR="00302EA3" w:rsidRPr="005817B5" w:rsidRDefault="00302EA3" w:rsidP="009D395F"/>
    <w:p w14:paraId="4F848A78" w14:textId="77777777" w:rsidR="00302EA3" w:rsidRPr="005817B5" w:rsidRDefault="00302EA3" w:rsidP="009D395F"/>
    <w:p w14:paraId="2AC0EEAB" w14:textId="77777777" w:rsidR="00302EA3" w:rsidRPr="005817B5" w:rsidRDefault="00302EA3" w:rsidP="009D395F"/>
    <w:p w14:paraId="4690DE21" w14:textId="77777777" w:rsidR="00302EA3" w:rsidRPr="005817B5" w:rsidRDefault="00302EA3" w:rsidP="009D395F"/>
    <w:p w14:paraId="3EA660D2" w14:textId="77777777" w:rsidR="00302EA3" w:rsidRPr="005817B5" w:rsidRDefault="00302EA3" w:rsidP="009D395F"/>
    <w:p w14:paraId="0FDD210C" w14:textId="77777777" w:rsidR="00302EA3" w:rsidRPr="005817B5" w:rsidRDefault="00302EA3" w:rsidP="009D395F"/>
    <w:p w14:paraId="31498B26" w14:textId="77777777" w:rsidR="00302EA3" w:rsidRPr="005817B5" w:rsidRDefault="00302EA3" w:rsidP="009D395F"/>
    <w:p w14:paraId="6D6BF6B6" w14:textId="5CB449E0" w:rsidR="00302EA3" w:rsidRPr="005817B5" w:rsidRDefault="00302EA3" w:rsidP="009D395F"/>
    <w:p w14:paraId="714DB913" w14:textId="2CC5BB16" w:rsidR="00021BB3" w:rsidRPr="005817B5" w:rsidRDefault="00021BB3" w:rsidP="009D395F"/>
    <w:p w14:paraId="3B23FEB7" w14:textId="77777777" w:rsidR="00A1679F" w:rsidRPr="005817B5" w:rsidRDefault="00A1679F" w:rsidP="009D395F"/>
    <w:p w14:paraId="238D5B09" w14:textId="77777777" w:rsidR="001353F4" w:rsidRPr="005817B5" w:rsidRDefault="001353F4" w:rsidP="009D395F"/>
    <w:p w14:paraId="3E6A4518" w14:textId="77777777" w:rsidR="001353F4" w:rsidRPr="005817B5" w:rsidRDefault="001353F4" w:rsidP="009D395F"/>
    <w:p w14:paraId="59623780" w14:textId="62C9B0E0" w:rsidR="00D82503" w:rsidRDefault="00D82503" w:rsidP="00E54BE6">
      <w:pPr>
        <w:pStyle w:val="Heading1"/>
        <w:ind w:left="0" w:firstLine="0"/>
        <w:jc w:val="both"/>
      </w:pPr>
    </w:p>
    <w:p w14:paraId="3C5BE880" w14:textId="77777777" w:rsidR="009B207D" w:rsidRDefault="009B207D" w:rsidP="009B207D"/>
    <w:p w14:paraId="0E102343" w14:textId="77777777" w:rsidR="009B207D" w:rsidRDefault="009B207D" w:rsidP="009B207D"/>
    <w:p w14:paraId="64836DBF" w14:textId="77777777" w:rsidR="009B207D" w:rsidRDefault="009B207D" w:rsidP="009B207D"/>
    <w:p w14:paraId="5BD8BCA1" w14:textId="77777777" w:rsidR="009B207D" w:rsidRDefault="009B207D" w:rsidP="009B207D"/>
    <w:p w14:paraId="71FC85DB" w14:textId="77777777" w:rsidR="009B207D" w:rsidRDefault="009B207D" w:rsidP="009B207D"/>
    <w:p w14:paraId="6DF8BBD5" w14:textId="77777777" w:rsidR="009B207D" w:rsidRDefault="009B207D" w:rsidP="009B207D"/>
    <w:p w14:paraId="2FF96C54" w14:textId="77777777" w:rsidR="009B207D" w:rsidRDefault="009B207D" w:rsidP="009B207D"/>
    <w:p w14:paraId="5F936D52" w14:textId="77777777" w:rsidR="009B207D" w:rsidRDefault="009B207D" w:rsidP="009B207D"/>
    <w:p w14:paraId="7AF5E368" w14:textId="77777777" w:rsidR="009B207D" w:rsidRDefault="009B207D" w:rsidP="009B207D"/>
    <w:p w14:paraId="2026DD0D" w14:textId="77777777" w:rsidR="009B207D" w:rsidRDefault="009B207D" w:rsidP="009B207D"/>
    <w:p w14:paraId="2153F612" w14:textId="77777777" w:rsidR="009B207D" w:rsidRDefault="009B207D" w:rsidP="009B207D"/>
    <w:p w14:paraId="2EF73313" w14:textId="77777777" w:rsidR="009B207D" w:rsidRDefault="009B207D" w:rsidP="009B207D"/>
    <w:p w14:paraId="2B019793" w14:textId="77777777" w:rsidR="009B207D" w:rsidRDefault="009B207D" w:rsidP="009B207D"/>
    <w:p w14:paraId="29226EEF" w14:textId="77777777" w:rsidR="009B207D" w:rsidRDefault="009B207D" w:rsidP="009B207D"/>
    <w:p w14:paraId="58EEDAA5" w14:textId="77777777" w:rsidR="009B207D" w:rsidRPr="009B207D" w:rsidRDefault="009B207D" w:rsidP="009B207D"/>
    <w:p w14:paraId="50984219" w14:textId="5FD46E5D" w:rsidR="000548D4" w:rsidRDefault="000548D4" w:rsidP="00C75050">
      <w:pPr>
        <w:pStyle w:val="Heading1"/>
        <w:rPr>
          <w:sz w:val="24"/>
          <w:szCs w:val="24"/>
        </w:rPr>
      </w:pPr>
      <w:bookmarkStart w:id="371" w:name="_Toc151673320"/>
      <w:r>
        <w:rPr>
          <w:sz w:val="24"/>
          <w:szCs w:val="24"/>
        </w:rPr>
        <w:lastRenderedPageBreak/>
        <w:t xml:space="preserve">Chapter 5: </w:t>
      </w:r>
      <w:r w:rsidR="008B1985">
        <w:rPr>
          <w:sz w:val="24"/>
          <w:szCs w:val="24"/>
        </w:rPr>
        <w:t>System Implementation and Testing</w:t>
      </w:r>
      <w:bookmarkEnd w:id="371"/>
    </w:p>
    <w:p w14:paraId="153EBEA0" w14:textId="3031B817" w:rsidR="00C75050" w:rsidRDefault="0019182E" w:rsidP="00812ADB">
      <w:pPr>
        <w:pStyle w:val="Heading2"/>
        <w:jc w:val="both"/>
      </w:pPr>
      <w:bookmarkStart w:id="372" w:name="_Toc151673321"/>
      <w:r w:rsidRPr="00812ADB">
        <w:t xml:space="preserve">5.1 </w:t>
      </w:r>
      <w:r w:rsidR="00812ADB" w:rsidRPr="00812ADB">
        <w:t>Introduction</w:t>
      </w:r>
      <w:bookmarkEnd w:id="372"/>
    </w:p>
    <w:p w14:paraId="39E3522F" w14:textId="48E72A59" w:rsidR="001D68B6" w:rsidRPr="001D68B6" w:rsidRDefault="001D68B6" w:rsidP="001D68B6">
      <w:r>
        <w:t xml:space="preserve">This </w:t>
      </w:r>
      <w:r w:rsidR="00502016">
        <w:t>chapter talks about the various hardware and software requirements for the system to work properly. It gives the minimum requirements and the recommended requirements for the system to work perfectly that is for the hardware requirements and for the software requirements it gives the required software and gives justification why that software is required</w:t>
      </w:r>
      <w:r w:rsidR="00AD6AF9">
        <w:t xml:space="preserve">. It also </w:t>
      </w:r>
      <w:r w:rsidR="0030376C">
        <w:t xml:space="preserve">gives a brief description </w:t>
      </w:r>
      <w:r w:rsidR="00156C41">
        <w:t xml:space="preserve">of about the dataset and how it was trained into the prediction model to get the desired output. The testing paradigms also </w:t>
      </w:r>
      <w:r w:rsidR="006D44EC">
        <w:t xml:space="preserve">included that is the black box testing where a table of information was </w:t>
      </w:r>
      <w:r w:rsidR="00D843A2">
        <w:t>generated to</w:t>
      </w:r>
      <w:r w:rsidR="006D44EC">
        <w:t xml:space="preserve"> display the specific tests that were carried out and the results of the test cases with sufficient evidence.</w:t>
      </w:r>
    </w:p>
    <w:p w14:paraId="5890F0ED" w14:textId="14AD601C" w:rsidR="000548D4" w:rsidRDefault="00812ADB" w:rsidP="008117CE">
      <w:pPr>
        <w:pStyle w:val="Heading2"/>
      </w:pPr>
      <w:bookmarkStart w:id="373" w:name="_Toc151673322"/>
      <w:r>
        <w:t xml:space="preserve">5.2 </w:t>
      </w:r>
      <w:r w:rsidR="009617CE">
        <w:t xml:space="preserve">Description of the </w:t>
      </w:r>
      <w:r w:rsidR="008117CE">
        <w:t>Implementation Environment</w:t>
      </w:r>
      <w:bookmarkEnd w:id="373"/>
    </w:p>
    <w:p w14:paraId="46A9698C" w14:textId="52CD257E" w:rsidR="000548D4" w:rsidRDefault="001F3F62" w:rsidP="001F3F62">
      <w:pPr>
        <w:pStyle w:val="Heading3"/>
        <w:rPr>
          <w:i w:val="0"/>
          <w:iCs/>
        </w:rPr>
      </w:pPr>
      <w:bookmarkStart w:id="374" w:name="_Toc151673323"/>
      <w:r w:rsidRPr="001F3F62">
        <w:rPr>
          <w:i w:val="0"/>
          <w:iCs/>
        </w:rPr>
        <w:t>5.2.1 Hardware Requirements</w:t>
      </w:r>
      <w:bookmarkEnd w:id="374"/>
    </w:p>
    <w:p w14:paraId="54AA02CE" w14:textId="23EE2A42" w:rsidR="00BB546F" w:rsidRDefault="00717736" w:rsidP="00717736">
      <w:r>
        <w:t xml:space="preserve">The table below show the hardware requirements for the system to work properly </w:t>
      </w:r>
      <w:r w:rsidR="00D45045">
        <w:t>and also suggests the recommended requirements for the system to work perfectly</w:t>
      </w:r>
      <w:r w:rsidR="00EF423B">
        <w:t xml:space="preserve"> </w:t>
      </w:r>
      <w:r w:rsidR="00EF423B">
        <w:fldChar w:fldCharType="begin"/>
      </w:r>
      <w:r w:rsidR="00EF423B">
        <w:instrText xml:space="preserve"> ADDIN ZOTERO_ITEM CSL_CITATION {"citationID":"GMiTTrnm","properties":{"formattedCitation":"(Hazelwood et al., 2018)","plainCitation":"(Hazelwood et al., 2018)","noteIndex":0},"citationItems":[{"id":199,"uris":["http://zotero.org/users/local/gnHNOUUS/items/IM6EC4Z9"],"itemData":{"id":199,"type":"paper-conference","abstract":"Machine learning sits at the core of many essential products and services at Facebook. This paper describes the hardware and software infrastructure that supports machine learning at global scale. Facebook's machine learning workloads are extremely diverse: services require many different types of models in practice. This diversity has implications at all layers in the system stack. In addition, a sizable fraction of all data stored at Facebook flows through machine learning pipelines, presenting significant challenges in delivering data to high-performance distributed training flows. Computational requirements are also intense, leveraging both GPU and CPU platforms for training and abundant CPU capacity for real-time inference. Addressing these and other emerging challenges continues to require diverse efforts that span machine learning algorithms, software, and hardware design.","container-title":"2018 IEEE International Symposium on High Performance Computer Architecture (HPCA)","DOI":"10.1109/HPCA.2018.00059","event-title":"2018 IEEE International Symposium on High Performance Computer Architecture (HPCA)","note":"ISSN: 2378-203X","page":"620-629","source":"IEEE Xplore","title":"Applied Machine Learning at Facebook: A Datacenter Infrastructure Perspective","title-short":"Applied Machine Learning at Facebook","URL":"https://ieeexplore.ieee.org/abstract/document/8327042","author":[{"family":"Hazelwood","given":"Kim"},{"family":"Bird","given":"Sarah"},{"family":"Brooks","given":"David"},{"family":"Chintala","given":"Soumith"},{"family":"Diril","given":"Utku"},{"family":"Dzhulgakov","given":"Dmytro"},{"family":"Fawzy","given":"Mohamed"},{"family":"Jia","given":"Bill"},{"family":"Jia","given":"Yangqing"},{"family":"Kalro","given":"Aditya"},{"family":"Law","given":"James"},{"family":"Lee","given":"Kevin"},{"family":"Lu","given":"Jason"},{"family":"Noordhuis","given":"Pieter"},{"family":"Smelyanskiy","given":"Misha"},{"family":"Xiong","given":"Liang"},{"family":"Wang","given":"Xiaodong"}],"accessed":{"date-parts":[["2023",11,16]]},"issued":{"date-parts":[["2018",2]]}}}],"schema":"https://github.com/citation-style-language/schema/raw/master/csl-citation.json"} </w:instrText>
      </w:r>
      <w:r w:rsidR="00EF423B">
        <w:fldChar w:fldCharType="separate"/>
      </w:r>
      <w:r w:rsidR="00EF423B" w:rsidRPr="00EF423B">
        <w:t>(Hazelwood et al., 2018)</w:t>
      </w:r>
      <w:r w:rsidR="00EF423B">
        <w:fldChar w:fldCharType="end"/>
      </w:r>
      <w:r w:rsidR="00D45045">
        <w:t>.</w:t>
      </w:r>
    </w:p>
    <w:p w14:paraId="298CD927" w14:textId="16A256F6" w:rsidR="00E51F78" w:rsidRPr="005665C2" w:rsidRDefault="005665C2" w:rsidP="005665C2">
      <w:pPr>
        <w:pStyle w:val="Caption"/>
        <w:spacing w:line="360" w:lineRule="auto"/>
        <w:jc w:val="center"/>
        <w:rPr>
          <w:i w:val="0"/>
          <w:iCs w:val="0"/>
          <w:color w:val="auto"/>
          <w:sz w:val="24"/>
          <w:szCs w:val="24"/>
        </w:rPr>
      </w:pPr>
      <w:bookmarkStart w:id="375" w:name="_Toc151673224"/>
      <w:r w:rsidRPr="005665C2">
        <w:rPr>
          <w:i w:val="0"/>
          <w:iCs w:val="0"/>
          <w:color w:val="auto"/>
          <w:sz w:val="24"/>
          <w:szCs w:val="24"/>
        </w:rPr>
        <w:t xml:space="preserve">Table </w:t>
      </w:r>
      <w:r w:rsidRPr="005665C2">
        <w:rPr>
          <w:i w:val="0"/>
          <w:iCs w:val="0"/>
          <w:color w:val="auto"/>
          <w:sz w:val="24"/>
          <w:szCs w:val="24"/>
        </w:rPr>
        <w:fldChar w:fldCharType="begin"/>
      </w:r>
      <w:r w:rsidRPr="005665C2">
        <w:rPr>
          <w:i w:val="0"/>
          <w:iCs w:val="0"/>
          <w:color w:val="auto"/>
          <w:sz w:val="24"/>
          <w:szCs w:val="24"/>
        </w:rPr>
        <w:instrText xml:space="preserve"> SEQ Table \* ARABIC </w:instrText>
      </w:r>
      <w:r w:rsidRPr="005665C2">
        <w:rPr>
          <w:i w:val="0"/>
          <w:iCs w:val="0"/>
          <w:color w:val="auto"/>
          <w:sz w:val="24"/>
          <w:szCs w:val="24"/>
        </w:rPr>
        <w:fldChar w:fldCharType="separate"/>
      </w:r>
      <w:r w:rsidR="000F2887">
        <w:rPr>
          <w:i w:val="0"/>
          <w:iCs w:val="0"/>
          <w:noProof/>
          <w:color w:val="auto"/>
          <w:sz w:val="24"/>
          <w:szCs w:val="24"/>
        </w:rPr>
        <w:t>5</w:t>
      </w:r>
      <w:r w:rsidRPr="005665C2">
        <w:rPr>
          <w:i w:val="0"/>
          <w:iCs w:val="0"/>
          <w:color w:val="auto"/>
          <w:sz w:val="24"/>
          <w:szCs w:val="24"/>
        </w:rPr>
        <w:fldChar w:fldCharType="end"/>
      </w:r>
      <w:r w:rsidRPr="005665C2">
        <w:rPr>
          <w:i w:val="0"/>
          <w:iCs w:val="0"/>
          <w:color w:val="auto"/>
          <w:sz w:val="24"/>
          <w:szCs w:val="24"/>
        </w:rPr>
        <w:t>: Hardware Requirements</w:t>
      </w:r>
      <w:bookmarkEnd w:id="375"/>
    </w:p>
    <w:tbl>
      <w:tblPr>
        <w:tblStyle w:val="TableGrid0"/>
        <w:tblW w:w="0" w:type="auto"/>
        <w:tblLook w:val="04A0" w:firstRow="1" w:lastRow="0" w:firstColumn="1" w:lastColumn="0" w:noHBand="0" w:noVBand="1"/>
      </w:tblPr>
      <w:tblGrid>
        <w:gridCol w:w="3036"/>
        <w:gridCol w:w="3037"/>
        <w:gridCol w:w="3037"/>
      </w:tblGrid>
      <w:tr w:rsidR="00D85CFC" w14:paraId="6E814626" w14:textId="77777777" w:rsidTr="008E2E83">
        <w:tc>
          <w:tcPr>
            <w:tcW w:w="3036" w:type="dxa"/>
            <w:vAlign w:val="center"/>
          </w:tcPr>
          <w:p w14:paraId="5E5D9E30" w14:textId="56E60F8F" w:rsidR="00D85CFC" w:rsidRPr="00C377C3" w:rsidRDefault="00D85CFC" w:rsidP="008E2E83">
            <w:pPr>
              <w:spacing w:line="360" w:lineRule="auto"/>
              <w:jc w:val="center"/>
              <w:rPr>
                <w:b/>
                <w:bCs/>
              </w:rPr>
            </w:pPr>
            <w:r w:rsidRPr="00C377C3">
              <w:rPr>
                <w:b/>
                <w:bCs/>
              </w:rPr>
              <w:t>Component</w:t>
            </w:r>
          </w:p>
        </w:tc>
        <w:tc>
          <w:tcPr>
            <w:tcW w:w="3037" w:type="dxa"/>
            <w:vAlign w:val="center"/>
          </w:tcPr>
          <w:p w14:paraId="488A71CE" w14:textId="52EFB744" w:rsidR="00D85CFC" w:rsidRPr="00C377C3" w:rsidRDefault="00D85CFC" w:rsidP="008E2E83">
            <w:pPr>
              <w:spacing w:line="360" w:lineRule="auto"/>
              <w:jc w:val="center"/>
              <w:rPr>
                <w:b/>
                <w:bCs/>
              </w:rPr>
            </w:pPr>
            <w:r w:rsidRPr="00C377C3">
              <w:rPr>
                <w:b/>
                <w:bCs/>
              </w:rPr>
              <w:t>Minimum</w:t>
            </w:r>
          </w:p>
        </w:tc>
        <w:tc>
          <w:tcPr>
            <w:tcW w:w="3037" w:type="dxa"/>
            <w:vAlign w:val="center"/>
          </w:tcPr>
          <w:p w14:paraId="023CB891" w14:textId="155E350B" w:rsidR="00D85CFC" w:rsidRPr="00C377C3" w:rsidRDefault="00D85CFC" w:rsidP="008E2E83">
            <w:pPr>
              <w:spacing w:line="360" w:lineRule="auto"/>
              <w:jc w:val="center"/>
              <w:rPr>
                <w:b/>
                <w:bCs/>
              </w:rPr>
            </w:pPr>
            <w:r w:rsidRPr="00C377C3">
              <w:rPr>
                <w:b/>
                <w:bCs/>
              </w:rPr>
              <w:t>Recommended</w:t>
            </w:r>
          </w:p>
        </w:tc>
      </w:tr>
      <w:tr w:rsidR="00D85CFC" w14:paraId="08328BBC" w14:textId="77777777" w:rsidTr="00FB5BA5">
        <w:tc>
          <w:tcPr>
            <w:tcW w:w="3036" w:type="dxa"/>
            <w:vAlign w:val="center"/>
          </w:tcPr>
          <w:p w14:paraId="706D17D7" w14:textId="05CD285E" w:rsidR="00D85CFC" w:rsidRDefault="00C377C3" w:rsidP="00FB5BA5">
            <w:pPr>
              <w:spacing w:line="360" w:lineRule="auto"/>
              <w:jc w:val="left"/>
            </w:pPr>
            <w:r>
              <w:t>Processor</w:t>
            </w:r>
          </w:p>
        </w:tc>
        <w:tc>
          <w:tcPr>
            <w:tcW w:w="3037" w:type="dxa"/>
            <w:vAlign w:val="center"/>
          </w:tcPr>
          <w:p w14:paraId="24388393" w14:textId="267B5E2B" w:rsidR="00D85CFC" w:rsidRDefault="00EF0016" w:rsidP="00FB5BA5">
            <w:pPr>
              <w:spacing w:line="360" w:lineRule="auto"/>
              <w:jc w:val="left"/>
            </w:pPr>
            <w:r>
              <w:t>1.9 gigahertz (GHz) x86- or x64-bit dual core processor</w:t>
            </w:r>
          </w:p>
        </w:tc>
        <w:tc>
          <w:tcPr>
            <w:tcW w:w="3037" w:type="dxa"/>
            <w:vAlign w:val="center"/>
          </w:tcPr>
          <w:p w14:paraId="271C6A9B" w14:textId="48D816F1" w:rsidR="00D85CFC" w:rsidRDefault="00EF0016" w:rsidP="00FB5BA5">
            <w:pPr>
              <w:spacing w:line="360" w:lineRule="auto"/>
              <w:jc w:val="left"/>
            </w:pPr>
            <w:r>
              <w:t>2.8 gigahertz (GHz) x86</w:t>
            </w:r>
          </w:p>
        </w:tc>
      </w:tr>
      <w:tr w:rsidR="00D85CFC" w14:paraId="7A753D6E" w14:textId="77777777" w:rsidTr="00FB5BA5">
        <w:tc>
          <w:tcPr>
            <w:tcW w:w="3036" w:type="dxa"/>
            <w:vAlign w:val="center"/>
          </w:tcPr>
          <w:p w14:paraId="16277375" w14:textId="668B668F" w:rsidR="00D85CFC" w:rsidRDefault="00274E60" w:rsidP="00FB5BA5">
            <w:pPr>
              <w:spacing w:line="360" w:lineRule="auto"/>
              <w:jc w:val="left"/>
            </w:pPr>
            <w:r>
              <w:t>Storage</w:t>
            </w:r>
          </w:p>
        </w:tc>
        <w:tc>
          <w:tcPr>
            <w:tcW w:w="3037" w:type="dxa"/>
            <w:vAlign w:val="center"/>
          </w:tcPr>
          <w:p w14:paraId="0284FFE9" w14:textId="392F64B7" w:rsidR="00D85CFC" w:rsidRDefault="002A7274" w:rsidP="00FB5BA5">
            <w:pPr>
              <w:spacing w:line="360" w:lineRule="auto"/>
              <w:jc w:val="left"/>
            </w:pPr>
            <w:r>
              <w:t>256</w:t>
            </w:r>
            <w:r w:rsidR="00274E60">
              <w:t xml:space="preserve"> GB SSD or 512 HDD</w:t>
            </w:r>
          </w:p>
        </w:tc>
        <w:tc>
          <w:tcPr>
            <w:tcW w:w="3037" w:type="dxa"/>
            <w:vAlign w:val="center"/>
          </w:tcPr>
          <w:p w14:paraId="435A4E28" w14:textId="4F624E4C" w:rsidR="00D85CFC" w:rsidRDefault="002A7274" w:rsidP="00FB5BA5">
            <w:pPr>
              <w:spacing w:line="360" w:lineRule="auto"/>
              <w:jc w:val="left"/>
            </w:pPr>
            <w:r>
              <w:t>512 GB SSD or 1TB HDD</w:t>
            </w:r>
          </w:p>
        </w:tc>
      </w:tr>
      <w:tr w:rsidR="00D85CFC" w14:paraId="28645E54" w14:textId="77777777" w:rsidTr="00FB5BA5">
        <w:tc>
          <w:tcPr>
            <w:tcW w:w="3036" w:type="dxa"/>
            <w:vAlign w:val="center"/>
          </w:tcPr>
          <w:p w14:paraId="7EC2A130" w14:textId="58807B41" w:rsidR="00D85CFC" w:rsidRDefault="00F64562" w:rsidP="00FB5BA5">
            <w:pPr>
              <w:spacing w:line="360" w:lineRule="auto"/>
              <w:jc w:val="left"/>
            </w:pPr>
            <w:r>
              <w:t>RAM</w:t>
            </w:r>
          </w:p>
        </w:tc>
        <w:tc>
          <w:tcPr>
            <w:tcW w:w="3037" w:type="dxa"/>
            <w:vAlign w:val="center"/>
          </w:tcPr>
          <w:p w14:paraId="0BAEB4F0" w14:textId="2B3C3D63" w:rsidR="00D85CFC" w:rsidRDefault="006C0BDC" w:rsidP="00FB5BA5">
            <w:pPr>
              <w:spacing w:line="360" w:lineRule="auto"/>
              <w:jc w:val="left"/>
            </w:pPr>
            <w:r>
              <w:rPr>
                <w:lang w:val="en-US"/>
              </w:rPr>
              <w:t>8 GB (7.88 GB useable)</w:t>
            </w:r>
          </w:p>
        </w:tc>
        <w:tc>
          <w:tcPr>
            <w:tcW w:w="3037" w:type="dxa"/>
            <w:vAlign w:val="center"/>
          </w:tcPr>
          <w:p w14:paraId="48601076" w14:textId="247514FC" w:rsidR="00D85CFC" w:rsidRDefault="006C0BDC" w:rsidP="00FB5BA5">
            <w:pPr>
              <w:spacing w:line="360" w:lineRule="auto"/>
              <w:jc w:val="left"/>
            </w:pPr>
            <w:r w:rsidRPr="006C0BDC">
              <w:t>16.0 GB (15.9 GB usable)</w:t>
            </w:r>
          </w:p>
        </w:tc>
      </w:tr>
      <w:tr w:rsidR="00D85CFC" w14:paraId="5430A624" w14:textId="77777777" w:rsidTr="00FB5BA5">
        <w:tc>
          <w:tcPr>
            <w:tcW w:w="3036" w:type="dxa"/>
            <w:vAlign w:val="center"/>
          </w:tcPr>
          <w:p w14:paraId="2D837FBA" w14:textId="7A849ABA" w:rsidR="00D85CFC" w:rsidRDefault="00665994" w:rsidP="00FB5BA5">
            <w:pPr>
              <w:spacing w:line="360" w:lineRule="auto"/>
              <w:jc w:val="left"/>
            </w:pPr>
            <w:r>
              <w:t>System Type</w:t>
            </w:r>
          </w:p>
        </w:tc>
        <w:tc>
          <w:tcPr>
            <w:tcW w:w="3037" w:type="dxa"/>
            <w:vAlign w:val="center"/>
          </w:tcPr>
          <w:p w14:paraId="28C7D9CA" w14:textId="1F1A0378" w:rsidR="00D85CFC" w:rsidRDefault="00DB311A" w:rsidP="00FB5BA5">
            <w:pPr>
              <w:spacing w:line="360" w:lineRule="auto"/>
              <w:jc w:val="left"/>
            </w:pPr>
            <w:r w:rsidRPr="00790F29">
              <w:rPr>
                <w:lang w:val="en-US"/>
              </w:rPr>
              <w:t>64-bit operating system, x64-based processor</w:t>
            </w:r>
          </w:p>
        </w:tc>
        <w:tc>
          <w:tcPr>
            <w:tcW w:w="3037" w:type="dxa"/>
            <w:vAlign w:val="center"/>
          </w:tcPr>
          <w:p w14:paraId="15FADE58" w14:textId="05DB075D" w:rsidR="00D85CFC" w:rsidRDefault="00DB311A" w:rsidP="00FB5BA5">
            <w:pPr>
              <w:spacing w:line="360" w:lineRule="auto"/>
              <w:jc w:val="left"/>
            </w:pPr>
            <w:r w:rsidRPr="00790F29">
              <w:rPr>
                <w:lang w:val="en-US"/>
              </w:rPr>
              <w:t>64-bit operating system, x64-based processor</w:t>
            </w:r>
          </w:p>
        </w:tc>
      </w:tr>
    </w:tbl>
    <w:p w14:paraId="1B7FBE9B" w14:textId="77777777" w:rsidR="000548D4" w:rsidRDefault="000548D4" w:rsidP="000548D4"/>
    <w:p w14:paraId="039FA6F4" w14:textId="77777777" w:rsidR="00BB546F" w:rsidRDefault="00BB546F" w:rsidP="000548D4"/>
    <w:p w14:paraId="5E43A00F" w14:textId="77777777" w:rsidR="00BB546F" w:rsidRDefault="00BB546F" w:rsidP="000548D4"/>
    <w:p w14:paraId="7D51BFC0" w14:textId="77777777" w:rsidR="00BB546F" w:rsidRDefault="00BB546F" w:rsidP="000548D4"/>
    <w:p w14:paraId="6BBCD699" w14:textId="77777777" w:rsidR="00BB546F" w:rsidRDefault="00BB546F" w:rsidP="000548D4"/>
    <w:p w14:paraId="7304E540" w14:textId="77777777" w:rsidR="00BB546F" w:rsidRDefault="00BB546F" w:rsidP="000548D4"/>
    <w:p w14:paraId="12050EB8" w14:textId="77777777" w:rsidR="00BB546F" w:rsidRDefault="00BB546F" w:rsidP="000548D4"/>
    <w:p w14:paraId="46022C3F" w14:textId="77777777" w:rsidR="00BB546F" w:rsidRDefault="00BB546F" w:rsidP="000548D4"/>
    <w:p w14:paraId="273781B4" w14:textId="77777777" w:rsidR="00BB546F" w:rsidRDefault="00BB546F" w:rsidP="000548D4"/>
    <w:p w14:paraId="7DC2856E" w14:textId="156E4ED4" w:rsidR="00A16CE9" w:rsidRPr="00A16CE9" w:rsidRDefault="00A16CE9" w:rsidP="00BB546F">
      <w:pPr>
        <w:pStyle w:val="Heading3"/>
        <w:rPr>
          <w:i w:val="0"/>
          <w:iCs/>
        </w:rPr>
      </w:pPr>
      <w:bookmarkStart w:id="376" w:name="_Toc151673324"/>
      <w:r w:rsidRPr="00A16CE9">
        <w:rPr>
          <w:i w:val="0"/>
          <w:iCs/>
        </w:rPr>
        <w:lastRenderedPageBreak/>
        <w:t>5.2.2 Software Requirements</w:t>
      </w:r>
      <w:bookmarkEnd w:id="376"/>
    </w:p>
    <w:p w14:paraId="07E0B66E" w14:textId="350D0B2E" w:rsidR="00BB546F" w:rsidRPr="00B61D29" w:rsidRDefault="00D60063" w:rsidP="00B61D29">
      <w:r>
        <w:t xml:space="preserve">Hardware only is never enough to run a project there is always need of software and below are the software requirements for the system </w:t>
      </w:r>
      <w:r w:rsidR="00870D3E">
        <w:t xml:space="preserve">that </w:t>
      </w:r>
      <w:r w:rsidR="00635434">
        <w:t>will ensure smooth running</w:t>
      </w:r>
      <w:r w:rsidR="00D06144">
        <w:t xml:space="preserve"> </w:t>
      </w:r>
      <w:r w:rsidR="006C492F">
        <w:fldChar w:fldCharType="begin"/>
      </w:r>
      <w:r w:rsidR="006C492F">
        <w:instrText xml:space="preserve"> ADDIN ZOTERO_ITEM CSL_CITATION {"citationID":"EPzXMJnD","properties":{"formattedCitation":"(Amershi et al., 2019)","plainCitation":"(Amershi et al., 2019)","noteIndex":0},"citationItems":[{"id":201,"uris":["http://zotero.org/users/local/gnHNOUUS/items/92DSFKBI"],"itemData":{"id":201,"type":"paper-conference","abstract":"Recent advances in machine learning have stimulated widespread interest within the Information Technology sector on integrating AI capabilities into software and services. This goal has forced organizations to evolve their development processes. We report on a study that we conducted on observing software teams at Microsoft as they develop AI-based applications. We consider a nine-stage workflow process informed by prior experiences developing AI applications (e.g., search and NLP) and data science tools (e.g. application diagnostics and bug reporting). We found that various Microsoft teams have united this workflow into preexisting, well-evolved, Agile-like software engineering processes, providing insights about several essential engineering challenges that organizations may face in creating large-scale AI solutions for the marketplace. We collected some best practices from Microsoft teams to address these challenges. In addition, we have identified three aspects of the AI domain that make it fundamentally different from prior software application domains: 1) discovering, managing, and versioning the data needed for machine learning applications is much more complex and difficult than other types of software engineering, 2) model customization and model reuse require very different skills than are typically found in software teams, and 3) AI components are more difficult to handle as distinct modules than traditional software components - models may be \"entangled\" in complex ways and experience non-monotonic error behavior. We believe that the lessons learned by Microsoft teams will be valuable to other organizations.","container-title":"2019 IEEE/ACM 41st International Conference on Software Engineering: Software Engineering in Practice (ICSE-SEIP)","DOI":"10.1109/ICSE-SEIP.2019.00042","event-title":"2019 IEEE/ACM 41st International Conference on Software Engineering: Software Engineering in Practice (ICSE-SEIP)","page":"291-300","source":"IEEE Xplore","title":"Software Engineering for Machine Learning: A Case Study","title-short":"Software Engineering for Machine Learning","URL":"https://ieeexplore.ieee.org/abstract/document/8804457","author":[{"family":"Amershi","given":"Saleema"},{"family":"Begel","given":"Andrew"},{"family":"Bird","given":"Christian"},{"family":"DeLine","given":"Robert"},{"family":"Gall","given":"Harald"},{"family":"Kamar","given":"Ece"},{"family":"Nagappan","given":"Nachiappan"},{"family":"Nushi","given":"Besmira"},{"family":"Zimmermann","given":"Thomas"}],"accessed":{"date-parts":[["2023",11,16]]},"issued":{"date-parts":[["2019",5]]}}}],"schema":"https://github.com/citation-style-language/schema/raw/master/csl-citation.json"} </w:instrText>
      </w:r>
      <w:r w:rsidR="006C492F">
        <w:fldChar w:fldCharType="separate"/>
      </w:r>
      <w:r w:rsidR="006C492F" w:rsidRPr="006C492F">
        <w:t>(Amershi et al., 2019)</w:t>
      </w:r>
      <w:r w:rsidR="006C492F">
        <w:fldChar w:fldCharType="end"/>
      </w:r>
      <w:r w:rsidR="00737E94">
        <w:t>.</w:t>
      </w:r>
    </w:p>
    <w:p w14:paraId="601BF961" w14:textId="38B9C627" w:rsidR="00BB546F" w:rsidRPr="005665C2" w:rsidRDefault="005665C2" w:rsidP="005665C2">
      <w:pPr>
        <w:pStyle w:val="Caption"/>
        <w:spacing w:line="360" w:lineRule="auto"/>
        <w:jc w:val="center"/>
        <w:rPr>
          <w:i w:val="0"/>
          <w:iCs w:val="0"/>
          <w:color w:val="auto"/>
          <w:sz w:val="24"/>
          <w:szCs w:val="24"/>
        </w:rPr>
      </w:pPr>
      <w:bookmarkStart w:id="377" w:name="_Toc151673225"/>
      <w:r w:rsidRPr="005665C2">
        <w:rPr>
          <w:i w:val="0"/>
          <w:iCs w:val="0"/>
          <w:color w:val="auto"/>
          <w:sz w:val="24"/>
          <w:szCs w:val="24"/>
        </w:rPr>
        <w:t xml:space="preserve">Table </w:t>
      </w:r>
      <w:r w:rsidRPr="005665C2">
        <w:rPr>
          <w:i w:val="0"/>
          <w:iCs w:val="0"/>
          <w:color w:val="auto"/>
          <w:sz w:val="24"/>
          <w:szCs w:val="24"/>
        </w:rPr>
        <w:fldChar w:fldCharType="begin"/>
      </w:r>
      <w:r w:rsidRPr="005665C2">
        <w:rPr>
          <w:i w:val="0"/>
          <w:iCs w:val="0"/>
          <w:color w:val="auto"/>
          <w:sz w:val="24"/>
          <w:szCs w:val="24"/>
        </w:rPr>
        <w:instrText xml:space="preserve"> SEQ Table \* ARABIC </w:instrText>
      </w:r>
      <w:r w:rsidRPr="005665C2">
        <w:rPr>
          <w:i w:val="0"/>
          <w:iCs w:val="0"/>
          <w:color w:val="auto"/>
          <w:sz w:val="24"/>
          <w:szCs w:val="24"/>
        </w:rPr>
        <w:fldChar w:fldCharType="separate"/>
      </w:r>
      <w:r w:rsidR="000F2887">
        <w:rPr>
          <w:i w:val="0"/>
          <w:iCs w:val="0"/>
          <w:noProof/>
          <w:color w:val="auto"/>
          <w:sz w:val="24"/>
          <w:szCs w:val="24"/>
        </w:rPr>
        <w:t>6</w:t>
      </w:r>
      <w:r w:rsidRPr="005665C2">
        <w:rPr>
          <w:i w:val="0"/>
          <w:iCs w:val="0"/>
          <w:color w:val="auto"/>
          <w:sz w:val="24"/>
          <w:szCs w:val="24"/>
        </w:rPr>
        <w:fldChar w:fldCharType="end"/>
      </w:r>
      <w:r w:rsidRPr="005665C2">
        <w:rPr>
          <w:i w:val="0"/>
          <w:iCs w:val="0"/>
          <w:color w:val="auto"/>
          <w:sz w:val="24"/>
          <w:szCs w:val="24"/>
        </w:rPr>
        <w:t>: Software Requirements</w:t>
      </w:r>
      <w:bookmarkEnd w:id="377"/>
    </w:p>
    <w:tbl>
      <w:tblPr>
        <w:tblStyle w:val="TableGrid0"/>
        <w:tblW w:w="0" w:type="auto"/>
        <w:tblLook w:val="04A0" w:firstRow="1" w:lastRow="0" w:firstColumn="1" w:lastColumn="0" w:noHBand="0" w:noVBand="1"/>
      </w:tblPr>
      <w:tblGrid>
        <w:gridCol w:w="3036"/>
        <w:gridCol w:w="3037"/>
        <w:gridCol w:w="3037"/>
      </w:tblGrid>
      <w:tr w:rsidR="00A16CE9" w14:paraId="316D76EE" w14:textId="77777777" w:rsidTr="0005018F">
        <w:tc>
          <w:tcPr>
            <w:tcW w:w="3036" w:type="dxa"/>
            <w:vAlign w:val="center"/>
          </w:tcPr>
          <w:p w14:paraId="65EF9019" w14:textId="2A43FA8E" w:rsidR="00A16CE9" w:rsidRPr="0005018F" w:rsidRDefault="000E6B7A" w:rsidP="009112C4">
            <w:pPr>
              <w:spacing w:line="360" w:lineRule="auto"/>
              <w:jc w:val="center"/>
              <w:rPr>
                <w:b/>
                <w:bCs/>
              </w:rPr>
            </w:pPr>
            <w:r w:rsidRPr="0005018F">
              <w:rPr>
                <w:b/>
                <w:bCs/>
              </w:rPr>
              <w:t>Component</w:t>
            </w:r>
          </w:p>
        </w:tc>
        <w:tc>
          <w:tcPr>
            <w:tcW w:w="3037" w:type="dxa"/>
            <w:vAlign w:val="center"/>
          </w:tcPr>
          <w:p w14:paraId="3277F61C" w14:textId="0CEFEB90" w:rsidR="00A16CE9" w:rsidRPr="0005018F" w:rsidRDefault="0005018F" w:rsidP="009112C4">
            <w:pPr>
              <w:spacing w:line="360" w:lineRule="auto"/>
              <w:jc w:val="center"/>
              <w:rPr>
                <w:b/>
                <w:bCs/>
              </w:rPr>
            </w:pPr>
            <w:r w:rsidRPr="0005018F">
              <w:rPr>
                <w:b/>
                <w:bCs/>
              </w:rPr>
              <w:t>Description</w:t>
            </w:r>
          </w:p>
        </w:tc>
        <w:tc>
          <w:tcPr>
            <w:tcW w:w="3037" w:type="dxa"/>
            <w:vAlign w:val="center"/>
          </w:tcPr>
          <w:p w14:paraId="3F2960A5" w14:textId="6B2C9BD9" w:rsidR="00A16CE9" w:rsidRPr="0005018F" w:rsidRDefault="0005018F" w:rsidP="009112C4">
            <w:pPr>
              <w:spacing w:line="360" w:lineRule="auto"/>
              <w:jc w:val="center"/>
              <w:rPr>
                <w:b/>
                <w:bCs/>
              </w:rPr>
            </w:pPr>
            <w:r w:rsidRPr="0005018F">
              <w:rPr>
                <w:b/>
                <w:bCs/>
              </w:rPr>
              <w:t>Justification</w:t>
            </w:r>
          </w:p>
        </w:tc>
      </w:tr>
      <w:tr w:rsidR="00A16CE9" w14:paraId="37A8A27A" w14:textId="77777777" w:rsidTr="00A16CE9">
        <w:tc>
          <w:tcPr>
            <w:tcW w:w="3036" w:type="dxa"/>
          </w:tcPr>
          <w:p w14:paraId="4F784BE5" w14:textId="087AE611" w:rsidR="00A16CE9" w:rsidRDefault="00993132" w:rsidP="009112C4">
            <w:pPr>
              <w:spacing w:line="360" w:lineRule="auto"/>
            </w:pPr>
            <w:r>
              <w:t xml:space="preserve">Operating System </w:t>
            </w:r>
          </w:p>
        </w:tc>
        <w:tc>
          <w:tcPr>
            <w:tcW w:w="3037" w:type="dxa"/>
          </w:tcPr>
          <w:p w14:paraId="55047C50" w14:textId="71A2DC74" w:rsidR="00A16CE9" w:rsidRDefault="002968BB" w:rsidP="009112C4">
            <w:pPr>
              <w:spacing w:line="360" w:lineRule="auto"/>
            </w:pPr>
            <w:r>
              <w:t>Any Windows 7 or above and any Mac OS 10.8 or newer</w:t>
            </w:r>
          </w:p>
        </w:tc>
        <w:tc>
          <w:tcPr>
            <w:tcW w:w="3037" w:type="dxa"/>
          </w:tcPr>
          <w:p w14:paraId="2821E706" w14:textId="17462E7D" w:rsidR="00A16CE9" w:rsidRDefault="000A4DF7" w:rsidP="009112C4">
            <w:pPr>
              <w:spacing w:line="360" w:lineRule="auto"/>
            </w:pPr>
            <w:r>
              <w:t xml:space="preserve">A device with any of the specified </w:t>
            </w:r>
            <w:r w:rsidR="0071171D">
              <w:t>operating system</w:t>
            </w:r>
            <w:r w:rsidR="00645D3D">
              <w:t xml:space="preserve"> makes it easier to access the system securely </w:t>
            </w:r>
            <w:r w:rsidR="0071171D">
              <w:t xml:space="preserve">and running the system on a stable operating system </w:t>
            </w:r>
          </w:p>
        </w:tc>
      </w:tr>
      <w:tr w:rsidR="00A16CE9" w14:paraId="555708B7" w14:textId="77777777" w:rsidTr="00A16CE9">
        <w:tc>
          <w:tcPr>
            <w:tcW w:w="3036" w:type="dxa"/>
          </w:tcPr>
          <w:p w14:paraId="5B6DFF3B" w14:textId="6B1BB34C" w:rsidR="00A16CE9" w:rsidRDefault="009C3706" w:rsidP="009112C4">
            <w:pPr>
              <w:spacing w:line="360" w:lineRule="auto"/>
            </w:pPr>
            <w:r>
              <w:t xml:space="preserve">Internet or Broadband Network compatibility and connection </w:t>
            </w:r>
          </w:p>
        </w:tc>
        <w:tc>
          <w:tcPr>
            <w:tcW w:w="3037" w:type="dxa"/>
          </w:tcPr>
          <w:p w14:paraId="25E55D44" w14:textId="672F4554" w:rsidR="00A16CE9" w:rsidRDefault="0039685A" w:rsidP="009112C4">
            <w:pPr>
              <w:spacing w:line="360" w:lineRule="auto"/>
            </w:pPr>
            <w:r>
              <w:t>5 Mbps or better</w:t>
            </w:r>
          </w:p>
        </w:tc>
        <w:tc>
          <w:tcPr>
            <w:tcW w:w="3037" w:type="dxa"/>
          </w:tcPr>
          <w:p w14:paraId="6B37C395" w14:textId="1690C156" w:rsidR="00A16CE9" w:rsidRDefault="0039685A" w:rsidP="009112C4">
            <w:pPr>
              <w:spacing w:line="360" w:lineRule="auto"/>
            </w:pPr>
            <w:r>
              <w:t xml:space="preserve">Most of the systems are developed and run on the internet and this </w:t>
            </w:r>
            <w:r w:rsidR="003E2FB6">
              <w:t>makes it easier to share code and also to save the code and for this internet connection is required to connect to the internet connection</w:t>
            </w:r>
          </w:p>
        </w:tc>
      </w:tr>
      <w:tr w:rsidR="00A16CE9" w14:paraId="791585D1" w14:textId="77777777" w:rsidTr="00A16CE9">
        <w:tc>
          <w:tcPr>
            <w:tcW w:w="3036" w:type="dxa"/>
          </w:tcPr>
          <w:p w14:paraId="06F62961" w14:textId="5C394C43" w:rsidR="00A16CE9" w:rsidRDefault="00E519A3" w:rsidP="009112C4">
            <w:pPr>
              <w:spacing w:line="360" w:lineRule="auto"/>
            </w:pPr>
            <w:r>
              <w:t>Web Browser</w:t>
            </w:r>
          </w:p>
        </w:tc>
        <w:tc>
          <w:tcPr>
            <w:tcW w:w="3037" w:type="dxa"/>
          </w:tcPr>
          <w:p w14:paraId="2C9E19FF" w14:textId="6AE664C4" w:rsidR="00A16CE9" w:rsidRDefault="00E519A3" w:rsidP="009112C4">
            <w:pPr>
              <w:spacing w:line="360" w:lineRule="auto"/>
            </w:pPr>
            <w:r>
              <w:t>Google Chrome or Microsoft Edge</w:t>
            </w:r>
          </w:p>
        </w:tc>
        <w:tc>
          <w:tcPr>
            <w:tcW w:w="3037" w:type="dxa"/>
          </w:tcPr>
          <w:p w14:paraId="48582879" w14:textId="038BD96A" w:rsidR="00A16CE9" w:rsidRDefault="00E519A3" w:rsidP="009112C4">
            <w:pPr>
              <w:spacing w:line="360" w:lineRule="auto"/>
            </w:pPr>
            <w:r>
              <w:t>Web browsers are the platforms that allow accessing most of the developed system</w:t>
            </w:r>
            <w:r w:rsidR="00441FD5">
              <w:t>s</w:t>
            </w:r>
            <w:r w:rsidR="007C2690">
              <w:t>. The aim to have a web browser comp</w:t>
            </w:r>
            <w:r w:rsidR="006E3C4D">
              <w:t xml:space="preserve">atible device is to allow sharing the system with many people who can then </w:t>
            </w:r>
            <w:r w:rsidR="00647584">
              <w:t>access and</w:t>
            </w:r>
            <w:r w:rsidR="006E3C4D">
              <w:t xml:space="preserve"> use the system</w:t>
            </w:r>
            <w:r w:rsidR="00647584">
              <w:t>.</w:t>
            </w:r>
          </w:p>
        </w:tc>
      </w:tr>
    </w:tbl>
    <w:p w14:paraId="5C2C14C1" w14:textId="77777777" w:rsidR="00A16CE9" w:rsidRDefault="00A16CE9" w:rsidP="000548D4"/>
    <w:p w14:paraId="0FB897FE" w14:textId="77777777" w:rsidR="00BB546F" w:rsidRDefault="00BB546F" w:rsidP="000548D4"/>
    <w:p w14:paraId="59E28C80" w14:textId="77777777" w:rsidR="00BB546F" w:rsidRDefault="00BB546F" w:rsidP="000548D4"/>
    <w:p w14:paraId="41A92E3E" w14:textId="77777777" w:rsidR="00BB546F" w:rsidRDefault="00BB546F" w:rsidP="000548D4"/>
    <w:p w14:paraId="57D769A2" w14:textId="77777777" w:rsidR="005335FD" w:rsidRDefault="005335FD" w:rsidP="000548D4"/>
    <w:p w14:paraId="0C101D82" w14:textId="68C98C2A" w:rsidR="003A719B" w:rsidRDefault="007C3E87" w:rsidP="007B1C05">
      <w:pPr>
        <w:pStyle w:val="Heading2"/>
      </w:pPr>
      <w:bookmarkStart w:id="378" w:name="_Toc151673325"/>
      <w:r>
        <w:lastRenderedPageBreak/>
        <w:t xml:space="preserve">5.3 </w:t>
      </w:r>
      <w:r w:rsidR="007B1C05">
        <w:t>Description of the dataset</w:t>
      </w:r>
      <w:bookmarkEnd w:id="378"/>
    </w:p>
    <w:p w14:paraId="7D626CD7" w14:textId="00B735B2" w:rsidR="00CD2D88" w:rsidRPr="00BB546F" w:rsidRDefault="007B1C05" w:rsidP="00BB546F">
      <w:r>
        <w:t>The player performance prediction model has two datasets that is working on that is the batting dataset and the bowling dataset</w:t>
      </w:r>
      <w:r w:rsidR="008770D3">
        <w:t>.</w:t>
      </w:r>
    </w:p>
    <w:p w14:paraId="0951D6EC" w14:textId="274AD88D" w:rsidR="00CD2D88" w:rsidRPr="00CD2D88" w:rsidRDefault="00CD2D88" w:rsidP="00CD2D88">
      <w:pPr>
        <w:pStyle w:val="Heading3"/>
        <w:rPr>
          <w:i w:val="0"/>
          <w:iCs/>
        </w:rPr>
      </w:pPr>
      <w:bookmarkStart w:id="379" w:name="_Toc151673326"/>
      <w:r w:rsidRPr="00CD2D88">
        <w:rPr>
          <w:i w:val="0"/>
          <w:iCs/>
        </w:rPr>
        <w:t>5.3.1 Batting data</w:t>
      </w:r>
      <w:bookmarkEnd w:id="379"/>
    </w:p>
    <w:p w14:paraId="5D17ECB8" w14:textId="37AAF4A0" w:rsidR="000548D4" w:rsidRDefault="00CD2D88" w:rsidP="000548D4">
      <w:r>
        <w:t xml:space="preserve">This is data that is downloaded from the </w:t>
      </w:r>
      <w:r w:rsidR="00801443">
        <w:t xml:space="preserve">scoring system from the leaderboards report, specifically the batting leaderboards report. This is report that is generated from the scores that is updated after every match and it stores all the batting </w:t>
      </w:r>
      <w:r w:rsidR="00CD468D">
        <w:t>data of all the players</w:t>
      </w:r>
      <w:r w:rsidR="003250A1">
        <w:t xml:space="preserve">. </w:t>
      </w:r>
      <w:r w:rsidR="00A45703">
        <w:t xml:space="preserve">The batting data was downloaded in </w:t>
      </w:r>
      <w:r w:rsidR="005451EF">
        <w:t xml:space="preserve">csv format and </w:t>
      </w:r>
      <w:r w:rsidR="0046192A">
        <w:t xml:space="preserve">loaded into the prediction model where the data is then cleaned and </w:t>
      </w:r>
      <w:r w:rsidR="00511900">
        <w:t>pre-processed</w:t>
      </w:r>
      <w:r w:rsidR="0046192A">
        <w:t xml:space="preserve"> such that any row that has null values is </w:t>
      </w:r>
      <w:r w:rsidR="00511900">
        <w:t xml:space="preserve">removed so that the final data will only predict the performance of all the </w:t>
      </w:r>
      <w:r w:rsidR="00843BF5">
        <w:t xml:space="preserve">players that have all the data. </w:t>
      </w:r>
      <w:r w:rsidR="005F3240">
        <w:t xml:space="preserve">The dataset is then split into training and testing data using the ratio </w:t>
      </w:r>
      <w:r w:rsidR="0040644E">
        <w:t>0.8:0.2 where 0.8 is the training data and 0.2 is the test data.</w:t>
      </w:r>
      <w:r w:rsidR="00FF46EE">
        <w:t xml:space="preserve"> So once the dataset was spli</w:t>
      </w:r>
      <w:r w:rsidR="00DB4E36">
        <w:t xml:space="preserve">t it then the dataset with 0 </w:t>
      </w:r>
      <w:r w:rsidR="00BE667E">
        <w:t xml:space="preserve">missing values is trained </w:t>
      </w:r>
      <w:r w:rsidR="00C41178">
        <w:t xml:space="preserve">and then it uses 6 features to do the prediction that is the previous five performances for the batsman and the average of the batsman. </w:t>
      </w:r>
      <w:r w:rsidR="007A32A2">
        <w:t>So,</w:t>
      </w:r>
      <w:r w:rsidR="00C41178">
        <w:t xml:space="preserve"> it is such that if </w:t>
      </w:r>
      <w:r w:rsidR="008873E2">
        <w:t xml:space="preserve">the performance for the </w:t>
      </w:r>
      <w:r w:rsidR="001670A1">
        <w:t xml:space="preserve">next match is high and the average of the player is high then it </w:t>
      </w:r>
      <w:r w:rsidR="0033035C">
        <w:t xml:space="preserve">selects that player in the dataset. This means that the </w:t>
      </w:r>
      <w:r w:rsidR="00AB2589">
        <w:t xml:space="preserve">prediction of the next match that is the runs and the average have a direct relationship where if both are high then that player is selected. Top six players who are predicted to perform well in the batting data are selected and </w:t>
      </w:r>
      <w:r w:rsidR="007A32A2">
        <w:t>starting eleven of the next match.</w:t>
      </w:r>
      <w:r w:rsidR="00F41AD7">
        <w:t xml:space="preserve"> This dataset had a few null values and thus there was need to clean the dataset before actually training and testing the data.</w:t>
      </w:r>
    </w:p>
    <w:p w14:paraId="1B7D6C3E" w14:textId="77777777" w:rsidR="00F538C3" w:rsidRDefault="00112960" w:rsidP="00F538C3">
      <w:pPr>
        <w:keepNext/>
      </w:pPr>
      <w:r w:rsidRPr="00112960">
        <w:rPr>
          <w:noProof/>
        </w:rPr>
        <w:drawing>
          <wp:inline distT="0" distB="0" distL="0" distR="0" wp14:anchorId="2BBB502E" wp14:editId="39713872">
            <wp:extent cx="5791200" cy="1942465"/>
            <wp:effectExtent l="0" t="0" r="0" b="635"/>
            <wp:docPr id="55995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5863" name=""/>
                    <pic:cNvPicPr/>
                  </pic:nvPicPr>
                  <pic:blipFill>
                    <a:blip r:embed="rId49"/>
                    <a:stretch>
                      <a:fillRect/>
                    </a:stretch>
                  </pic:blipFill>
                  <pic:spPr>
                    <a:xfrm>
                      <a:off x="0" y="0"/>
                      <a:ext cx="5791200" cy="1942465"/>
                    </a:xfrm>
                    <a:prstGeom prst="rect">
                      <a:avLst/>
                    </a:prstGeom>
                  </pic:spPr>
                </pic:pic>
              </a:graphicData>
            </a:graphic>
          </wp:inline>
        </w:drawing>
      </w:r>
    </w:p>
    <w:p w14:paraId="1C9C022E" w14:textId="2B566D30" w:rsidR="00551AA4" w:rsidRPr="00F538C3" w:rsidRDefault="00F538C3" w:rsidP="00F538C3">
      <w:pPr>
        <w:pStyle w:val="Caption"/>
        <w:spacing w:line="360" w:lineRule="auto"/>
        <w:jc w:val="center"/>
        <w:rPr>
          <w:i w:val="0"/>
          <w:iCs w:val="0"/>
          <w:sz w:val="24"/>
          <w:szCs w:val="24"/>
        </w:rPr>
      </w:pPr>
      <w:bookmarkStart w:id="380" w:name="_Toc151655815"/>
      <w:r w:rsidRPr="00F538C3">
        <w:rPr>
          <w:i w:val="0"/>
          <w:iCs w:val="0"/>
          <w:color w:val="auto"/>
          <w:sz w:val="24"/>
          <w:szCs w:val="24"/>
        </w:rPr>
        <w:t xml:space="preserve">Figure </w:t>
      </w:r>
      <w:r w:rsidR="00C1631D">
        <w:rPr>
          <w:i w:val="0"/>
          <w:iCs w:val="0"/>
          <w:color w:val="auto"/>
          <w:sz w:val="24"/>
          <w:szCs w:val="24"/>
        </w:rPr>
        <w:t>5.1</w:t>
      </w:r>
      <w:r w:rsidRPr="00F538C3">
        <w:rPr>
          <w:i w:val="0"/>
          <w:iCs w:val="0"/>
          <w:color w:val="auto"/>
          <w:sz w:val="24"/>
          <w:szCs w:val="24"/>
        </w:rPr>
        <w:t>: Batting Dataset Overview</w:t>
      </w:r>
      <w:bookmarkEnd w:id="380"/>
    </w:p>
    <w:p w14:paraId="6D401474" w14:textId="4B9591F1" w:rsidR="00BB546F" w:rsidRPr="00551AA4" w:rsidRDefault="00BB546F" w:rsidP="00551AA4">
      <w:pPr>
        <w:pStyle w:val="Caption"/>
        <w:spacing w:line="360" w:lineRule="auto"/>
        <w:jc w:val="center"/>
        <w:rPr>
          <w:i w:val="0"/>
          <w:iCs w:val="0"/>
          <w:color w:val="auto"/>
          <w:sz w:val="24"/>
          <w:szCs w:val="24"/>
        </w:rPr>
      </w:pPr>
    </w:p>
    <w:p w14:paraId="3B946AA6" w14:textId="77777777" w:rsidR="00F538C3" w:rsidRDefault="00AC204C" w:rsidP="00F538C3">
      <w:pPr>
        <w:keepNext/>
      </w:pPr>
      <w:r w:rsidRPr="00AC204C">
        <w:rPr>
          <w:noProof/>
        </w:rPr>
        <w:lastRenderedPageBreak/>
        <w:drawing>
          <wp:inline distT="0" distB="0" distL="0" distR="0" wp14:anchorId="77CFD474" wp14:editId="44B6B989">
            <wp:extent cx="5791200" cy="1795145"/>
            <wp:effectExtent l="0" t="0" r="0" b="0"/>
            <wp:docPr id="1579944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44119" name=""/>
                    <pic:cNvPicPr/>
                  </pic:nvPicPr>
                  <pic:blipFill>
                    <a:blip r:embed="rId50"/>
                    <a:stretch>
                      <a:fillRect/>
                    </a:stretch>
                  </pic:blipFill>
                  <pic:spPr>
                    <a:xfrm>
                      <a:off x="0" y="0"/>
                      <a:ext cx="5791200" cy="1795145"/>
                    </a:xfrm>
                    <a:prstGeom prst="rect">
                      <a:avLst/>
                    </a:prstGeom>
                  </pic:spPr>
                </pic:pic>
              </a:graphicData>
            </a:graphic>
          </wp:inline>
        </w:drawing>
      </w:r>
    </w:p>
    <w:p w14:paraId="7CDAA906" w14:textId="05065251" w:rsidR="00551AA4" w:rsidRPr="00F538C3" w:rsidRDefault="00F538C3" w:rsidP="00F538C3">
      <w:pPr>
        <w:pStyle w:val="Caption"/>
        <w:spacing w:line="360" w:lineRule="auto"/>
        <w:jc w:val="center"/>
        <w:rPr>
          <w:i w:val="0"/>
          <w:iCs w:val="0"/>
          <w:color w:val="auto"/>
          <w:sz w:val="24"/>
          <w:szCs w:val="24"/>
        </w:rPr>
      </w:pPr>
      <w:bookmarkStart w:id="381" w:name="_Toc151655816"/>
      <w:r w:rsidRPr="00F538C3">
        <w:rPr>
          <w:i w:val="0"/>
          <w:iCs w:val="0"/>
          <w:color w:val="auto"/>
          <w:sz w:val="24"/>
          <w:szCs w:val="24"/>
        </w:rPr>
        <w:t xml:space="preserve">Figure </w:t>
      </w:r>
      <w:r w:rsidR="00C1631D">
        <w:rPr>
          <w:i w:val="0"/>
          <w:iCs w:val="0"/>
          <w:color w:val="auto"/>
          <w:sz w:val="24"/>
          <w:szCs w:val="24"/>
        </w:rPr>
        <w:t>5.2</w:t>
      </w:r>
      <w:r w:rsidRPr="00F538C3">
        <w:rPr>
          <w:i w:val="0"/>
          <w:iCs w:val="0"/>
          <w:color w:val="auto"/>
          <w:sz w:val="24"/>
          <w:szCs w:val="24"/>
        </w:rPr>
        <w:t>: Batting Data Description</w:t>
      </w:r>
      <w:bookmarkEnd w:id="381"/>
    </w:p>
    <w:p w14:paraId="5118AE42" w14:textId="313595B1" w:rsidR="000548D4" w:rsidRPr="00EB1D05" w:rsidRDefault="00EB1D05" w:rsidP="00EB1D05">
      <w:pPr>
        <w:pStyle w:val="Heading3"/>
        <w:rPr>
          <w:i w:val="0"/>
          <w:iCs/>
        </w:rPr>
      </w:pPr>
      <w:bookmarkStart w:id="382" w:name="_Toc151673327"/>
      <w:r w:rsidRPr="00EB1D05">
        <w:rPr>
          <w:i w:val="0"/>
          <w:iCs/>
        </w:rPr>
        <w:t>5.3.2 Bowling data</w:t>
      </w:r>
      <w:bookmarkEnd w:id="382"/>
    </w:p>
    <w:p w14:paraId="0ADA5903" w14:textId="74730D6E" w:rsidR="000548D4" w:rsidRDefault="00EB1D05" w:rsidP="000548D4">
      <w:r>
        <w:t xml:space="preserve">This data was also downloaded from the </w:t>
      </w:r>
      <w:r w:rsidR="006A4033">
        <w:t xml:space="preserve">scoring model where just like the batting data it </w:t>
      </w:r>
      <w:r w:rsidR="00452FFC">
        <w:t>the bowling data was also updated after every match</w:t>
      </w:r>
      <w:r w:rsidR="003B5B38">
        <w:t xml:space="preserve">. </w:t>
      </w:r>
      <w:r w:rsidR="006A2D20">
        <w:t xml:space="preserve">The bowling data was downloaded in csv format then loaded into the prediction model where the data was then cleaned and </w:t>
      </w:r>
      <w:r w:rsidR="00120425">
        <w:t>pre-processed</w:t>
      </w:r>
      <w:r w:rsidR="006A2D20">
        <w:t xml:space="preserve"> since there was presence of null values in some of the players data</w:t>
      </w:r>
      <w:r w:rsidR="00002FF6">
        <w:t xml:space="preserve"> so the final data that was used to predict the performance </w:t>
      </w:r>
      <w:r w:rsidR="00ED1CF3">
        <w:t xml:space="preserve">had all the rows will the null values removed </w:t>
      </w:r>
      <w:r w:rsidR="00943EB7">
        <w:t>thus only players with full performance data was used to predict</w:t>
      </w:r>
      <w:r w:rsidR="00865363">
        <w:t xml:space="preserve"> the performance. The dataset was then split into two that is the training data and the testing data </w:t>
      </w:r>
      <w:r w:rsidR="00AE4E3D">
        <w:t xml:space="preserve">using the ration 0.8:0.2 where 0.8 </w:t>
      </w:r>
      <w:r w:rsidR="008774D6">
        <w:t>was</w:t>
      </w:r>
      <w:r w:rsidR="00AE4E3D">
        <w:t xml:space="preserve"> the trai</w:t>
      </w:r>
      <w:r w:rsidR="008774D6">
        <w:t>ning data and 0.2 was the testing data.</w:t>
      </w:r>
      <w:r w:rsidR="003E00E9">
        <w:t xml:space="preserve"> Just like the batting data the bowling data also used 6 parameters to </w:t>
      </w:r>
      <w:r w:rsidR="00392108">
        <w:t>predict the performance, that is performance 5, performance 4, performance 3, performance 2, performance 1 and the eco</w:t>
      </w:r>
      <w:r w:rsidR="008D365A">
        <w:t>nomy. So</w:t>
      </w:r>
      <w:r w:rsidR="00D06144">
        <w:t>,</w:t>
      </w:r>
      <w:r w:rsidR="008D365A">
        <w:t xml:space="preserve"> the previous 5 performance data was used to predict the performance of the players together with the economy such that the economy and the performance prediction has an inverse relationship where the higher the</w:t>
      </w:r>
      <w:r w:rsidR="003A2F0C">
        <w:t xml:space="preserve"> performance and the lo</w:t>
      </w:r>
      <w:r w:rsidR="009849B5">
        <w:t xml:space="preserve">wer the economy this enabled a player to be selected in the starting eleven. </w:t>
      </w:r>
      <w:r w:rsidR="00D06144">
        <w:t>So,</w:t>
      </w:r>
      <w:r w:rsidR="009849B5">
        <w:t xml:space="preserve"> 5 players from the bowling data </w:t>
      </w:r>
      <w:r w:rsidR="00E30FF0">
        <w:t>we</w:t>
      </w:r>
      <w:r w:rsidR="009849B5">
        <w:t xml:space="preserve">re selected and </w:t>
      </w:r>
      <w:r w:rsidR="00E30FF0">
        <w:t>added to the 6 players that were predicted from the batting dataset and this returned a</w:t>
      </w:r>
      <w:r w:rsidR="00530FD6">
        <w:t xml:space="preserve"> list of eleven players that were predicted to perform</w:t>
      </w:r>
      <w:r w:rsidR="008564BA">
        <w:t xml:space="preserve"> well for the upcoming matches.</w:t>
      </w:r>
    </w:p>
    <w:p w14:paraId="50EA14F1" w14:textId="77777777" w:rsidR="008E318C" w:rsidRDefault="005762DB" w:rsidP="008E318C">
      <w:pPr>
        <w:keepNext/>
      </w:pPr>
      <w:r w:rsidRPr="00D24765">
        <w:rPr>
          <w:noProof/>
        </w:rPr>
        <w:drawing>
          <wp:inline distT="0" distB="0" distL="0" distR="0" wp14:anchorId="7A2277D6" wp14:editId="10F6BB47">
            <wp:extent cx="5791200" cy="1760855"/>
            <wp:effectExtent l="0" t="0" r="0" b="0"/>
            <wp:docPr id="194742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2636" name=""/>
                    <pic:cNvPicPr/>
                  </pic:nvPicPr>
                  <pic:blipFill>
                    <a:blip r:embed="rId51"/>
                    <a:stretch>
                      <a:fillRect/>
                    </a:stretch>
                  </pic:blipFill>
                  <pic:spPr>
                    <a:xfrm>
                      <a:off x="0" y="0"/>
                      <a:ext cx="5791200" cy="1760855"/>
                    </a:xfrm>
                    <a:prstGeom prst="rect">
                      <a:avLst/>
                    </a:prstGeom>
                  </pic:spPr>
                </pic:pic>
              </a:graphicData>
            </a:graphic>
          </wp:inline>
        </w:drawing>
      </w:r>
    </w:p>
    <w:p w14:paraId="563CB930" w14:textId="53B3A2C4" w:rsidR="00551AA4" w:rsidRPr="008E318C" w:rsidRDefault="008E318C" w:rsidP="008E318C">
      <w:pPr>
        <w:pStyle w:val="Caption"/>
        <w:spacing w:line="360" w:lineRule="auto"/>
        <w:jc w:val="center"/>
        <w:rPr>
          <w:i w:val="0"/>
          <w:iCs w:val="0"/>
          <w:color w:val="auto"/>
          <w:sz w:val="24"/>
          <w:szCs w:val="24"/>
        </w:rPr>
      </w:pPr>
      <w:bookmarkStart w:id="383" w:name="_Toc151655817"/>
      <w:r w:rsidRPr="008E318C">
        <w:rPr>
          <w:i w:val="0"/>
          <w:iCs w:val="0"/>
          <w:color w:val="auto"/>
          <w:sz w:val="24"/>
          <w:szCs w:val="24"/>
        </w:rPr>
        <w:t xml:space="preserve">Figure </w:t>
      </w:r>
      <w:r w:rsidR="00C1631D">
        <w:rPr>
          <w:i w:val="0"/>
          <w:iCs w:val="0"/>
          <w:color w:val="auto"/>
          <w:sz w:val="24"/>
          <w:szCs w:val="24"/>
        </w:rPr>
        <w:t>5.3</w:t>
      </w:r>
      <w:r w:rsidRPr="008E318C">
        <w:rPr>
          <w:i w:val="0"/>
          <w:iCs w:val="0"/>
          <w:color w:val="auto"/>
          <w:sz w:val="24"/>
          <w:szCs w:val="24"/>
        </w:rPr>
        <w:t>: Bowling Data Overview</w:t>
      </w:r>
      <w:bookmarkEnd w:id="383"/>
    </w:p>
    <w:p w14:paraId="190CEB82" w14:textId="77777777" w:rsidR="008E318C" w:rsidRDefault="005762DB" w:rsidP="008E318C">
      <w:pPr>
        <w:keepNext/>
      </w:pPr>
      <w:r w:rsidRPr="008C039E">
        <w:rPr>
          <w:noProof/>
        </w:rPr>
        <w:lastRenderedPageBreak/>
        <w:drawing>
          <wp:inline distT="0" distB="0" distL="0" distR="0" wp14:anchorId="5679CC7F" wp14:editId="685B321C">
            <wp:extent cx="5791200" cy="1230630"/>
            <wp:effectExtent l="0" t="0" r="0" b="7620"/>
            <wp:docPr id="358943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43365" name=""/>
                    <pic:cNvPicPr/>
                  </pic:nvPicPr>
                  <pic:blipFill>
                    <a:blip r:embed="rId52"/>
                    <a:stretch>
                      <a:fillRect/>
                    </a:stretch>
                  </pic:blipFill>
                  <pic:spPr>
                    <a:xfrm>
                      <a:off x="0" y="0"/>
                      <a:ext cx="5791200" cy="1230630"/>
                    </a:xfrm>
                    <a:prstGeom prst="rect">
                      <a:avLst/>
                    </a:prstGeom>
                  </pic:spPr>
                </pic:pic>
              </a:graphicData>
            </a:graphic>
          </wp:inline>
        </w:drawing>
      </w:r>
    </w:p>
    <w:p w14:paraId="0FA86EA6" w14:textId="25D58976" w:rsidR="008C039E" w:rsidRPr="008E318C" w:rsidRDefault="008E318C" w:rsidP="008E318C">
      <w:pPr>
        <w:pStyle w:val="Caption"/>
        <w:spacing w:line="360" w:lineRule="auto"/>
        <w:jc w:val="center"/>
        <w:rPr>
          <w:i w:val="0"/>
          <w:iCs w:val="0"/>
          <w:color w:val="auto"/>
          <w:sz w:val="24"/>
          <w:szCs w:val="24"/>
        </w:rPr>
      </w:pPr>
      <w:bookmarkStart w:id="384" w:name="_Toc151655818"/>
      <w:r w:rsidRPr="008E318C">
        <w:rPr>
          <w:i w:val="0"/>
          <w:iCs w:val="0"/>
          <w:color w:val="auto"/>
          <w:sz w:val="24"/>
          <w:szCs w:val="24"/>
        </w:rPr>
        <w:t xml:space="preserve">Figure </w:t>
      </w:r>
      <w:r w:rsidR="00C1631D">
        <w:rPr>
          <w:i w:val="0"/>
          <w:iCs w:val="0"/>
          <w:color w:val="auto"/>
          <w:sz w:val="24"/>
          <w:szCs w:val="24"/>
        </w:rPr>
        <w:t>5.4</w:t>
      </w:r>
      <w:r w:rsidRPr="008E318C">
        <w:rPr>
          <w:i w:val="0"/>
          <w:iCs w:val="0"/>
          <w:color w:val="auto"/>
          <w:sz w:val="24"/>
          <w:szCs w:val="24"/>
        </w:rPr>
        <w:t>: Bowling Data Description</w:t>
      </w:r>
      <w:bookmarkEnd w:id="384"/>
    </w:p>
    <w:p w14:paraId="2CE91C19" w14:textId="30DCDCEB" w:rsidR="008819B0" w:rsidRDefault="008819B0" w:rsidP="005971D4">
      <w:pPr>
        <w:pStyle w:val="Heading2"/>
      </w:pPr>
      <w:bookmarkStart w:id="385" w:name="_Toc151673328"/>
      <w:r>
        <w:t>5.4 Data Training</w:t>
      </w:r>
      <w:bookmarkEnd w:id="385"/>
      <w:r>
        <w:t xml:space="preserve"> </w:t>
      </w:r>
    </w:p>
    <w:p w14:paraId="19CA256E" w14:textId="1FEF10DB" w:rsidR="00B3348C" w:rsidRDefault="005971D4" w:rsidP="000548D4">
      <w:r>
        <w:t>As mentioned above the data was obtained from the web application where the two datasets are downloaded that is in csv format</w:t>
      </w:r>
      <w:r w:rsidR="009F095C">
        <w:t xml:space="preserve">. Once downloaded there are two models that is the </w:t>
      </w:r>
      <w:r w:rsidR="006564F5">
        <w:t xml:space="preserve">batting prediction model and the bowling prediction model so since there are two datasets the batting model will now </w:t>
      </w:r>
      <w:r w:rsidR="006C6A8E">
        <w:t>predict the top six players suitable for the next match and the bowling model will predict the top 5 players f</w:t>
      </w:r>
      <w:r w:rsidR="005D6380">
        <w:t xml:space="preserve">or the next match and then these players will then be selected in the starting eleven of the next match. </w:t>
      </w:r>
      <w:r w:rsidR="00AA4BDD">
        <w:t>So,</w:t>
      </w:r>
      <w:r w:rsidR="005D6380">
        <w:t xml:space="preserve"> the process started when the data was downloaded and fed into the system </w:t>
      </w:r>
      <w:r w:rsidR="007A5A73">
        <w:t xml:space="preserve">where the data first was cleaned and </w:t>
      </w:r>
      <w:r w:rsidR="00B76BDC">
        <w:t>pre-processed</w:t>
      </w:r>
      <w:r w:rsidR="007A5A73">
        <w:t xml:space="preserve"> such that any data with null values was removed so that the </w:t>
      </w:r>
      <w:r w:rsidR="00715F7D">
        <w:t xml:space="preserve">data that is trained is consistent so that the accuracy </w:t>
      </w:r>
      <w:r w:rsidR="00B3348C">
        <w:t xml:space="preserve">returned is the highest possible. </w:t>
      </w:r>
    </w:p>
    <w:p w14:paraId="5E991B68" w14:textId="77777777" w:rsidR="008E318C" w:rsidRDefault="00C25F13" w:rsidP="008E318C">
      <w:pPr>
        <w:keepNext/>
      </w:pPr>
      <w:r w:rsidRPr="00C25F13">
        <w:rPr>
          <w:noProof/>
        </w:rPr>
        <w:drawing>
          <wp:inline distT="0" distB="0" distL="0" distR="0" wp14:anchorId="30A359E7" wp14:editId="5805E677">
            <wp:extent cx="5563772" cy="2488446"/>
            <wp:effectExtent l="0" t="0" r="0" b="7620"/>
            <wp:docPr id="1452060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60871" name=""/>
                    <pic:cNvPicPr/>
                  </pic:nvPicPr>
                  <pic:blipFill>
                    <a:blip r:embed="rId53"/>
                    <a:stretch>
                      <a:fillRect/>
                    </a:stretch>
                  </pic:blipFill>
                  <pic:spPr>
                    <a:xfrm>
                      <a:off x="0" y="0"/>
                      <a:ext cx="5575016" cy="2493475"/>
                    </a:xfrm>
                    <a:prstGeom prst="rect">
                      <a:avLst/>
                    </a:prstGeom>
                  </pic:spPr>
                </pic:pic>
              </a:graphicData>
            </a:graphic>
          </wp:inline>
        </w:drawing>
      </w:r>
    </w:p>
    <w:p w14:paraId="3E2BBA62" w14:textId="3EE3CFC9" w:rsidR="00AD20D1" w:rsidRPr="008E318C" w:rsidRDefault="008E318C" w:rsidP="008E318C">
      <w:pPr>
        <w:pStyle w:val="Caption"/>
        <w:spacing w:line="360" w:lineRule="auto"/>
        <w:jc w:val="center"/>
        <w:rPr>
          <w:i w:val="0"/>
          <w:iCs w:val="0"/>
          <w:color w:val="auto"/>
          <w:sz w:val="24"/>
          <w:szCs w:val="24"/>
        </w:rPr>
      </w:pPr>
      <w:bookmarkStart w:id="386" w:name="_Toc151655819"/>
      <w:r w:rsidRPr="008E318C">
        <w:rPr>
          <w:i w:val="0"/>
          <w:iCs w:val="0"/>
          <w:color w:val="auto"/>
          <w:sz w:val="24"/>
          <w:szCs w:val="24"/>
        </w:rPr>
        <w:t xml:space="preserve">Figure </w:t>
      </w:r>
      <w:r w:rsidR="00C1631D">
        <w:rPr>
          <w:i w:val="0"/>
          <w:iCs w:val="0"/>
          <w:color w:val="auto"/>
          <w:sz w:val="24"/>
          <w:szCs w:val="24"/>
        </w:rPr>
        <w:t>5.5</w:t>
      </w:r>
      <w:r w:rsidRPr="008E318C">
        <w:rPr>
          <w:i w:val="0"/>
          <w:iCs w:val="0"/>
          <w:color w:val="auto"/>
          <w:sz w:val="24"/>
          <w:szCs w:val="24"/>
        </w:rPr>
        <w:t>: Data Splitting and Training</w:t>
      </w:r>
      <w:bookmarkEnd w:id="386"/>
    </w:p>
    <w:p w14:paraId="7B703EC3" w14:textId="1806E887" w:rsidR="008C039E" w:rsidRPr="005762DB" w:rsidRDefault="008C039E" w:rsidP="005762DB">
      <w:pPr>
        <w:pStyle w:val="Caption"/>
        <w:spacing w:line="360" w:lineRule="auto"/>
        <w:jc w:val="center"/>
        <w:rPr>
          <w:i w:val="0"/>
          <w:iCs w:val="0"/>
          <w:color w:val="auto"/>
          <w:sz w:val="24"/>
          <w:szCs w:val="24"/>
        </w:rPr>
      </w:pPr>
    </w:p>
    <w:p w14:paraId="077750F5" w14:textId="77777777" w:rsidR="007C03EE" w:rsidRDefault="007E1314" w:rsidP="007C03EE">
      <w:pPr>
        <w:keepNext/>
      </w:pPr>
      <w:r w:rsidRPr="007E1314">
        <w:rPr>
          <w:noProof/>
        </w:rPr>
        <w:lastRenderedPageBreak/>
        <w:drawing>
          <wp:inline distT="0" distB="0" distL="0" distR="0" wp14:anchorId="7AB2173F" wp14:editId="7DF085C0">
            <wp:extent cx="5791200" cy="1285240"/>
            <wp:effectExtent l="0" t="0" r="0" b="0"/>
            <wp:docPr id="98908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80223" name=""/>
                    <pic:cNvPicPr/>
                  </pic:nvPicPr>
                  <pic:blipFill>
                    <a:blip r:embed="rId54"/>
                    <a:stretch>
                      <a:fillRect/>
                    </a:stretch>
                  </pic:blipFill>
                  <pic:spPr>
                    <a:xfrm>
                      <a:off x="0" y="0"/>
                      <a:ext cx="5791200" cy="1285240"/>
                    </a:xfrm>
                    <a:prstGeom prst="rect">
                      <a:avLst/>
                    </a:prstGeom>
                  </pic:spPr>
                </pic:pic>
              </a:graphicData>
            </a:graphic>
          </wp:inline>
        </w:drawing>
      </w:r>
    </w:p>
    <w:p w14:paraId="30273E59" w14:textId="19214CC3" w:rsidR="00AA4BDD" w:rsidRPr="007C03EE" w:rsidRDefault="007C03EE" w:rsidP="007C03EE">
      <w:pPr>
        <w:pStyle w:val="Caption"/>
        <w:spacing w:line="360" w:lineRule="auto"/>
        <w:jc w:val="center"/>
        <w:rPr>
          <w:i w:val="0"/>
          <w:iCs w:val="0"/>
          <w:color w:val="auto"/>
          <w:sz w:val="24"/>
          <w:szCs w:val="24"/>
        </w:rPr>
      </w:pPr>
      <w:bookmarkStart w:id="387" w:name="_Toc151655820"/>
      <w:r w:rsidRPr="007C03EE">
        <w:rPr>
          <w:i w:val="0"/>
          <w:iCs w:val="0"/>
          <w:color w:val="auto"/>
          <w:sz w:val="24"/>
          <w:szCs w:val="24"/>
        </w:rPr>
        <w:t xml:space="preserve">Figure </w:t>
      </w:r>
      <w:r w:rsidR="00C1631D">
        <w:rPr>
          <w:i w:val="0"/>
          <w:iCs w:val="0"/>
          <w:color w:val="auto"/>
          <w:sz w:val="24"/>
          <w:szCs w:val="24"/>
        </w:rPr>
        <w:t>5.6</w:t>
      </w:r>
      <w:r w:rsidRPr="007C03EE">
        <w:rPr>
          <w:i w:val="0"/>
          <w:iCs w:val="0"/>
          <w:color w:val="auto"/>
          <w:sz w:val="24"/>
          <w:szCs w:val="24"/>
        </w:rPr>
        <w:t>: Outcome of the Data Training</w:t>
      </w:r>
      <w:bookmarkEnd w:id="387"/>
    </w:p>
    <w:p w14:paraId="6E53735C" w14:textId="70C88FCB" w:rsidR="00313FEB" w:rsidRDefault="00313FEB" w:rsidP="00313FEB">
      <w:pPr>
        <w:pStyle w:val="Heading2"/>
      </w:pPr>
      <w:bookmarkStart w:id="388" w:name="_Toc151673329"/>
      <w:r>
        <w:t>5.</w:t>
      </w:r>
      <w:r w:rsidR="008819B0">
        <w:t>5</w:t>
      </w:r>
      <w:r>
        <w:t xml:space="preserve"> Testing</w:t>
      </w:r>
      <w:bookmarkEnd w:id="388"/>
      <w:r>
        <w:t xml:space="preserve"> </w:t>
      </w:r>
    </w:p>
    <w:p w14:paraId="04DFE243" w14:textId="05F1B932" w:rsidR="000548D4" w:rsidRDefault="00FE02D4" w:rsidP="000548D4">
      <w:pPr>
        <w:rPr>
          <w:lang w:val="en-US"/>
        </w:rPr>
      </w:pPr>
      <w:r w:rsidRPr="00D073E7">
        <w:rPr>
          <w:lang w:val="en-US"/>
        </w:rPr>
        <w:t xml:space="preserve">Testing </w:t>
      </w:r>
      <w:r>
        <w:rPr>
          <w:lang w:val="en-US"/>
        </w:rPr>
        <w:t>is</w:t>
      </w:r>
      <w:r w:rsidRPr="00D073E7">
        <w:rPr>
          <w:lang w:val="en-US"/>
        </w:rPr>
        <w:t xml:space="preserve"> process of checking the system whether it is working as expected and to identify and solve any errors in the system before handing it over.</w:t>
      </w:r>
      <w:r>
        <w:rPr>
          <w:lang w:val="en-US"/>
        </w:rPr>
        <w:t xml:space="preserve"> This enables to </w:t>
      </w:r>
      <w:r w:rsidR="006755DA">
        <w:rPr>
          <w:lang w:val="en-US"/>
        </w:rPr>
        <w:t xml:space="preserve">solve the identified errors </w:t>
      </w:r>
      <w:r w:rsidR="00B76BDC">
        <w:rPr>
          <w:lang w:val="en-US"/>
        </w:rPr>
        <w:t>beforehand</w:t>
      </w:r>
      <w:r w:rsidR="006755DA">
        <w:rPr>
          <w:lang w:val="en-US"/>
        </w:rPr>
        <w:t xml:space="preserve"> so that the system works as expect</w:t>
      </w:r>
      <w:r w:rsidR="00067304">
        <w:rPr>
          <w:lang w:val="en-US"/>
        </w:rPr>
        <w:t>ed</w:t>
      </w:r>
      <w:r w:rsidR="00E32BC9">
        <w:rPr>
          <w:lang w:val="en-US"/>
        </w:rPr>
        <w:t xml:space="preserve">. </w:t>
      </w:r>
    </w:p>
    <w:p w14:paraId="62E5D48B" w14:textId="77777777" w:rsidR="00BC5440" w:rsidRDefault="00BC5440" w:rsidP="000548D4">
      <w:pPr>
        <w:rPr>
          <w:lang w:val="en-US"/>
        </w:rPr>
      </w:pPr>
    </w:p>
    <w:p w14:paraId="39674B0B" w14:textId="3DA5D35F" w:rsidR="00BC5440" w:rsidRPr="00BC5440" w:rsidRDefault="00BC5440" w:rsidP="00BC5440">
      <w:pPr>
        <w:pStyle w:val="Heading3"/>
        <w:rPr>
          <w:i w:val="0"/>
          <w:iCs/>
        </w:rPr>
      </w:pPr>
      <w:bookmarkStart w:id="389" w:name="_Toc151673330"/>
      <w:r w:rsidRPr="00BC5440">
        <w:rPr>
          <w:i w:val="0"/>
          <w:iCs/>
          <w:lang w:val="en-US"/>
        </w:rPr>
        <w:t>5.</w:t>
      </w:r>
      <w:r w:rsidR="008819B0">
        <w:rPr>
          <w:i w:val="0"/>
          <w:iCs/>
          <w:lang w:val="en-US"/>
        </w:rPr>
        <w:t>5</w:t>
      </w:r>
      <w:r w:rsidRPr="00BC5440">
        <w:rPr>
          <w:i w:val="0"/>
          <w:iCs/>
          <w:lang w:val="en-US"/>
        </w:rPr>
        <w:t>.1 Black Box testing</w:t>
      </w:r>
      <w:bookmarkEnd w:id="389"/>
    </w:p>
    <w:p w14:paraId="5B01487F" w14:textId="5C7276F7" w:rsidR="0037341B" w:rsidRDefault="007C03EE" w:rsidP="000548D4">
      <w:r>
        <w:rPr>
          <w:noProof/>
        </w:rPr>
        <mc:AlternateContent>
          <mc:Choice Requires="wps">
            <w:drawing>
              <wp:anchor distT="0" distB="0" distL="114300" distR="114300" simplePos="0" relativeHeight="251910144" behindDoc="1" locked="0" layoutInCell="1" allowOverlap="1" wp14:anchorId="2E4ACD8E" wp14:editId="1ED91774">
                <wp:simplePos x="0" y="0"/>
                <wp:positionH relativeFrom="column">
                  <wp:posOffset>-3810</wp:posOffset>
                </wp:positionH>
                <wp:positionV relativeFrom="paragraph">
                  <wp:posOffset>4973955</wp:posOffset>
                </wp:positionV>
                <wp:extent cx="5746115" cy="635"/>
                <wp:effectExtent l="0" t="0" r="0" b="0"/>
                <wp:wrapTight wrapText="bothSides">
                  <wp:wrapPolygon edited="0">
                    <wp:start x="0" y="0"/>
                    <wp:lineTo x="0" y="21600"/>
                    <wp:lineTo x="21600" y="21600"/>
                    <wp:lineTo x="21600" y="0"/>
                  </wp:wrapPolygon>
                </wp:wrapTight>
                <wp:docPr id="1993402703" name="Text Box 1"/>
                <wp:cNvGraphicFramePr/>
                <a:graphic xmlns:a="http://schemas.openxmlformats.org/drawingml/2006/main">
                  <a:graphicData uri="http://schemas.microsoft.com/office/word/2010/wordprocessingShape">
                    <wps:wsp>
                      <wps:cNvSpPr txBox="1"/>
                      <wps:spPr>
                        <a:xfrm>
                          <a:off x="0" y="0"/>
                          <a:ext cx="5746115" cy="635"/>
                        </a:xfrm>
                        <a:prstGeom prst="rect">
                          <a:avLst/>
                        </a:prstGeom>
                        <a:solidFill>
                          <a:prstClr val="white"/>
                        </a:solidFill>
                        <a:ln>
                          <a:noFill/>
                        </a:ln>
                      </wps:spPr>
                      <wps:txbx>
                        <w:txbxContent>
                          <w:p w14:paraId="71DD938D" w14:textId="384F6F54" w:rsidR="007C03EE" w:rsidRPr="007C03EE" w:rsidRDefault="007C03EE" w:rsidP="007C03EE">
                            <w:pPr>
                              <w:pStyle w:val="Caption"/>
                              <w:spacing w:line="360" w:lineRule="auto"/>
                              <w:jc w:val="center"/>
                              <w:rPr>
                                <w:i w:val="0"/>
                                <w:iCs w:val="0"/>
                                <w:noProof/>
                                <w:color w:val="auto"/>
                                <w:sz w:val="24"/>
                                <w:szCs w:val="24"/>
                              </w:rPr>
                            </w:pPr>
                            <w:bookmarkStart w:id="390" w:name="_Toc151655821"/>
                            <w:r w:rsidRPr="007C03EE">
                              <w:rPr>
                                <w:i w:val="0"/>
                                <w:iCs w:val="0"/>
                                <w:color w:val="auto"/>
                                <w:sz w:val="24"/>
                                <w:szCs w:val="24"/>
                              </w:rPr>
                              <w:t xml:space="preserve">Figure </w:t>
                            </w:r>
                            <w:r w:rsidR="00C1631D">
                              <w:rPr>
                                <w:i w:val="0"/>
                                <w:iCs w:val="0"/>
                                <w:color w:val="auto"/>
                                <w:sz w:val="24"/>
                                <w:szCs w:val="24"/>
                              </w:rPr>
                              <w:t>5.7</w:t>
                            </w:r>
                            <w:r w:rsidRPr="007C03EE">
                              <w:rPr>
                                <w:i w:val="0"/>
                                <w:iCs w:val="0"/>
                                <w:color w:val="auto"/>
                                <w:sz w:val="24"/>
                                <w:szCs w:val="24"/>
                              </w:rPr>
                              <w:t>: Black Box Testing (Romdhana et al., 2022)</w:t>
                            </w:r>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4ACD8E" id="_x0000_s1046" type="#_x0000_t202" style="position:absolute;left:0;text-align:left;margin-left:-.3pt;margin-top:391.65pt;width:452.45pt;height:.05pt;z-index:-251406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HaLGgIAAEA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" stroked="f">
                <v:textbox style="mso-fit-shape-to-text:t" inset="0,0,0,0">
                  <w:txbxContent>
                    <w:p w14:paraId="71DD938D" w14:textId="384F6F54" w:rsidR="007C03EE" w:rsidRPr="007C03EE" w:rsidRDefault="007C03EE" w:rsidP="007C03EE">
                      <w:pPr>
                        <w:pStyle w:val="Caption"/>
                        <w:spacing w:line="360" w:lineRule="auto"/>
                        <w:jc w:val="center"/>
                        <w:rPr>
                          <w:i w:val="0"/>
                          <w:iCs w:val="0"/>
                          <w:noProof/>
                          <w:color w:val="auto"/>
                          <w:sz w:val="24"/>
                          <w:szCs w:val="24"/>
                        </w:rPr>
                      </w:pPr>
                      <w:bookmarkStart w:id="391" w:name="_Toc151655821"/>
                      <w:r w:rsidRPr="007C03EE">
                        <w:rPr>
                          <w:i w:val="0"/>
                          <w:iCs w:val="0"/>
                          <w:color w:val="auto"/>
                          <w:sz w:val="24"/>
                          <w:szCs w:val="24"/>
                        </w:rPr>
                        <w:t xml:space="preserve">Figure </w:t>
                      </w:r>
                      <w:r w:rsidR="00C1631D">
                        <w:rPr>
                          <w:i w:val="0"/>
                          <w:iCs w:val="0"/>
                          <w:color w:val="auto"/>
                          <w:sz w:val="24"/>
                          <w:szCs w:val="24"/>
                        </w:rPr>
                        <w:t>5.7</w:t>
                      </w:r>
                      <w:r w:rsidRPr="007C03EE">
                        <w:rPr>
                          <w:i w:val="0"/>
                          <w:iCs w:val="0"/>
                          <w:color w:val="auto"/>
                          <w:sz w:val="24"/>
                          <w:szCs w:val="24"/>
                        </w:rPr>
                        <w:t>: Black Box Testing (Romdhana et al., 2022)</w:t>
                      </w:r>
                      <w:bookmarkEnd w:id="391"/>
                    </w:p>
                  </w:txbxContent>
                </v:textbox>
                <w10:wrap type="tight"/>
              </v:shape>
            </w:pict>
          </mc:Fallback>
        </mc:AlternateContent>
      </w:r>
      <w:r w:rsidR="0037341B">
        <w:rPr>
          <w:noProof/>
        </w:rPr>
        <w:drawing>
          <wp:anchor distT="0" distB="0" distL="114300" distR="114300" simplePos="0" relativeHeight="251830272" behindDoc="1" locked="0" layoutInCell="1" allowOverlap="1" wp14:anchorId="27F8B8F5" wp14:editId="5CD3DDF3">
            <wp:simplePos x="0" y="0"/>
            <wp:positionH relativeFrom="column">
              <wp:posOffset>-3810</wp:posOffset>
            </wp:positionH>
            <wp:positionV relativeFrom="paragraph">
              <wp:posOffset>2131695</wp:posOffset>
            </wp:positionV>
            <wp:extent cx="5746115" cy="2785110"/>
            <wp:effectExtent l="0" t="0" r="6985" b="0"/>
            <wp:wrapTight wrapText="bothSides">
              <wp:wrapPolygon edited="0">
                <wp:start x="0" y="0"/>
                <wp:lineTo x="0" y="21423"/>
                <wp:lineTo x="21555" y="21423"/>
                <wp:lineTo x="21555" y="0"/>
                <wp:lineTo x="0" y="0"/>
              </wp:wrapPolygon>
            </wp:wrapTight>
            <wp:docPr id="1849686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46115" cy="2785110"/>
                    </a:xfrm>
                    <a:prstGeom prst="rect">
                      <a:avLst/>
                    </a:prstGeom>
                    <a:noFill/>
                  </pic:spPr>
                </pic:pic>
              </a:graphicData>
            </a:graphic>
            <wp14:sizeRelH relativeFrom="margin">
              <wp14:pctWidth>0</wp14:pctWidth>
            </wp14:sizeRelH>
            <wp14:sizeRelV relativeFrom="margin">
              <wp14:pctHeight>0</wp14:pctHeight>
            </wp14:sizeRelV>
          </wp:anchor>
        </w:drawing>
      </w:r>
      <w:r w:rsidR="00BC5440">
        <w:t xml:space="preserve">Black box testing was used to </w:t>
      </w:r>
      <w:r w:rsidR="00E57377">
        <w:t xml:space="preserve">check if the data input was correct and verified it and validated it against the database. This type of testing mostly allows the tester to know the top surface of what is happening and nothing deep that is it allows the tester to check </w:t>
      </w:r>
      <w:r w:rsidR="00826FBD">
        <w:t xml:space="preserve">if the system is outputting or doing whatever is expected after giving the correct data input. So, basically </w:t>
      </w:r>
      <w:r w:rsidR="00755643">
        <w:t>while carrying out black box testing the tester does not</w:t>
      </w:r>
      <w:r w:rsidR="00852FAF">
        <w:t xml:space="preserve"> how the system is coded, they only focus on what output the system is returning when a data input is done.</w:t>
      </w:r>
      <w:r w:rsidR="009D0D07">
        <w:t xml:space="preserve"> This black box testing paradigm was mainly used to confirm what happens when the </w:t>
      </w:r>
      <w:r w:rsidR="00FF748C">
        <w:t xml:space="preserve">tester </w:t>
      </w:r>
      <w:r w:rsidR="00481800">
        <w:t xml:space="preserve">inputs certain values for data when </w:t>
      </w:r>
      <w:r w:rsidR="000959FB">
        <w:t>checking if the system will act accordingly or not</w:t>
      </w:r>
      <w:r w:rsidR="00F474E8">
        <w:fldChar w:fldCharType="begin"/>
      </w:r>
      <w:r w:rsidR="00F474E8">
        <w:instrText xml:space="preserve"> ADDIN ZOTERO_ITEM CSL_CITATION {"citationID":"W3CQNjZF","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00F474E8">
        <w:fldChar w:fldCharType="separate"/>
      </w:r>
      <w:r w:rsidR="00F474E8" w:rsidRPr="00F474E8">
        <w:t>(Romdhana et al., 2022)</w:t>
      </w:r>
      <w:r w:rsidR="00F474E8">
        <w:fldChar w:fldCharType="end"/>
      </w:r>
      <w:r w:rsidR="000959FB">
        <w:t>.</w:t>
      </w:r>
    </w:p>
    <w:p w14:paraId="18F3E14B" w14:textId="138746C2" w:rsidR="00D45A01" w:rsidRDefault="00D45A01" w:rsidP="00D45A01">
      <w:pPr>
        <w:pStyle w:val="Heading3"/>
        <w:rPr>
          <w:i w:val="0"/>
          <w:iCs/>
        </w:rPr>
      </w:pPr>
      <w:bookmarkStart w:id="392" w:name="_Toc151673331"/>
      <w:r w:rsidRPr="00D45A01">
        <w:rPr>
          <w:i w:val="0"/>
          <w:iCs/>
        </w:rPr>
        <w:lastRenderedPageBreak/>
        <w:t>5.5.2 Testing results</w:t>
      </w:r>
      <w:bookmarkEnd w:id="392"/>
    </w:p>
    <w:p w14:paraId="6DD970F6" w14:textId="6913FBAB" w:rsidR="00CF76F3" w:rsidRDefault="000917BB" w:rsidP="00D45A01">
      <w:r>
        <w:t xml:space="preserve">The following tests were carried out and the results and verdicts </w:t>
      </w:r>
      <w:r w:rsidR="00183D4E">
        <w:t>were as shown below.</w:t>
      </w:r>
    </w:p>
    <w:p w14:paraId="0E5DBF27" w14:textId="77777777" w:rsidR="00D6420B" w:rsidRDefault="00D6420B" w:rsidP="00D45A01"/>
    <w:p w14:paraId="2B6FF041" w14:textId="5B6480A7" w:rsidR="00314520" w:rsidRPr="005665C2" w:rsidRDefault="005665C2" w:rsidP="005665C2">
      <w:pPr>
        <w:pStyle w:val="Caption"/>
        <w:spacing w:line="360" w:lineRule="auto"/>
        <w:jc w:val="center"/>
        <w:rPr>
          <w:i w:val="0"/>
          <w:iCs w:val="0"/>
          <w:color w:val="auto"/>
          <w:sz w:val="24"/>
          <w:szCs w:val="24"/>
        </w:rPr>
      </w:pPr>
      <w:bookmarkStart w:id="393" w:name="_Toc151673226"/>
      <w:r w:rsidRPr="005665C2">
        <w:rPr>
          <w:i w:val="0"/>
          <w:iCs w:val="0"/>
          <w:color w:val="auto"/>
          <w:sz w:val="24"/>
          <w:szCs w:val="24"/>
        </w:rPr>
        <w:t xml:space="preserve">Table </w:t>
      </w:r>
      <w:r w:rsidRPr="005665C2">
        <w:rPr>
          <w:i w:val="0"/>
          <w:iCs w:val="0"/>
          <w:color w:val="auto"/>
          <w:sz w:val="24"/>
          <w:szCs w:val="24"/>
        </w:rPr>
        <w:fldChar w:fldCharType="begin"/>
      </w:r>
      <w:r w:rsidRPr="005665C2">
        <w:rPr>
          <w:i w:val="0"/>
          <w:iCs w:val="0"/>
          <w:color w:val="auto"/>
          <w:sz w:val="24"/>
          <w:szCs w:val="24"/>
        </w:rPr>
        <w:instrText xml:space="preserve"> SEQ Table \* ARABIC </w:instrText>
      </w:r>
      <w:r w:rsidRPr="005665C2">
        <w:rPr>
          <w:i w:val="0"/>
          <w:iCs w:val="0"/>
          <w:color w:val="auto"/>
          <w:sz w:val="24"/>
          <w:szCs w:val="24"/>
        </w:rPr>
        <w:fldChar w:fldCharType="separate"/>
      </w:r>
      <w:r w:rsidR="000F2887">
        <w:rPr>
          <w:i w:val="0"/>
          <w:iCs w:val="0"/>
          <w:noProof/>
          <w:color w:val="auto"/>
          <w:sz w:val="24"/>
          <w:szCs w:val="24"/>
        </w:rPr>
        <w:t>7</w:t>
      </w:r>
      <w:r w:rsidRPr="005665C2">
        <w:rPr>
          <w:i w:val="0"/>
          <w:iCs w:val="0"/>
          <w:color w:val="auto"/>
          <w:sz w:val="24"/>
          <w:szCs w:val="24"/>
        </w:rPr>
        <w:fldChar w:fldCharType="end"/>
      </w:r>
      <w:r w:rsidRPr="005665C2">
        <w:rPr>
          <w:i w:val="0"/>
          <w:iCs w:val="0"/>
          <w:color w:val="auto"/>
          <w:sz w:val="24"/>
          <w:szCs w:val="24"/>
        </w:rPr>
        <w:t>: Test Case and Results</w:t>
      </w:r>
      <w:bookmarkEnd w:id="393"/>
    </w:p>
    <w:tbl>
      <w:tblPr>
        <w:tblStyle w:val="TableGrid0"/>
        <w:tblW w:w="0" w:type="auto"/>
        <w:tblLook w:val="04A0" w:firstRow="1" w:lastRow="0" w:firstColumn="1" w:lastColumn="0" w:noHBand="0" w:noVBand="1"/>
      </w:tblPr>
      <w:tblGrid>
        <w:gridCol w:w="676"/>
        <w:gridCol w:w="2135"/>
        <w:gridCol w:w="2157"/>
        <w:gridCol w:w="1678"/>
        <w:gridCol w:w="936"/>
        <w:gridCol w:w="1528"/>
      </w:tblGrid>
      <w:tr w:rsidR="00A542E0" w14:paraId="6F96EB66" w14:textId="1BB17F13" w:rsidTr="00D6420B">
        <w:tc>
          <w:tcPr>
            <w:tcW w:w="680" w:type="dxa"/>
          </w:tcPr>
          <w:p w14:paraId="0BADFC97" w14:textId="4BDDF816" w:rsidR="00A542E0" w:rsidRDefault="00A542E0" w:rsidP="009112C4">
            <w:pPr>
              <w:spacing w:line="360" w:lineRule="auto"/>
            </w:pPr>
            <w:r>
              <w:t>Test ID</w:t>
            </w:r>
          </w:p>
        </w:tc>
        <w:tc>
          <w:tcPr>
            <w:tcW w:w="2195" w:type="dxa"/>
          </w:tcPr>
          <w:p w14:paraId="2CBFD192" w14:textId="0743FA4D" w:rsidR="00A542E0" w:rsidRDefault="00A542E0" w:rsidP="009112C4">
            <w:pPr>
              <w:spacing w:line="360" w:lineRule="auto"/>
            </w:pPr>
            <w:r>
              <w:t>Details</w:t>
            </w:r>
          </w:p>
        </w:tc>
        <w:tc>
          <w:tcPr>
            <w:tcW w:w="2160" w:type="dxa"/>
          </w:tcPr>
          <w:p w14:paraId="55D7A807" w14:textId="46DFBAD5" w:rsidR="00A542E0" w:rsidRDefault="00A542E0" w:rsidP="009112C4">
            <w:pPr>
              <w:spacing w:line="360" w:lineRule="auto"/>
            </w:pPr>
            <w:r>
              <w:t xml:space="preserve">Test Data </w:t>
            </w:r>
          </w:p>
        </w:tc>
        <w:tc>
          <w:tcPr>
            <w:tcW w:w="1710" w:type="dxa"/>
          </w:tcPr>
          <w:p w14:paraId="4D55F427" w14:textId="341CF469" w:rsidR="00A542E0" w:rsidRDefault="00A542E0" w:rsidP="009112C4">
            <w:pPr>
              <w:spacing w:line="360" w:lineRule="auto"/>
            </w:pPr>
            <w:r>
              <w:t>Outcome</w:t>
            </w:r>
          </w:p>
        </w:tc>
        <w:tc>
          <w:tcPr>
            <w:tcW w:w="810" w:type="dxa"/>
          </w:tcPr>
          <w:p w14:paraId="75844D50" w14:textId="6D0BE15A" w:rsidR="00A542E0" w:rsidRDefault="00A542E0" w:rsidP="009112C4">
            <w:pPr>
              <w:spacing w:line="360" w:lineRule="auto"/>
            </w:pPr>
            <w:r>
              <w:t>Verdict</w:t>
            </w:r>
          </w:p>
        </w:tc>
        <w:tc>
          <w:tcPr>
            <w:tcW w:w="1555" w:type="dxa"/>
          </w:tcPr>
          <w:p w14:paraId="0364C6C2" w14:textId="242F056A" w:rsidR="00A542E0" w:rsidRDefault="00A542E0" w:rsidP="009112C4">
            <w:pPr>
              <w:spacing w:line="360" w:lineRule="auto"/>
            </w:pPr>
            <w:r>
              <w:t>Evidence</w:t>
            </w:r>
          </w:p>
        </w:tc>
      </w:tr>
      <w:tr w:rsidR="00A542E0" w14:paraId="3F1B540B" w14:textId="2E1D2FC2" w:rsidTr="00D6420B">
        <w:tc>
          <w:tcPr>
            <w:tcW w:w="680" w:type="dxa"/>
          </w:tcPr>
          <w:p w14:paraId="0BD19348" w14:textId="23B2D54B" w:rsidR="00A542E0" w:rsidRDefault="00A542E0" w:rsidP="009112C4">
            <w:pPr>
              <w:spacing w:line="360" w:lineRule="auto"/>
            </w:pPr>
            <w:r>
              <w:t>001</w:t>
            </w:r>
          </w:p>
        </w:tc>
        <w:tc>
          <w:tcPr>
            <w:tcW w:w="2195" w:type="dxa"/>
          </w:tcPr>
          <w:p w14:paraId="020BE1F0" w14:textId="39A443C0" w:rsidR="00A542E0" w:rsidRDefault="00A542E0" w:rsidP="009112C4">
            <w:pPr>
              <w:spacing w:line="360" w:lineRule="auto"/>
            </w:pPr>
            <w:r>
              <w:t>Trying to access the login system with an empty field. This should block the user entry into the system unit the correct data is entered and no fields are blank</w:t>
            </w:r>
          </w:p>
        </w:tc>
        <w:tc>
          <w:tcPr>
            <w:tcW w:w="2160" w:type="dxa"/>
          </w:tcPr>
          <w:p w14:paraId="2DEE169C" w14:textId="352A75BA" w:rsidR="00A542E0" w:rsidRDefault="00A542E0" w:rsidP="009112C4">
            <w:pPr>
              <w:spacing w:line="360" w:lineRule="auto"/>
            </w:pPr>
            <w:r>
              <w:t xml:space="preserve">Username: </w:t>
            </w:r>
            <w:hyperlink r:id="rId56" w:history="1">
              <w:r w:rsidRPr="00E517D6">
                <w:rPr>
                  <w:rStyle w:val="Hyperlink"/>
                </w:rPr>
                <w:t>admin@admin.com</w:t>
              </w:r>
            </w:hyperlink>
          </w:p>
          <w:p w14:paraId="6784E2A9" w14:textId="77777777" w:rsidR="00A542E0" w:rsidRDefault="00A542E0" w:rsidP="009112C4">
            <w:pPr>
              <w:spacing w:line="360" w:lineRule="auto"/>
            </w:pPr>
          </w:p>
          <w:p w14:paraId="1CE7712E" w14:textId="0082CA81" w:rsidR="00A542E0" w:rsidRDefault="00A542E0" w:rsidP="009112C4">
            <w:pPr>
              <w:spacing w:line="360" w:lineRule="auto"/>
            </w:pPr>
            <w:r>
              <w:t>Password: left blank</w:t>
            </w:r>
          </w:p>
        </w:tc>
        <w:tc>
          <w:tcPr>
            <w:tcW w:w="1710" w:type="dxa"/>
          </w:tcPr>
          <w:p w14:paraId="75EDC601" w14:textId="681DFB86" w:rsidR="00A542E0" w:rsidRDefault="00A542E0" w:rsidP="009112C4">
            <w:pPr>
              <w:spacing w:line="360" w:lineRule="auto"/>
            </w:pPr>
            <w:r>
              <w:t>Error mess</w:t>
            </w:r>
            <w:r w:rsidR="002A7055">
              <w:t>age displayed stating password field is required</w:t>
            </w:r>
          </w:p>
        </w:tc>
        <w:tc>
          <w:tcPr>
            <w:tcW w:w="810" w:type="dxa"/>
          </w:tcPr>
          <w:p w14:paraId="3DD21278" w14:textId="2658D20F" w:rsidR="00A542E0" w:rsidRDefault="002A7055" w:rsidP="009112C4">
            <w:pPr>
              <w:spacing w:line="360" w:lineRule="auto"/>
            </w:pPr>
            <w:r>
              <w:t>Pass</w:t>
            </w:r>
          </w:p>
        </w:tc>
        <w:tc>
          <w:tcPr>
            <w:tcW w:w="1555" w:type="dxa"/>
          </w:tcPr>
          <w:p w14:paraId="30BDFF04" w14:textId="4B4C7343" w:rsidR="00A542E0" w:rsidRDefault="001E7FDA" w:rsidP="009112C4">
            <w:pPr>
              <w:spacing w:line="360" w:lineRule="auto"/>
            </w:pPr>
            <w:r>
              <w:t xml:space="preserve">Appendix </w:t>
            </w:r>
            <w:r w:rsidR="00D6420B">
              <w:t>7.1</w:t>
            </w:r>
          </w:p>
        </w:tc>
      </w:tr>
      <w:tr w:rsidR="00A542E0" w14:paraId="0762729D" w14:textId="67EC3F5E" w:rsidTr="00D6420B">
        <w:tc>
          <w:tcPr>
            <w:tcW w:w="680" w:type="dxa"/>
          </w:tcPr>
          <w:p w14:paraId="16740AA8" w14:textId="69CAA1BD" w:rsidR="00A542E0" w:rsidRDefault="00F95329" w:rsidP="009112C4">
            <w:pPr>
              <w:spacing w:line="360" w:lineRule="auto"/>
            </w:pPr>
            <w:r>
              <w:t>002</w:t>
            </w:r>
          </w:p>
        </w:tc>
        <w:tc>
          <w:tcPr>
            <w:tcW w:w="2195" w:type="dxa"/>
          </w:tcPr>
          <w:p w14:paraId="7CC98EA4" w14:textId="26F20769" w:rsidR="00A542E0" w:rsidRDefault="001B63CA" w:rsidP="009112C4">
            <w:pPr>
              <w:spacing w:line="360" w:lineRule="auto"/>
            </w:pPr>
            <w:r>
              <w:t>Trying to access the system by logging in with incorrect password. This should not allow access into the system</w:t>
            </w:r>
            <w:r w:rsidR="005863A6">
              <w:t xml:space="preserve"> until the correct credentials are entered.</w:t>
            </w:r>
          </w:p>
        </w:tc>
        <w:tc>
          <w:tcPr>
            <w:tcW w:w="2160" w:type="dxa"/>
          </w:tcPr>
          <w:p w14:paraId="7288844F" w14:textId="53919AEB" w:rsidR="00A542E0" w:rsidRDefault="005863A6" w:rsidP="009112C4">
            <w:pPr>
              <w:spacing w:line="360" w:lineRule="auto"/>
            </w:pPr>
            <w:r>
              <w:t xml:space="preserve">Username: </w:t>
            </w:r>
            <w:hyperlink r:id="rId57" w:history="1">
              <w:r w:rsidRPr="00E517D6">
                <w:rPr>
                  <w:rStyle w:val="Hyperlink"/>
                </w:rPr>
                <w:t>admin@admin.com</w:t>
              </w:r>
            </w:hyperlink>
          </w:p>
          <w:p w14:paraId="0D8F73B5" w14:textId="77777777" w:rsidR="005863A6" w:rsidRDefault="005863A6" w:rsidP="009112C4">
            <w:pPr>
              <w:spacing w:line="360" w:lineRule="auto"/>
            </w:pPr>
          </w:p>
          <w:p w14:paraId="550E68F0" w14:textId="77777777" w:rsidR="005863A6" w:rsidRDefault="005863A6" w:rsidP="009112C4">
            <w:pPr>
              <w:spacing w:line="360" w:lineRule="auto"/>
            </w:pPr>
            <w:r>
              <w:t>Password: p’ssword</w:t>
            </w:r>
          </w:p>
          <w:p w14:paraId="3E51CE6E" w14:textId="77777777" w:rsidR="005863A6" w:rsidRDefault="005863A6" w:rsidP="009112C4">
            <w:pPr>
              <w:spacing w:line="360" w:lineRule="auto"/>
            </w:pPr>
          </w:p>
          <w:p w14:paraId="54D6483D" w14:textId="77777777" w:rsidR="005863A6" w:rsidRDefault="005863A6" w:rsidP="009112C4">
            <w:pPr>
              <w:spacing w:line="360" w:lineRule="auto"/>
            </w:pPr>
          </w:p>
          <w:p w14:paraId="5B7231F2" w14:textId="01B280E4" w:rsidR="005863A6" w:rsidRDefault="005863A6" w:rsidP="009112C4">
            <w:pPr>
              <w:spacing w:line="360" w:lineRule="auto"/>
            </w:pPr>
            <w:r>
              <w:t>Correct Password: password</w:t>
            </w:r>
          </w:p>
        </w:tc>
        <w:tc>
          <w:tcPr>
            <w:tcW w:w="1710" w:type="dxa"/>
          </w:tcPr>
          <w:p w14:paraId="46F3013B" w14:textId="2229FE72" w:rsidR="00A542E0" w:rsidRDefault="005863A6" w:rsidP="009112C4">
            <w:pPr>
              <w:spacing w:line="360" w:lineRule="auto"/>
            </w:pPr>
            <w:r>
              <w:t xml:space="preserve">Error message displayed stating </w:t>
            </w:r>
            <w:r w:rsidR="00415051">
              <w:t>incorrect password</w:t>
            </w:r>
          </w:p>
        </w:tc>
        <w:tc>
          <w:tcPr>
            <w:tcW w:w="810" w:type="dxa"/>
          </w:tcPr>
          <w:p w14:paraId="738318FC" w14:textId="1E1BD03B" w:rsidR="00A542E0" w:rsidRDefault="00415051" w:rsidP="009112C4">
            <w:pPr>
              <w:spacing w:line="360" w:lineRule="auto"/>
            </w:pPr>
            <w:r>
              <w:t>Pass</w:t>
            </w:r>
          </w:p>
        </w:tc>
        <w:tc>
          <w:tcPr>
            <w:tcW w:w="1555" w:type="dxa"/>
          </w:tcPr>
          <w:p w14:paraId="6D47F959" w14:textId="1410DB06" w:rsidR="00A542E0" w:rsidRDefault="001E7FDA" w:rsidP="009112C4">
            <w:pPr>
              <w:spacing w:line="360" w:lineRule="auto"/>
            </w:pPr>
            <w:r>
              <w:t xml:space="preserve">Appendix </w:t>
            </w:r>
            <w:r w:rsidR="00D6420B">
              <w:t>7.2</w:t>
            </w:r>
          </w:p>
        </w:tc>
      </w:tr>
      <w:tr w:rsidR="00A542E0" w14:paraId="543FCE22" w14:textId="70972A2C" w:rsidTr="00D6420B">
        <w:tc>
          <w:tcPr>
            <w:tcW w:w="680" w:type="dxa"/>
          </w:tcPr>
          <w:p w14:paraId="66D39646" w14:textId="1485D9C1" w:rsidR="00A542E0" w:rsidRDefault="00415051" w:rsidP="009112C4">
            <w:pPr>
              <w:spacing w:line="360" w:lineRule="auto"/>
            </w:pPr>
            <w:r>
              <w:t xml:space="preserve">003 </w:t>
            </w:r>
          </w:p>
        </w:tc>
        <w:tc>
          <w:tcPr>
            <w:tcW w:w="2195" w:type="dxa"/>
          </w:tcPr>
          <w:p w14:paraId="5E38DFD5" w14:textId="0D8C0949" w:rsidR="00A542E0" w:rsidRDefault="00415051" w:rsidP="009112C4">
            <w:pPr>
              <w:spacing w:line="360" w:lineRule="auto"/>
            </w:pPr>
            <w:r>
              <w:t xml:space="preserve">Registering a new club </w:t>
            </w:r>
            <w:r w:rsidR="00A22F80">
              <w:t>with an email that does not have the @ symbol</w:t>
            </w:r>
            <w:r w:rsidR="00676679">
              <w:t>. This should not allow to add or create a new club.</w:t>
            </w:r>
          </w:p>
        </w:tc>
        <w:tc>
          <w:tcPr>
            <w:tcW w:w="2160" w:type="dxa"/>
          </w:tcPr>
          <w:p w14:paraId="20CB17C5" w14:textId="77777777" w:rsidR="00A542E0" w:rsidRDefault="00C14E7D" w:rsidP="009112C4">
            <w:pPr>
              <w:spacing w:line="360" w:lineRule="auto"/>
            </w:pPr>
            <w:r>
              <w:t>Club Name: Premier</w:t>
            </w:r>
          </w:p>
          <w:p w14:paraId="46EFD781" w14:textId="11708C01" w:rsidR="00C14E7D" w:rsidRDefault="00CD4AD8" w:rsidP="009112C4">
            <w:pPr>
              <w:spacing w:line="360" w:lineRule="auto"/>
            </w:pPr>
            <w:r>
              <w:t>Email: 123</w:t>
            </w:r>
            <w:r>
              <w:br/>
            </w:r>
            <w:r w:rsidR="00676679">
              <w:t>Ground: Jamhuri</w:t>
            </w:r>
          </w:p>
        </w:tc>
        <w:tc>
          <w:tcPr>
            <w:tcW w:w="1710" w:type="dxa"/>
          </w:tcPr>
          <w:p w14:paraId="7A2B43A1" w14:textId="0E2F591E" w:rsidR="00A542E0" w:rsidRDefault="00676679" w:rsidP="009112C4">
            <w:pPr>
              <w:spacing w:line="360" w:lineRule="auto"/>
            </w:pPr>
            <w:r>
              <w:t>An error message displayed suggesting to enter the symbol ‘@’</w:t>
            </w:r>
            <w:r w:rsidR="00461316">
              <w:t xml:space="preserve"> in the email address</w:t>
            </w:r>
          </w:p>
        </w:tc>
        <w:tc>
          <w:tcPr>
            <w:tcW w:w="810" w:type="dxa"/>
          </w:tcPr>
          <w:p w14:paraId="68CE7A89" w14:textId="5CA3FCFE" w:rsidR="00A542E0" w:rsidRDefault="00461316" w:rsidP="009112C4">
            <w:pPr>
              <w:spacing w:line="360" w:lineRule="auto"/>
            </w:pPr>
            <w:r>
              <w:t>Pass</w:t>
            </w:r>
          </w:p>
        </w:tc>
        <w:tc>
          <w:tcPr>
            <w:tcW w:w="1555" w:type="dxa"/>
          </w:tcPr>
          <w:p w14:paraId="7239CAD3" w14:textId="295DE15C" w:rsidR="00A542E0" w:rsidRDefault="001E7FDA" w:rsidP="009112C4">
            <w:pPr>
              <w:spacing w:line="360" w:lineRule="auto"/>
            </w:pPr>
            <w:r>
              <w:t>Appe</w:t>
            </w:r>
            <w:r w:rsidR="000D44F3">
              <w:t xml:space="preserve">ndix </w:t>
            </w:r>
            <w:r w:rsidR="00D6420B">
              <w:t>7.3</w:t>
            </w:r>
          </w:p>
        </w:tc>
      </w:tr>
      <w:tr w:rsidR="00A542E0" w14:paraId="7AB80928" w14:textId="11C778A0" w:rsidTr="00D6420B">
        <w:tc>
          <w:tcPr>
            <w:tcW w:w="680" w:type="dxa"/>
          </w:tcPr>
          <w:p w14:paraId="2ED3CB90" w14:textId="5C5C8083" w:rsidR="00A542E0" w:rsidRDefault="00D11815" w:rsidP="009112C4">
            <w:pPr>
              <w:spacing w:line="360" w:lineRule="auto"/>
            </w:pPr>
            <w:r>
              <w:lastRenderedPageBreak/>
              <w:t>004</w:t>
            </w:r>
          </w:p>
        </w:tc>
        <w:tc>
          <w:tcPr>
            <w:tcW w:w="2195" w:type="dxa"/>
          </w:tcPr>
          <w:p w14:paraId="0E352BA8" w14:textId="3BEA4D6A" w:rsidR="00A542E0" w:rsidRDefault="00474BC6" w:rsidP="009112C4">
            <w:pPr>
              <w:spacing w:line="360" w:lineRule="auto"/>
            </w:pPr>
            <w:r>
              <w:t>Moving on to a</w:t>
            </w:r>
            <w:r w:rsidR="00C5590B">
              <w:t xml:space="preserve">nother form for data entry </w:t>
            </w:r>
            <w:r w:rsidR="0026692A">
              <w:t xml:space="preserve">with </w:t>
            </w:r>
            <w:r w:rsidR="008A0A99">
              <w:t>some value</w:t>
            </w:r>
            <w:r w:rsidR="00051947">
              <w:t>s</w:t>
            </w:r>
            <w:r w:rsidR="008A0A99">
              <w:t xml:space="preserve"> not entered</w:t>
            </w:r>
            <w:r w:rsidR="00051947">
              <w:t xml:space="preserve">. This should not allow to access the other forms without one field being </w:t>
            </w:r>
            <w:r w:rsidR="00046532">
              <w:t>empty.</w:t>
            </w:r>
          </w:p>
        </w:tc>
        <w:tc>
          <w:tcPr>
            <w:tcW w:w="2160" w:type="dxa"/>
          </w:tcPr>
          <w:p w14:paraId="28D8856E" w14:textId="1AC02E79" w:rsidR="00A542E0" w:rsidRDefault="001621DE" w:rsidP="009112C4">
            <w:pPr>
              <w:spacing w:line="360" w:lineRule="auto"/>
            </w:pPr>
            <w:r>
              <w:t xml:space="preserve">Moving to bowling </w:t>
            </w:r>
            <w:r w:rsidR="00F67ED7">
              <w:t>first</w:t>
            </w:r>
            <w:r>
              <w:t xml:space="preserve"> form from batting </w:t>
            </w:r>
            <w:r w:rsidR="00F67ED7">
              <w:t>first form with a runs left empty for one of the players</w:t>
            </w:r>
          </w:p>
        </w:tc>
        <w:tc>
          <w:tcPr>
            <w:tcW w:w="1710" w:type="dxa"/>
          </w:tcPr>
          <w:p w14:paraId="158385AF" w14:textId="12C1635A" w:rsidR="00A542E0" w:rsidRDefault="00F67ED7" w:rsidP="009112C4">
            <w:pPr>
              <w:spacing w:line="360" w:lineRule="auto"/>
            </w:pPr>
            <w:r>
              <w:t xml:space="preserve">An error message being displayed </w:t>
            </w:r>
            <w:r w:rsidR="0019504A">
              <w:t xml:space="preserve">asking the tester </w:t>
            </w:r>
            <w:r w:rsidR="00D312EB">
              <w:t xml:space="preserve">to </w:t>
            </w:r>
            <w:r w:rsidR="0019504A">
              <w:t>fill in the form where the required fields are not left empty</w:t>
            </w:r>
            <w:r w:rsidR="00D312EB">
              <w:t xml:space="preserve"> before moving to the next form</w:t>
            </w:r>
            <w:r w:rsidR="00A22AD5">
              <w:t>.</w:t>
            </w:r>
          </w:p>
        </w:tc>
        <w:tc>
          <w:tcPr>
            <w:tcW w:w="810" w:type="dxa"/>
          </w:tcPr>
          <w:p w14:paraId="71AC514E" w14:textId="33D0F89F" w:rsidR="00A542E0" w:rsidRDefault="00D312EB" w:rsidP="009112C4">
            <w:pPr>
              <w:spacing w:line="360" w:lineRule="auto"/>
            </w:pPr>
            <w:r>
              <w:t>Pass</w:t>
            </w:r>
          </w:p>
        </w:tc>
        <w:tc>
          <w:tcPr>
            <w:tcW w:w="1555" w:type="dxa"/>
          </w:tcPr>
          <w:p w14:paraId="2C6B538A" w14:textId="083DE141" w:rsidR="00A542E0" w:rsidRDefault="00404F7F" w:rsidP="009112C4">
            <w:pPr>
              <w:spacing w:line="360" w:lineRule="auto"/>
            </w:pPr>
            <w:r>
              <w:t xml:space="preserve">Appendix </w:t>
            </w:r>
            <w:r w:rsidR="00D6420B">
              <w:t>7.4</w:t>
            </w:r>
          </w:p>
        </w:tc>
      </w:tr>
      <w:tr w:rsidR="00A542E0" w14:paraId="38B4E923" w14:textId="7E062D52" w:rsidTr="00D6420B">
        <w:tc>
          <w:tcPr>
            <w:tcW w:w="680" w:type="dxa"/>
          </w:tcPr>
          <w:p w14:paraId="01442C0F" w14:textId="16FEE3B9" w:rsidR="00A542E0" w:rsidRDefault="0059588E" w:rsidP="009112C4">
            <w:pPr>
              <w:spacing w:line="360" w:lineRule="auto"/>
            </w:pPr>
            <w:r>
              <w:t>005</w:t>
            </w:r>
          </w:p>
        </w:tc>
        <w:tc>
          <w:tcPr>
            <w:tcW w:w="2195" w:type="dxa"/>
          </w:tcPr>
          <w:p w14:paraId="2F5AFDE9" w14:textId="07CDD770" w:rsidR="00A542E0" w:rsidRDefault="00D10282" w:rsidP="009112C4">
            <w:pPr>
              <w:spacing w:line="360" w:lineRule="auto"/>
            </w:pPr>
            <w:r>
              <w:t xml:space="preserve">Trying to fill in the batting form for the </w:t>
            </w:r>
            <w:r w:rsidR="00380915">
              <w:t xml:space="preserve">players that </w:t>
            </w:r>
            <w:r w:rsidR="002828B8">
              <w:t>been selected did not bat. This should block out input for data entry if did not bat is selected.</w:t>
            </w:r>
          </w:p>
        </w:tc>
        <w:tc>
          <w:tcPr>
            <w:tcW w:w="2160" w:type="dxa"/>
          </w:tcPr>
          <w:p w14:paraId="50CBB1E8" w14:textId="7BB9DDAD" w:rsidR="00A542E0" w:rsidRDefault="003D7E9E" w:rsidP="009112C4">
            <w:pPr>
              <w:spacing w:line="360" w:lineRule="auto"/>
            </w:pPr>
            <w:r>
              <w:t>Did Not Bat selected for a player.</w:t>
            </w:r>
          </w:p>
        </w:tc>
        <w:tc>
          <w:tcPr>
            <w:tcW w:w="1710" w:type="dxa"/>
          </w:tcPr>
          <w:p w14:paraId="3174E397" w14:textId="7BA6265A" w:rsidR="00A542E0" w:rsidRDefault="003D7E9E" w:rsidP="009112C4">
            <w:pPr>
              <w:spacing w:line="360" w:lineRule="auto"/>
            </w:pPr>
            <w:r>
              <w:t xml:space="preserve">It did not allow data entry until the </w:t>
            </w:r>
            <w:r w:rsidR="0078226F">
              <w:t>selection was changed from Did Not Bat to Batted.</w:t>
            </w:r>
          </w:p>
        </w:tc>
        <w:tc>
          <w:tcPr>
            <w:tcW w:w="810" w:type="dxa"/>
          </w:tcPr>
          <w:p w14:paraId="6C4BF2F7" w14:textId="125C3F71" w:rsidR="00A542E0" w:rsidRDefault="0078226F" w:rsidP="009112C4">
            <w:pPr>
              <w:spacing w:line="360" w:lineRule="auto"/>
            </w:pPr>
            <w:r>
              <w:t>Pass</w:t>
            </w:r>
          </w:p>
        </w:tc>
        <w:tc>
          <w:tcPr>
            <w:tcW w:w="1555" w:type="dxa"/>
          </w:tcPr>
          <w:p w14:paraId="4E059235" w14:textId="4B17F7E7" w:rsidR="00A542E0" w:rsidRDefault="00404F7F" w:rsidP="009112C4">
            <w:pPr>
              <w:spacing w:line="360" w:lineRule="auto"/>
            </w:pPr>
            <w:r>
              <w:t>Appendix 7</w:t>
            </w:r>
            <w:r w:rsidR="00D6420B">
              <w:t>.5</w:t>
            </w:r>
          </w:p>
        </w:tc>
      </w:tr>
    </w:tbl>
    <w:p w14:paraId="4B7B5F93" w14:textId="77777777" w:rsidR="00183D4E" w:rsidRPr="00D45A01" w:rsidRDefault="00183D4E" w:rsidP="00D45A01"/>
    <w:p w14:paraId="2A8A8A18" w14:textId="77777777" w:rsidR="000548D4" w:rsidRDefault="000548D4" w:rsidP="000548D4"/>
    <w:p w14:paraId="21DCB34C" w14:textId="77777777" w:rsidR="00154530" w:rsidRDefault="00154530" w:rsidP="000548D4"/>
    <w:p w14:paraId="197C05BC" w14:textId="77777777" w:rsidR="00154530" w:rsidRDefault="00154530" w:rsidP="000548D4"/>
    <w:p w14:paraId="5B3EFEC9" w14:textId="77777777" w:rsidR="00154530" w:rsidRDefault="00154530" w:rsidP="000548D4"/>
    <w:p w14:paraId="032AC8DF" w14:textId="77777777" w:rsidR="00154530" w:rsidRDefault="00154530" w:rsidP="000548D4"/>
    <w:p w14:paraId="1FE3A072" w14:textId="77777777" w:rsidR="00154530" w:rsidRDefault="00154530" w:rsidP="000548D4"/>
    <w:p w14:paraId="5A2CC61B" w14:textId="77777777" w:rsidR="00154530" w:rsidRDefault="00154530" w:rsidP="000548D4"/>
    <w:p w14:paraId="0BE66794" w14:textId="77777777" w:rsidR="00154530" w:rsidRDefault="00154530" w:rsidP="000548D4"/>
    <w:p w14:paraId="6ED4D24A" w14:textId="77777777" w:rsidR="00154530" w:rsidRDefault="00154530" w:rsidP="000548D4"/>
    <w:p w14:paraId="57FA2F3D" w14:textId="77777777" w:rsidR="00154530" w:rsidRDefault="00154530" w:rsidP="000548D4"/>
    <w:p w14:paraId="0EB200BF" w14:textId="77777777" w:rsidR="00154530" w:rsidRDefault="00154530" w:rsidP="000548D4"/>
    <w:p w14:paraId="0D6F8D5C" w14:textId="77777777" w:rsidR="00154530" w:rsidRDefault="00154530" w:rsidP="000548D4"/>
    <w:p w14:paraId="45E9FEDB" w14:textId="77777777" w:rsidR="00154530" w:rsidRDefault="00154530" w:rsidP="000548D4"/>
    <w:p w14:paraId="69349267" w14:textId="572FDDC0" w:rsidR="00154530" w:rsidRPr="00D474F7" w:rsidRDefault="00154530" w:rsidP="00D474F7">
      <w:pPr>
        <w:pStyle w:val="Heading1"/>
        <w:rPr>
          <w:sz w:val="24"/>
          <w:szCs w:val="24"/>
        </w:rPr>
      </w:pPr>
      <w:bookmarkStart w:id="394" w:name="_Toc151673332"/>
      <w:r w:rsidRPr="00D474F7">
        <w:rPr>
          <w:sz w:val="24"/>
          <w:szCs w:val="24"/>
        </w:rPr>
        <w:lastRenderedPageBreak/>
        <w:t>Chapter 6</w:t>
      </w:r>
      <w:r w:rsidR="00237827" w:rsidRPr="00D474F7">
        <w:rPr>
          <w:sz w:val="24"/>
          <w:szCs w:val="24"/>
        </w:rPr>
        <w:t xml:space="preserve">: </w:t>
      </w:r>
      <w:r w:rsidR="00D474F7" w:rsidRPr="00D474F7">
        <w:rPr>
          <w:sz w:val="24"/>
          <w:szCs w:val="24"/>
        </w:rPr>
        <w:t>Conclusion</w:t>
      </w:r>
      <w:r w:rsidR="00237827" w:rsidRPr="00D474F7">
        <w:rPr>
          <w:sz w:val="24"/>
          <w:szCs w:val="24"/>
        </w:rPr>
        <w:t>, Recommendations and Future Works</w:t>
      </w:r>
      <w:bookmarkEnd w:id="394"/>
    </w:p>
    <w:p w14:paraId="03B61A63" w14:textId="50489D73" w:rsidR="000548D4" w:rsidRDefault="00D474F7" w:rsidP="00D474F7">
      <w:pPr>
        <w:pStyle w:val="Heading2"/>
        <w:jc w:val="both"/>
      </w:pPr>
      <w:bookmarkStart w:id="395" w:name="_Toc151673333"/>
      <w:r>
        <w:t>6.1 Conclusion</w:t>
      </w:r>
      <w:bookmarkEnd w:id="395"/>
    </w:p>
    <w:p w14:paraId="7C55AA8E" w14:textId="62220276" w:rsidR="002851CF" w:rsidRDefault="00EA389B" w:rsidP="000548D4">
      <w:r>
        <w:t xml:space="preserve">The project idea was thought after identifying the gap in the </w:t>
      </w:r>
      <w:r w:rsidR="002851CF">
        <w:t>cricketing body here in Kenya. As a player playing the Nairobi Provinc</w:t>
      </w:r>
      <w:r w:rsidR="00CF6199">
        <w:t>ial</w:t>
      </w:r>
      <w:r w:rsidR="002851CF">
        <w:t xml:space="preserve"> Cricket Association </w:t>
      </w:r>
      <w:r w:rsidR="00CF6199">
        <w:t xml:space="preserve">(NPCA) </w:t>
      </w:r>
      <w:r w:rsidR="002426B1">
        <w:t xml:space="preserve">this gap was </w:t>
      </w:r>
      <w:r w:rsidR="002B11A8">
        <w:t>identified</w:t>
      </w:r>
      <w:r w:rsidR="002426B1">
        <w:t xml:space="preserve"> eyeing that the current system used to store data is an external app that is CricHQ </w:t>
      </w:r>
      <w:r w:rsidR="002B11A8">
        <w:t>which then again needs to be brought in by the cricketing body of Kenya that is Cricket Kenya who again has to import or manually add it to their system</w:t>
      </w:r>
      <w:r w:rsidR="0058032D">
        <w:t xml:space="preserve">. </w:t>
      </w:r>
      <w:r w:rsidR="000E06AC">
        <w:t>Also,</w:t>
      </w:r>
      <w:r w:rsidR="0058032D">
        <w:t xml:space="preserve"> the basis of choosing the starting eleven did not seem efficient and that is why the results of the matches were mostly against the national team. </w:t>
      </w:r>
      <w:r w:rsidR="000E06AC">
        <w:t>Thus,</w:t>
      </w:r>
      <w:r w:rsidR="0058032D">
        <w:t xml:space="preserve"> the proposed system tried to help resolve this issue where there is a system that </w:t>
      </w:r>
      <w:r w:rsidR="000E06AC">
        <w:t xml:space="preserve">saves the data and generates the leaderboards reports which essentially is the top performing players. From this leaderboard report </w:t>
      </w:r>
      <w:r w:rsidR="00FF23DE">
        <w:t>the top ten players from the batting side and the top ten players from the bowling side are generated such that their previous five performance records are saved and the average</w:t>
      </w:r>
      <w:r w:rsidR="0093345A">
        <w:t>. Th</w:t>
      </w:r>
      <w:r w:rsidR="008A746F">
        <w:t>is</w:t>
      </w:r>
      <w:r w:rsidR="0093345A">
        <w:t xml:space="preserve"> data is then used to predict the performance in the sixth match then compare it to the average </w:t>
      </w:r>
      <w:r w:rsidR="00370DAD">
        <w:t xml:space="preserve">to see which players will be performing well in the upcoming matches so that </w:t>
      </w:r>
      <w:r w:rsidR="00383B28">
        <w:t xml:space="preserve">so that the best starting eleven is selected who </w:t>
      </w:r>
      <w:r w:rsidR="005F12D8">
        <w:t xml:space="preserve">will be performing well and so that the outcome of the match </w:t>
      </w:r>
      <w:r w:rsidR="008A746F">
        <w:t>turns</w:t>
      </w:r>
      <w:r w:rsidR="005F12D8">
        <w:t xml:space="preserve"> in favour of the team.</w:t>
      </w:r>
    </w:p>
    <w:p w14:paraId="4696AB5C" w14:textId="77777777" w:rsidR="009E1371" w:rsidRDefault="009E1371" w:rsidP="009E1371">
      <w:pPr>
        <w:pStyle w:val="Heading2"/>
        <w:jc w:val="both"/>
      </w:pPr>
    </w:p>
    <w:p w14:paraId="28FA9A30" w14:textId="6F5C64DF" w:rsidR="009E1371" w:rsidRDefault="009E1371" w:rsidP="009E1371">
      <w:pPr>
        <w:pStyle w:val="Heading2"/>
        <w:jc w:val="both"/>
      </w:pPr>
      <w:bookmarkStart w:id="396" w:name="_Toc151673334"/>
      <w:r>
        <w:t>6.2 Recommendations</w:t>
      </w:r>
      <w:bookmarkEnd w:id="396"/>
    </w:p>
    <w:p w14:paraId="244BAFD2" w14:textId="2E936987" w:rsidR="009E1371" w:rsidRDefault="006C4C1C" w:rsidP="000548D4">
      <w:r>
        <w:t xml:space="preserve">The main challenge faced during the development of the system was to </w:t>
      </w:r>
      <w:r w:rsidR="006E4F1E">
        <w:t xml:space="preserve">update the leaderboards report. As much as the report looks easy it is not since it is just a view only report and that the report is a dynamic report meaning it changes every time matches are scored. </w:t>
      </w:r>
      <w:r w:rsidR="008A746F">
        <w:t>So,</w:t>
      </w:r>
      <w:r w:rsidR="006E4F1E">
        <w:t xml:space="preserve"> after every match the leaderboard report is updated. So once the leaderboard report </w:t>
      </w:r>
      <w:r w:rsidR="00F053AC">
        <w:t>was working as expected then the issue of exporting also lasted for a while since the exported data that is the batting data or the bowling data needed to be in the exact format that is column names so that is can be read by the model a small error in the name was returning an error in the model.</w:t>
      </w:r>
    </w:p>
    <w:p w14:paraId="1CA6E230" w14:textId="77777777" w:rsidR="008A746F" w:rsidRDefault="008A746F" w:rsidP="000548D4"/>
    <w:p w14:paraId="312687D2" w14:textId="77777777" w:rsidR="00631A81" w:rsidRDefault="00631A81" w:rsidP="000548D4"/>
    <w:p w14:paraId="4C153CC5" w14:textId="77777777" w:rsidR="00631A81" w:rsidRDefault="00631A81" w:rsidP="000548D4"/>
    <w:p w14:paraId="714849D0" w14:textId="77777777" w:rsidR="00631A81" w:rsidRDefault="00631A81" w:rsidP="000548D4"/>
    <w:p w14:paraId="4DFC2F6F" w14:textId="77777777" w:rsidR="00631A81" w:rsidRDefault="00631A81" w:rsidP="000548D4"/>
    <w:p w14:paraId="5110027B" w14:textId="77777777" w:rsidR="00631A81" w:rsidRDefault="00631A81" w:rsidP="000548D4"/>
    <w:p w14:paraId="0E2B6C83" w14:textId="77777777" w:rsidR="00631A81" w:rsidRDefault="00631A81" w:rsidP="000548D4"/>
    <w:p w14:paraId="05BE8529" w14:textId="77777777" w:rsidR="00631A81" w:rsidRDefault="00631A81" w:rsidP="000548D4"/>
    <w:p w14:paraId="244C21DB" w14:textId="77777777" w:rsidR="00631A81" w:rsidRDefault="00631A81" w:rsidP="000548D4"/>
    <w:p w14:paraId="3BF73112" w14:textId="3F6B03AC" w:rsidR="008A746F" w:rsidRDefault="008A746F" w:rsidP="008F2460">
      <w:pPr>
        <w:pStyle w:val="Heading2"/>
        <w:jc w:val="both"/>
      </w:pPr>
      <w:bookmarkStart w:id="397" w:name="_Toc151673335"/>
      <w:r>
        <w:lastRenderedPageBreak/>
        <w:t>6.3 Future Work</w:t>
      </w:r>
      <w:bookmarkEnd w:id="397"/>
    </w:p>
    <w:p w14:paraId="6999EC3B" w14:textId="5696A9EF" w:rsidR="008A746F" w:rsidRDefault="00F1203F" w:rsidP="000548D4">
      <w:r>
        <w:t xml:space="preserve">In vision to </w:t>
      </w:r>
      <w:r w:rsidR="00942322">
        <w:t xml:space="preserve">complete the project with limited resources the project had to be forced to work with a limited scope so that the </w:t>
      </w:r>
      <w:r w:rsidR="00DE395E">
        <w:t xml:space="preserve">deliverables can be met on time. With this in mind the project had a lot of compromises that needed to be done. Thus, for anyone else who wishes to undertake a similar project, they can add the </w:t>
      </w:r>
      <w:r w:rsidR="002529E7">
        <w:t xml:space="preserve">prediction for the wicket keeper and fielders. Moreover, the system can be developed such that the whole system does scoring from to ball to ball unlike the developed system that is doing scoring on </w:t>
      </w:r>
      <w:r w:rsidR="00DB210A">
        <w:t>match-to-match</w:t>
      </w:r>
      <w:r w:rsidR="002529E7">
        <w:t xml:space="preserve"> basis. Ball to ball basis allows to deal with </w:t>
      </w:r>
      <w:r w:rsidR="007B2486">
        <w:t xml:space="preserve">errors arising from transposition of data from the scorecard into the system unlike when the system is directly used to </w:t>
      </w:r>
      <w:r w:rsidR="00F45BC7">
        <w:t>do the scoring</w:t>
      </w:r>
      <w:r w:rsidR="003C03F4">
        <w:t xml:space="preserve">. This will </w:t>
      </w:r>
      <w:r w:rsidR="005445E2">
        <w:t xml:space="preserve">improve efficiency and accuracy of scoring done for the match and also will be able to </w:t>
      </w:r>
      <w:r w:rsidR="00631A81">
        <w:t>store more details about players which can lead to better analysis of the player.</w:t>
      </w:r>
      <w:r w:rsidR="003C03F4">
        <w:t xml:space="preserve"> </w:t>
      </w:r>
    </w:p>
    <w:p w14:paraId="4CE47620" w14:textId="77777777" w:rsidR="008A746F" w:rsidRDefault="008A746F" w:rsidP="000548D4"/>
    <w:p w14:paraId="4F4281DB" w14:textId="77777777" w:rsidR="000548D4" w:rsidRDefault="000548D4" w:rsidP="000548D4"/>
    <w:p w14:paraId="58ED9BAB" w14:textId="77777777" w:rsidR="000548D4" w:rsidRDefault="000548D4" w:rsidP="000548D4"/>
    <w:p w14:paraId="144432D5" w14:textId="77777777" w:rsidR="000548D4" w:rsidRDefault="000548D4" w:rsidP="000548D4"/>
    <w:p w14:paraId="5B194767" w14:textId="77777777" w:rsidR="00BA1C31" w:rsidRDefault="00BA1C31" w:rsidP="000548D4"/>
    <w:p w14:paraId="12E23DA1" w14:textId="77777777" w:rsidR="00631A81" w:rsidRDefault="00631A81" w:rsidP="000548D4"/>
    <w:p w14:paraId="4E780B6B" w14:textId="77777777" w:rsidR="00631A81" w:rsidRDefault="00631A81" w:rsidP="000548D4"/>
    <w:p w14:paraId="2DFF66E5" w14:textId="77777777" w:rsidR="00631A81" w:rsidRDefault="00631A81" w:rsidP="000548D4"/>
    <w:p w14:paraId="4195B782" w14:textId="77777777" w:rsidR="00631A81" w:rsidRDefault="00631A81" w:rsidP="000548D4"/>
    <w:p w14:paraId="53A09C00" w14:textId="77777777" w:rsidR="00631A81" w:rsidRDefault="00631A81" w:rsidP="000548D4"/>
    <w:p w14:paraId="7845CFE9" w14:textId="77777777" w:rsidR="00631A81" w:rsidRDefault="00631A81" w:rsidP="000548D4"/>
    <w:p w14:paraId="01C021E9" w14:textId="77777777" w:rsidR="00631A81" w:rsidRDefault="00631A81" w:rsidP="000548D4"/>
    <w:p w14:paraId="64A11F14" w14:textId="77777777" w:rsidR="00631A81" w:rsidRDefault="00631A81" w:rsidP="000548D4"/>
    <w:p w14:paraId="66918E3F" w14:textId="77777777" w:rsidR="00631A81" w:rsidRDefault="00631A81" w:rsidP="000548D4"/>
    <w:p w14:paraId="35E55CFF" w14:textId="77777777" w:rsidR="00631A81" w:rsidRDefault="00631A81" w:rsidP="000548D4"/>
    <w:p w14:paraId="58B740E4" w14:textId="77777777" w:rsidR="00631A81" w:rsidRDefault="00631A81" w:rsidP="000548D4"/>
    <w:p w14:paraId="29DCCFCF" w14:textId="77777777" w:rsidR="00631A81" w:rsidRDefault="00631A81" w:rsidP="000548D4"/>
    <w:p w14:paraId="4FB76D69" w14:textId="77777777" w:rsidR="00631A81" w:rsidRDefault="00631A81" w:rsidP="000548D4"/>
    <w:p w14:paraId="08588969" w14:textId="77777777" w:rsidR="00631A81" w:rsidRDefault="00631A81" w:rsidP="000548D4"/>
    <w:p w14:paraId="5164695C" w14:textId="77777777" w:rsidR="00631A81" w:rsidRDefault="00631A81" w:rsidP="000548D4"/>
    <w:p w14:paraId="4A512CFE" w14:textId="77777777" w:rsidR="00631A81" w:rsidRDefault="00631A81" w:rsidP="000548D4"/>
    <w:p w14:paraId="25C04101" w14:textId="77777777" w:rsidR="00631A81" w:rsidRDefault="00631A81" w:rsidP="000548D4"/>
    <w:p w14:paraId="793ED13F" w14:textId="77777777" w:rsidR="008F2460" w:rsidRPr="000548D4" w:rsidRDefault="008F2460" w:rsidP="000548D4"/>
    <w:p w14:paraId="48F35057" w14:textId="1690EB1C" w:rsidR="00E72D64" w:rsidRPr="00E72D64" w:rsidRDefault="00E72D64" w:rsidP="00E72D64">
      <w:pPr>
        <w:pStyle w:val="Heading1"/>
        <w:rPr>
          <w:sz w:val="24"/>
          <w:szCs w:val="24"/>
        </w:rPr>
      </w:pPr>
      <w:bookmarkStart w:id="398" w:name="_Toc151673336"/>
      <w:r w:rsidRPr="00E72D64">
        <w:rPr>
          <w:sz w:val="24"/>
          <w:szCs w:val="24"/>
        </w:rPr>
        <w:lastRenderedPageBreak/>
        <w:t>References</w:t>
      </w:r>
      <w:bookmarkEnd w:id="398"/>
    </w:p>
    <w:p w14:paraId="33E5C550" w14:textId="77777777" w:rsidR="001878DD" w:rsidRDefault="00B001FC" w:rsidP="001878DD">
      <w:pPr>
        <w:pStyle w:val="Bibliography"/>
      </w:pPr>
      <w:r>
        <w:fldChar w:fldCharType="begin"/>
      </w:r>
      <w:r w:rsidR="001878DD">
        <w:instrText xml:space="preserve"> ADDIN ZOTERO_BIBL {"uncited":[],"omitted":[],"custom":[]} CSL_BIBLIOGRAPHY </w:instrText>
      </w:r>
      <w:r>
        <w:fldChar w:fldCharType="separate"/>
      </w:r>
      <w:r w:rsidR="001878DD">
        <w:t xml:space="preserve">Agarwal, S., Yadav, L., &amp; Mehta, S. (2017). Cricket Team Prediction with Hadoop: Statistical Modeling Approach. </w:t>
      </w:r>
      <w:r w:rsidR="001878DD">
        <w:rPr>
          <w:i/>
          <w:iCs/>
        </w:rPr>
        <w:t>Procedia Computer Science</w:t>
      </w:r>
      <w:r w:rsidR="001878DD">
        <w:t xml:space="preserve">, </w:t>
      </w:r>
      <w:r w:rsidR="001878DD">
        <w:rPr>
          <w:i/>
          <w:iCs/>
        </w:rPr>
        <w:t>122</w:t>
      </w:r>
      <w:r w:rsidR="001878DD">
        <w:t>, 525–532. https://doi.org/10.1016/j.procs.2017.11.402</w:t>
      </w:r>
    </w:p>
    <w:p w14:paraId="10CF6DD3" w14:textId="77777777" w:rsidR="001878DD" w:rsidRDefault="001878DD" w:rsidP="001878DD">
      <w:pPr>
        <w:pStyle w:val="Bibliography"/>
      </w:pPr>
      <w:r>
        <w:t xml:space="preserve">Amershi, S., Begel, A., Bird, C., DeLine, R., Gall, H., Kamar, E., Nagappan, N., Nushi, B., &amp; Zimmermann, T. (2019). Software Engineering for Machine Learning: A Case Study. </w:t>
      </w:r>
      <w:r>
        <w:rPr>
          <w:i/>
          <w:iCs/>
        </w:rPr>
        <w:t>2019 IEEE/ACM 41st International Conference on Software Engineering: Software Engineering in Practice (ICSE-SEIP)</w:t>
      </w:r>
      <w:r>
        <w:t>, 291–300. https://doi.org/10.1109/ICSE-SEIP.2019.00042</w:t>
      </w:r>
    </w:p>
    <w:p w14:paraId="00B4F061" w14:textId="77777777" w:rsidR="001878DD" w:rsidRDefault="001878DD" w:rsidP="001878DD">
      <w:pPr>
        <w:pStyle w:val="Bibliography"/>
      </w:pPr>
      <w:r>
        <w:t xml:space="preserve">Anik, A. I., Yeaser, S., Hossain, A. G. M. I., &amp; Chakrabarty, A. (2018). Player’s Performance Prediction in ODI Cricket Using Machine Learning Algorithms. </w:t>
      </w:r>
      <w:r>
        <w:rPr>
          <w:i/>
          <w:iCs/>
        </w:rPr>
        <w:t>2018 4th International Conference on Electrical Engineering and Information &amp; Communication Technology (iCEEiCT)</w:t>
      </w:r>
      <w:r>
        <w:t>, 500–505. https://doi.org/10.1109/CEEICT.2018.8628118</w:t>
      </w:r>
    </w:p>
    <w:p w14:paraId="3876599C" w14:textId="77777777" w:rsidR="001878DD" w:rsidRDefault="001878DD" w:rsidP="001878DD">
      <w:pPr>
        <w:pStyle w:val="Bibliography"/>
      </w:pPr>
      <w:r>
        <w:t xml:space="preserve">Arteaga, D., Arenas, J., Paz, F., Tupia, M., &amp; Bruzza, M. (2019). Design of information system architecture for the recommendation of tourist sites in the city of Manta, Ecuador through a Chatbot. </w:t>
      </w:r>
      <w:r>
        <w:rPr>
          <w:i/>
          <w:iCs/>
        </w:rPr>
        <w:t>2019 14th Iberian Conference on Information Systems and Technologies (CISTI)</w:t>
      </w:r>
      <w:r>
        <w:t>, 1–6. https://doi.org/10.23919/CISTI.2019.8760669</w:t>
      </w:r>
    </w:p>
    <w:p w14:paraId="2F587B22" w14:textId="77777777" w:rsidR="001878DD" w:rsidRDefault="001878DD" w:rsidP="001878DD">
      <w:pPr>
        <w:pStyle w:val="Bibliography"/>
      </w:pPr>
      <w:r>
        <w:t xml:space="preserve">Berham, S., &amp; Morris, S. (2022). A CRITICAL COMPARISON OF BRAVE BROWSER AND GOOGLE CHROME FORENSIC ARTEFACTS. </w:t>
      </w:r>
      <w:r>
        <w:rPr>
          <w:i/>
          <w:iCs/>
        </w:rPr>
        <w:t>Journal of Digital Forensics, Security and Law</w:t>
      </w:r>
      <w:r>
        <w:t xml:space="preserve">, </w:t>
      </w:r>
      <w:r>
        <w:rPr>
          <w:i/>
          <w:iCs/>
        </w:rPr>
        <w:t>17</w:t>
      </w:r>
      <w:r>
        <w:t>(1). https://doi.org/10.15394/jdfsl.2022.1752</w:t>
      </w:r>
    </w:p>
    <w:p w14:paraId="707894E6" w14:textId="77777777" w:rsidR="001878DD" w:rsidRDefault="001878DD" w:rsidP="001878DD">
      <w:pPr>
        <w:pStyle w:val="Bibliography"/>
      </w:pPr>
      <w:r>
        <w:t xml:space="preserve">Bunker, R. P., &amp; Thabtah, F. (2019). A machine learning framework for sport result prediction. </w:t>
      </w:r>
      <w:r>
        <w:rPr>
          <w:i/>
          <w:iCs/>
        </w:rPr>
        <w:t>Applied Computing and Informatics</w:t>
      </w:r>
      <w:r>
        <w:t xml:space="preserve">, </w:t>
      </w:r>
      <w:r>
        <w:rPr>
          <w:i/>
          <w:iCs/>
        </w:rPr>
        <w:t>15</w:t>
      </w:r>
      <w:r>
        <w:t>(1), 27–33. https://doi.org/10.1016/j.aci.2017.09.005</w:t>
      </w:r>
    </w:p>
    <w:p w14:paraId="5CF53BAE" w14:textId="77777777" w:rsidR="001878DD" w:rsidRDefault="001878DD" w:rsidP="001878DD">
      <w:pPr>
        <w:pStyle w:val="Bibliography"/>
      </w:pPr>
      <w:r>
        <w:t xml:space="preserve">Dahiya, O., Solanki, K., Rishi, R., Dalal, S., Dhankhar, A., &amp; Singh, J. (2022). Comparative Performance Evaluation of TFC-SVM Approach for Regression Test Case Prioritization. In V. Goyal, M. Gupta, S. Mirjalili, &amp; A. Trivedi (Eds.), </w:t>
      </w:r>
      <w:r>
        <w:rPr>
          <w:i/>
          <w:iCs/>
        </w:rPr>
        <w:t xml:space="preserve">Proceedings of </w:t>
      </w:r>
      <w:r>
        <w:rPr>
          <w:i/>
          <w:iCs/>
        </w:rPr>
        <w:lastRenderedPageBreak/>
        <w:t>International Conference on Communication and Artificial Intelligence</w:t>
      </w:r>
      <w:r>
        <w:t xml:space="preserve"> (pp. 229–238). Springer Nature. https://doi.org/10.1007/978-981-19-0976-4_20</w:t>
      </w:r>
    </w:p>
    <w:p w14:paraId="46FF736D" w14:textId="77777777" w:rsidR="001878DD" w:rsidRDefault="001878DD" w:rsidP="001878DD">
      <w:pPr>
        <w:pStyle w:val="Bibliography"/>
      </w:pPr>
      <w:r>
        <w:t xml:space="preserve">Delplanque, J., Etien, A., Anquetil, N., &amp; Auverlot, O. (2018). Relational Database Schema Evolution: An Industrial Case Study. </w:t>
      </w:r>
      <w:r>
        <w:rPr>
          <w:i/>
          <w:iCs/>
        </w:rPr>
        <w:t>2018 IEEE International Conference on Software Maintenance and Evolution (ICSME)</w:t>
      </w:r>
      <w:r>
        <w:t>, 635–644. https://doi.org/10.1109/ICSME.2018.00073</w:t>
      </w:r>
    </w:p>
    <w:p w14:paraId="50FC080B" w14:textId="77777777" w:rsidR="001878DD" w:rsidRDefault="001878DD" w:rsidP="001878DD">
      <w:pPr>
        <w:pStyle w:val="Bibliography"/>
      </w:pPr>
      <w:r>
        <w:t xml:space="preserve">Denscombe, M. (2017). </w:t>
      </w:r>
      <w:r>
        <w:rPr>
          <w:i/>
          <w:iCs/>
        </w:rPr>
        <w:t>EBOOK: The Good Research Guide: For Small-Scale Social Research Projects</w:t>
      </w:r>
      <w:r>
        <w:t>. McGraw-Hill Education (UK).</w:t>
      </w:r>
    </w:p>
    <w:p w14:paraId="6FCD79F7" w14:textId="77777777" w:rsidR="001878DD" w:rsidRDefault="001878DD" w:rsidP="001878DD">
      <w:pPr>
        <w:pStyle w:val="Bibliography"/>
      </w:pPr>
      <w:r>
        <w:t xml:space="preserve">Fagarasan, C., Popa, O., Pisla, A., &amp; Cristea, C. (2021). Agile, waterfall and iterative approach in information technology projects. </w:t>
      </w:r>
      <w:r>
        <w:rPr>
          <w:i/>
          <w:iCs/>
        </w:rPr>
        <w:t>IOP Conference Series: Materials Science and Engineering</w:t>
      </w:r>
      <w:r>
        <w:t xml:space="preserve">, </w:t>
      </w:r>
      <w:r>
        <w:rPr>
          <w:i/>
          <w:iCs/>
        </w:rPr>
        <w:t>1169</w:t>
      </w:r>
      <w:r>
        <w:t>(1), 012025. https://doi.org/10.1088/1757-899X/1169/1/012025</w:t>
      </w:r>
    </w:p>
    <w:p w14:paraId="38CCEF1E" w14:textId="77777777" w:rsidR="001878DD" w:rsidRDefault="001878DD" w:rsidP="001878DD">
      <w:pPr>
        <w:pStyle w:val="Bibliography"/>
      </w:pPr>
      <w:r>
        <w:t xml:space="preserve">Frantiska, J. (2018). Entity-Relationship Diagrams. In Jr. Frantiska Joseph (Ed.), </w:t>
      </w:r>
      <w:r>
        <w:rPr>
          <w:i/>
          <w:iCs/>
        </w:rPr>
        <w:t>Visualization Tools for Learning Environment Development</w:t>
      </w:r>
      <w:r>
        <w:t xml:space="preserve"> (pp. 21–30). Springer International Publishing. https://doi.org/10.1007/978-3-319-67440-7_4</w:t>
      </w:r>
    </w:p>
    <w:p w14:paraId="28FE2B71" w14:textId="77777777" w:rsidR="001878DD" w:rsidRDefault="001878DD" w:rsidP="001878DD">
      <w:pPr>
        <w:pStyle w:val="Bibliography"/>
      </w:pPr>
      <w:r>
        <w:t xml:space="preserve">G, S. R. K., Kalakota, S., &amp; Harshavardhan, R. (2023). </w:t>
      </w:r>
      <w:r>
        <w:rPr>
          <w:i/>
          <w:iCs/>
        </w:rPr>
        <w:t>Performance Prediction of Cricket Player Using Blockchain Enabled HMM Model</w:t>
      </w:r>
      <w:r>
        <w:t>. 438–451. https://doi.org/10.2991/978-94-6463-252-1_47</w:t>
      </w:r>
    </w:p>
    <w:p w14:paraId="39D543DA" w14:textId="77777777" w:rsidR="001878DD" w:rsidRDefault="001878DD" w:rsidP="001878DD">
      <w:pPr>
        <w:pStyle w:val="Bibliography"/>
      </w:pPr>
      <w:r>
        <w:t xml:space="preserve">Garverick, J. (2018). The Wireframe. In J. Garverick (Ed.), </w:t>
      </w:r>
      <w:r>
        <w:rPr>
          <w:i/>
          <w:iCs/>
        </w:rPr>
        <w:t>Migrating to Azure: Transforming Legacy Applications into Scalable Cloud-First Solutions</w:t>
      </w:r>
      <w:r>
        <w:t xml:space="preserve"> (pp. 85–103). Apress. https://doi.org/10.1007/978-1-4842-3585-0_5</w:t>
      </w:r>
    </w:p>
    <w:p w14:paraId="4598C5B5" w14:textId="77777777" w:rsidR="001878DD" w:rsidRDefault="001878DD" w:rsidP="001878DD">
      <w:pPr>
        <w:pStyle w:val="Bibliography"/>
      </w:pPr>
      <w:r>
        <w:t xml:space="preserve">Gemmell, J. (2013). Reflections on World Cup 2011. </w:t>
      </w:r>
      <w:r>
        <w:rPr>
          <w:i/>
          <w:iCs/>
        </w:rPr>
        <w:t>Sport in Society</w:t>
      </w:r>
      <w:r>
        <w:t xml:space="preserve">, </w:t>
      </w:r>
      <w:r>
        <w:rPr>
          <w:i/>
          <w:iCs/>
        </w:rPr>
        <w:t>16</w:t>
      </w:r>
      <w:r>
        <w:t>(1), 1–4. https://doi.org/10.1080/17430437.2012.762296</w:t>
      </w:r>
    </w:p>
    <w:p w14:paraId="10E57D7C" w14:textId="77777777" w:rsidR="001878DD" w:rsidRDefault="001878DD" w:rsidP="001878DD">
      <w:pPr>
        <w:pStyle w:val="Bibliography"/>
      </w:pPr>
      <w:r>
        <w:t xml:space="preserve">Han, J., Deng, S., Xia, X., Wang, D., &amp; Yin, J. (2019). Characterization and Prediction of Popular Projects on GitHub. </w:t>
      </w:r>
      <w:r>
        <w:rPr>
          <w:i/>
          <w:iCs/>
        </w:rPr>
        <w:t xml:space="preserve">2019 IEEE 43rd Annual Computer Software and </w:t>
      </w:r>
      <w:r>
        <w:rPr>
          <w:i/>
          <w:iCs/>
        </w:rPr>
        <w:lastRenderedPageBreak/>
        <w:t>Applications Conference (COMPSAC)</w:t>
      </w:r>
      <w:r>
        <w:t xml:space="preserve">, </w:t>
      </w:r>
      <w:r>
        <w:rPr>
          <w:i/>
          <w:iCs/>
        </w:rPr>
        <w:t>1</w:t>
      </w:r>
      <w:r>
        <w:t>, 21–26. https://doi.org/10.1109/COMPSAC.2019.00013</w:t>
      </w:r>
    </w:p>
    <w:p w14:paraId="4F0BB186" w14:textId="77777777" w:rsidR="001878DD" w:rsidRDefault="001878DD" w:rsidP="001878DD">
      <w:pPr>
        <w:pStyle w:val="Bibliography"/>
      </w:pPr>
      <w:r>
        <w:t xml:space="preserve">Harris, M. (2022, February 9). </w:t>
      </w:r>
      <w:r>
        <w:rPr>
          <w:i/>
          <w:iCs/>
        </w:rPr>
        <w:t>List of ICC Cricket Playing Countries with Associate Cricket Nations</w:t>
      </w:r>
      <w:r>
        <w:t>. Its Only Cricket. https://www.itsonlycricket.com/cricket-playing-countries</w:t>
      </w:r>
    </w:p>
    <w:p w14:paraId="0EA6335B" w14:textId="77777777" w:rsidR="001878DD" w:rsidRDefault="001878DD" w:rsidP="001878DD">
      <w:pPr>
        <w:pStyle w:val="Bibliography"/>
      </w:pPr>
      <w:r>
        <w:t xml:space="preserve">Hasanika, D., Dilhara, R., Liyanage, D., Bandaranayake, A., &amp; Deegalla, S. (2021). Data Mining System for Predicting a Winning Cricket Team. </w:t>
      </w:r>
      <w:r>
        <w:rPr>
          <w:i/>
          <w:iCs/>
        </w:rPr>
        <w:t>2021 IEEE 16th International Conference on Industrial and Information Systems (ICIIS)</w:t>
      </w:r>
      <w:r>
        <w:t>, 92–97. https://doi.org/10.1109/ICIIS53135.2021.9660702</w:t>
      </w:r>
    </w:p>
    <w:p w14:paraId="190CDD16" w14:textId="77777777" w:rsidR="001878DD" w:rsidRDefault="001878DD" w:rsidP="001878DD">
      <w:pPr>
        <w:pStyle w:val="Bibliography"/>
      </w:pPr>
      <w:r>
        <w:t xml:space="preserve">Hazelwood, K., Bird, S., Brooks, D., Chintala, S., Diril, U., Dzhulgakov, D., Fawzy, M., Jia, B., Jia, Y., Kalro, A., Law, J., Lee, K., Lu, J., Noordhuis, P., Smelyanskiy, M., Xiong, L., &amp; Wang, X. (2018). Applied Machine Learning at Facebook: A Datacenter Infrastructure Perspective. </w:t>
      </w:r>
      <w:r>
        <w:rPr>
          <w:i/>
          <w:iCs/>
        </w:rPr>
        <w:t>2018 IEEE International Symposium on High Performance Computer Architecture (HPCA)</w:t>
      </w:r>
      <w:r>
        <w:t>, 620–629. https://doi.org/10.1109/HPCA.2018.00059</w:t>
      </w:r>
    </w:p>
    <w:p w14:paraId="1D8A6338" w14:textId="77777777" w:rsidR="001878DD" w:rsidRDefault="001878DD" w:rsidP="001878DD">
      <w:pPr>
        <w:pStyle w:val="Bibliography"/>
      </w:pPr>
      <w:r>
        <w:t xml:space="preserve">Hossen, H., Shuvon, M. S. S., Barsha, J. B., Chy, A. A., Pathak, A., Hossen, H., Shuvon, M. S. S., Barsha, J. B., Chy, A. A., &amp; Pathak, A. (2023). Ultimate cricket experience: Dynamic web app for a real-time scoring system in university cricket. </w:t>
      </w:r>
      <w:r>
        <w:rPr>
          <w:i/>
          <w:iCs/>
        </w:rPr>
        <w:t>World Journal of Advanced Research and Reviews</w:t>
      </w:r>
      <w:r>
        <w:t xml:space="preserve">, </w:t>
      </w:r>
      <w:r>
        <w:rPr>
          <w:i/>
          <w:iCs/>
        </w:rPr>
        <w:t>19</w:t>
      </w:r>
      <w:r>
        <w:t>(2), Article 2. https://doi.org/10.30574/wjarr.2023.19.2.1721</w:t>
      </w:r>
    </w:p>
    <w:p w14:paraId="610D2718" w14:textId="77777777" w:rsidR="001878DD" w:rsidRDefault="001878DD" w:rsidP="001878DD">
      <w:pPr>
        <w:pStyle w:val="Bibliography"/>
      </w:pPr>
      <w:r>
        <w:t xml:space="preserve">Jaber, H., Marle, F., Vidal, L.-A., &amp; Didiez, L. (2018). Criticality and propagation analysis of impacts between project deliverables. </w:t>
      </w:r>
      <w:r>
        <w:rPr>
          <w:i/>
          <w:iCs/>
        </w:rPr>
        <w:t>Research in Engineering Design</w:t>
      </w:r>
      <w:r>
        <w:t xml:space="preserve">, </w:t>
      </w:r>
      <w:r>
        <w:rPr>
          <w:i/>
          <w:iCs/>
        </w:rPr>
        <w:t>29</w:t>
      </w:r>
      <w:r>
        <w:t>(1), 87–106. https://doi.org/10.1007/s00163-017-0254-7</w:t>
      </w:r>
    </w:p>
    <w:p w14:paraId="50A1B60F" w14:textId="77777777" w:rsidR="001878DD" w:rsidRDefault="001878DD" w:rsidP="001878DD">
      <w:pPr>
        <w:pStyle w:val="Bibliography"/>
      </w:pPr>
      <w:r>
        <w:t xml:space="preserve">Jhansi Rani, P., Vidyadhar Kamath, A., Menon, A., Dhatwalia, P., Rishabh, D., &amp; Kulkarni, A. (2020). Selection of Players and Team for an Indian Premier League Cricket Match Using Ensembles of Classifiers. </w:t>
      </w:r>
      <w:r>
        <w:rPr>
          <w:i/>
          <w:iCs/>
        </w:rPr>
        <w:t>2020 IEEE International Conference on Electronics, Computing and Communication Technologies (CONECCT)</w:t>
      </w:r>
      <w:r>
        <w:t>, 1–6. https://doi.org/10.1109/CONECCT50063.2020.9198371</w:t>
      </w:r>
    </w:p>
    <w:p w14:paraId="66D23E54" w14:textId="77777777" w:rsidR="001878DD" w:rsidRDefault="001878DD" w:rsidP="001878DD">
      <w:pPr>
        <w:pStyle w:val="Bibliography"/>
      </w:pPr>
      <w:r>
        <w:lastRenderedPageBreak/>
        <w:t xml:space="preserve">Lascu, A., Spratford, W., Pyne, D., &amp; Etxebarria, N. (2020). Practical application of ecological dynamics for talent development in cricket. </w:t>
      </w:r>
      <w:r>
        <w:rPr>
          <w:i/>
          <w:iCs/>
        </w:rPr>
        <w:t>International Journal of Sports Science &amp; Coaching</w:t>
      </w:r>
      <w:r>
        <w:t xml:space="preserve">, </w:t>
      </w:r>
      <w:r>
        <w:rPr>
          <w:i/>
          <w:iCs/>
        </w:rPr>
        <w:t>15</w:t>
      </w:r>
      <w:r>
        <w:t>(2), 227–238. https://doi.org/10.1177/1747954120908816</w:t>
      </w:r>
    </w:p>
    <w:p w14:paraId="2AAE1766" w14:textId="77777777" w:rsidR="001878DD" w:rsidRDefault="001878DD" w:rsidP="001878DD">
      <w:pPr>
        <w:pStyle w:val="Bibliography"/>
      </w:pPr>
      <w:r>
        <w:t xml:space="preserve">Malek, M.-B.-, Badhan, R. H., Shesir, M. I., &amp; Fakir, N. H. (2018). </w:t>
      </w:r>
      <w:r>
        <w:rPr>
          <w:i/>
          <w:iCs/>
        </w:rPr>
        <w:t>Squad selection for cricket team using machine learning algorithms</w:t>
      </w:r>
      <w:r>
        <w:t xml:space="preserve"> [Thesis, Brac University]. http://dspace.bracu.ac.bd/xmlui/handle/10361/12296</w:t>
      </w:r>
    </w:p>
    <w:p w14:paraId="73C479B2" w14:textId="435E4703" w:rsidR="001878DD" w:rsidRDefault="001878DD" w:rsidP="001878DD">
      <w:pPr>
        <w:pStyle w:val="Bibliography"/>
      </w:pPr>
      <w:r>
        <w:t xml:space="preserve">Matongera, T. (2021). </w:t>
      </w:r>
      <w:r>
        <w:rPr>
          <w:i/>
          <w:iCs/>
        </w:rPr>
        <w:t xml:space="preserve">Sports Tourism: A </w:t>
      </w:r>
      <w:r w:rsidR="0097715C">
        <w:rPr>
          <w:i/>
          <w:iCs/>
        </w:rPr>
        <w:t>documentation</w:t>
      </w:r>
      <w:r>
        <w:rPr>
          <w:i/>
          <w:iCs/>
        </w:rPr>
        <w:t xml:space="preserve"> for economic and infrastructural development in Africa</w:t>
      </w:r>
      <w:r>
        <w:t>. https://repository.up.ac.za/handle/2263/84093</w:t>
      </w:r>
    </w:p>
    <w:p w14:paraId="537D931B" w14:textId="77777777" w:rsidR="001878DD" w:rsidRDefault="001878DD" w:rsidP="001878DD">
      <w:pPr>
        <w:pStyle w:val="Bibliography"/>
      </w:pPr>
      <w:r>
        <w:t xml:space="preserve">Maunder, E., Kilding, A. E., &amp; Cairns, S. P. (2017). Do Fast Bowlers Fatigue in Cricket? A Paradox Between Player Anecdotes and Quantitative Evidence. </w:t>
      </w:r>
      <w:r>
        <w:rPr>
          <w:i/>
          <w:iCs/>
        </w:rPr>
        <w:t>International Journal of Sports Physiology and Performance</w:t>
      </w:r>
      <w:r>
        <w:t xml:space="preserve">, </w:t>
      </w:r>
      <w:r>
        <w:rPr>
          <w:i/>
          <w:iCs/>
        </w:rPr>
        <w:t>12</w:t>
      </w:r>
      <w:r>
        <w:t>(6), 719–727. https://doi.org/10.1123/ijspp.2016-0389</w:t>
      </w:r>
    </w:p>
    <w:p w14:paraId="13814CF3" w14:textId="77777777" w:rsidR="001878DD" w:rsidRDefault="001878DD" w:rsidP="001878DD">
      <w:pPr>
        <w:pStyle w:val="Bibliography"/>
      </w:pPr>
      <w:r>
        <w:t xml:space="preserve">Medeiros, J., Vasconcelos, A., Silva, C., &amp; Goulão, M. (2018). Quality of software requirements specification in agile projects: A cross-case analysis of six companies. </w:t>
      </w:r>
      <w:r>
        <w:rPr>
          <w:i/>
          <w:iCs/>
        </w:rPr>
        <w:t>Journal of Systems and Software</w:t>
      </w:r>
      <w:r>
        <w:t xml:space="preserve">, </w:t>
      </w:r>
      <w:r>
        <w:rPr>
          <w:i/>
          <w:iCs/>
        </w:rPr>
        <w:t>142</w:t>
      </w:r>
      <w:r>
        <w:t>, 171–194. https://doi.org/10.1016/j.jss.2018.04.064</w:t>
      </w:r>
    </w:p>
    <w:p w14:paraId="6271CD75" w14:textId="77777777" w:rsidR="001878DD" w:rsidRDefault="001878DD" w:rsidP="001878DD">
      <w:pPr>
        <w:pStyle w:val="Bibliography"/>
      </w:pPr>
      <w:r>
        <w:t xml:space="preserve">Mitsuyuki, T., Hiekata, K., Goto, T., &amp; Moser, B. (2017). Evaluation of Project Architecture in Software Development Mixing Waterfall and Agile by Using Process Simulation. </w:t>
      </w:r>
      <w:r>
        <w:rPr>
          <w:i/>
          <w:iCs/>
        </w:rPr>
        <w:t>Journal of Industrial Integration and Management</w:t>
      </w:r>
      <w:r>
        <w:t xml:space="preserve">, </w:t>
      </w:r>
      <w:r>
        <w:rPr>
          <w:i/>
          <w:iCs/>
        </w:rPr>
        <w:t>02</w:t>
      </w:r>
      <w:r>
        <w:t>(02), 1750007. https://doi.org/10.1142/S2424862217500075</w:t>
      </w:r>
    </w:p>
    <w:p w14:paraId="42E3F0C6" w14:textId="77777777" w:rsidR="001878DD" w:rsidRDefault="001878DD" w:rsidP="001878DD">
      <w:pPr>
        <w:pStyle w:val="Bibliography"/>
      </w:pPr>
      <w:r>
        <w:t xml:space="preserve">Newman, T. J., Lower, L. M., &amp; Brgoch, S. M. (2019). Developing sport team captains as formal leaders. </w:t>
      </w:r>
      <w:r>
        <w:rPr>
          <w:i/>
          <w:iCs/>
        </w:rPr>
        <w:t>Journal of Sport Psychology in Action</w:t>
      </w:r>
      <w:r>
        <w:t xml:space="preserve">, </w:t>
      </w:r>
      <w:r>
        <w:rPr>
          <w:i/>
          <w:iCs/>
        </w:rPr>
        <w:t>10</w:t>
      </w:r>
      <w:r>
        <w:t>(3), 137–150. https://doi.org/10.1080/21520704.2019.1604590</w:t>
      </w:r>
    </w:p>
    <w:p w14:paraId="3D98ABA7" w14:textId="77777777" w:rsidR="001878DD" w:rsidRDefault="001878DD" w:rsidP="001878DD">
      <w:pPr>
        <w:pStyle w:val="Bibliography"/>
      </w:pPr>
      <w:r>
        <w:t xml:space="preserve">Patil, M. M., Hanni, A., Tejeshwar, C. H., &amp; Patil, P. (2017). A qualitative analysis of the performance of MongoDB vs MySQL database based on insertion and retriewal operations using a web/android application to explore load balancing—Sharding in </w:t>
      </w:r>
      <w:r>
        <w:lastRenderedPageBreak/>
        <w:t xml:space="preserve">MongoDB and its advantages. </w:t>
      </w:r>
      <w:r>
        <w:rPr>
          <w:i/>
          <w:iCs/>
        </w:rPr>
        <w:t>2017 International Conference on I-SMAC (IoT in Social, Mobile, Analytics and Cloud) (I-SMAC)</w:t>
      </w:r>
      <w:r>
        <w:t>, 325–330. https://doi.org/10.1109/I-SMAC.2017.8058365</w:t>
      </w:r>
    </w:p>
    <w:p w14:paraId="24FE09B3" w14:textId="77777777" w:rsidR="001878DD" w:rsidRDefault="001878DD" w:rsidP="001878DD">
      <w:pPr>
        <w:pStyle w:val="Bibliography"/>
      </w:pPr>
      <w:r>
        <w:t xml:space="preserve">Philpott, S. (2018). The politics of purity: Discourses of deception and integrity in contemporary international cricket. </w:t>
      </w:r>
      <w:r>
        <w:rPr>
          <w:i/>
          <w:iCs/>
        </w:rPr>
        <w:t>Third World Quarterly</w:t>
      </w:r>
      <w:r>
        <w:t xml:space="preserve">, </w:t>
      </w:r>
      <w:r>
        <w:rPr>
          <w:i/>
          <w:iCs/>
        </w:rPr>
        <w:t>39</w:t>
      </w:r>
      <w:r>
        <w:t>(4), 677–691. https://doi.org/10.1080/01436597.2018.1432348</w:t>
      </w:r>
    </w:p>
    <w:p w14:paraId="40C6DE4F" w14:textId="77777777" w:rsidR="001878DD" w:rsidRDefault="001878DD" w:rsidP="001878DD">
      <w:pPr>
        <w:pStyle w:val="Bibliography"/>
      </w:pPr>
      <w:r>
        <w:t xml:space="preserve">Premkumar, P., Chakrabarty, J. B., &amp; Chowdhury, S. (2020). Key performance indicators for factor score based ranking in One Day International cricket. </w:t>
      </w:r>
      <w:r>
        <w:rPr>
          <w:i/>
          <w:iCs/>
        </w:rPr>
        <w:t>IIMB Management Review</w:t>
      </w:r>
      <w:r>
        <w:t xml:space="preserve">, </w:t>
      </w:r>
      <w:r>
        <w:rPr>
          <w:i/>
          <w:iCs/>
        </w:rPr>
        <w:t>32</w:t>
      </w:r>
      <w:r>
        <w:t>(1), 85–95. https://doi.org/10.1016/j.iimb.2019.07.008</w:t>
      </w:r>
    </w:p>
    <w:p w14:paraId="284B6513" w14:textId="77777777" w:rsidR="001878DD" w:rsidRDefault="001878DD" w:rsidP="001878DD">
      <w:pPr>
        <w:pStyle w:val="Bibliography"/>
      </w:pPr>
      <w:r>
        <w:t xml:space="preserve">Roberts, A. (2019). </w:t>
      </w:r>
      <w:r>
        <w:rPr>
          <w:i/>
          <w:iCs/>
        </w:rPr>
        <w:t>A History &amp; Guide to the Cricket World Cup</w:t>
      </w:r>
      <w:r>
        <w:t>. Pen and Sword.</w:t>
      </w:r>
    </w:p>
    <w:p w14:paraId="6F7164B6" w14:textId="77777777" w:rsidR="001878DD" w:rsidRDefault="001878DD" w:rsidP="001878DD">
      <w:pPr>
        <w:pStyle w:val="Bibliography"/>
      </w:pPr>
      <w:r>
        <w:t xml:space="preserve">Romdhana, A., Merlo, A., Ceccato, M., &amp; Tonella, P. (2022). Deep Reinforcement Learning for Black-box Testing of Android Apps. </w:t>
      </w:r>
      <w:r>
        <w:rPr>
          <w:i/>
          <w:iCs/>
        </w:rPr>
        <w:t>ACM Transactions on Software Engineering and Methodology</w:t>
      </w:r>
      <w:r>
        <w:t xml:space="preserve">, </w:t>
      </w:r>
      <w:r>
        <w:rPr>
          <w:i/>
          <w:iCs/>
        </w:rPr>
        <w:t>31</w:t>
      </w:r>
      <w:r>
        <w:t>(4), 65:1-65:29. https://doi.org/10.1145/3502868</w:t>
      </w:r>
    </w:p>
    <w:p w14:paraId="6C31A003" w14:textId="77777777" w:rsidR="001878DD" w:rsidRDefault="001878DD" w:rsidP="001878DD">
      <w:pPr>
        <w:pStyle w:val="Bibliography"/>
      </w:pPr>
      <w:r>
        <w:t xml:space="preserve">Saikia, H., Bhattacharjee, D., &amp; Mukherjee, D. (2019). Franchisee Cricket and Cricketers’ Auction. In H. Saikia, D. Bhattacharjee, &amp; D. Mukherjee (Eds.), </w:t>
      </w:r>
      <w:r>
        <w:rPr>
          <w:i/>
          <w:iCs/>
        </w:rPr>
        <w:t>Cricket Performance Management: Mathematical Formulation and Analytics</w:t>
      </w:r>
      <w:r>
        <w:t xml:space="preserve"> (pp. 23–36). Springer. https://doi.org/10.1007/978-981-15-1354-1_2</w:t>
      </w:r>
    </w:p>
    <w:p w14:paraId="46D483B5" w14:textId="77777777" w:rsidR="001878DD" w:rsidRDefault="001878DD" w:rsidP="001878DD">
      <w:pPr>
        <w:pStyle w:val="Bibliography"/>
      </w:pPr>
      <w:r>
        <w:t xml:space="preserve">Sen, N. (2018, August 25). </w:t>
      </w:r>
      <w:r>
        <w:rPr>
          <w:i/>
          <w:iCs/>
        </w:rPr>
        <w:t>World Cup 2003—Rise of Kenya</w:t>
      </w:r>
      <w:r>
        <w:t>. https://www.sportskeeda.com/cricket/world-cup-2003-rise-of-kenya</w:t>
      </w:r>
    </w:p>
    <w:p w14:paraId="61CD90E4" w14:textId="77777777" w:rsidR="001878DD" w:rsidRDefault="001878DD" w:rsidP="001878DD">
      <w:pPr>
        <w:pStyle w:val="Bibliography"/>
      </w:pPr>
      <w:r>
        <w:t xml:space="preserve">Setiyawan, N. F., Priyadi, Y., &amp; Astuti, W. (2023). Development of Class Diagrams Based on Use Case, and Sequence Diagrams Using a Text Mining Approach in SRS Penguin. </w:t>
      </w:r>
      <w:r>
        <w:rPr>
          <w:i/>
          <w:iCs/>
        </w:rPr>
        <w:t>2023 IEEE World AI IoT Congress (AIIoT)</w:t>
      </w:r>
      <w:r>
        <w:t>, 0070–0076. https://doi.org/10.1109/AIIoT58121.2023.10174287</w:t>
      </w:r>
    </w:p>
    <w:p w14:paraId="263C6860" w14:textId="77777777" w:rsidR="001878DD" w:rsidRDefault="001878DD" w:rsidP="001878DD">
      <w:pPr>
        <w:pStyle w:val="Bibliography"/>
      </w:pPr>
      <w:r>
        <w:lastRenderedPageBreak/>
        <w:t xml:space="preserve">Shah, A. (2020). </w:t>
      </w:r>
      <w:r>
        <w:rPr>
          <w:i/>
          <w:iCs/>
        </w:rPr>
        <w:t>Intelligent Cricket Team Selection by Predicting Individual Players’ Performance using Efficient Machine Learning Technique</w:t>
      </w:r>
      <w:r>
        <w:t xml:space="preserve">. </w:t>
      </w:r>
      <w:r>
        <w:rPr>
          <w:i/>
          <w:iCs/>
        </w:rPr>
        <w:t>9</w:t>
      </w:r>
      <w:r>
        <w:t>. https://doi.org/10.35940/ijeat.C6339.029320</w:t>
      </w:r>
    </w:p>
    <w:p w14:paraId="767CF3C7" w14:textId="77777777" w:rsidR="001878DD" w:rsidRDefault="001878DD" w:rsidP="001878DD">
      <w:pPr>
        <w:pStyle w:val="Bibliography"/>
      </w:pPr>
      <w:r>
        <w:t xml:space="preserve">Shah, P., &amp; Patel, M. (2018). </w:t>
      </w:r>
      <w:r>
        <w:rPr>
          <w:i/>
          <w:iCs/>
        </w:rPr>
        <w:t>Ranking the cricket captains using principal component analysis</w:t>
      </w:r>
      <w:r>
        <w:t>. https://doi.org/10.13140/RG.2.2.33455.38564</w:t>
      </w:r>
    </w:p>
    <w:p w14:paraId="32A10F62" w14:textId="77777777" w:rsidR="001878DD" w:rsidRDefault="001878DD" w:rsidP="001878DD">
      <w:pPr>
        <w:pStyle w:val="Bibliography"/>
      </w:pPr>
      <w:r>
        <w:t xml:space="preserve">Shetty, M., Rane, S., Pandita, C., &amp; Salvi, S. (2020). Machine learning-based Selection of Optimal sports Team based on the Players Performance. </w:t>
      </w:r>
      <w:r>
        <w:rPr>
          <w:i/>
          <w:iCs/>
        </w:rPr>
        <w:t>2020 5th International Conference on Communication and Electronics Systems (ICCES)</w:t>
      </w:r>
      <w:r>
        <w:t>, 1267–1272. https://doi.org/10.1109/ICCES48766.2020.9137891</w:t>
      </w:r>
    </w:p>
    <w:p w14:paraId="67D7E044" w14:textId="77777777" w:rsidR="001878DD" w:rsidRDefault="001878DD" w:rsidP="001878DD">
      <w:pPr>
        <w:pStyle w:val="Bibliography"/>
      </w:pPr>
      <w:r>
        <w:t xml:space="preserve">Singla, S., &amp; Shukla, S. (2020). Integer Optimisation for Dream 11 Cricket Team Selection. </w:t>
      </w:r>
      <w:r>
        <w:rPr>
          <w:i/>
          <w:iCs/>
        </w:rPr>
        <w:t>INTERNATIONAL JOURNAL OF COMPUTER SCIENCES AND ENGINEERING</w:t>
      </w:r>
      <w:r>
        <w:t xml:space="preserve">, </w:t>
      </w:r>
      <w:r>
        <w:rPr>
          <w:i/>
          <w:iCs/>
        </w:rPr>
        <w:t>8</w:t>
      </w:r>
      <w:r>
        <w:t>, 1–6. https://doi.org/10.26438/ijcse/v8i11.16</w:t>
      </w:r>
    </w:p>
    <w:p w14:paraId="5FC37D59" w14:textId="77777777" w:rsidR="001878DD" w:rsidRDefault="001878DD" w:rsidP="001878DD">
      <w:pPr>
        <w:pStyle w:val="Bibliography"/>
      </w:pPr>
      <w:r>
        <w:t xml:space="preserve">Son, N. T., Van Thanh, L., Duong, T. B., &amp; Anh, B. N. (2018). A decision support tool for cross-functional team selection: Case study in ACM-ICPC team selection. </w:t>
      </w:r>
      <w:r>
        <w:rPr>
          <w:i/>
          <w:iCs/>
        </w:rPr>
        <w:t>Proceedings of the 1st International Conference on Information Management and Management Science</w:t>
      </w:r>
      <w:r>
        <w:t>, 133–138. https://doi.org/10.1145/3277139.3277149</w:t>
      </w:r>
    </w:p>
    <w:p w14:paraId="69ACA7B4" w14:textId="77777777" w:rsidR="001878DD" w:rsidRDefault="001878DD" w:rsidP="001878DD">
      <w:pPr>
        <w:pStyle w:val="Bibliography"/>
      </w:pPr>
      <w:r>
        <w:t xml:space="preserve">Song, C., Ristenpart, T., &amp; Shmatikov, V. (2017). Machine Learning Models that Remember Too Much. </w:t>
      </w:r>
      <w:r>
        <w:rPr>
          <w:i/>
          <w:iCs/>
        </w:rPr>
        <w:t>Proceedings of the 2017 ACM SIGSAC Conference on Computer and Communications Security</w:t>
      </w:r>
      <w:r>
        <w:t>, 587–601. https://doi.org/10.1145/3133956.3134077</w:t>
      </w:r>
    </w:p>
    <w:p w14:paraId="1FAAA592" w14:textId="77777777" w:rsidR="001878DD" w:rsidRDefault="001878DD" w:rsidP="001878DD">
      <w:pPr>
        <w:pStyle w:val="Bibliography"/>
      </w:pPr>
      <w:r>
        <w:t xml:space="preserve">Stoddart, B. (2017). At the end of the day’s play: Reflections on cricket, culture and meaning. In </w:t>
      </w:r>
      <w:r>
        <w:rPr>
          <w:i/>
          <w:iCs/>
        </w:rPr>
        <w:t>The imperial game</w:t>
      </w:r>
      <w:r>
        <w:t xml:space="preserve"> (pp. 150–166). Manchester University Press. https://www.manchesterhive.com/display/9781526123824/9781526123824.00013.xml</w:t>
      </w:r>
    </w:p>
    <w:p w14:paraId="709E8B35" w14:textId="77777777" w:rsidR="001878DD" w:rsidRDefault="001878DD" w:rsidP="001878DD">
      <w:pPr>
        <w:pStyle w:val="Bibliography"/>
      </w:pPr>
      <w:r>
        <w:t xml:space="preserve">Subramanian, H., &amp; Raj, P. (2019). </w:t>
      </w:r>
      <w:r>
        <w:rPr>
          <w:i/>
          <w:iCs/>
        </w:rPr>
        <w:t>Hands-On RESTful API Design Patterns and Best Practices: Design, develop, and deploy highly adaptable, scalable, and secure RESTful web APIs</w:t>
      </w:r>
      <w:r>
        <w:t>. Packt Publishing Ltd.</w:t>
      </w:r>
    </w:p>
    <w:p w14:paraId="0D4F60CD" w14:textId="77777777" w:rsidR="001878DD" w:rsidRDefault="001878DD" w:rsidP="001878DD">
      <w:pPr>
        <w:pStyle w:val="Bibliography"/>
      </w:pPr>
      <w:r>
        <w:lastRenderedPageBreak/>
        <w:t xml:space="preserve">Szymański, P., &amp; Kajdanowicz, T. (2018). </w:t>
      </w:r>
      <w:r>
        <w:rPr>
          <w:i/>
          <w:iCs/>
        </w:rPr>
        <w:t>A scikit-based Python environment for performing multi-label classification</w:t>
      </w:r>
      <w:r>
        <w:t xml:space="preserve"> (arXiv:1702.01460). arXiv. https://doi.org/10.48550/arXiv.1702.01460</w:t>
      </w:r>
    </w:p>
    <w:p w14:paraId="3941455B" w14:textId="77777777" w:rsidR="001878DD" w:rsidRDefault="001878DD" w:rsidP="001878DD">
      <w:pPr>
        <w:pStyle w:val="Bibliography"/>
      </w:pPr>
      <w:r>
        <w:t xml:space="preserve">Tatroe, K., &amp; MacIntyre, P. (2020). </w:t>
      </w:r>
      <w:r>
        <w:rPr>
          <w:i/>
          <w:iCs/>
        </w:rPr>
        <w:t>Programming PHP: Creating Dynamic Web Pages</w:t>
      </w:r>
      <w:r>
        <w:t>. O’Reilly Media, Inc.</w:t>
      </w:r>
    </w:p>
    <w:p w14:paraId="180E8655" w14:textId="130B6271" w:rsidR="001878DD" w:rsidRDefault="001878DD" w:rsidP="001878DD">
      <w:pPr>
        <w:pStyle w:val="Bibliography"/>
      </w:pPr>
      <w:r>
        <w:t xml:space="preserve">Team, T. oboloo. (2022, December 14). What is a </w:t>
      </w:r>
      <w:r w:rsidR="0097715C">
        <w:t>Documentation</w:t>
      </w:r>
      <w:r>
        <w:t xml:space="preserve">? Definition. </w:t>
      </w:r>
      <w:r>
        <w:rPr>
          <w:i/>
          <w:iCs/>
        </w:rPr>
        <w:t>Oboloo</w:t>
      </w:r>
      <w:r>
        <w:t>. https://oboloo.com/blog/what-is-a-</w:t>
      </w:r>
      <w:r w:rsidR="0097715C">
        <w:t>documentation</w:t>
      </w:r>
      <w:r>
        <w:t>-definition/</w:t>
      </w:r>
    </w:p>
    <w:p w14:paraId="00442F4B" w14:textId="77777777" w:rsidR="001878DD" w:rsidRDefault="001878DD" w:rsidP="001878DD">
      <w:pPr>
        <w:pStyle w:val="Bibliography"/>
      </w:pPr>
      <w:r>
        <w:t xml:space="preserve">Technologies (CSIT), A. J. on C. S. and I., &amp; MM, D. I. U. R., M. T. I. (2021). </w:t>
      </w:r>
      <w:r>
        <w:rPr>
          <w:i/>
          <w:iCs/>
        </w:rPr>
        <w:t>APTIKOM Journal on Computer Science and Information Technologies (CSIT) Vol. 5 No. 1 March 2020</w:t>
      </w:r>
      <w:r>
        <w:t>. Iaic Bangun Bangsa.</w:t>
      </w:r>
    </w:p>
    <w:p w14:paraId="52D6FD81" w14:textId="77777777" w:rsidR="001878DD" w:rsidRDefault="001878DD" w:rsidP="001878DD">
      <w:pPr>
        <w:pStyle w:val="Bibliography"/>
      </w:pPr>
      <w:r>
        <w:t xml:space="preserve">Turnip, L., Triayudi, A., &amp; Solihati, I. D. (2020). Web Based Fixed Asset Management Information System Using the Waterfall Method (Case Study: National University): Web Based Fixed Asset Management Information System Using the Waterfall Method (Case Study: National University). </w:t>
      </w:r>
      <w:r>
        <w:rPr>
          <w:i/>
          <w:iCs/>
        </w:rPr>
        <w:t>Jurnal Mantik</w:t>
      </w:r>
      <w:r>
        <w:t xml:space="preserve">, </w:t>
      </w:r>
      <w:r>
        <w:rPr>
          <w:i/>
          <w:iCs/>
        </w:rPr>
        <w:t>4</w:t>
      </w:r>
      <w:r>
        <w:t>(1), Article 1.</w:t>
      </w:r>
    </w:p>
    <w:p w14:paraId="1CC80C9E" w14:textId="77777777" w:rsidR="001878DD" w:rsidRDefault="001878DD" w:rsidP="001878DD">
      <w:pPr>
        <w:pStyle w:val="Bibliography"/>
      </w:pPr>
      <w:r>
        <w:t xml:space="preserve">Vachharajani, V., &amp; Pareek, J. (2019). Framework To Approximate Label Matching For Automatic Assessment Of Use-Case Diagram. </w:t>
      </w:r>
      <w:r>
        <w:rPr>
          <w:i/>
          <w:iCs/>
        </w:rPr>
        <w:t>International Journal of Distance Education Technologies (IJDET)</w:t>
      </w:r>
      <w:r>
        <w:t xml:space="preserve">, </w:t>
      </w:r>
      <w:r>
        <w:rPr>
          <w:i/>
          <w:iCs/>
        </w:rPr>
        <w:t>17</w:t>
      </w:r>
      <w:r>
        <w:t>(3), 75–95. https://doi.org/10.4018/IJDET.2019070105</w:t>
      </w:r>
    </w:p>
    <w:p w14:paraId="4198C797" w14:textId="77777777" w:rsidR="001878DD" w:rsidRDefault="001878DD" w:rsidP="001878DD">
      <w:pPr>
        <w:pStyle w:val="Bibliography"/>
      </w:pPr>
      <w:r>
        <w:t xml:space="preserve">Valarezo, R., &amp; Guarda, T. (2018). Comparative analysis of the laravel and codeigniter frameworks: For the implementation of the management system of merit and opposition competitions in the State University Península de Santa Elena. </w:t>
      </w:r>
      <w:r>
        <w:rPr>
          <w:i/>
          <w:iCs/>
        </w:rPr>
        <w:t>2018 13th Iberian Conference on Information Systems and Technologies (CISTI)</w:t>
      </w:r>
      <w:r>
        <w:t>, 1–6. https://doi.org/10.23919/CISTI.2018.8399242</w:t>
      </w:r>
    </w:p>
    <w:p w14:paraId="3D041BEF" w14:textId="7EA75F1C" w:rsidR="00D82503" w:rsidRPr="005817B5" w:rsidRDefault="00B001FC" w:rsidP="00E72D64">
      <w:r>
        <w:fldChar w:fldCharType="end"/>
      </w:r>
    </w:p>
    <w:p w14:paraId="48D2DEDB" w14:textId="77777777" w:rsidR="00D82503" w:rsidRPr="005817B5" w:rsidRDefault="00D82503" w:rsidP="009D395F"/>
    <w:p w14:paraId="7F8AF012" w14:textId="77777777" w:rsidR="001E7FDA" w:rsidRPr="005817B5" w:rsidRDefault="001E7FDA" w:rsidP="009D395F"/>
    <w:p w14:paraId="7B8E22E7" w14:textId="5AFC4E83" w:rsidR="00C234C3" w:rsidRPr="005817B5" w:rsidRDefault="00C234C3" w:rsidP="009D395F">
      <w:pPr>
        <w:pStyle w:val="Heading1"/>
        <w:rPr>
          <w:sz w:val="24"/>
          <w:szCs w:val="24"/>
        </w:rPr>
      </w:pPr>
      <w:bookmarkStart w:id="399" w:name="_Toc151673337"/>
      <w:r w:rsidRPr="005817B5">
        <w:rPr>
          <w:sz w:val="24"/>
          <w:szCs w:val="24"/>
        </w:rPr>
        <w:lastRenderedPageBreak/>
        <w:t>Appendix</w:t>
      </w:r>
      <w:bookmarkEnd w:id="399"/>
    </w:p>
    <w:p w14:paraId="002D6C2F" w14:textId="4FF73EC5" w:rsidR="00970510" w:rsidRPr="005817B5" w:rsidRDefault="00EB51BC" w:rsidP="009D395F">
      <w:pPr>
        <w:pStyle w:val="Heading2"/>
        <w:jc w:val="both"/>
      </w:pPr>
      <w:bookmarkStart w:id="400" w:name="_Toc151673338"/>
      <w:r>
        <w:rPr>
          <w:noProof/>
        </w:rPr>
        <mc:AlternateContent>
          <mc:Choice Requires="wps">
            <w:drawing>
              <wp:anchor distT="0" distB="0" distL="114300" distR="114300" simplePos="0" relativeHeight="251912192" behindDoc="1" locked="0" layoutInCell="1" allowOverlap="1" wp14:anchorId="5B2FFDD5" wp14:editId="698DB2E5">
                <wp:simplePos x="0" y="0"/>
                <wp:positionH relativeFrom="column">
                  <wp:posOffset>-137160</wp:posOffset>
                </wp:positionH>
                <wp:positionV relativeFrom="paragraph">
                  <wp:posOffset>5427345</wp:posOffset>
                </wp:positionV>
                <wp:extent cx="5769610" cy="635"/>
                <wp:effectExtent l="0" t="0" r="0" b="0"/>
                <wp:wrapTight wrapText="bothSides">
                  <wp:wrapPolygon edited="0">
                    <wp:start x="0" y="0"/>
                    <wp:lineTo x="0" y="21600"/>
                    <wp:lineTo x="21600" y="21600"/>
                    <wp:lineTo x="21600" y="0"/>
                  </wp:wrapPolygon>
                </wp:wrapTight>
                <wp:docPr id="610347326" name="Text Box 1"/>
                <wp:cNvGraphicFramePr/>
                <a:graphic xmlns:a="http://schemas.openxmlformats.org/drawingml/2006/main">
                  <a:graphicData uri="http://schemas.microsoft.com/office/word/2010/wordprocessingShape">
                    <wps:wsp>
                      <wps:cNvSpPr txBox="1"/>
                      <wps:spPr>
                        <a:xfrm>
                          <a:off x="0" y="0"/>
                          <a:ext cx="5769610" cy="635"/>
                        </a:xfrm>
                        <a:prstGeom prst="rect">
                          <a:avLst/>
                        </a:prstGeom>
                        <a:solidFill>
                          <a:prstClr val="white"/>
                        </a:solidFill>
                        <a:ln>
                          <a:noFill/>
                        </a:ln>
                      </wps:spPr>
                      <wps:txbx>
                        <w:txbxContent>
                          <w:p w14:paraId="79BC82EA" w14:textId="2EF4C59D" w:rsidR="00EB51BC" w:rsidRPr="00EB51BC" w:rsidRDefault="00C1631D" w:rsidP="00EB51BC">
                            <w:pPr>
                              <w:pStyle w:val="Caption"/>
                              <w:spacing w:line="360" w:lineRule="auto"/>
                              <w:jc w:val="center"/>
                              <w:rPr>
                                <w:b/>
                                <w:i w:val="0"/>
                                <w:iCs w:val="0"/>
                                <w:noProof/>
                                <w:color w:val="auto"/>
                                <w:sz w:val="24"/>
                                <w:szCs w:val="24"/>
                              </w:rPr>
                            </w:pPr>
                            <w:bookmarkStart w:id="401" w:name="_Toc151655822"/>
                            <w:r>
                              <w:rPr>
                                <w:i w:val="0"/>
                                <w:iCs w:val="0"/>
                                <w:color w:val="auto"/>
                                <w:sz w:val="24"/>
                                <w:szCs w:val="24"/>
                              </w:rPr>
                              <w:t>Appendix</w:t>
                            </w:r>
                            <w:r w:rsidR="00EB51BC" w:rsidRPr="00EB51BC">
                              <w:rPr>
                                <w:i w:val="0"/>
                                <w:iCs w:val="0"/>
                                <w:color w:val="auto"/>
                                <w:sz w:val="24"/>
                                <w:szCs w:val="24"/>
                              </w:rPr>
                              <w:t>: Gantt Chart</w:t>
                            </w:r>
                            <w:bookmarkEnd w:id="4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FFDD5" id="_x0000_s1047" type="#_x0000_t202" style="position:absolute;left:0;text-align:left;margin-left:-10.8pt;margin-top:427.35pt;width:454.3pt;height:.05pt;z-index:-251404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Tq8GgIAAEAEAAAOAAAAZHJzL2Uyb0RvYy54bWysU8Fu2zAMvQ/YPwi6L04yNNu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" stroked="f">
                <v:textbox style="mso-fit-shape-to-text:t" inset="0,0,0,0">
                  <w:txbxContent>
                    <w:p w14:paraId="79BC82EA" w14:textId="2EF4C59D" w:rsidR="00EB51BC" w:rsidRPr="00EB51BC" w:rsidRDefault="00C1631D" w:rsidP="00EB51BC">
                      <w:pPr>
                        <w:pStyle w:val="Caption"/>
                        <w:spacing w:line="360" w:lineRule="auto"/>
                        <w:jc w:val="center"/>
                        <w:rPr>
                          <w:b/>
                          <w:i w:val="0"/>
                          <w:iCs w:val="0"/>
                          <w:noProof/>
                          <w:color w:val="auto"/>
                          <w:sz w:val="24"/>
                          <w:szCs w:val="24"/>
                        </w:rPr>
                      </w:pPr>
                      <w:bookmarkStart w:id="402" w:name="_Toc151655822"/>
                      <w:r>
                        <w:rPr>
                          <w:i w:val="0"/>
                          <w:iCs w:val="0"/>
                          <w:color w:val="auto"/>
                          <w:sz w:val="24"/>
                          <w:szCs w:val="24"/>
                        </w:rPr>
                        <w:t>Appendix</w:t>
                      </w:r>
                      <w:r w:rsidR="00EB51BC" w:rsidRPr="00EB51BC">
                        <w:rPr>
                          <w:i w:val="0"/>
                          <w:iCs w:val="0"/>
                          <w:color w:val="auto"/>
                          <w:sz w:val="24"/>
                          <w:szCs w:val="24"/>
                        </w:rPr>
                        <w:t>: Gantt Chart</w:t>
                      </w:r>
                      <w:bookmarkEnd w:id="402"/>
                    </w:p>
                  </w:txbxContent>
                </v:textbox>
                <w10:wrap type="tight"/>
              </v:shape>
            </w:pict>
          </mc:Fallback>
        </mc:AlternateContent>
      </w:r>
      <w:r w:rsidR="00E25BB1" w:rsidRPr="005817B5">
        <w:rPr>
          <w:noProof/>
        </w:rPr>
        <w:drawing>
          <wp:anchor distT="0" distB="0" distL="114300" distR="114300" simplePos="0" relativeHeight="251683840" behindDoc="1" locked="0" layoutInCell="1" allowOverlap="1" wp14:anchorId="4D8C566B" wp14:editId="00E61C6C">
            <wp:simplePos x="0" y="0"/>
            <wp:positionH relativeFrom="margin">
              <wp:posOffset>-137160</wp:posOffset>
            </wp:positionH>
            <wp:positionV relativeFrom="paragraph">
              <wp:posOffset>436880</wp:posOffset>
            </wp:positionV>
            <wp:extent cx="5769610" cy="4933315"/>
            <wp:effectExtent l="0" t="0" r="2540" b="635"/>
            <wp:wrapTight wrapText="bothSides">
              <wp:wrapPolygon edited="0">
                <wp:start x="0" y="0"/>
                <wp:lineTo x="0" y="21519"/>
                <wp:lineTo x="21538" y="21519"/>
                <wp:lineTo x="21538" y="0"/>
                <wp:lineTo x="0" y="0"/>
              </wp:wrapPolygon>
            </wp:wrapTight>
            <wp:docPr id="336514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514256" name=""/>
                    <pic:cNvPicPr/>
                  </pic:nvPicPr>
                  <pic:blipFill>
                    <a:blip r:embed="rId58">
                      <a:extLst>
                        <a:ext uri="{28A0092B-C50C-407E-A947-70E740481C1C}">
                          <a14:useLocalDpi xmlns:a14="http://schemas.microsoft.com/office/drawing/2010/main" val="0"/>
                        </a:ext>
                      </a:extLst>
                    </a:blip>
                    <a:stretch>
                      <a:fillRect/>
                    </a:stretch>
                  </pic:blipFill>
                  <pic:spPr>
                    <a:xfrm>
                      <a:off x="0" y="0"/>
                      <a:ext cx="5769610" cy="4933315"/>
                    </a:xfrm>
                    <a:prstGeom prst="rect">
                      <a:avLst/>
                    </a:prstGeom>
                  </pic:spPr>
                </pic:pic>
              </a:graphicData>
            </a:graphic>
            <wp14:sizeRelH relativeFrom="margin">
              <wp14:pctWidth>0</wp14:pctWidth>
            </wp14:sizeRelH>
            <wp14:sizeRelV relativeFrom="margin">
              <wp14:pctHeight>0</wp14:pctHeight>
            </wp14:sizeRelV>
          </wp:anchor>
        </w:drawing>
      </w:r>
      <w:r w:rsidR="00970510" w:rsidRPr="005817B5">
        <w:t>Appendix 1</w:t>
      </w:r>
      <w:bookmarkEnd w:id="400"/>
    </w:p>
    <w:p w14:paraId="24A6D8C0" w14:textId="74C4E90D" w:rsidR="004A7F9A" w:rsidRPr="005817B5" w:rsidRDefault="004A7F9A" w:rsidP="009D395F">
      <w:pPr>
        <w:pStyle w:val="NormalWeb"/>
        <w:spacing w:before="0" w:beforeAutospacing="0" w:after="0" w:afterAutospacing="0" w:line="360" w:lineRule="auto"/>
        <w:ind w:left="-2" w:hanging="2"/>
        <w:jc w:val="both"/>
        <w:rPr>
          <w:b/>
          <w:bCs/>
          <w:color w:val="000000"/>
        </w:rPr>
      </w:pPr>
    </w:p>
    <w:p w14:paraId="40209263"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61495FC2"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25AC3377"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41D432B5"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0FB3DDEB"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1A0639C2"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39D8F3B9"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60D4E19E" w14:textId="77777777" w:rsidR="004A7F9A" w:rsidRPr="005817B5" w:rsidRDefault="004A7F9A" w:rsidP="009D395F">
      <w:pPr>
        <w:pStyle w:val="NormalWeb"/>
        <w:spacing w:before="0" w:beforeAutospacing="0" w:after="0" w:afterAutospacing="0" w:line="360" w:lineRule="auto"/>
        <w:ind w:left="-2" w:hanging="2"/>
        <w:jc w:val="both"/>
        <w:rPr>
          <w:b/>
          <w:bCs/>
          <w:color w:val="000000"/>
        </w:rPr>
      </w:pPr>
    </w:p>
    <w:p w14:paraId="2B29FF81" w14:textId="77777777" w:rsidR="004A7F9A" w:rsidRPr="005817B5" w:rsidRDefault="004A7F9A" w:rsidP="009D395F">
      <w:pPr>
        <w:pStyle w:val="Heading2"/>
        <w:ind w:left="0" w:firstLine="0"/>
        <w:jc w:val="both"/>
      </w:pPr>
    </w:p>
    <w:p w14:paraId="4BED25DD" w14:textId="027474D6" w:rsidR="002E4649" w:rsidRPr="005817B5" w:rsidRDefault="002E4649" w:rsidP="009D395F">
      <w:pPr>
        <w:pStyle w:val="Heading2"/>
        <w:jc w:val="both"/>
      </w:pPr>
      <w:bookmarkStart w:id="403" w:name="_Toc151673339"/>
      <w:r w:rsidRPr="005817B5">
        <w:lastRenderedPageBreak/>
        <w:t>Appendix 2</w:t>
      </w:r>
      <w:bookmarkEnd w:id="403"/>
    </w:p>
    <w:p w14:paraId="4010D81A" w14:textId="696369BF" w:rsidR="00570089" w:rsidRPr="00570089" w:rsidRDefault="00570089" w:rsidP="00570089">
      <w:pPr>
        <w:ind w:left="-2" w:hanging="2"/>
        <w:jc w:val="center"/>
        <w:rPr>
          <w:lang w:val="en-US"/>
        </w:rPr>
      </w:pPr>
      <w:r w:rsidRPr="00570089">
        <w:rPr>
          <w:b/>
          <w:bCs/>
          <w:color w:val="000000"/>
          <w:lang w:val="en-US"/>
        </w:rPr>
        <w:t>Strathmore University</w:t>
      </w:r>
    </w:p>
    <w:p w14:paraId="613F43DF" w14:textId="77777777" w:rsidR="00570089" w:rsidRPr="00570089" w:rsidRDefault="00570089" w:rsidP="00570089">
      <w:pPr>
        <w:ind w:left="-2" w:hanging="2"/>
        <w:jc w:val="center"/>
        <w:rPr>
          <w:lang w:val="en-US"/>
        </w:rPr>
      </w:pPr>
      <w:r w:rsidRPr="00570089">
        <w:rPr>
          <w:b/>
          <w:bCs/>
          <w:color w:val="000000"/>
          <w:lang w:val="en-US"/>
        </w:rPr>
        <w:t>School of Computing and Engineering Sciences</w:t>
      </w:r>
    </w:p>
    <w:p w14:paraId="531BA777" w14:textId="77777777" w:rsidR="00570089" w:rsidRPr="00570089" w:rsidRDefault="00570089" w:rsidP="00570089">
      <w:pPr>
        <w:ind w:left="-2" w:hanging="2"/>
        <w:jc w:val="center"/>
        <w:rPr>
          <w:lang w:val="en-US"/>
        </w:rPr>
      </w:pPr>
      <w:r w:rsidRPr="00570089">
        <w:rPr>
          <w:b/>
          <w:bCs/>
          <w:color w:val="000000"/>
          <w:lang w:val="en-US"/>
        </w:rPr>
        <w:t>Information Systems Project Documentation Assessment Guide</w:t>
      </w:r>
    </w:p>
    <w:p w14:paraId="66F457D2" w14:textId="77777777" w:rsidR="00570089" w:rsidRPr="00570089" w:rsidRDefault="00570089" w:rsidP="00570089">
      <w:pPr>
        <w:rPr>
          <w:lang w:val="en-US"/>
        </w:rPr>
      </w:pPr>
    </w:p>
    <w:tbl>
      <w:tblPr>
        <w:tblW w:w="8730" w:type="dxa"/>
        <w:tblCellMar>
          <w:top w:w="15" w:type="dxa"/>
          <w:left w:w="15" w:type="dxa"/>
          <w:bottom w:w="15" w:type="dxa"/>
          <w:right w:w="15" w:type="dxa"/>
        </w:tblCellMar>
        <w:tblLook w:val="04A0" w:firstRow="1" w:lastRow="0" w:firstColumn="1" w:lastColumn="0" w:noHBand="0" w:noVBand="1"/>
      </w:tblPr>
      <w:tblGrid>
        <w:gridCol w:w="2313"/>
        <w:gridCol w:w="6417"/>
      </w:tblGrid>
      <w:tr w:rsidR="00570089" w:rsidRPr="00570089" w14:paraId="7135A7DE" w14:textId="77777777" w:rsidTr="00A94C44">
        <w:trPr>
          <w:trHeight w:val="200"/>
        </w:trPr>
        <w:tc>
          <w:tcPr>
            <w:tcW w:w="0" w:type="auto"/>
            <w:tcMar>
              <w:top w:w="0" w:type="dxa"/>
              <w:left w:w="115" w:type="dxa"/>
              <w:bottom w:w="0" w:type="dxa"/>
              <w:right w:w="115" w:type="dxa"/>
            </w:tcMar>
            <w:hideMark/>
          </w:tcPr>
          <w:p w14:paraId="46D9FA17" w14:textId="77777777" w:rsidR="00570089" w:rsidRPr="00570089" w:rsidRDefault="00570089" w:rsidP="00570089">
            <w:pPr>
              <w:ind w:left="-2" w:hanging="2"/>
              <w:rPr>
                <w:lang w:val="en-US"/>
              </w:rPr>
            </w:pPr>
            <w:r w:rsidRPr="00570089">
              <w:rPr>
                <w:b/>
                <w:bCs/>
                <w:color w:val="000000"/>
                <w:lang w:val="en-US"/>
              </w:rPr>
              <w:t>Student Number(s)</w:t>
            </w:r>
          </w:p>
        </w:tc>
        <w:tc>
          <w:tcPr>
            <w:tcW w:w="6417" w:type="dxa"/>
            <w:tcBorders>
              <w:bottom w:val="single" w:sz="4" w:space="0" w:color="000000"/>
            </w:tcBorders>
            <w:tcMar>
              <w:top w:w="0" w:type="dxa"/>
              <w:left w:w="115" w:type="dxa"/>
              <w:bottom w:w="0" w:type="dxa"/>
              <w:right w:w="115" w:type="dxa"/>
            </w:tcMar>
            <w:hideMark/>
          </w:tcPr>
          <w:p w14:paraId="335C264A" w14:textId="41DECD8E" w:rsidR="00570089" w:rsidRPr="00570089" w:rsidRDefault="0097715C" w:rsidP="00570089">
            <w:pPr>
              <w:rPr>
                <w:lang w:val="en-US"/>
              </w:rPr>
            </w:pPr>
            <w:r>
              <w:rPr>
                <w:lang w:val="en-US"/>
              </w:rPr>
              <w:t>136446</w:t>
            </w:r>
          </w:p>
        </w:tc>
      </w:tr>
      <w:tr w:rsidR="00570089" w:rsidRPr="00570089" w14:paraId="41374515" w14:textId="77777777" w:rsidTr="00A94C44">
        <w:trPr>
          <w:trHeight w:val="350"/>
        </w:trPr>
        <w:tc>
          <w:tcPr>
            <w:tcW w:w="0" w:type="auto"/>
            <w:tcMar>
              <w:top w:w="0" w:type="dxa"/>
              <w:left w:w="115" w:type="dxa"/>
              <w:bottom w:w="0" w:type="dxa"/>
              <w:right w:w="115" w:type="dxa"/>
            </w:tcMar>
            <w:hideMark/>
          </w:tcPr>
          <w:p w14:paraId="3275D853" w14:textId="77777777" w:rsidR="00570089" w:rsidRPr="00570089" w:rsidRDefault="00570089" w:rsidP="00570089">
            <w:pPr>
              <w:rPr>
                <w:lang w:val="en-US"/>
              </w:rPr>
            </w:pPr>
          </w:p>
          <w:p w14:paraId="6DF8B88C" w14:textId="77777777" w:rsidR="00570089" w:rsidRPr="00570089" w:rsidRDefault="00570089" w:rsidP="00570089">
            <w:pPr>
              <w:rPr>
                <w:lang w:val="en-US"/>
              </w:rPr>
            </w:pPr>
            <w:r w:rsidRPr="00570089">
              <w:rPr>
                <w:b/>
                <w:bCs/>
                <w:color w:val="000000"/>
                <w:lang w:val="en-US"/>
              </w:rPr>
              <w:t>Working Title:</w:t>
            </w:r>
          </w:p>
        </w:tc>
        <w:tc>
          <w:tcPr>
            <w:tcW w:w="6417" w:type="dxa"/>
            <w:tcBorders>
              <w:top w:val="single" w:sz="4" w:space="0" w:color="000000"/>
              <w:bottom w:val="single" w:sz="4" w:space="0" w:color="000000"/>
            </w:tcBorders>
            <w:tcMar>
              <w:top w:w="0" w:type="dxa"/>
              <w:left w:w="115" w:type="dxa"/>
              <w:bottom w:w="0" w:type="dxa"/>
              <w:right w:w="115" w:type="dxa"/>
            </w:tcMar>
            <w:hideMark/>
          </w:tcPr>
          <w:p w14:paraId="301E545B" w14:textId="77777777" w:rsidR="00570089" w:rsidRPr="0097715C" w:rsidRDefault="00570089" w:rsidP="00570089">
            <w:pPr>
              <w:rPr>
                <w:bCs/>
                <w:lang w:val="en-US"/>
              </w:rPr>
            </w:pPr>
          </w:p>
          <w:p w14:paraId="79CCCF3D" w14:textId="6AF65C74" w:rsidR="0097715C" w:rsidRPr="0097715C" w:rsidRDefault="0097715C" w:rsidP="0097715C">
            <w:pPr>
              <w:pStyle w:val="Title"/>
              <w:rPr>
                <w:b w:val="0"/>
                <w:bCs/>
                <w:sz w:val="24"/>
                <w:szCs w:val="24"/>
              </w:rPr>
            </w:pPr>
            <w:r w:rsidRPr="0097715C">
              <w:rPr>
                <w:b w:val="0"/>
                <w:bCs/>
                <w:sz w:val="24"/>
                <w:szCs w:val="24"/>
              </w:rPr>
              <w:t xml:space="preserve">Player Performance Prediction and Starting Eleven Selection </w:t>
            </w:r>
          </w:p>
        </w:tc>
      </w:tr>
      <w:tr w:rsidR="00570089" w:rsidRPr="00570089" w14:paraId="7FB390D5" w14:textId="77777777" w:rsidTr="00A94C44">
        <w:trPr>
          <w:trHeight w:val="263"/>
        </w:trPr>
        <w:tc>
          <w:tcPr>
            <w:tcW w:w="0" w:type="auto"/>
            <w:tcMar>
              <w:top w:w="0" w:type="dxa"/>
              <w:left w:w="115" w:type="dxa"/>
              <w:bottom w:w="0" w:type="dxa"/>
              <w:right w:w="115" w:type="dxa"/>
            </w:tcMar>
            <w:hideMark/>
          </w:tcPr>
          <w:p w14:paraId="0061FC17" w14:textId="77777777" w:rsidR="00570089" w:rsidRPr="00570089" w:rsidRDefault="00570089" w:rsidP="00570089">
            <w:pPr>
              <w:rPr>
                <w:lang w:val="en-US"/>
              </w:rPr>
            </w:pPr>
          </w:p>
        </w:tc>
        <w:tc>
          <w:tcPr>
            <w:tcW w:w="6417" w:type="dxa"/>
            <w:tcBorders>
              <w:top w:val="single" w:sz="4" w:space="0" w:color="000000"/>
              <w:bottom w:val="single" w:sz="4" w:space="0" w:color="000000"/>
            </w:tcBorders>
            <w:tcMar>
              <w:top w:w="0" w:type="dxa"/>
              <w:left w:w="115" w:type="dxa"/>
              <w:bottom w:w="0" w:type="dxa"/>
              <w:right w:w="115" w:type="dxa"/>
            </w:tcMar>
            <w:hideMark/>
          </w:tcPr>
          <w:p w14:paraId="4A10C071" w14:textId="0845B279" w:rsidR="00570089" w:rsidRPr="00570089" w:rsidRDefault="0097715C" w:rsidP="00570089">
            <w:pPr>
              <w:rPr>
                <w:lang w:val="en-US"/>
              </w:rPr>
            </w:pPr>
            <w:r w:rsidRPr="0097715C">
              <w:rPr>
                <w:bCs/>
              </w:rPr>
              <w:t>Enhancer Using Machine Learning Algorithm For Cricket</w:t>
            </w:r>
          </w:p>
        </w:tc>
      </w:tr>
    </w:tbl>
    <w:p w14:paraId="26C8252E" w14:textId="4351B7DF" w:rsidR="00570089" w:rsidRPr="00570089" w:rsidRDefault="000750E3" w:rsidP="000750E3">
      <w:pPr>
        <w:pStyle w:val="Caption"/>
        <w:spacing w:line="360" w:lineRule="auto"/>
        <w:jc w:val="center"/>
        <w:rPr>
          <w:i w:val="0"/>
          <w:iCs w:val="0"/>
          <w:color w:val="auto"/>
          <w:sz w:val="24"/>
          <w:szCs w:val="24"/>
          <w:lang w:val="en-US"/>
        </w:rPr>
      </w:pPr>
      <w:bookmarkStart w:id="404" w:name="_Toc151673227"/>
      <w:r w:rsidRPr="000750E3">
        <w:rPr>
          <w:i w:val="0"/>
          <w:iCs w:val="0"/>
          <w:color w:val="auto"/>
          <w:sz w:val="24"/>
          <w:szCs w:val="24"/>
        </w:rPr>
        <w:t xml:space="preserve">Table </w:t>
      </w:r>
      <w:r w:rsidRPr="000750E3">
        <w:rPr>
          <w:i w:val="0"/>
          <w:iCs w:val="0"/>
          <w:color w:val="auto"/>
          <w:sz w:val="24"/>
          <w:szCs w:val="24"/>
        </w:rPr>
        <w:fldChar w:fldCharType="begin"/>
      </w:r>
      <w:r w:rsidRPr="000750E3">
        <w:rPr>
          <w:i w:val="0"/>
          <w:iCs w:val="0"/>
          <w:color w:val="auto"/>
          <w:sz w:val="24"/>
          <w:szCs w:val="24"/>
        </w:rPr>
        <w:instrText xml:space="preserve"> SEQ Table \* ARABIC </w:instrText>
      </w:r>
      <w:r w:rsidRPr="000750E3">
        <w:rPr>
          <w:i w:val="0"/>
          <w:iCs w:val="0"/>
          <w:color w:val="auto"/>
          <w:sz w:val="24"/>
          <w:szCs w:val="24"/>
        </w:rPr>
        <w:fldChar w:fldCharType="separate"/>
      </w:r>
      <w:r w:rsidR="000F2887">
        <w:rPr>
          <w:i w:val="0"/>
          <w:iCs w:val="0"/>
          <w:noProof/>
          <w:color w:val="auto"/>
          <w:sz w:val="24"/>
          <w:szCs w:val="24"/>
        </w:rPr>
        <w:t>8</w:t>
      </w:r>
      <w:r w:rsidRPr="000750E3">
        <w:rPr>
          <w:i w:val="0"/>
          <w:iCs w:val="0"/>
          <w:color w:val="auto"/>
          <w:sz w:val="24"/>
          <w:szCs w:val="24"/>
        </w:rPr>
        <w:fldChar w:fldCharType="end"/>
      </w:r>
      <w:r w:rsidRPr="000750E3">
        <w:rPr>
          <w:i w:val="0"/>
          <w:iCs w:val="0"/>
          <w:color w:val="auto"/>
          <w:sz w:val="24"/>
          <w:szCs w:val="24"/>
        </w:rPr>
        <w:t>: Assessment Guide</w:t>
      </w:r>
      <w:bookmarkEnd w:id="404"/>
    </w:p>
    <w:tbl>
      <w:tblPr>
        <w:tblW w:w="0" w:type="auto"/>
        <w:tblCellMar>
          <w:top w:w="15" w:type="dxa"/>
          <w:left w:w="15" w:type="dxa"/>
          <w:bottom w:w="15" w:type="dxa"/>
          <w:right w:w="15" w:type="dxa"/>
        </w:tblCellMar>
        <w:tblLook w:val="04A0" w:firstRow="1" w:lastRow="0" w:firstColumn="1" w:lastColumn="0" w:noHBand="0" w:noVBand="1"/>
      </w:tblPr>
      <w:tblGrid>
        <w:gridCol w:w="6567"/>
        <w:gridCol w:w="963"/>
        <w:gridCol w:w="790"/>
        <w:gridCol w:w="790"/>
      </w:tblGrid>
      <w:tr w:rsidR="00570089" w:rsidRPr="00570089" w14:paraId="155264EC"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7471B78" w14:textId="77777777" w:rsidR="00570089" w:rsidRPr="00570089" w:rsidRDefault="00570089" w:rsidP="00570089">
            <w:pPr>
              <w:rPr>
                <w:lang w:val="en-US"/>
              </w:rPr>
            </w:pPr>
            <w:r w:rsidRPr="00570089">
              <w:rPr>
                <w:b/>
                <w:bCs/>
                <w:color w:val="000000"/>
                <w:lang w:val="en-US"/>
              </w:rPr>
              <w:t>Evaluation Poi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DF5A88E" w14:textId="77777777" w:rsidR="00570089" w:rsidRPr="00570089" w:rsidRDefault="00570089" w:rsidP="00570089">
            <w:pPr>
              <w:rPr>
                <w:lang w:val="en-US"/>
              </w:rPr>
            </w:pPr>
            <w:r w:rsidRPr="00570089">
              <w:rPr>
                <w:b/>
                <w:bCs/>
                <w:color w:val="000000"/>
                <w:lang w:val="en-US"/>
              </w:rPr>
              <w:t>Weigh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5020E2" w14:textId="77777777" w:rsidR="00570089" w:rsidRPr="00570089" w:rsidRDefault="00570089" w:rsidP="00570089">
            <w:pPr>
              <w:rPr>
                <w:lang w:val="en-US"/>
              </w:rPr>
            </w:pPr>
            <w:r w:rsidRPr="00570089">
              <w:rPr>
                <w:b/>
                <w:bCs/>
                <w:color w:val="000000"/>
                <w:lang w:val="en-US"/>
              </w:rPr>
              <w:t>Sco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10A5B03" w14:textId="77777777" w:rsidR="00570089" w:rsidRPr="00570089" w:rsidRDefault="00570089" w:rsidP="00570089">
            <w:pPr>
              <w:rPr>
                <w:lang w:val="en-US"/>
              </w:rPr>
            </w:pPr>
            <w:r w:rsidRPr="00570089">
              <w:rPr>
                <w:b/>
                <w:bCs/>
                <w:color w:val="000000"/>
                <w:lang w:val="en-US"/>
              </w:rPr>
              <w:t>Notes</w:t>
            </w:r>
          </w:p>
        </w:tc>
      </w:tr>
      <w:tr w:rsidR="00570089" w:rsidRPr="00570089" w14:paraId="6FD1351C"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F67B9E" w14:textId="77777777" w:rsidR="00570089" w:rsidRPr="00570089" w:rsidRDefault="00570089" w:rsidP="00570089">
            <w:pPr>
              <w:rPr>
                <w:lang w:val="en-US"/>
              </w:rPr>
            </w:pPr>
            <w:r w:rsidRPr="00570089">
              <w:rPr>
                <w:color w:val="000000"/>
                <w:lang w:val="en-US"/>
              </w:rPr>
              <w:t>Tit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F1139F"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8A8F95"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BB31249" w14:textId="77777777" w:rsidR="00570089" w:rsidRPr="00570089" w:rsidRDefault="00570089" w:rsidP="00570089">
            <w:pPr>
              <w:rPr>
                <w:lang w:val="en-US"/>
              </w:rPr>
            </w:pPr>
          </w:p>
        </w:tc>
      </w:tr>
      <w:tr w:rsidR="00570089" w:rsidRPr="00570089" w14:paraId="596EDC30"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EF7506" w14:textId="77777777" w:rsidR="00570089" w:rsidRPr="00570089" w:rsidRDefault="00570089" w:rsidP="00570089">
            <w:pPr>
              <w:rPr>
                <w:lang w:val="en-US"/>
              </w:rPr>
            </w:pPr>
            <w:r w:rsidRPr="00570089">
              <w:rPr>
                <w:color w:val="000000"/>
                <w:lang w:val="en-US"/>
              </w:rPr>
              <w:t>Abstract</w:t>
            </w:r>
          </w:p>
          <w:p w14:paraId="486938C7" w14:textId="77777777" w:rsidR="00570089" w:rsidRPr="00570089" w:rsidRDefault="00570089" w:rsidP="00570089">
            <w:pPr>
              <w:rPr>
                <w:lang w:val="en-US"/>
              </w:rPr>
            </w:pPr>
            <w:r w:rsidRPr="00570089">
              <w:rPr>
                <w:i/>
                <w:iCs/>
                <w:color w:val="000000"/>
                <w:lang w:val="en-US"/>
              </w:rPr>
              <w:t>Updated to include chapter 1-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B3FCB8" w14:textId="77777777" w:rsidR="00570089" w:rsidRPr="00570089" w:rsidRDefault="00570089" w:rsidP="00570089">
            <w:pPr>
              <w:rPr>
                <w:lang w:val="en-US"/>
              </w:rPr>
            </w:pPr>
            <w:r w:rsidRPr="00570089">
              <w:rPr>
                <w:color w:val="000000"/>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F2CAD4"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5BF264" w14:textId="77777777" w:rsidR="00570089" w:rsidRPr="00570089" w:rsidRDefault="00570089" w:rsidP="00570089">
            <w:pPr>
              <w:rPr>
                <w:lang w:val="en-US"/>
              </w:rPr>
            </w:pPr>
          </w:p>
        </w:tc>
      </w:tr>
      <w:tr w:rsidR="00570089" w:rsidRPr="00570089" w14:paraId="4E6E7636"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0212EE" w14:textId="77777777" w:rsidR="00570089" w:rsidRPr="00570089" w:rsidRDefault="00570089" w:rsidP="00570089">
            <w:pPr>
              <w:rPr>
                <w:lang w:val="en-US"/>
              </w:rPr>
            </w:pPr>
            <w:r w:rsidRPr="00570089">
              <w:rPr>
                <w:b/>
                <w:bCs/>
                <w:color w:val="000000"/>
                <w:lang w:val="en-US"/>
              </w:rPr>
              <w:t>Chapter 1-3 </w:t>
            </w:r>
          </w:p>
          <w:p w14:paraId="239CE0BF" w14:textId="543AD8B7" w:rsidR="00570089" w:rsidRPr="00570089" w:rsidRDefault="00570089" w:rsidP="00570089">
            <w:pPr>
              <w:rPr>
                <w:lang w:val="en-US"/>
              </w:rPr>
            </w:pPr>
            <w:r w:rsidRPr="00570089">
              <w:rPr>
                <w:color w:val="000000"/>
                <w:lang w:val="en-US"/>
              </w:rPr>
              <w:t>*</w:t>
            </w:r>
            <w:r w:rsidR="008A4C95" w:rsidRPr="00570089">
              <w:rPr>
                <w:i/>
                <w:iCs/>
                <w:color w:val="000000"/>
                <w:lang w:val="en-US"/>
              </w:rPr>
              <w:t>Checking</w:t>
            </w:r>
            <w:r w:rsidRPr="00570089">
              <w:rPr>
                <w:i/>
                <w:iCs/>
                <w:color w:val="000000"/>
                <w:lang w:val="en-US"/>
              </w:rPr>
              <w:t xml:space="preserve"> previous </w:t>
            </w:r>
            <w:r w:rsidR="0097715C">
              <w:rPr>
                <w:i/>
                <w:iCs/>
                <w:color w:val="000000"/>
                <w:lang w:val="en-US"/>
              </w:rPr>
              <w:t>documentation</w:t>
            </w:r>
            <w:r w:rsidRPr="00570089">
              <w:rPr>
                <w:i/>
                <w:iCs/>
                <w:color w:val="000000"/>
                <w:lang w:val="en-US"/>
              </w:rPr>
              <w:t xml:space="preserve"> chapters for the correctness of title and problem statement, project scope as implemented and change of tens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66C046"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B22D0"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A32FD2" w14:textId="77777777" w:rsidR="00570089" w:rsidRPr="00570089" w:rsidRDefault="00570089" w:rsidP="00570089">
            <w:pPr>
              <w:rPr>
                <w:lang w:val="en-US"/>
              </w:rPr>
            </w:pPr>
          </w:p>
        </w:tc>
      </w:tr>
      <w:tr w:rsidR="00570089" w:rsidRPr="00570089" w14:paraId="129BD11E"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B9D72C" w14:textId="77777777" w:rsidR="00570089" w:rsidRPr="00570089" w:rsidRDefault="00570089" w:rsidP="00570089">
            <w:pPr>
              <w:rPr>
                <w:lang w:val="en-US"/>
              </w:rPr>
            </w:pPr>
            <w:r w:rsidRPr="00570089">
              <w:rPr>
                <w:color w:val="000000"/>
                <w:lang w:val="en-US"/>
              </w:rPr>
              <w:t>Problem Stat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809FDB"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816B8C"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07D5A4" w14:textId="77777777" w:rsidR="00570089" w:rsidRPr="00570089" w:rsidRDefault="00570089" w:rsidP="00570089">
            <w:pPr>
              <w:rPr>
                <w:lang w:val="en-US"/>
              </w:rPr>
            </w:pPr>
          </w:p>
        </w:tc>
      </w:tr>
      <w:tr w:rsidR="00570089" w:rsidRPr="00570089" w14:paraId="17927497"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B22BE2" w14:textId="77777777" w:rsidR="00570089" w:rsidRPr="00570089" w:rsidRDefault="00570089" w:rsidP="00570089">
            <w:pPr>
              <w:rPr>
                <w:lang w:val="en-US"/>
              </w:rPr>
            </w:pPr>
            <w:r w:rsidRPr="00570089">
              <w:rPr>
                <w:color w:val="000000"/>
                <w:lang w:val="en-US"/>
              </w:rPr>
              <w:t>Justifi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4A81F4"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682311"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160A34" w14:textId="77777777" w:rsidR="00570089" w:rsidRPr="00570089" w:rsidRDefault="00570089" w:rsidP="00570089">
            <w:pPr>
              <w:rPr>
                <w:lang w:val="en-US"/>
              </w:rPr>
            </w:pPr>
          </w:p>
        </w:tc>
      </w:tr>
      <w:tr w:rsidR="00570089" w:rsidRPr="00570089" w14:paraId="44EB8E3D"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8F7688" w14:textId="77777777" w:rsidR="00570089" w:rsidRPr="00570089" w:rsidRDefault="00570089" w:rsidP="00570089">
            <w:pPr>
              <w:rPr>
                <w:lang w:val="en-US"/>
              </w:rPr>
            </w:pPr>
            <w:r w:rsidRPr="00570089">
              <w:rPr>
                <w:color w:val="000000"/>
                <w:lang w:val="en-US"/>
              </w:rPr>
              <w:t>Scop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C329A7"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21DB3C"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E47865" w14:textId="77777777" w:rsidR="00570089" w:rsidRPr="00570089" w:rsidRDefault="00570089" w:rsidP="00570089">
            <w:pPr>
              <w:rPr>
                <w:lang w:val="en-US"/>
              </w:rPr>
            </w:pPr>
          </w:p>
        </w:tc>
      </w:tr>
      <w:tr w:rsidR="00570089" w:rsidRPr="00570089" w14:paraId="676A62D8"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BC81F2" w14:textId="77777777" w:rsidR="00570089" w:rsidRPr="00570089" w:rsidRDefault="00570089" w:rsidP="00570089">
            <w:pPr>
              <w:rPr>
                <w:lang w:val="en-US"/>
              </w:rPr>
            </w:pPr>
            <w:r w:rsidRPr="00570089">
              <w:rPr>
                <w:color w:val="000000"/>
                <w:lang w:val="en-US"/>
              </w:rPr>
              <w:t>Limit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D1D4D7"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DF1139"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A49EBD" w14:textId="77777777" w:rsidR="00570089" w:rsidRPr="00570089" w:rsidRDefault="00570089" w:rsidP="00570089">
            <w:pPr>
              <w:rPr>
                <w:lang w:val="en-US"/>
              </w:rPr>
            </w:pPr>
          </w:p>
        </w:tc>
      </w:tr>
      <w:tr w:rsidR="00570089" w:rsidRPr="00570089" w14:paraId="01D3C6E7"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5EDC6C" w14:textId="77777777" w:rsidR="00570089" w:rsidRPr="00570089" w:rsidRDefault="00570089" w:rsidP="00570089">
            <w:pPr>
              <w:rPr>
                <w:lang w:val="en-US"/>
              </w:rPr>
            </w:pPr>
            <w:r w:rsidRPr="00570089">
              <w:rPr>
                <w:color w:val="000000"/>
                <w:lang w:val="en-US"/>
              </w:rPr>
              <w:t>Literature Review</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3B00EA" w14:textId="77777777" w:rsidR="00570089" w:rsidRPr="00570089" w:rsidRDefault="00570089" w:rsidP="00570089">
            <w:pPr>
              <w:rPr>
                <w:lang w:val="en-US"/>
              </w:rPr>
            </w:pPr>
            <w:r w:rsidRPr="00570089">
              <w:rPr>
                <w:color w:val="000000"/>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9ED738"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B33A64" w14:textId="77777777" w:rsidR="00570089" w:rsidRPr="00570089" w:rsidRDefault="00570089" w:rsidP="00570089">
            <w:pPr>
              <w:rPr>
                <w:lang w:val="en-US"/>
              </w:rPr>
            </w:pPr>
          </w:p>
        </w:tc>
      </w:tr>
      <w:tr w:rsidR="00570089" w:rsidRPr="00570089" w14:paraId="12586ACA"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48244B7" w14:textId="77777777" w:rsidR="00570089" w:rsidRPr="00570089" w:rsidRDefault="00570089" w:rsidP="00570089">
            <w:pPr>
              <w:rPr>
                <w:lang w:val="en-US"/>
              </w:rPr>
            </w:pPr>
            <w:r w:rsidRPr="00570089">
              <w:rPr>
                <w:color w:val="000000"/>
                <w:lang w:val="en-US"/>
              </w:rPr>
              <w:t>Method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92EE30" w14:textId="77777777" w:rsidR="00570089" w:rsidRPr="00570089" w:rsidRDefault="00570089" w:rsidP="00570089">
            <w:pPr>
              <w:rPr>
                <w:lang w:val="en-US"/>
              </w:rPr>
            </w:pPr>
            <w:r w:rsidRPr="00570089">
              <w:rPr>
                <w:color w:val="000000"/>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C8596B"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1B1745" w14:textId="77777777" w:rsidR="00570089" w:rsidRPr="00570089" w:rsidRDefault="00570089" w:rsidP="00570089">
            <w:pPr>
              <w:rPr>
                <w:lang w:val="en-US"/>
              </w:rPr>
            </w:pPr>
          </w:p>
        </w:tc>
      </w:tr>
      <w:tr w:rsidR="00570089" w:rsidRPr="00570089" w14:paraId="7B22AB2E"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058E1D" w14:textId="77777777" w:rsidR="00570089" w:rsidRPr="00570089" w:rsidRDefault="00570089" w:rsidP="00570089">
            <w:pPr>
              <w:rPr>
                <w:lang w:val="en-US"/>
              </w:rPr>
            </w:pPr>
            <w:r w:rsidRPr="00570089">
              <w:rPr>
                <w:b/>
                <w:bCs/>
                <w:color w:val="000000"/>
                <w:lang w:val="en-US"/>
              </w:rPr>
              <w:t>Chapter 4</w:t>
            </w:r>
          </w:p>
          <w:p w14:paraId="2129DA5C" w14:textId="77777777" w:rsidR="00570089" w:rsidRPr="00570089" w:rsidRDefault="00570089" w:rsidP="00570089">
            <w:pPr>
              <w:rPr>
                <w:lang w:val="en-US"/>
              </w:rPr>
            </w:pPr>
            <w:r w:rsidRPr="00570089">
              <w:rPr>
                <w:color w:val="000000"/>
                <w:lang w:val="en-US"/>
              </w:rPr>
              <w:t>Correct functional requirements</w:t>
            </w:r>
          </w:p>
          <w:p w14:paraId="5DAABD82" w14:textId="77777777" w:rsidR="00570089" w:rsidRPr="00570089" w:rsidRDefault="00570089" w:rsidP="00570089">
            <w:pPr>
              <w:rPr>
                <w:lang w:val="en-US"/>
              </w:rPr>
            </w:pPr>
            <w:r w:rsidRPr="00570089">
              <w:rPr>
                <w:color w:val="000000"/>
                <w:lang w:val="en-US"/>
              </w:rPr>
              <w:t>Correct non-functional requirements</w:t>
            </w:r>
          </w:p>
          <w:p w14:paraId="7A350601" w14:textId="77777777" w:rsidR="00570089" w:rsidRPr="00570089" w:rsidRDefault="00570089" w:rsidP="00570089">
            <w:pPr>
              <w:rPr>
                <w:lang w:val="en-US"/>
              </w:rPr>
            </w:pPr>
            <w:r w:rsidRPr="00570089">
              <w:rPr>
                <w:color w:val="000000"/>
                <w:lang w:val="en-US"/>
              </w:rPr>
              <w:t>System Architecture and accompanying literature</w:t>
            </w:r>
          </w:p>
          <w:p w14:paraId="5F345623" w14:textId="77777777" w:rsidR="00570089" w:rsidRPr="00570089" w:rsidRDefault="00570089" w:rsidP="00570089">
            <w:pPr>
              <w:rPr>
                <w:lang w:val="en-US"/>
              </w:rPr>
            </w:pPr>
            <w:r w:rsidRPr="00570089">
              <w:rPr>
                <w:color w:val="000000"/>
                <w:lang w:val="en-US"/>
              </w:rPr>
              <w:t>4 Design diagrams and accompanying litera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5D96DA1" w14:textId="77777777" w:rsidR="00570089" w:rsidRPr="00570089" w:rsidRDefault="00570089" w:rsidP="00570089">
            <w:pPr>
              <w:rPr>
                <w:lang w:val="en-US"/>
              </w:rPr>
            </w:pPr>
          </w:p>
          <w:p w14:paraId="314FAF6D" w14:textId="77777777" w:rsidR="00570089" w:rsidRPr="00570089" w:rsidRDefault="00570089" w:rsidP="00570089">
            <w:pPr>
              <w:rPr>
                <w:lang w:val="en-US"/>
              </w:rPr>
            </w:pPr>
            <w:r w:rsidRPr="00570089">
              <w:rPr>
                <w:color w:val="000000"/>
                <w:lang w:val="en-US"/>
              </w:rPr>
              <w:t>3</w:t>
            </w:r>
          </w:p>
          <w:p w14:paraId="5909BED7" w14:textId="77777777" w:rsidR="00570089" w:rsidRPr="00570089" w:rsidRDefault="00570089" w:rsidP="00570089">
            <w:pPr>
              <w:rPr>
                <w:lang w:val="en-US"/>
              </w:rPr>
            </w:pPr>
            <w:r w:rsidRPr="00570089">
              <w:rPr>
                <w:color w:val="000000"/>
                <w:lang w:val="en-US"/>
              </w:rPr>
              <w:t>3</w:t>
            </w:r>
          </w:p>
          <w:p w14:paraId="65EB1A91" w14:textId="77777777" w:rsidR="00570089" w:rsidRPr="00570089" w:rsidRDefault="00570089" w:rsidP="00570089">
            <w:pPr>
              <w:rPr>
                <w:lang w:val="en-US"/>
              </w:rPr>
            </w:pPr>
            <w:r w:rsidRPr="00570089">
              <w:rPr>
                <w:color w:val="000000"/>
                <w:lang w:val="en-US"/>
              </w:rPr>
              <w:t>2</w:t>
            </w:r>
          </w:p>
          <w:p w14:paraId="07670C10" w14:textId="77777777" w:rsidR="00570089" w:rsidRPr="00570089" w:rsidRDefault="00570089" w:rsidP="00570089">
            <w:pPr>
              <w:rPr>
                <w:lang w:val="en-US"/>
              </w:rPr>
            </w:pPr>
            <w:r w:rsidRPr="00570089">
              <w:rPr>
                <w:color w:val="000000"/>
                <w:lang w:val="en-US"/>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467E0F"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5EBA6D" w14:textId="77777777" w:rsidR="00570089" w:rsidRPr="00570089" w:rsidRDefault="00570089" w:rsidP="00570089">
            <w:pPr>
              <w:rPr>
                <w:lang w:val="en-US"/>
              </w:rPr>
            </w:pPr>
          </w:p>
        </w:tc>
      </w:tr>
      <w:tr w:rsidR="00570089" w:rsidRPr="00570089" w14:paraId="45C3EB48" w14:textId="77777777" w:rsidTr="00570089">
        <w:trPr>
          <w:trHeight w:val="137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0DFDC4" w14:textId="77777777" w:rsidR="00570089" w:rsidRPr="00570089" w:rsidRDefault="00570089" w:rsidP="00570089">
            <w:pPr>
              <w:rPr>
                <w:lang w:val="en-US"/>
              </w:rPr>
            </w:pPr>
            <w:r w:rsidRPr="00570089">
              <w:rPr>
                <w:b/>
                <w:bCs/>
                <w:color w:val="000000"/>
                <w:lang w:val="en-US"/>
              </w:rPr>
              <w:t>Chapter 5</w:t>
            </w:r>
          </w:p>
          <w:p w14:paraId="3FCD445C" w14:textId="77777777" w:rsidR="00570089" w:rsidRPr="00570089" w:rsidRDefault="00570089" w:rsidP="00570089">
            <w:pPr>
              <w:rPr>
                <w:lang w:val="en-US"/>
              </w:rPr>
            </w:pPr>
            <w:r w:rsidRPr="00570089">
              <w:rPr>
                <w:color w:val="000000"/>
                <w:lang w:val="en-US"/>
              </w:rPr>
              <w:t>Setup Description: Hardware, software, support libraries, frameworks, versions and compatibility</w:t>
            </w:r>
          </w:p>
          <w:p w14:paraId="40C45683" w14:textId="77777777" w:rsidR="00570089" w:rsidRPr="00570089" w:rsidRDefault="00570089" w:rsidP="00570089">
            <w:pPr>
              <w:rPr>
                <w:lang w:val="en-US"/>
              </w:rPr>
            </w:pPr>
            <w:r w:rsidRPr="00570089">
              <w:rPr>
                <w:color w:val="000000"/>
                <w:lang w:val="en-US"/>
              </w:rPr>
              <w:lastRenderedPageBreak/>
              <w:t>Description of how the solution works to meet problem and business needs</w:t>
            </w:r>
          </w:p>
          <w:p w14:paraId="4737B84E" w14:textId="77777777" w:rsidR="00570089" w:rsidRPr="00570089" w:rsidRDefault="00570089" w:rsidP="00570089">
            <w:pPr>
              <w:rPr>
                <w:lang w:val="en-US"/>
              </w:rPr>
            </w:pPr>
            <w:r w:rsidRPr="00570089">
              <w:rPr>
                <w:color w:val="000000"/>
                <w:lang w:val="en-US"/>
              </w:rPr>
              <w:t>Description of the test environment, data, test case</w:t>
            </w:r>
          </w:p>
          <w:tbl>
            <w:tblPr>
              <w:tblW w:w="0" w:type="auto"/>
              <w:tblCellMar>
                <w:top w:w="15" w:type="dxa"/>
                <w:left w:w="15" w:type="dxa"/>
                <w:bottom w:w="15" w:type="dxa"/>
                <w:right w:w="15" w:type="dxa"/>
              </w:tblCellMar>
              <w:tblLook w:val="04A0" w:firstRow="1" w:lastRow="0" w:firstColumn="1" w:lastColumn="0" w:noHBand="0" w:noVBand="1"/>
            </w:tblPr>
            <w:tblGrid>
              <w:gridCol w:w="1479"/>
              <w:gridCol w:w="679"/>
              <w:gridCol w:w="1122"/>
              <w:gridCol w:w="869"/>
              <w:gridCol w:w="1083"/>
              <w:gridCol w:w="1109"/>
            </w:tblGrid>
            <w:tr w:rsidR="00570089" w:rsidRPr="00570089" w14:paraId="561C9ACA" w14:textId="7777777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A66493" w14:textId="77777777" w:rsidR="00570089" w:rsidRPr="00570089" w:rsidRDefault="00570089" w:rsidP="00570089">
                  <w:pPr>
                    <w:rPr>
                      <w:lang w:val="en-US"/>
                    </w:rPr>
                  </w:pPr>
                  <w:r w:rsidRPr="00570089">
                    <w:rPr>
                      <w:color w:val="000000"/>
                      <w:lang w:val="en-US"/>
                    </w:rPr>
                    <w:t>Functional Requir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6D25E1" w14:textId="77777777" w:rsidR="00570089" w:rsidRPr="00570089" w:rsidRDefault="00570089" w:rsidP="00570089">
                  <w:pPr>
                    <w:rPr>
                      <w:lang w:val="en-US"/>
                    </w:rPr>
                  </w:pPr>
                  <w:r w:rsidRPr="00570089">
                    <w:rPr>
                      <w:color w:val="000000"/>
                      <w:lang w:val="en-US"/>
                    </w:rPr>
                    <w:t>Test Da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5317B6" w14:textId="77777777" w:rsidR="00570089" w:rsidRPr="00570089" w:rsidRDefault="00570089" w:rsidP="00570089">
                  <w:pPr>
                    <w:rPr>
                      <w:lang w:val="en-US"/>
                    </w:rPr>
                  </w:pPr>
                  <w:r w:rsidRPr="00570089">
                    <w:rPr>
                      <w:color w:val="000000"/>
                      <w:lang w:val="en-US"/>
                    </w:rPr>
                    <w:t>Expected Resul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C1550C" w14:textId="77777777" w:rsidR="00570089" w:rsidRPr="00570089" w:rsidRDefault="00570089" w:rsidP="00570089">
                  <w:pPr>
                    <w:rPr>
                      <w:lang w:val="en-US"/>
                    </w:rPr>
                  </w:pPr>
                  <w:r w:rsidRPr="00570089">
                    <w:rPr>
                      <w:color w:val="000000"/>
                      <w:lang w:val="en-US"/>
                    </w:rPr>
                    <w:t>Actual Resul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E85C1D" w14:textId="77777777" w:rsidR="00570089" w:rsidRPr="00570089" w:rsidRDefault="00570089" w:rsidP="00570089">
                  <w:pPr>
                    <w:rPr>
                      <w:lang w:val="en-US"/>
                    </w:rPr>
                  </w:pPr>
                  <w:r w:rsidRPr="00570089">
                    <w:rPr>
                      <w:color w:val="000000"/>
                      <w:lang w:val="en-US"/>
                    </w:rPr>
                    <w:t>Pass/Fai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2AB91" w14:textId="77777777" w:rsidR="00570089" w:rsidRPr="00570089" w:rsidRDefault="00570089" w:rsidP="00570089">
                  <w:pPr>
                    <w:rPr>
                      <w:lang w:val="en-US"/>
                    </w:rPr>
                  </w:pPr>
                  <w:r w:rsidRPr="00570089">
                    <w:rPr>
                      <w:color w:val="000000"/>
                      <w:lang w:val="en-US"/>
                    </w:rPr>
                    <w:t>Evidence</w:t>
                  </w:r>
                </w:p>
              </w:tc>
            </w:tr>
          </w:tbl>
          <w:p w14:paraId="226B0B4E" w14:textId="77777777" w:rsidR="00570089" w:rsidRPr="00570089" w:rsidRDefault="00570089" w:rsidP="00570089">
            <w:pPr>
              <w:rPr>
                <w:lang w:val="en-US"/>
              </w:rPr>
            </w:pPr>
            <w:r w:rsidRPr="00570089">
              <w:rPr>
                <w:i/>
                <w:iCs/>
                <w:color w:val="000000"/>
                <w:lang w:val="en-US"/>
              </w:rPr>
              <w:t>*Check 3 core functional requirements and evidence of test available as appendix</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9D7398" w14:textId="77777777" w:rsidR="00570089" w:rsidRPr="00570089" w:rsidRDefault="00570089" w:rsidP="00570089">
            <w:pPr>
              <w:rPr>
                <w:lang w:val="en-US"/>
              </w:rPr>
            </w:pPr>
          </w:p>
          <w:p w14:paraId="56687A44" w14:textId="77777777" w:rsidR="00570089" w:rsidRPr="00570089" w:rsidRDefault="00570089" w:rsidP="00570089">
            <w:pPr>
              <w:rPr>
                <w:lang w:val="en-US"/>
              </w:rPr>
            </w:pPr>
            <w:r w:rsidRPr="00570089">
              <w:rPr>
                <w:color w:val="000000"/>
                <w:lang w:val="en-US"/>
              </w:rPr>
              <w:t>6</w:t>
            </w:r>
          </w:p>
          <w:p w14:paraId="012759D9" w14:textId="77777777" w:rsidR="00570089" w:rsidRPr="00570089" w:rsidRDefault="00570089" w:rsidP="00570089">
            <w:pPr>
              <w:rPr>
                <w:lang w:val="en-US"/>
              </w:rPr>
            </w:pPr>
          </w:p>
          <w:p w14:paraId="5DAE96D2" w14:textId="77777777" w:rsidR="00570089" w:rsidRPr="00570089" w:rsidRDefault="00570089" w:rsidP="00570089">
            <w:pPr>
              <w:rPr>
                <w:lang w:val="en-US"/>
              </w:rPr>
            </w:pPr>
            <w:r w:rsidRPr="00570089">
              <w:rPr>
                <w:color w:val="000000"/>
                <w:lang w:val="en-US"/>
              </w:rPr>
              <w:lastRenderedPageBreak/>
              <w:t>3</w:t>
            </w:r>
          </w:p>
          <w:p w14:paraId="0DDCF0F4" w14:textId="77777777" w:rsidR="00570089" w:rsidRPr="00570089" w:rsidRDefault="00570089" w:rsidP="00570089">
            <w:pPr>
              <w:rPr>
                <w:lang w:val="en-US"/>
              </w:rPr>
            </w:pPr>
          </w:p>
          <w:p w14:paraId="7014667A" w14:textId="77777777" w:rsidR="00570089" w:rsidRPr="00570089" w:rsidRDefault="00570089" w:rsidP="00570089">
            <w:pPr>
              <w:rPr>
                <w:lang w:val="en-US"/>
              </w:rPr>
            </w:pPr>
            <w:r w:rsidRPr="00570089">
              <w:rPr>
                <w:color w:val="000000"/>
                <w:lang w:val="en-US"/>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9AC4C1B"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F09654" w14:textId="77777777" w:rsidR="00570089" w:rsidRPr="00570089" w:rsidRDefault="00570089" w:rsidP="00570089">
            <w:pPr>
              <w:rPr>
                <w:lang w:val="en-US"/>
              </w:rPr>
            </w:pPr>
          </w:p>
        </w:tc>
      </w:tr>
      <w:tr w:rsidR="00570089" w:rsidRPr="00570089" w14:paraId="21BB465A"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261009" w14:textId="77777777" w:rsidR="00570089" w:rsidRPr="00570089" w:rsidRDefault="00570089" w:rsidP="00570089">
            <w:pPr>
              <w:rPr>
                <w:lang w:val="en-US"/>
              </w:rPr>
            </w:pPr>
            <w:r w:rsidRPr="00570089">
              <w:rPr>
                <w:b/>
                <w:bCs/>
                <w:color w:val="000000"/>
                <w:lang w:val="en-US"/>
              </w:rPr>
              <w:t>Chapter 6</w:t>
            </w:r>
          </w:p>
          <w:p w14:paraId="3741EBCF" w14:textId="77777777" w:rsidR="00570089" w:rsidRPr="00570089" w:rsidRDefault="00570089" w:rsidP="00570089">
            <w:pPr>
              <w:rPr>
                <w:lang w:val="en-US"/>
              </w:rPr>
            </w:pPr>
            <w:r w:rsidRPr="00570089">
              <w:rPr>
                <w:color w:val="000000"/>
                <w:lang w:val="en-US"/>
              </w:rPr>
              <w:t>Valid Conclusion</w:t>
            </w:r>
          </w:p>
          <w:p w14:paraId="77002310" w14:textId="77777777" w:rsidR="00570089" w:rsidRPr="00570089" w:rsidRDefault="00570089" w:rsidP="00570089">
            <w:pPr>
              <w:rPr>
                <w:lang w:val="en-US"/>
              </w:rPr>
            </w:pPr>
            <w:r w:rsidRPr="00570089">
              <w:rPr>
                <w:color w:val="000000"/>
                <w:lang w:val="en-US"/>
              </w:rPr>
              <w:t>Sound Recommend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4E05DC" w14:textId="77777777" w:rsidR="00570089" w:rsidRPr="00570089" w:rsidRDefault="00570089" w:rsidP="00570089">
            <w:pPr>
              <w:rPr>
                <w:lang w:val="en-US"/>
              </w:rPr>
            </w:pPr>
            <w:r w:rsidRPr="00570089">
              <w:rPr>
                <w:color w:val="000000"/>
                <w:lang w:val="en-US"/>
              </w:rPr>
              <w:t>2</w:t>
            </w:r>
          </w:p>
          <w:p w14:paraId="5B43BC3C" w14:textId="77777777" w:rsidR="00570089" w:rsidRPr="00570089" w:rsidRDefault="00570089" w:rsidP="00570089">
            <w:pPr>
              <w:rPr>
                <w:lang w:val="en-US"/>
              </w:rPr>
            </w:pPr>
            <w:r w:rsidRPr="00570089">
              <w:rPr>
                <w:color w:val="000000"/>
                <w:lang w:val="en-US"/>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99388A"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11AF1CF" w14:textId="77777777" w:rsidR="00570089" w:rsidRPr="00570089" w:rsidRDefault="00570089" w:rsidP="00570089">
            <w:pPr>
              <w:rPr>
                <w:lang w:val="en-US"/>
              </w:rPr>
            </w:pPr>
          </w:p>
        </w:tc>
      </w:tr>
      <w:tr w:rsidR="00570089" w:rsidRPr="00570089" w14:paraId="749F1502"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86AE5B" w14:textId="77777777" w:rsidR="00570089" w:rsidRPr="00570089" w:rsidRDefault="00570089" w:rsidP="00570089">
            <w:pPr>
              <w:rPr>
                <w:lang w:val="en-US"/>
              </w:rPr>
            </w:pPr>
            <w:r w:rsidRPr="00570089">
              <w:rPr>
                <w:b/>
                <w:bCs/>
                <w:color w:val="000000"/>
                <w:lang w:val="en-US"/>
              </w:rPr>
              <w:t>Presentation</w:t>
            </w:r>
          </w:p>
          <w:p w14:paraId="51DBB3B9" w14:textId="77777777" w:rsidR="00570089" w:rsidRPr="00570089" w:rsidRDefault="00570089" w:rsidP="00570089">
            <w:pPr>
              <w:rPr>
                <w:lang w:val="en-US"/>
              </w:rPr>
            </w:pPr>
            <w:r w:rsidRPr="00570089">
              <w:rPr>
                <w:color w:val="000000"/>
                <w:lang w:val="en-US"/>
              </w:rPr>
              <w:t>Document Structure as per template provided and grammar</w:t>
            </w:r>
          </w:p>
          <w:p w14:paraId="748A91CD" w14:textId="77777777" w:rsidR="00570089" w:rsidRPr="00570089" w:rsidRDefault="00570089" w:rsidP="00570089">
            <w:pPr>
              <w:rPr>
                <w:lang w:val="en-US"/>
              </w:rPr>
            </w:pPr>
            <w:r w:rsidRPr="00570089">
              <w:rPr>
                <w:color w:val="000000"/>
                <w:lang w:val="en-US"/>
              </w:rPr>
              <w:t>Citation and References</w:t>
            </w:r>
          </w:p>
          <w:p w14:paraId="03085E43" w14:textId="77777777" w:rsidR="00570089" w:rsidRPr="00570089" w:rsidRDefault="00570089" w:rsidP="00570089">
            <w:pPr>
              <w:rPr>
                <w:lang w:val="en-US"/>
              </w:rPr>
            </w:pPr>
            <w:r w:rsidRPr="00570089">
              <w:rPr>
                <w:color w:val="000000"/>
                <w:lang w:val="en-US"/>
              </w:rPr>
              <w:t>Document Numbering and Table of Contents/figures</w:t>
            </w:r>
          </w:p>
          <w:p w14:paraId="7314DC52" w14:textId="77777777" w:rsidR="00570089" w:rsidRPr="00570089" w:rsidRDefault="00570089" w:rsidP="00570089">
            <w:pPr>
              <w:rPr>
                <w:lang w:val="en-US"/>
              </w:rPr>
            </w:pPr>
            <w:r w:rsidRPr="00570089">
              <w:rPr>
                <w:color w:val="000000"/>
                <w:lang w:val="en-US"/>
              </w:rPr>
              <w:t>Existence of required appendic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552789" w14:textId="77777777" w:rsidR="00570089" w:rsidRPr="00570089" w:rsidRDefault="00570089" w:rsidP="00570089">
            <w:pPr>
              <w:rPr>
                <w:lang w:val="en-US"/>
              </w:rPr>
            </w:pPr>
          </w:p>
          <w:p w14:paraId="17DA72FC" w14:textId="77777777" w:rsidR="00570089" w:rsidRPr="00570089" w:rsidRDefault="00570089" w:rsidP="00570089">
            <w:pPr>
              <w:rPr>
                <w:lang w:val="en-US"/>
              </w:rPr>
            </w:pPr>
            <w:r w:rsidRPr="00570089">
              <w:rPr>
                <w:color w:val="000000"/>
                <w:lang w:val="en-US"/>
              </w:rPr>
              <w:t>2</w:t>
            </w:r>
          </w:p>
          <w:p w14:paraId="3279FA94" w14:textId="77777777" w:rsidR="00570089" w:rsidRPr="00570089" w:rsidRDefault="00570089" w:rsidP="00570089">
            <w:pPr>
              <w:rPr>
                <w:lang w:val="en-US"/>
              </w:rPr>
            </w:pPr>
            <w:r w:rsidRPr="00570089">
              <w:rPr>
                <w:color w:val="000000"/>
                <w:lang w:val="en-US"/>
              </w:rPr>
              <w:t>2</w:t>
            </w:r>
          </w:p>
          <w:p w14:paraId="0C8EBFC2" w14:textId="77777777" w:rsidR="00570089" w:rsidRPr="00570089" w:rsidRDefault="00570089" w:rsidP="00570089">
            <w:pPr>
              <w:rPr>
                <w:lang w:val="en-US"/>
              </w:rPr>
            </w:pPr>
            <w:r w:rsidRPr="00570089">
              <w:rPr>
                <w:color w:val="000000"/>
                <w:lang w:val="en-US"/>
              </w:rPr>
              <w:t>2</w:t>
            </w:r>
          </w:p>
          <w:p w14:paraId="5B5F2D99" w14:textId="77777777" w:rsidR="00570089" w:rsidRPr="00570089" w:rsidRDefault="00570089" w:rsidP="00570089">
            <w:pPr>
              <w:rPr>
                <w:lang w:val="en-US"/>
              </w:rPr>
            </w:pPr>
            <w:r w:rsidRPr="00570089">
              <w:rPr>
                <w:color w:val="000000"/>
                <w:lang w:val="en-US"/>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D65224B"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E17DAC" w14:textId="77777777" w:rsidR="00570089" w:rsidRPr="00570089" w:rsidRDefault="00570089" w:rsidP="00570089">
            <w:pPr>
              <w:rPr>
                <w:lang w:val="en-US"/>
              </w:rPr>
            </w:pPr>
          </w:p>
        </w:tc>
      </w:tr>
      <w:tr w:rsidR="00570089" w:rsidRPr="00570089" w14:paraId="2DC3F0BB" w14:textId="77777777" w:rsidTr="0057008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F5F2A7" w14:textId="77777777" w:rsidR="00570089" w:rsidRPr="00570089" w:rsidRDefault="00570089" w:rsidP="00570089">
            <w:pPr>
              <w:rPr>
                <w:lang w:val="en-US"/>
              </w:rPr>
            </w:pPr>
            <w:r w:rsidRPr="00570089">
              <w:rPr>
                <w:b/>
                <w:bCs/>
                <w:color w:val="000000"/>
                <w:lang w:val="en-US"/>
              </w:rPr>
              <w:t>Total Mark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6AAD23" w14:textId="77777777" w:rsidR="00570089" w:rsidRPr="00570089" w:rsidRDefault="00570089" w:rsidP="00570089">
            <w:pPr>
              <w:rPr>
                <w:lang w:val="en-US"/>
              </w:rPr>
            </w:pPr>
            <w:r w:rsidRPr="00570089">
              <w:rPr>
                <w:b/>
                <w:bCs/>
                <w:color w:val="000000"/>
                <w:lang w:val="en-US"/>
              </w:rPr>
              <w:t>5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80E197" w14:textId="77777777" w:rsidR="00570089" w:rsidRPr="00570089" w:rsidRDefault="00570089" w:rsidP="00570089">
            <w:pPr>
              <w:rPr>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55B61CE" w14:textId="77777777" w:rsidR="00570089" w:rsidRPr="00570089" w:rsidRDefault="00570089" w:rsidP="00570089">
            <w:pPr>
              <w:rPr>
                <w:lang w:val="en-US"/>
              </w:rPr>
            </w:pPr>
          </w:p>
        </w:tc>
      </w:tr>
    </w:tbl>
    <w:p w14:paraId="50F7080E" w14:textId="77777777" w:rsidR="00570089" w:rsidRPr="00570089" w:rsidRDefault="00570089" w:rsidP="00570089">
      <w:pPr>
        <w:rPr>
          <w:lang w:val="en-US"/>
        </w:rPr>
      </w:pPr>
    </w:p>
    <w:p w14:paraId="2FFCDDEC" w14:textId="77777777" w:rsidR="00570089" w:rsidRPr="00570089" w:rsidRDefault="00570089" w:rsidP="00570089">
      <w:pPr>
        <w:ind w:left="-2" w:hanging="2"/>
        <w:rPr>
          <w:lang w:val="en-US"/>
        </w:rPr>
      </w:pPr>
      <w:r w:rsidRPr="00570089">
        <w:rPr>
          <w:color w:val="000000"/>
          <w:lang w:val="en-US"/>
        </w:rPr>
        <w:t>Comments </w:t>
      </w:r>
    </w:p>
    <w:p w14:paraId="12DA8299" w14:textId="77777777" w:rsidR="00570089" w:rsidRPr="00570089" w:rsidRDefault="00570089" w:rsidP="00570089">
      <w:pPr>
        <w:ind w:left="-2" w:hanging="2"/>
        <w:rPr>
          <w:lang w:val="en-US"/>
        </w:rPr>
      </w:pP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r w:rsidRPr="00570089">
        <w:rPr>
          <w:color w:val="000000"/>
          <w:u w:val="single"/>
          <w:lang w:val="en-US"/>
        </w:rPr>
        <w:tab/>
      </w:r>
    </w:p>
    <w:p w14:paraId="63D0F595" w14:textId="77777777" w:rsidR="00570089" w:rsidRPr="00570089" w:rsidRDefault="00570089" w:rsidP="00570089">
      <w:pPr>
        <w:spacing w:after="240"/>
        <w:rPr>
          <w:lang w:val="en-US"/>
        </w:rPr>
      </w:pPr>
      <w:r w:rsidRPr="00570089">
        <w:rPr>
          <w:lang w:val="en-US"/>
        </w:rPr>
        <w:br/>
      </w:r>
    </w:p>
    <w:p w14:paraId="626A3257" w14:textId="25DCBC59" w:rsidR="00570089" w:rsidRPr="00570089" w:rsidRDefault="00570089" w:rsidP="00570089">
      <w:pPr>
        <w:rPr>
          <w:lang w:val="en-US"/>
        </w:rPr>
      </w:pPr>
      <w:r w:rsidRPr="00570089">
        <w:rPr>
          <w:color w:val="000000"/>
          <w:lang w:val="en-US"/>
        </w:rPr>
        <w:t>Examiner Name:___________________________</w:t>
      </w:r>
      <w:r w:rsidRPr="00570089">
        <w:rPr>
          <w:color w:val="000000"/>
          <w:lang w:val="en-US"/>
        </w:rPr>
        <w:tab/>
      </w:r>
      <w:r w:rsidRPr="00570089">
        <w:rPr>
          <w:color w:val="000000"/>
          <w:lang w:val="en-US"/>
        </w:rPr>
        <w:tab/>
        <w:t>Signature:_________________</w:t>
      </w:r>
    </w:p>
    <w:p w14:paraId="7E66D7D7" w14:textId="77777777" w:rsidR="00C234C3" w:rsidRPr="00570089" w:rsidRDefault="00C234C3" w:rsidP="00570089"/>
    <w:p w14:paraId="2CE70C01" w14:textId="77777777" w:rsidR="001A53A5" w:rsidRPr="00570089" w:rsidRDefault="001A53A5" w:rsidP="00570089"/>
    <w:p w14:paraId="2614E86F" w14:textId="77777777" w:rsidR="001A53A5" w:rsidRDefault="001A53A5" w:rsidP="009D395F"/>
    <w:p w14:paraId="4233F8D2" w14:textId="77777777" w:rsidR="001A53A5" w:rsidRDefault="001A53A5" w:rsidP="009D395F"/>
    <w:p w14:paraId="6C99C40D" w14:textId="77777777" w:rsidR="001A53A5" w:rsidRDefault="001A53A5" w:rsidP="009D395F"/>
    <w:p w14:paraId="298F76BF" w14:textId="77777777" w:rsidR="001A53A5" w:rsidRDefault="001A53A5" w:rsidP="009D395F"/>
    <w:p w14:paraId="3462DA53" w14:textId="77777777" w:rsidR="001A53A5" w:rsidRDefault="001A53A5" w:rsidP="009D395F"/>
    <w:p w14:paraId="4AB19746" w14:textId="77777777" w:rsidR="00C918FD" w:rsidRDefault="00C918FD" w:rsidP="002674E6">
      <w:pPr>
        <w:pStyle w:val="Heading2"/>
        <w:ind w:left="0" w:firstLine="0"/>
      </w:pPr>
    </w:p>
    <w:p w14:paraId="7C46AB5A" w14:textId="33326CCE" w:rsidR="004019A4" w:rsidRDefault="002674E6" w:rsidP="00A93EC5">
      <w:pPr>
        <w:pStyle w:val="Heading2"/>
      </w:pPr>
      <w:bookmarkStart w:id="405" w:name="_Toc151673340"/>
      <w:r>
        <w:rPr>
          <w:noProof/>
        </w:rPr>
        <w:lastRenderedPageBreak/>
        <mc:AlternateContent>
          <mc:Choice Requires="wps">
            <w:drawing>
              <wp:anchor distT="0" distB="0" distL="114300" distR="114300" simplePos="0" relativeHeight="251914240" behindDoc="1" locked="0" layoutInCell="1" allowOverlap="1" wp14:anchorId="3084EE75" wp14:editId="3951970D">
                <wp:simplePos x="0" y="0"/>
                <wp:positionH relativeFrom="column">
                  <wp:posOffset>106680</wp:posOffset>
                </wp:positionH>
                <wp:positionV relativeFrom="paragraph">
                  <wp:posOffset>6502400</wp:posOffset>
                </wp:positionV>
                <wp:extent cx="5684520" cy="635"/>
                <wp:effectExtent l="0" t="0" r="0" b="0"/>
                <wp:wrapTight wrapText="bothSides">
                  <wp:wrapPolygon edited="0">
                    <wp:start x="0" y="0"/>
                    <wp:lineTo x="0" y="21600"/>
                    <wp:lineTo x="21600" y="21600"/>
                    <wp:lineTo x="21600" y="0"/>
                  </wp:wrapPolygon>
                </wp:wrapTight>
                <wp:docPr id="1562330042" name="Text Box 1"/>
                <wp:cNvGraphicFramePr/>
                <a:graphic xmlns:a="http://schemas.openxmlformats.org/drawingml/2006/main">
                  <a:graphicData uri="http://schemas.microsoft.com/office/word/2010/wordprocessingShape">
                    <wps:wsp>
                      <wps:cNvSpPr txBox="1"/>
                      <wps:spPr>
                        <a:xfrm>
                          <a:off x="0" y="0"/>
                          <a:ext cx="5684520" cy="635"/>
                        </a:xfrm>
                        <a:prstGeom prst="rect">
                          <a:avLst/>
                        </a:prstGeom>
                        <a:solidFill>
                          <a:prstClr val="white"/>
                        </a:solidFill>
                        <a:ln>
                          <a:noFill/>
                        </a:ln>
                      </wps:spPr>
                      <wps:txbx>
                        <w:txbxContent>
                          <w:p w14:paraId="47FA08BF" w14:textId="528BD81E" w:rsidR="002674E6" w:rsidRPr="002674E6" w:rsidRDefault="00C1631D" w:rsidP="002674E6">
                            <w:pPr>
                              <w:pStyle w:val="Caption"/>
                              <w:spacing w:line="360" w:lineRule="auto"/>
                              <w:jc w:val="center"/>
                              <w:rPr>
                                <w:b/>
                                <w:i w:val="0"/>
                                <w:iCs w:val="0"/>
                                <w:noProof/>
                                <w:color w:val="auto"/>
                                <w:sz w:val="24"/>
                                <w:szCs w:val="24"/>
                              </w:rPr>
                            </w:pPr>
                            <w:bookmarkStart w:id="406" w:name="_Toc151655823"/>
                            <w:r>
                              <w:rPr>
                                <w:i w:val="0"/>
                                <w:iCs w:val="0"/>
                                <w:color w:val="auto"/>
                                <w:sz w:val="24"/>
                                <w:szCs w:val="24"/>
                              </w:rPr>
                              <w:t>Appendix 3</w:t>
                            </w:r>
                            <w:r w:rsidR="002674E6" w:rsidRPr="002674E6">
                              <w:rPr>
                                <w:i w:val="0"/>
                                <w:iCs w:val="0"/>
                                <w:color w:val="auto"/>
                                <w:sz w:val="24"/>
                                <w:szCs w:val="24"/>
                              </w:rPr>
                              <w:t>: Plagiarism Report</w:t>
                            </w:r>
                            <w:bookmarkEnd w:id="4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84EE75" id="_x0000_s1048" type="#_x0000_t202" style="position:absolute;left:0;text-align:left;margin-left:8.4pt;margin-top:512pt;width:447.6pt;height:.05pt;z-index:-25140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" stroked="f">
                <v:textbox style="mso-fit-shape-to-text:t" inset="0,0,0,0">
                  <w:txbxContent>
                    <w:p w14:paraId="47FA08BF" w14:textId="528BD81E" w:rsidR="002674E6" w:rsidRPr="002674E6" w:rsidRDefault="00C1631D" w:rsidP="002674E6">
                      <w:pPr>
                        <w:pStyle w:val="Caption"/>
                        <w:spacing w:line="360" w:lineRule="auto"/>
                        <w:jc w:val="center"/>
                        <w:rPr>
                          <w:b/>
                          <w:i w:val="0"/>
                          <w:iCs w:val="0"/>
                          <w:noProof/>
                          <w:color w:val="auto"/>
                          <w:sz w:val="24"/>
                          <w:szCs w:val="24"/>
                        </w:rPr>
                      </w:pPr>
                      <w:bookmarkStart w:id="407" w:name="_Toc151655823"/>
                      <w:r>
                        <w:rPr>
                          <w:i w:val="0"/>
                          <w:iCs w:val="0"/>
                          <w:color w:val="auto"/>
                          <w:sz w:val="24"/>
                          <w:szCs w:val="24"/>
                        </w:rPr>
                        <w:t>Appendix 3</w:t>
                      </w:r>
                      <w:r w:rsidR="002674E6" w:rsidRPr="002674E6">
                        <w:rPr>
                          <w:i w:val="0"/>
                          <w:iCs w:val="0"/>
                          <w:color w:val="auto"/>
                          <w:sz w:val="24"/>
                          <w:szCs w:val="24"/>
                        </w:rPr>
                        <w:t>: Plagiarism Report</w:t>
                      </w:r>
                      <w:bookmarkEnd w:id="407"/>
                    </w:p>
                  </w:txbxContent>
                </v:textbox>
                <w10:wrap type="tight"/>
              </v:shape>
            </w:pict>
          </mc:Fallback>
        </mc:AlternateContent>
      </w:r>
      <w:r w:rsidR="00BB5F1E">
        <w:rPr>
          <w:noProof/>
        </w:rPr>
        <w:drawing>
          <wp:anchor distT="0" distB="0" distL="114300" distR="114300" simplePos="0" relativeHeight="251873280" behindDoc="1" locked="0" layoutInCell="1" allowOverlap="1" wp14:anchorId="44864EA2" wp14:editId="64CB38E5">
            <wp:simplePos x="0" y="0"/>
            <wp:positionH relativeFrom="column">
              <wp:posOffset>106680</wp:posOffset>
            </wp:positionH>
            <wp:positionV relativeFrom="paragraph">
              <wp:posOffset>334010</wp:posOffset>
            </wp:positionV>
            <wp:extent cx="5684520" cy="6111240"/>
            <wp:effectExtent l="0" t="0" r="0" b="3810"/>
            <wp:wrapTight wrapText="bothSides">
              <wp:wrapPolygon edited="0">
                <wp:start x="0" y="0"/>
                <wp:lineTo x="0" y="21546"/>
                <wp:lineTo x="21499" y="21546"/>
                <wp:lineTo x="21499" y="0"/>
                <wp:lineTo x="0" y="0"/>
              </wp:wrapPolygon>
            </wp:wrapTight>
            <wp:docPr id="1696242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a:extLst>
                        <a:ext uri="{28A0092B-C50C-407E-A947-70E740481C1C}">
                          <a14:useLocalDpi xmlns:a14="http://schemas.microsoft.com/office/drawing/2010/main" val="0"/>
                        </a:ext>
                      </a:extLst>
                    </a:blip>
                    <a:srcRect t="16947" r="26579"/>
                    <a:stretch/>
                  </pic:blipFill>
                  <pic:spPr bwMode="auto">
                    <a:xfrm>
                      <a:off x="0" y="0"/>
                      <a:ext cx="5684520" cy="6111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19A4">
        <w:t>Appendix 3</w:t>
      </w:r>
      <w:r w:rsidR="00355232">
        <w:t>:</w:t>
      </w:r>
      <w:r w:rsidR="004019A4">
        <w:t xml:space="preserve"> </w:t>
      </w:r>
      <w:r w:rsidR="00355232">
        <w:t>Plagiarism Report</w:t>
      </w:r>
      <w:bookmarkEnd w:id="405"/>
    </w:p>
    <w:p w14:paraId="69F5AC6B" w14:textId="6DADAB88" w:rsidR="00BB5F1E" w:rsidRDefault="00BB5F1E" w:rsidP="00BB5F1E"/>
    <w:p w14:paraId="281FB190" w14:textId="77777777" w:rsidR="00BB5F1E" w:rsidRDefault="00BB5F1E" w:rsidP="00BB5F1E"/>
    <w:p w14:paraId="0A278482" w14:textId="77777777" w:rsidR="00BB5F1E" w:rsidRDefault="00BB5F1E" w:rsidP="00BB5F1E"/>
    <w:p w14:paraId="5C63D95D" w14:textId="77777777" w:rsidR="00BB5F1E" w:rsidRDefault="00BB5F1E" w:rsidP="00BB5F1E"/>
    <w:p w14:paraId="1B385949" w14:textId="77777777" w:rsidR="00BB5F1E" w:rsidRDefault="00BB5F1E" w:rsidP="00BB5F1E"/>
    <w:p w14:paraId="55331D34" w14:textId="77777777" w:rsidR="00BB5F1E" w:rsidRDefault="00BB5F1E" w:rsidP="00BB5F1E"/>
    <w:p w14:paraId="58FC818D" w14:textId="77777777" w:rsidR="00BB5F1E" w:rsidRPr="00BB5F1E" w:rsidRDefault="00BB5F1E" w:rsidP="00BB5F1E"/>
    <w:p w14:paraId="523E8470" w14:textId="3DD714CB" w:rsidR="00A93EC5" w:rsidRDefault="00A93EC5" w:rsidP="00A93EC5">
      <w:pPr>
        <w:pStyle w:val="Heading2"/>
      </w:pPr>
      <w:bookmarkStart w:id="408" w:name="_Toc151673341"/>
      <w:r>
        <w:lastRenderedPageBreak/>
        <w:t>Appendix 4</w:t>
      </w:r>
      <w:r w:rsidR="00355232">
        <w:t xml:space="preserve">: </w:t>
      </w:r>
      <w:r>
        <w:t>GitHub Analytics</w:t>
      </w:r>
      <w:bookmarkEnd w:id="408"/>
    </w:p>
    <w:p w14:paraId="436B9B9F" w14:textId="60D32621" w:rsidR="00A93EC5" w:rsidRPr="006C0DB1" w:rsidRDefault="00A93EC5" w:rsidP="00A93EC5">
      <w:pPr>
        <w:pStyle w:val="Heading3"/>
        <w:rPr>
          <w:i w:val="0"/>
          <w:iCs/>
        </w:rPr>
      </w:pPr>
      <w:bookmarkStart w:id="409" w:name="_Toc151673342"/>
      <w:r w:rsidRPr="006C0DB1">
        <w:rPr>
          <w:i w:val="0"/>
          <w:iCs/>
        </w:rPr>
        <w:t>Appendix4.1</w:t>
      </w:r>
      <w:r w:rsidR="00355232">
        <w:rPr>
          <w:i w:val="0"/>
          <w:iCs/>
        </w:rPr>
        <w:t xml:space="preserve">: </w:t>
      </w:r>
      <w:r w:rsidRPr="006C0DB1">
        <w:rPr>
          <w:i w:val="0"/>
          <w:iCs/>
        </w:rPr>
        <w:t>Pulse</w:t>
      </w:r>
      <w:bookmarkEnd w:id="409"/>
    </w:p>
    <w:p w14:paraId="123E01EC" w14:textId="3AF11312" w:rsidR="00A93EC5" w:rsidRDefault="00A93EC5" w:rsidP="00A93EC5">
      <w:r>
        <w:t>Diagram below gives analytics about the pulse which is basically the contributors activity over a period of a month that was between 22</w:t>
      </w:r>
      <w:r w:rsidRPr="00680DBE">
        <w:rPr>
          <w:vertAlign w:val="superscript"/>
        </w:rPr>
        <w:t>nd</w:t>
      </w:r>
      <w:r>
        <w:t xml:space="preserve"> October 2023 and 22</w:t>
      </w:r>
      <w:r w:rsidRPr="002647F8">
        <w:rPr>
          <w:vertAlign w:val="superscript"/>
        </w:rPr>
        <w:t>nd</w:t>
      </w:r>
      <w:r>
        <w:t xml:space="preserve"> November 2023. Also shows all the active and closed issued and the pull and pull requests that were made and mostly about the number of files that have changed in the folder. As evident below there were 16 commits in the specified time period with 120,194 additions and 151940 deletions.</w:t>
      </w:r>
    </w:p>
    <w:p w14:paraId="6FDC886F" w14:textId="77777777" w:rsidR="00A93EC5" w:rsidRDefault="00A93EC5" w:rsidP="00A93EC5"/>
    <w:p w14:paraId="4B82727E" w14:textId="77777777" w:rsidR="004379A6" w:rsidRDefault="00A93EC5" w:rsidP="004379A6">
      <w:pPr>
        <w:keepNext/>
      </w:pPr>
      <w:r w:rsidRPr="005911E1">
        <w:rPr>
          <w:noProof/>
        </w:rPr>
        <w:drawing>
          <wp:inline distT="0" distB="0" distL="0" distR="0" wp14:anchorId="2DCD0CD0" wp14:editId="2E715198">
            <wp:extent cx="5791200" cy="2493010"/>
            <wp:effectExtent l="0" t="0" r="0" b="2540"/>
            <wp:docPr id="18804243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424359" name=""/>
                    <pic:cNvPicPr/>
                  </pic:nvPicPr>
                  <pic:blipFill>
                    <a:blip r:embed="rId60"/>
                    <a:stretch>
                      <a:fillRect/>
                    </a:stretch>
                  </pic:blipFill>
                  <pic:spPr>
                    <a:xfrm>
                      <a:off x="0" y="0"/>
                      <a:ext cx="5791200" cy="2493010"/>
                    </a:xfrm>
                    <a:prstGeom prst="rect">
                      <a:avLst/>
                    </a:prstGeom>
                  </pic:spPr>
                </pic:pic>
              </a:graphicData>
            </a:graphic>
          </wp:inline>
        </w:drawing>
      </w:r>
    </w:p>
    <w:p w14:paraId="7A6AF206" w14:textId="41BA1392" w:rsidR="00A93EC5" w:rsidRPr="004379A6" w:rsidRDefault="00C1631D" w:rsidP="004379A6">
      <w:pPr>
        <w:pStyle w:val="Caption"/>
        <w:spacing w:line="360" w:lineRule="auto"/>
        <w:jc w:val="center"/>
        <w:rPr>
          <w:i w:val="0"/>
          <w:iCs w:val="0"/>
          <w:color w:val="auto"/>
          <w:sz w:val="24"/>
          <w:szCs w:val="24"/>
        </w:rPr>
      </w:pPr>
      <w:bookmarkStart w:id="410" w:name="_Toc151655824"/>
      <w:r>
        <w:rPr>
          <w:i w:val="0"/>
          <w:iCs w:val="0"/>
          <w:color w:val="auto"/>
          <w:sz w:val="24"/>
          <w:szCs w:val="24"/>
        </w:rPr>
        <w:t>Appen</w:t>
      </w:r>
      <w:r w:rsidR="00047BA4">
        <w:rPr>
          <w:i w:val="0"/>
          <w:iCs w:val="0"/>
          <w:color w:val="auto"/>
          <w:sz w:val="24"/>
          <w:szCs w:val="24"/>
        </w:rPr>
        <w:t>dix 4.1</w:t>
      </w:r>
      <w:r w:rsidR="004379A6" w:rsidRPr="004379A6">
        <w:rPr>
          <w:i w:val="0"/>
          <w:iCs w:val="0"/>
          <w:color w:val="auto"/>
          <w:sz w:val="24"/>
          <w:szCs w:val="24"/>
        </w:rPr>
        <w:t>: GitHub Analytics: Pulse</w:t>
      </w:r>
      <w:bookmarkEnd w:id="410"/>
    </w:p>
    <w:p w14:paraId="1C6D39B3" w14:textId="3727C2F0" w:rsidR="00A93EC5" w:rsidRPr="006C0DB1" w:rsidRDefault="00A93EC5" w:rsidP="00A93EC5">
      <w:pPr>
        <w:pStyle w:val="Heading3"/>
        <w:rPr>
          <w:i w:val="0"/>
          <w:iCs/>
        </w:rPr>
      </w:pPr>
      <w:bookmarkStart w:id="411" w:name="_Toc151673343"/>
      <w:r w:rsidRPr="006C0DB1">
        <w:rPr>
          <w:i w:val="0"/>
          <w:iCs/>
        </w:rPr>
        <w:t>Appendix 4.2</w:t>
      </w:r>
      <w:r w:rsidR="00355232">
        <w:rPr>
          <w:i w:val="0"/>
          <w:iCs/>
        </w:rPr>
        <w:t xml:space="preserve">: </w:t>
      </w:r>
      <w:r w:rsidRPr="006C0DB1">
        <w:rPr>
          <w:i w:val="0"/>
          <w:iCs/>
        </w:rPr>
        <w:t>Contributors</w:t>
      </w:r>
      <w:bookmarkEnd w:id="411"/>
    </w:p>
    <w:p w14:paraId="254B55E1" w14:textId="77777777" w:rsidR="00A93EC5" w:rsidRDefault="00A93EC5" w:rsidP="00A93EC5">
      <w:r>
        <w:t>This part in GitHub shows the number of contributors in the repository and the number of commits they have done and to which branch were the commits made to. The diagram below shows evidence of the contributors’ section from GitHub.</w:t>
      </w:r>
    </w:p>
    <w:p w14:paraId="562A6803" w14:textId="524DE78C" w:rsidR="00A93EC5" w:rsidRDefault="00A6226F" w:rsidP="00A93EC5">
      <w:pPr>
        <w:keepNext/>
      </w:pPr>
      <w:r>
        <w:rPr>
          <w:noProof/>
        </w:rPr>
        <mc:AlternateContent>
          <mc:Choice Requires="wps">
            <w:drawing>
              <wp:anchor distT="0" distB="0" distL="114300" distR="114300" simplePos="0" relativeHeight="251916288" behindDoc="1" locked="0" layoutInCell="1" allowOverlap="1" wp14:anchorId="11B8D475" wp14:editId="31389DDD">
                <wp:simplePos x="0" y="0"/>
                <wp:positionH relativeFrom="column">
                  <wp:posOffset>50800</wp:posOffset>
                </wp:positionH>
                <wp:positionV relativeFrom="paragraph">
                  <wp:posOffset>2476500</wp:posOffset>
                </wp:positionV>
                <wp:extent cx="5390515" cy="635"/>
                <wp:effectExtent l="0" t="0" r="0" b="0"/>
                <wp:wrapTight wrapText="bothSides">
                  <wp:wrapPolygon edited="0">
                    <wp:start x="0" y="0"/>
                    <wp:lineTo x="0" y="21600"/>
                    <wp:lineTo x="21600" y="21600"/>
                    <wp:lineTo x="21600" y="0"/>
                  </wp:wrapPolygon>
                </wp:wrapTight>
                <wp:docPr id="889384699" name="Text Box 1"/>
                <wp:cNvGraphicFramePr/>
                <a:graphic xmlns:a="http://schemas.openxmlformats.org/drawingml/2006/main">
                  <a:graphicData uri="http://schemas.microsoft.com/office/word/2010/wordprocessingShape">
                    <wps:wsp>
                      <wps:cNvSpPr txBox="1"/>
                      <wps:spPr>
                        <a:xfrm>
                          <a:off x="0" y="0"/>
                          <a:ext cx="5390515" cy="635"/>
                        </a:xfrm>
                        <a:prstGeom prst="rect">
                          <a:avLst/>
                        </a:prstGeom>
                        <a:solidFill>
                          <a:prstClr val="white"/>
                        </a:solidFill>
                        <a:ln>
                          <a:noFill/>
                        </a:ln>
                      </wps:spPr>
                      <wps:txbx>
                        <w:txbxContent>
                          <w:p w14:paraId="466922D2" w14:textId="59CC3A56" w:rsidR="00A6226F" w:rsidRPr="00A6226F" w:rsidRDefault="00047BA4" w:rsidP="00047BA4">
                            <w:pPr>
                              <w:pStyle w:val="Caption"/>
                              <w:spacing w:line="360" w:lineRule="auto"/>
                              <w:jc w:val="center"/>
                              <w:rPr>
                                <w:i w:val="0"/>
                                <w:iCs w:val="0"/>
                                <w:noProof/>
                                <w:color w:val="auto"/>
                                <w:sz w:val="24"/>
                                <w:szCs w:val="24"/>
                              </w:rPr>
                            </w:pPr>
                            <w:bookmarkStart w:id="412" w:name="_Toc151655825"/>
                            <w:r>
                              <w:rPr>
                                <w:i w:val="0"/>
                                <w:iCs w:val="0"/>
                                <w:color w:val="auto"/>
                                <w:sz w:val="24"/>
                                <w:szCs w:val="24"/>
                              </w:rPr>
                              <w:t>Appendix 4.2</w:t>
                            </w:r>
                            <w:r w:rsidR="00A6226F" w:rsidRPr="00A6226F">
                              <w:rPr>
                                <w:i w:val="0"/>
                                <w:iCs w:val="0"/>
                                <w:color w:val="auto"/>
                                <w:sz w:val="24"/>
                                <w:szCs w:val="24"/>
                              </w:rPr>
                              <w:t>: GitHub Analytics: Contributors</w:t>
                            </w:r>
                            <w:bookmarkEnd w:id="4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B8D475" id="_x0000_s1049" type="#_x0000_t202" style="position:absolute;left:0;text-align:left;margin-left:4pt;margin-top:195pt;width:424.45pt;height:.05pt;z-index:-25140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" stroked="f">
                <v:textbox style="mso-fit-shape-to-text:t" inset="0,0,0,0">
                  <w:txbxContent>
                    <w:p w14:paraId="466922D2" w14:textId="59CC3A56" w:rsidR="00A6226F" w:rsidRPr="00A6226F" w:rsidRDefault="00047BA4" w:rsidP="00047BA4">
                      <w:pPr>
                        <w:pStyle w:val="Caption"/>
                        <w:spacing w:line="360" w:lineRule="auto"/>
                        <w:jc w:val="center"/>
                        <w:rPr>
                          <w:i w:val="0"/>
                          <w:iCs w:val="0"/>
                          <w:noProof/>
                          <w:color w:val="auto"/>
                          <w:sz w:val="24"/>
                          <w:szCs w:val="24"/>
                        </w:rPr>
                      </w:pPr>
                      <w:bookmarkStart w:id="413" w:name="_Toc151655825"/>
                      <w:r>
                        <w:rPr>
                          <w:i w:val="0"/>
                          <w:iCs w:val="0"/>
                          <w:color w:val="auto"/>
                          <w:sz w:val="24"/>
                          <w:szCs w:val="24"/>
                        </w:rPr>
                        <w:t>Appendix 4.2</w:t>
                      </w:r>
                      <w:r w:rsidR="00A6226F" w:rsidRPr="00A6226F">
                        <w:rPr>
                          <w:i w:val="0"/>
                          <w:iCs w:val="0"/>
                          <w:color w:val="auto"/>
                          <w:sz w:val="24"/>
                          <w:szCs w:val="24"/>
                        </w:rPr>
                        <w:t>: GitHub Analytics: Contributors</w:t>
                      </w:r>
                      <w:bookmarkEnd w:id="413"/>
                    </w:p>
                  </w:txbxContent>
                </v:textbox>
                <w10:wrap type="tight"/>
              </v:shape>
            </w:pict>
          </mc:Fallback>
        </mc:AlternateContent>
      </w:r>
      <w:r w:rsidR="00A93EC5" w:rsidRPr="002F685E">
        <w:rPr>
          <w:noProof/>
        </w:rPr>
        <w:drawing>
          <wp:anchor distT="0" distB="0" distL="114300" distR="114300" simplePos="0" relativeHeight="251872256" behindDoc="1" locked="0" layoutInCell="1" allowOverlap="1" wp14:anchorId="4C53F961" wp14:editId="4C92CAD1">
            <wp:simplePos x="0" y="0"/>
            <wp:positionH relativeFrom="column">
              <wp:posOffset>51123</wp:posOffset>
            </wp:positionH>
            <wp:positionV relativeFrom="paragraph">
              <wp:posOffset>3359</wp:posOffset>
            </wp:positionV>
            <wp:extent cx="5390515" cy="2494280"/>
            <wp:effectExtent l="0" t="0" r="635" b="1270"/>
            <wp:wrapTight wrapText="bothSides">
              <wp:wrapPolygon edited="0">
                <wp:start x="0" y="0"/>
                <wp:lineTo x="0" y="21446"/>
                <wp:lineTo x="21526" y="21446"/>
                <wp:lineTo x="21526" y="0"/>
                <wp:lineTo x="0" y="0"/>
              </wp:wrapPolygon>
            </wp:wrapTight>
            <wp:docPr id="302739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739638"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390515" cy="2494280"/>
                    </a:xfrm>
                    <a:prstGeom prst="rect">
                      <a:avLst/>
                    </a:prstGeom>
                  </pic:spPr>
                </pic:pic>
              </a:graphicData>
            </a:graphic>
            <wp14:sizeRelH relativeFrom="margin">
              <wp14:pctWidth>0</wp14:pctWidth>
            </wp14:sizeRelH>
            <wp14:sizeRelV relativeFrom="margin">
              <wp14:pctHeight>0</wp14:pctHeight>
            </wp14:sizeRelV>
          </wp:anchor>
        </w:drawing>
      </w:r>
    </w:p>
    <w:p w14:paraId="33E51BAC" w14:textId="157D160E" w:rsidR="00A93EC5" w:rsidRDefault="00A93EC5" w:rsidP="00A93EC5">
      <w:pPr>
        <w:pStyle w:val="Caption"/>
        <w:spacing w:line="360" w:lineRule="auto"/>
        <w:jc w:val="center"/>
        <w:rPr>
          <w:i w:val="0"/>
          <w:iCs w:val="0"/>
          <w:color w:val="auto"/>
          <w:sz w:val="24"/>
          <w:szCs w:val="24"/>
        </w:rPr>
      </w:pPr>
    </w:p>
    <w:p w14:paraId="7763747E" w14:textId="3A2A5433" w:rsidR="00A93EC5" w:rsidRDefault="00A93EC5" w:rsidP="00A93EC5">
      <w:pPr>
        <w:pStyle w:val="Heading3"/>
        <w:rPr>
          <w:i w:val="0"/>
          <w:iCs/>
        </w:rPr>
      </w:pPr>
      <w:bookmarkStart w:id="414" w:name="_Toc151673344"/>
      <w:r w:rsidRPr="008E13E1">
        <w:rPr>
          <w:i w:val="0"/>
          <w:iCs/>
        </w:rPr>
        <w:lastRenderedPageBreak/>
        <w:t>Appendix 4.3</w:t>
      </w:r>
      <w:r w:rsidR="00355232">
        <w:rPr>
          <w:i w:val="0"/>
          <w:iCs/>
        </w:rPr>
        <w:t xml:space="preserve">: </w:t>
      </w:r>
      <w:r>
        <w:rPr>
          <w:i w:val="0"/>
          <w:iCs/>
        </w:rPr>
        <w:t>Commits</w:t>
      </w:r>
      <w:bookmarkEnd w:id="414"/>
    </w:p>
    <w:p w14:paraId="3D78EBE7" w14:textId="77777777" w:rsidR="00A93EC5" w:rsidRDefault="00A93EC5" w:rsidP="00A93EC5">
      <w:r>
        <w:t>This part of the GitHub analytics insights for commits shows the number commits that were made to the repository and the changes that were made to the codebase over time. The diagram below shows the number of commits that were made to the repository.</w:t>
      </w:r>
    </w:p>
    <w:p w14:paraId="6887AE8B" w14:textId="77777777" w:rsidR="001A13CA" w:rsidRDefault="00A93EC5" w:rsidP="001A13CA">
      <w:pPr>
        <w:keepNext/>
      </w:pPr>
      <w:r w:rsidRPr="00915556">
        <w:rPr>
          <w:noProof/>
        </w:rPr>
        <w:drawing>
          <wp:inline distT="0" distB="0" distL="0" distR="0" wp14:anchorId="367B7FD4" wp14:editId="3AE3C1EE">
            <wp:extent cx="5791200" cy="2338705"/>
            <wp:effectExtent l="0" t="0" r="0" b="4445"/>
            <wp:docPr id="134609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094605" name=""/>
                    <pic:cNvPicPr/>
                  </pic:nvPicPr>
                  <pic:blipFill>
                    <a:blip r:embed="rId62"/>
                    <a:stretch>
                      <a:fillRect/>
                    </a:stretch>
                  </pic:blipFill>
                  <pic:spPr>
                    <a:xfrm>
                      <a:off x="0" y="0"/>
                      <a:ext cx="5791200" cy="2338705"/>
                    </a:xfrm>
                    <a:prstGeom prst="rect">
                      <a:avLst/>
                    </a:prstGeom>
                  </pic:spPr>
                </pic:pic>
              </a:graphicData>
            </a:graphic>
          </wp:inline>
        </w:drawing>
      </w:r>
    </w:p>
    <w:p w14:paraId="62FEC692" w14:textId="7092C339" w:rsidR="00A93EC5" w:rsidRPr="001A13CA" w:rsidRDefault="00047BA4" w:rsidP="001A13CA">
      <w:pPr>
        <w:pStyle w:val="Caption"/>
        <w:spacing w:line="360" w:lineRule="auto"/>
        <w:jc w:val="center"/>
        <w:rPr>
          <w:i w:val="0"/>
          <w:iCs w:val="0"/>
          <w:color w:val="auto"/>
          <w:sz w:val="24"/>
          <w:szCs w:val="24"/>
        </w:rPr>
      </w:pPr>
      <w:bookmarkStart w:id="415" w:name="_Toc151655826"/>
      <w:r>
        <w:rPr>
          <w:i w:val="0"/>
          <w:iCs w:val="0"/>
          <w:color w:val="auto"/>
          <w:sz w:val="24"/>
          <w:szCs w:val="24"/>
        </w:rPr>
        <w:t>Appendix 4.3</w:t>
      </w:r>
      <w:r w:rsidR="001A13CA" w:rsidRPr="001A13CA">
        <w:rPr>
          <w:i w:val="0"/>
          <w:iCs w:val="0"/>
          <w:color w:val="auto"/>
          <w:sz w:val="24"/>
          <w:szCs w:val="24"/>
        </w:rPr>
        <w:t>: GitHub Analytics: Commits</w:t>
      </w:r>
      <w:bookmarkEnd w:id="415"/>
    </w:p>
    <w:p w14:paraId="43A08E8F" w14:textId="09F7790B" w:rsidR="000930E4" w:rsidRDefault="000930E4" w:rsidP="004C0A61">
      <w:pPr>
        <w:pStyle w:val="Heading2"/>
      </w:pPr>
      <w:bookmarkStart w:id="416" w:name="_Toc151673345"/>
      <w:r>
        <w:t xml:space="preserve">Appendix </w:t>
      </w:r>
      <w:r w:rsidR="00A93EC5">
        <w:t>5</w:t>
      </w:r>
      <w:r w:rsidR="00355232">
        <w:t>:</w:t>
      </w:r>
      <w:r w:rsidR="004C0A61">
        <w:t xml:space="preserve"> User Manual</w:t>
      </w:r>
      <w:bookmarkEnd w:id="416"/>
    </w:p>
    <w:p w14:paraId="15BB5BB1" w14:textId="09AE3589" w:rsidR="00321BF5" w:rsidRDefault="00321BF5" w:rsidP="00321BF5">
      <w:r>
        <w:t xml:space="preserve">The system provides access to two user roles: Admin and Club Admin. Each has distinct functionalities within the platform. </w:t>
      </w:r>
    </w:p>
    <w:p w14:paraId="4698D7D8" w14:textId="77777777" w:rsidR="00321BF5" w:rsidRDefault="00321BF5" w:rsidP="00321BF5"/>
    <w:p w14:paraId="12800817" w14:textId="79F1A6CC" w:rsidR="00321BF5" w:rsidRPr="00321BF5" w:rsidRDefault="00321BF5" w:rsidP="00321BF5">
      <w:pPr>
        <w:rPr>
          <w:b/>
          <w:bCs/>
        </w:rPr>
      </w:pPr>
      <w:r w:rsidRPr="00321BF5">
        <w:rPr>
          <w:b/>
          <w:bCs/>
        </w:rPr>
        <w:t>Login Credentials:</w:t>
      </w:r>
    </w:p>
    <w:p w14:paraId="54C304D7" w14:textId="228C96DF" w:rsidR="00321BF5" w:rsidRPr="00321BF5" w:rsidRDefault="00321BF5" w:rsidP="00321BF5">
      <w:pPr>
        <w:rPr>
          <w:b/>
          <w:bCs/>
        </w:rPr>
      </w:pPr>
      <w:r w:rsidRPr="00321BF5">
        <w:rPr>
          <w:b/>
          <w:bCs/>
        </w:rPr>
        <w:t>Admin:</w:t>
      </w:r>
    </w:p>
    <w:p w14:paraId="589D8592" w14:textId="562CAFE0" w:rsidR="00321BF5" w:rsidRDefault="00321BF5" w:rsidP="00C81E15">
      <w:pPr>
        <w:pStyle w:val="ListParagraph"/>
        <w:numPr>
          <w:ilvl w:val="0"/>
          <w:numId w:val="20"/>
        </w:numPr>
      </w:pPr>
      <w:r>
        <w:t>Username: admin@admin.com</w:t>
      </w:r>
    </w:p>
    <w:p w14:paraId="2E1A073C" w14:textId="704E19FC" w:rsidR="00321BF5" w:rsidRDefault="00321BF5" w:rsidP="00C81E15">
      <w:pPr>
        <w:pStyle w:val="ListParagraph"/>
        <w:numPr>
          <w:ilvl w:val="0"/>
          <w:numId w:val="20"/>
        </w:numPr>
      </w:pPr>
      <w:r>
        <w:t>Password: password</w:t>
      </w:r>
    </w:p>
    <w:p w14:paraId="1054CB4B" w14:textId="77777777" w:rsidR="00321BF5" w:rsidRDefault="00321BF5" w:rsidP="00321BF5"/>
    <w:p w14:paraId="4FDE5850" w14:textId="7DCCE4DD" w:rsidR="00321BF5" w:rsidRPr="00321BF5" w:rsidRDefault="00321BF5" w:rsidP="00321BF5">
      <w:pPr>
        <w:rPr>
          <w:b/>
          <w:bCs/>
        </w:rPr>
      </w:pPr>
      <w:r w:rsidRPr="00321BF5">
        <w:rPr>
          <w:b/>
          <w:bCs/>
        </w:rPr>
        <w:t>Admin Dashboard</w:t>
      </w:r>
    </w:p>
    <w:p w14:paraId="1FEED26D" w14:textId="36790075" w:rsidR="00321BF5" w:rsidRDefault="00321BF5" w:rsidP="00321BF5">
      <w:r>
        <w:t>Functions Available:</w:t>
      </w:r>
    </w:p>
    <w:p w14:paraId="280B5F83" w14:textId="620100CB" w:rsidR="00321BF5" w:rsidRDefault="00321BF5" w:rsidP="00321BF5">
      <w:r>
        <w:t>1. Add New Club:</w:t>
      </w:r>
    </w:p>
    <w:p w14:paraId="575BFC1B" w14:textId="68718F2D" w:rsidR="00321BF5" w:rsidRDefault="00321BF5" w:rsidP="00C81E15">
      <w:pPr>
        <w:pStyle w:val="ListParagraph"/>
        <w:numPr>
          <w:ilvl w:val="0"/>
          <w:numId w:val="18"/>
        </w:numPr>
      </w:pPr>
      <w:r>
        <w:t>Access a form requiring club details (name, email, home ground) for registration.</w:t>
      </w:r>
    </w:p>
    <w:p w14:paraId="3DDB8F58" w14:textId="59044B65" w:rsidR="00A93EC5" w:rsidRDefault="00321BF5" w:rsidP="00321BF5">
      <w:pPr>
        <w:pStyle w:val="ListParagraph"/>
        <w:numPr>
          <w:ilvl w:val="0"/>
          <w:numId w:val="18"/>
        </w:numPr>
      </w:pPr>
      <w:r>
        <w:t>An email with the login password will be sent to the registered email address for club access.</w:t>
      </w:r>
    </w:p>
    <w:p w14:paraId="602B6D9C" w14:textId="64E5403B" w:rsidR="00321BF5" w:rsidRDefault="00321BF5" w:rsidP="00321BF5">
      <w:r>
        <w:t>2. Create a Match:</w:t>
      </w:r>
    </w:p>
    <w:p w14:paraId="7D18F3E0" w14:textId="2DCA15EA" w:rsidR="00321BF5" w:rsidRDefault="00321BF5" w:rsidP="00C81E15">
      <w:pPr>
        <w:pStyle w:val="ListParagraph"/>
        <w:numPr>
          <w:ilvl w:val="0"/>
          <w:numId w:val="21"/>
        </w:numPr>
      </w:pPr>
      <w:r>
        <w:t>Fill a form to schedule a match between existing clubs.</w:t>
      </w:r>
    </w:p>
    <w:p w14:paraId="4150E265" w14:textId="77777777" w:rsidR="00321BF5" w:rsidRDefault="00321BF5" w:rsidP="00321BF5"/>
    <w:p w14:paraId="5AB95273" w14:textId="77777777" w:rsidR="003F1F87" w:rsidRDefault="003F1F87" w:rsidP="00321BF5"/>
    <w:p w14:paraId="570A06A5" w14:textId="59146FFF" w:rsidR="00321BF5" w:rsidRDefault="00321BF5" w:rsidP="00321BF5">
      <w:r>
        <w:lastRenderedPageBreak/>
        <w:t>3. View &amp; Export Leaderboards Report:</w:t>
      </w:r>
    </w:p>
    <w:p w14:paraId="36ADCC7F" w14:textId="581CFB8D" w:rsidR="00321BF5" w:rsidRDefault="00321BF5" w:rsidP="00C81E15">
      <w:pPr>
        <w:pStyle w:val="ListParagraph"/>
        <w:numPr>
          <w:ilvl w:val="0"/>
          <w:numId w:val="21"/>
        </w:numPr>
      </w:pPr>
      <w:r>
        <w:t>Obtain team selection insights by exporting leaderboards for upcoming matches.</w:t>
      </w:r>
    </w:p>
    <w:p w14:paraId="448AF4D6" w14:textId="77777777" w:rsidR="00321BF5" w:rsidRDefault="00321BF5" w:rsidP="00321BF5"/>
    <w:p w14:paraId="21DF8146" w14:textId="5800521D" w:rsidR="00321BF5" w:rsidRPr="00C83E72" w:rsidRDefault="00321BF5" w:rsidP="00321BF5">
      <w:pPr>
        <w:rPr>
          <w:b/>
          <w:bCs/>
        </w:rPr>
      </w:pPr>
      <w:r w:rsidRPr="00C83E72">
        <w:rPr>
          <w:b/>
          <w:bCs/>
        </w:rPr>
        <w:t>Club Admin Dashboard</w:t>
      </w:r>
    </w:p>
    <w:p w14:paraId="166F1181" w14:textId="2FFB9AF4" w:rsidR="00321BF5" w:rsidRDefault="00321BF5" w:rsidP="00321BF5">
      <w:r>
        <w:t>Functions Available:</w:t>
      </w:r>
    </w:p>
    <w:p w14:paraId="3DFF48BF" w14:textId="0FBD80C5" w:rsidR="00321BF5" w:rsidRDefault="00321BF5" w:rsidP="00321BF5">
      <w:r>
        <w:t>1. Add Players to Club:</w:t>
      </w:r>
    </w:p>
    <w:p w14:paraId="05969AC9" w14:textId="715B29B6" w:rsidR="00321BF5" w:rsidRDefault="00321BF5" w:rsidP="00C81E15">
      <w:pPr>
        <w:pStyle w:val="ListParagraph"/>
        <w:numPr>
          <w:ilvl w:val="0"/>
          <w:numId w:val="16"/>
        </w:numPr>
      </w:pPr>
      <w:r>
        <w:t>Enter player details (name, DOB, batting style, bowling style) to register players.</w:t>
      </w:r>
    </w:p>
    <w:p w14:paraId="7DBCCADC" w14:textId="791BB0F5" w:rsidR="00321BF5" w:rsidRDefault="00321BF5" w:rsidP="00C81E15">
      <w:pPr>
        <w:pStyle w:val="ListParagraph"/>
        <w:numPr>
          <w:ilvl w:val="0"/>
          <w:numId w:val="16"/>
        </w:numPr>
      </w:pPr>
      <w:r>
        <w:t>Registered players are eligible to represent the club in matches.</w:t>
      </w:r>
    </w:p>
    <w:p w14:paraId="4EBF62D1" w14:textId="77777777" w:rsidR="00321BF5" w:rsidRDefault="00321BF5" w:rsidP="00321BF5"/>
    <w:p w14:paraId="1F3EC05F" w14:textId="5A542DE7" w:rsidR="00321BF5" w:rsidRDefault="00321BF5" w:rsidP="00321BF5">
      <w:r>
        <w:t>2. Score Matches:</w:t>
      </w:r>
    </w:p>
    <w:p w14:paraId="4566CB30" w14:textId="2F0038BE" w:rsidR="00321BF5" w:rsidRDefault="00321BF5" w:rsidP="00C81E15">
      <w:pPr>
        <w:pStyle w:val="ListParagraph"/>
        <w:numPr>
          <w:ilvl w:val="0"/>
          <w:numId w:val="17"/>
        </w:numPr>
      </w:pPr>
      <w:r>
        <w:t>Upon match schedules, access scoring forms in the "Matches" section.</w:t>
      </w:r>
    </w:p>
    <w:p w14:paraId="138DBFA4" w14:textId="030C1072" w:rsidR="00321BF5" w:rsidRDefault="00321BF5" w:rsidP="00C81E15">
      <w:pPr>
        <w:pStyle w:val="ListParagraph"/>
        <w:numPr>
          <w:ilvl w:val="0"/>
          <w:numId w:val="17"/>
        </w:numPr>
      </w:pPr>
      <w:r>
        <w:t>Complete four forms with match scorecard details.</w:t>
      </w:r>
    </w:p>
    <w:p w14:paraId="3FFDA9D4" w14:textId="77777777" w:rsidR="00321BF5" w:rsidRDefault="00321BF5" w:rsidP="00321BF5"/>
    <w:p w14:paraId="3551C5C1" w14:textId="77777777" w:rsidR="00C81E15" w:rsidRDefault="00C81E15" w:rsidP="00321BF5"/>
    <w:p w14:paraId="01690D26" w14:textId="59BCA511" w:rsidR="00321BF5" w:rsidRDefault="00321BF5" w:rsidP="00321BF5">
      <w:r>
        <w:t>3. Leaderboard Updates:</w:t>
      </w:r>
    </w:p>
    <w:p w14:paraId="362A2A32" w14:textId="3F84D8C7" w:rsidR="00321BF5" w:rsidRDefault="00321BF5" w:rsidP="00BE5D33">
      <w:pPr>
        <w:pStyle w:val="ListParagraph"/>
        <w:numPr>
          <w:ilvl w:val="0"/>
          <w:numId w:val="15"/>
        </w:numPr>
      </w:pPr>
      <w:r>
        <w:t>Top ten batsmen and bowlers are updated after match scoring.</w:t>
      </w:r>
    </w:p>
    <w:p w14:paraId="0AA18D45" w14:textId="71DF0FE4" w:rsidR="00321BF5" w:rsidRDefault="00321BF5" w:rsidP="00BE5D33">
      <w:pPr>
        <w:pStyle w:val="ListParagraph"/>
        <w:numPr>
          <w:ilvl w:val="0"/>
          <w:numId w:val="15"/>
        </w:numPr>
      </w:pPr>
      <w:r>
        <w:t>Export these reports in CSV format to be loaded into the predictive model.</w:t>
      </w:r>
    </w:p>
    <w:p w14:paraId="134F60E6" w14:textId="77777777" w:rsidR="00363522" w:rsidRDefault="00363522" w:rsidP="00321BF5">
      <w:pPr>
        <w:rPr>
          <w:b/>
          <w:bCs/>
        </w:rPr>
      </w:pPr>
    </w:p>
    <w:p w14:paraId="61266829" w14:textId="77777777" w:rsidR="00363522" w:rsidRDefault="00363522" w:rsidP="00321BF5">
      <w:pPr>
        <w:rPr>
          <w:b/>
          <w:bCs/>
        </w:rPr>
      </w:pPr>
    </w:p>
    <w:p w14:paraId="301DAF76" w14:textId="67451AEA" w:rsidR="00321BF5" w:rsidRPr="00A145EB" w:rsidRDefault="00321BF5" w:rsidP="00321BF5">
      <w:pPr>
        <w:rPr>
          <w:b/>
          <w:bCs/>
        </w:rPr>
      </w:pPr>
      <w:r w:rsidRPr="00A145EB">
        <w:rPr>
          <w:b/>
          <w:bCs/>
        </w:rPr>
        <w:t>Predictive Model</w:t>
      </w:r>
    </w:p>
    <w:p w14:paraId="3C413BAA" w14:textId="6CB8B582" w:rsidR="00755644" w:rsidRDefault="00ED4197" w:rsidP="00C81E15">
      <w:pPr>
        <w:pStyle w:val="ListParagraph"/>
        <w:numPr>
          <w:ilvl w:val="0"/>
          <w:numId w:val="22"/>
        </w:numPr>
      </w:pPr>
      <w:r>
        <w:t xml:space="preserve">Click the </w:t>
      </w:r>
      <w:r w:rsidR="00755644">
        <w:t>choose file button and upload the exported csv files to the model to have them predict the best performing players for the next match.</w:t>
      </w:r>
    </w:p>
    <w:p w14:paraId="34242C1E" w14:textId="77777777" w:rsidR="00A145EB" w:rsidRDefault="00A145EB" w:rsidP="00F94A60">
      <w:pPr>
        <w:pStyle w:val="Heading2"/>
        <w:ind w:left="0" w:firstLine="0"/>
      </w:pPr>
    </w:p>
    <w:p w14:paraId="23ECA423" w14:textId="62493FC9" w:rsidR="003E652E" w:rsidRPr="003E652E" w:rsidRDefault="003E652E" w:rsidP="003E652E">
      <w:pPr>
        <w:pStyle w:val="Heading2"/>
      </w:pPr>
      <w:bookmarkStart w:id="417" w:name="_Toc151673346"/>
      <w:r w:rsidRPr="003E652E">
        <w:t xml:space="preserve">Appendix </w:t>
      </w:r>
      <w:r w:rsidR="00A93EC5">
        <w:t>6</w:t>
      </w:r>
      <w:r w:rsidR="00355232">
        <w:t xml:space="preserve">: </w:t>
      </w:r>
      <w:r w:rsidRPr="003E652E">
        <w:t>Developer Manual</w:t>
      </w:r>
      <w:bookmarkEnd w:id="417"/>
    </w:p>
    <w:p w14:paraId="2976AA7E" w14:textId="77777777" w:rsidR="00BE5D33" w:rsidRPr="00BE5D33" w:rsidRDefault="00BE5D33" w:rsidP="00BE5D33">
      <w:pPr>
        <w:rPr>
          <w:b/>
          <w:bCs/>
        </w:rPr>
      </w:pPr>
      <w:r w:rsidRPr="00BE5D33">
        <w:rPr>
          <w:b/>
          <w:bCs/>
        </w:rPr>
        <w:t>Prerequisites</w:t>
      </w:r>
    </w:p>
    <w:p w14:paraId="2A740936" w14:textId="262F5B7C" w:rsidR="00BE5D33" w:rsidRDefault="00BE5D33" w:rsidP="00BE5D33">
      <w:r>
        <w:t>Ensure the following software tools are installed:</w:t>
      </w:r>
    </w:p>
    <w:p w14:paraId="4092187C" w14:textId="77777777" w:rsidR="00BE5D33" w:rsidRDefault="00BE5D33" w:rsidP="00BE5D33">
      <w:pPr>
        <w:pStyle w:val="ListParagraph"/>
        <w:numPr>
          <w:ilvl w:val="0"/>
          <w:numId w:val="13"/>
        </w:numPr>
      </w:pPr>
      <w:r>
        <w:t>VSCode: To facilitate code changes.</w:t>
      </w:r>
    </w:p>
    <w:p w14:paraId="3FC22BE8" w14:textId="77777777" w:rsidR="00BE5D33" w:rsidRDefault="00BE5D33" w:rsidP="00BE5D33">
      <w:pPr>
        <w:pStyle w:val="ListParagraph"/>
        <w:numPr>
          <w:ilvl w:val="0"/>
          <w:numId w:val="13"/>
        </w:numPr>
      </w:pPr>
      <w:r>
        <w:t>XAMPP: Acts as the web server, managing both database and system runtime.</w:t>
      </w:r>
    </w:p>
    <w:p w14:paraId="171B3B7A" w14:textId="77777777" w:rsidR="00BE5D33" w:rsidRDefault="00BE5D33" w:rsidP="00BE5D33">
      <w:pPr>
        <w:pStyle w:val="ListParagraph"/>
        <w:numPr>
          <w:ilvl w:val="0"/>
          <w:numId w:val="13"/>
        </w:numPr>
      </w:pPr>
      <w:r>
        <w:t>Anaconda: Required for accessing the terminal to run the predictive models deployed on Flask.</w:t>
      </w:r>
    </w:p>
    <w:p w14:paraId="7F180FDD" w14:textId="77777777" w:rsidR="0009282F" w:rsidRDefault="0009282F" w:rsidP="0009282F">
      <w:pPr>
        <w:pStyle w:val="ListParagraph"/>
      </w:pPr>
    </w:p>
    <w:p w14:paraId="59FDECC4" w14:textId="77777777" w:rsidR="00A93EC5" w:rsidRDefault="00A93EC5" w:rsidP="0009282F">
      <w:pPr>
        <w:pStyle w:val="ListParagraph"/>
      </w:pPr>
    </w:p>
    <w:p w14:paraId="2D4FD506" w14:textId="77777777" w:rsidR="003F1F87" w:rsidRDefault="003F1F87" w:rsidP="0009282F">
      <w:pPr>
        <w:pStyle w:val="ListParagraph"/>
      </w:pPr>
    </w:p>
    <w:p w14:paraId="0AC562C8" w14:textId="77777777" w:rsidR="00BE5D33" w:rsidRPr="0009282F" w:rsidRDefault="00BE5D33" w:rsidP="00BE5D33">
      <w:pPr>
        <w:rPr>
          <w:b/>
          <w:bCs/>
        </w:rPr>
      </w:pPr>
      <w:r w:rsidRPr="0009282F">
        <w:rPr>
          <w:b/>
          <w:bCs/>
        </w:rPr>
        <w:lastRenderedPageBreak/>
        <w:t>Setup Instructions</w:t>
      </w:r>
    </w:p>
    <w:p w14:paraId="1D73C0BF" w14:textId="59F92E57" w:rsidR="00BE5D33" w:rsidRPr="0009282F" w:rsidRDefault="00BE5D33" w:rsidP="00D668CA">
      <w:pPr>
        <w:pStyle w:val="ListParagraph"/>
        <w:numPr>
          <w:ilvl w:val="0"/>
          <w:numId w:val="25"/>
        </w:numPr>
      </w:pPr>
      <w:r w:rsidRPr="0009282F">
        <w:t>Repository Access:</w:t>
      </w:r>
    </w:p>
    <w:p w14:paraId="7CB62BE3" w14:textId="77777777" w:rsidR="00BE5D33" w:rsidRDefault="00BE5D33" w:rsidP="00BE5D33">
      <w:r>
        <w:t>Clone or download the system's repository from the GitHub link provided in Appendix 4.</w:t>
      </w:r>
    </w:p>
    <w:p w14:paraId="73BE8EC2" w14:textId="77777777" w:rsidR="00BE5D33" w:rsidRDefault="00BE5D33" w:rsidP="00BE5D33">
      <w:r>
        <w:t>Extract or clone the repository into the htdocs folder within Local Disk C.</w:t>
      </w:r>
    </w:p>
    <w:p w14:paraId="608644C2" w14:textId="77777777" w:rsidR="00D668CA" w:rsidRDefault="00D668CA" w:rsidP="00BE5D33"/>
    <w:p w14:paraId="3A2FE5B7" w14:textId="54CC135E" w:rsidR="00BE5D33" w:rsidRDefault="00BE5D33" w:rsidP="00D668CA">
      <w:pPr>
        <w:pStyle w:val="ListParagraph"/>
        <w:numPr>
          <w:ilvl w:val="0"/>
          <w:numId w:val="25"/>
        </w:numPr>
      </w:pPr>
      <w:r>
        <w:t>Code Configuration:</w:t>
      </w:r>
    </w:p>
    <w:p w14:paraId="5A8C7D50" w14:textId="77777777" w:rsidR="00BE5D33" w:rsidRDefault="00BE5D33" w:rsidP="00BE5D33">
      <w:r>
        <w:t>Open the system's folder in VSCode.</w:t>
      </w:r>
    </w:p>
    <w:p w14:paraId="5AB04C1D" w14:textId="77777777" w:rsidR="00BE5D33" w:rsidRDefault="00BE5D33" w:rsidP="00BE5D33">
      <w:r>
        <w:t>Modify the file paths as per your system's configuration, especially the model locations.</w:t>
      </w:r>
    </w:p>
    <w:p w14:paraId="3CC7F6FD" w14:textId="77777777" w:rsidR="00D668CA" w:rsidRDefault="00D668CA" w:rsidP="00BE5D33"/>
    <w:p w14:paraId="1092B06D" w14:textId="3AF0A3C8" w:rsidR="00BE5D33" w:rsidRDefault="00BE5D33" w:rsidP="00D668CA">
      <w:pPr>
        <w:pStyle w:val="ListParagraph"/>
        <w:numPr>
          <w:ilvl w:val="0"/>
          <w:numId w:val="25"/>
        </w:numPr>
      </w:pPr>
      <w:r>
        <w:t>Server Launch:</w:t>
      </w:r>
    </w:p>
    <w:p w14:paraId="66870429" w14:textId="77777777" w:rsidR="00BE5D33" w:rsidRDefault="00BE5D33" w:rsidP="00BE5D33">
      <w:r>
        <w:t>Run XAMPP, ensuring both Apache and MySQL modules are activated.</w:t>
      </w:r>
    </w:p>
    <w:p w14:paraId="1C651F63" w14:textId="123EA03B" w:rsidR="00D668CA" w:rsidRDefault="00BE5D33" w:rsidP="00BE5D33">
      <w:r>
        <w:t>Launch the browser and access the system via the provided Login Page link.</w:t>
      </w:r>
    </w:p>
    <w:p w14:paraId="130CC6DB" w14:textId="77777777" w:rsidR="00A93EC5" w:rsidRDefault="00A93EC5" w:rsidP="00BE5D33"/>
    <w:p w14:paraId="3BA74DD1" w14:textId="1C612D3C" w:rsidR="00D668CA" w:rsidRDefault="00BE5D33" w:rsidP="00D668CA">
      <w:pPr>
        <w:pStyle w:val="ListParagraph"/>
        <w:numPr>
          <w:ilvl w:val="0"/>
          <w:numId w:val="25"/>
        </w:numPr>
      </w:pPr>
      <w:r>
        <w:t>Model Deployment:</w:t>
      </w:r>
    </w:p>
    <w:p w14:paraId="6B98CED2" w14:textId="1DD49DA4" w:rsidR="00BE5D33" w:rsidRDefault="00BE5D33" w:rsidP="00D246C4">
      <w:pPr>
        <w:pStyle w:val="ListParagraph"/>
        <w:numPr>
          <w:ilvl w:val="0"/>
          <w:numId w:val="27"/>
        </w:numPr>
      </w:pPr>
      <w:r>
        <w:t>To run the batting model:</w:t>
      </w:r>
    </w:p>
    <w:p w14:paraId="0C3EE21D" w14:textId="77777777" w:rsidR="00BE5D33" w:rsidRDefault="00BE5D33" w:rsidP="00BE5D33">
      <w:r>
        <w:t>Open the Anaconda terminal as administrator.</w:t>
      </w:r>
    </w:p>
    <w:p w14:paraId="63753153" w14:textId="77777777" w:rsidR="00BE5D33" w:rsidRDefault="00BE5D33" w:rsidP="00BE5D33">
      <w:r>
        <w:t>Navigate to the directory storing the batting model.</w:t>
      </w:r>
    </w:p>
    <w:p w14:paraId="21F21F3C" w14:textId="77777777" w:rsidR="00BE5D33" w:rsidRDefault="00BE5D33" w:rsidP="00BE5D33">
      <w:r>
        <w:t>Execute the command: python app.py.</w:t>
      </w:r>
    </w:p>
    <w:p w14:paraId="034DB2EC" w14:textId="4B14234B" w:rsidR="00D668CA" w:rsidRDefault="00BE5D33" w:rsidP="00BE5D33">
      <w:r>
        <w:t>Copy the returned link to access the batting model on the browser.</w:t>
      </w:r>
    </w:p>
    <w:p w14:paraId="680294DD" w14:textId="3264B6C4" w:rsidR="00BE5D33" w:rsidRDefault="00BE5D33" w:rsidP="00D246C4">
      <w:pPr>
        <w:pStyle w:val="ListParagraph"/>
        <w:numPr>
          <w:ilvl w:val="0"/>
          <w:numId w:val="27"/>
        </w:numPr>
      </w:pPr>
      <w:r>
        <w:t>For the bowling model:</w:t>
      </w:r>
    </w:p>
    <w:p w14:paraId="4615D0A8" w14:textId="77777777" w:rsidR="00BE5D33" w:rsidRDefault="00BE5D33" w:rsidP="00BE5D33">
      <w:r>
        <w:t>Open a separate Anaconda terminal as administrator.</w:t>
      </w:r>
    </w:p>
    <w:p w14:paraId="4DF285DC" w14:textId="77777777" w:rsidR="00BE5D33" w:rsidRDefault="00BE5D33" w:rsidP="00BE5D33">
      <w:r>
        <w:t>Navigate to the directory storing the bowling model.</w:t>
      </w:r>
    </w:p>
    <w:p w14:paraId="6C06380A" w14:textId="77777777" w:rsidR="00BE5D33" w:rsidRDefault="00BE5D33" w:rsidP="00BE5D33">
      <w:r>
        <w:t>Execute the command: python app.py.</w:t>
      </w:r>
    </w:p>
    <w:p w14:paraId="62B21ED0" w14:textId="36FA6CB4" w:rsidR="00D668CA" w:rsidRDefault="00BE5D33" w:rsidP="00BE5D33">
      <w:r>
        <w:t>Copy the link returned and paste it into the browser to access the bowling model.</w:t>
      </w:r>
    </w:p>
    <w:p w14:paraId="2D5611A1" w14:textId="77777777" w:rsidR="00570089" w:rsidRDefault="00570089" w:rsidP="00BE5D33">
      <w:pPr>
        <w:rPr>
          <w:b/>
          <w:bCs/>
        </w:rPr>
      </w:pPr>
    </w:p>
    <w:p w14:paraId="42EA4814" w14:textId="4F7A9940" w:rsidR="00BE5D33" w:rsidRPr="00D668CA" w:rsidRDefault="00BE5D33" w:rsidP="00BE5D33">
      <w:pPr>
        <w:rPr>
          <w:b/>
          <w:bCs/>
        </w:rPr>
      </w:pPr>
      <w:r w:rsidRPr="00D668CA">
        <w:rPr>
          <w:b/>
          <w:bCs/>
        </w:rPr>
        <w:t>System Usage</w:t>
      </w:r>
    </w:p>
    <w:p w14:paraId="2717C563" w14:textId="0ECAFEE5" w:rsidR="0071563B" w:rsidRDefault="00BE5D33" w:rsidP="00BE5D33">
      <w:r>
        <w:t>Upon successful completion of the setup steps, users can access the system's functionalities seamlessly.</w:t>
      </w:r>
    </w:p>
    <w:p w14:paraId="00BD1C5B" w14:textId="77777777" w:rsidR="00D6420B" w:rsidRDefault="00D6420B" w:rsidP="00BE5D33"/>
    <w:p w14:paraId="6702FF6E" w14:textId="77777777" w:rsidR="003F1F87" w:rsidRDefault="003F1F87" w:rsidP="00BE5D33"/>
    <w:p w14:paraId="2867BE23" w14:textId="77777777" w:rsidR="003F1F87" w:rsidRDefault="003F1F87" w:rsidP="00BE5D33"/>
    <w:p w14:paraId="22064118" w14:textId="77777777" w:rsidR="003F1F87" w:rsidRDefault="003F1F87" w:rsidP="00BE5D33"/>
    <w:p w14:paraId="5F8C22AB" w14:textId="77777777" w:rsidR="003F1F87" w:rsidRDefault="003F1F87" w:rsidP="00BE5D33"/>
    <w:p w14:paraId="5D72612E" w14:textId="30F6021F" w:rsidR="00D6420B" w:rsidRDefault="00D6420B" w:rsidP="00D6420B">
      <w:pPr>
        <w:pStyle w:val="Heading2"/>
      </w:pPr>
      <w:bookmarkStart w:id="418" w:name="_Toc151673347"/>
      <w:r>
        <w:lastRenderedPageBreak/>
        <w:t>Appendix 7</w:t>
      </w:r>
      <w:bookmarkEnd w:id="418"/>
    </w:p>
    <w:p w14:paraId="13CB5B74" w14:textId="4F5A3400" w:rsidR="00D6420B" w:rsidRPr="00D6420B" w:rsidRDefault="00D6420B" w:rsidP="00D6420B">
      <w:pPr>
        <w:pStyle w:val="Heading3"/>
        <w:rPr>
          <w:i w:val="0"/>
          <w:iCs/>
        </w:rPr>
      </w:pPr>
      <w:bookmarkStart w:id="419" w:name="_Toc151673348"/>
      <w:r w:rsidRPr="00D6420B">
        <w:rPr>
          <w:i w:val="0"/>
          <w:iCs/>
        </w:rPr>
        <w:t>Appendix 7.1</w:t>
      </w:r>
      <w:bookmarkEnd w:id="419"/>
    </w:p>
    <w:p w14:paraId="3CC710FF" w14:textId="77777777" w:rsidR="003F1F87" w:rsidRDefault="00D6420B" w:rsidP="003F1F87">
      <w:pPr>
        <w:keepNext/>
      </w:pPr>
      <w:r w:rsidRPr="001A53A5">
        <w:rPr>
          <w:noProof/>
        </w:rPr>
        <w:drawing>
          <wp:inline distT="0" distB="0" distL="0" distR="0" wp14:anchorId="41871A8A" wp14:editId="7711EAFC">
            <wp:extent cx="5791200" cy="2401570"/>
            <wp:effectExtent l="0" t="0" r="0" b="0"/>
            <wp:docPr id="61499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98595" name=""/>
                    <pic:cNvPicPr/>
                  </pic:nvPicPr>
                  <pic:blipFill>
                    <a:blip r:embed="rId63"/>
                    <a:stretch>
                      <a:fillRect/>
                    </a:stretch>
                  </pic:blipFill>
                  <pic:spPr>
                    <a:xfrm>
                      <a:off x="0" y="0"/>
                      <a:ext cx="5791200" cy="2401570"/>
                    </a:xfrm>
                    <a:prstGeom prst="rect">
                      <a:avLst/>
                    </a:prstGeom>
                  </pic:spPr>
                </pic:pic>
              </a:graphicData>
            </a:graphic>
          </wp:inline>
        </w:drawing>
      </w:r>
    </w:p>
    <w:p w14:paraId="433438EC" w14:textId="6E3EBD36" w:rsidR="00DF3620" w:rsidRPr="003F1F87" w:rsidRDefault="00047BA4" w:rsidP="003F1F87">
      <w:pPr>
        <w:pStyle w:val="Caption"/>
        <w:spacing w:line="360" w:lineRule="auto"/>
        <w:jc w:val="center"/>
        <w:rPr>
          <w:i w:val="0"/>
          <w:iCs w:val="0"/>
          <w:color w:val="auto"/>
          <w:sz w:val="24"/>
          <w:szCs w:val="24"/>
        </w:rPr>
      </w:pPr>
      <w:bookmarkStart w:id="420" w:name="_Toc151655827"/>
      <w:r>
        <w:rPr>
          <w:i w:val="0"/>
          <w:iCs w:val="0"/>
          <w:color w:val="auto"/>
          <w:sz w:val="24"/>
          <w:szCs w:val="24"/>
        </w:rPr>
        <w:t>Appendix 7.1</w:t>
      </w:r>
      <w:r w:rsidR="003F1F87" w:rsidRPr="003F1F87">
        <w:rPr>
          <w:i w:val="0"/>
          <w:iCs w:val="0"/>
          <w:color w:val="auto"/>
          <w:sz w:val="24"/>
          <w:szCs w:val="24"/>
        </w:rPr>
        <w:t>: Black Box Test ID 001</w:t>
      </w:r>
      <w:bookmarkEnd w:id="420"/>
    </w:p>
    <w:p w14:paraId="293259F5" w14:textId="4C8C277C" w:rsidR="00D6420B" w:rsidRPr="00D6420B" w:rsidRDefault="00D6420B" w:rsidP="00D6420B">
      <w:pPr>
        <w:pStyle w:val="Heading3"/>
        <w:rPr>
          <w:i w:val="0"/>
          <w:iCs/>
        </w:rPr>
      </w:pPr>
      <w:bookmarkStart w:id="421" w:name="_Toc151673349"/>
      <w:r w:rsidRPr="00D6420B">
        <w:rPr>
          <w:i w:val="0"/>
          <w:iCs/>
        </w:rPr>
        <w:t>Appendix 7.2</w:t>
      </w:r>
      <w:bookmarkEnd w:id="421"/>
    </w:p>
    <w:p w14:paraId="249D0783" w14:textId="77777777" w:rsidR="003F1F87" w:rsidRDefault="00D6420B" w:rsidP="003F1F87">
      <w:pPr>
        <w:keepNext/>
      </w:pPr>
      <w:r w:rsidRPr="00415051">
        <w:rPr>
          <w:noProof/>
        </w:rPr>
        <w:drawing>
          <wp:inline distT="0" distB="0" distL="0" distR="0" wp14:anchorId="0570B0FF" wp14:editId="4F42EC65">
            <wp:extent cx="5791200" cy="2348230"/>
            <wp:effectExtent l="0" t="0" r="0" b="0"/>
            <wp:docPr id="2117411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11304" name=""/>
                    <pic:cNvPicPr/>
                  </pic:nvPicPr>
                  <pic:blipFill>
                    <a:blip r:embed="rId64"/>
                    <a:stretch>
                      <a:fillRect/>
                    </a:stretch>
                  </pic:blipFill>
                  <pic:spPr>
                    <a:xfrm>
                      <a:off x="0" y="0"/>
                      <a:ext cx="5791200" cy="2348230"/>
                    </a:xfrm>
                    <a:prstGeom prst="rect">
                      <a:avLst/>
                    </a:prstGeom>
                  </pic:spPr>
                </pic:pic>
              </a:graphicData>
            </a:graphic>
          </wp:inline>
        </w:drawing>
      </w:r>
    </w:p>
    <w:p w14:paraId="527083A1" w14:textId="0F6F4560" w:rsidR="00DF3620" w:rsidRPr="003F1F87" w:rsidRDefault="00047BA4" w:rsidP="003F1F87">
      <w:pPr>
        <w:pStyle w:val="Caption"/>
        <w:spacing w:line="360" w:lineRule="auto"/>
        <w:jc w:val="center"/>
        <w:rPr>
          <w:i w:val="0"/>
          <w:iCs w:val="0"/>
          <w:color w:val="auto"/>
          <w:sz w:val="24"/>
          <w:szCs w:val="24"/>
        </w:rPr>
      </w:pPr>
      <w:bookmarkStart w:id="422" w:name="_Toc151655828"/>
      <w:r>
        <w:rPr>
          <w:i w:val="0"/>
          <w:iCs w:val="0"/>
          <w:color w:val="auto"/>
          <w:sz w:val="24"/>
          <w:szCs w:val="24"/>
        </w:rPr>
        <w:t>Appendix 7.2</w:t>
      </w:r>
      <w:r w:rsidR="003F1F87" w:rsidRPr="003F1F87">
        <w:rPr>
          <w:i w:val="0"/>
          <w:iCs w:val="0"/>
          <w:color w:val="auto"/>
          <w:sz w:val="24"/>
          <w:szCs w:val="24"/>
        </w:rPr>
        <w:t>: Black Box Test ID 002</w:t>
      </w:r>
      <w:bookmarkEnd w:id="422"/>
    </w:p>
    <w:p w14:paraId="6E0C6D86" w14:textId="1EB4D6BB" w:rsidR="00D6420B" w:rsidRPr="00D6420B" w:rsidRDefault="00D6420B" w:rsidP="00D6420B">
      <w:pPr>
        <w:pStyle w:val="Heading3"/>
        <w:rPr>
          <w:i w:val="0"/>
          <w:iCs/>
        </w:rPr>
      </w:pPr>
      <w:bookmarkStart w:id="423" w:name="_Toc151673350"/>
      <w:r w:rsidRPr="00D6420B">
        <w:rPr>
          <w:i w:val="0"/>
          <w:iCs/>
        </w:rPr>
        <w:lastRenderedPageBreak/>
        <w:t>Appendix 7.3</w:t>
      </w:r>
      <w:bookmarkEnd w:id="423"/>
    </w:p>
    <w:p w14:paraId="54835055" w14:textId="77777777" w:rsidR="003F1F87" w:rsidRDefault="00D6420B" w:rsidP="003F1F87">
      <w:pPr>
        <w:keepNext/>
        <w:jc w:val="center"/>
      </w:pPr>
      <w:r w:rsidRPr="00DF3620">
        <w:rPr>
          <w:noProof/>
        </w:rPr>
        <w:drawing>
          <wp:inline distT="0" distB="0" distL="0" distR="0" wp14:anchorId="5573BCA7" wp14:editId="541923F7">
            <wp:extent cx="5791200" cy="2006600"/>
            <wp:effectExtent l="0" t="0" r="0" b="0"/>
            <wp:docPr id="2087788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88061" name=""/>
                    <pic:cNvPicPr/>
                  </pic:nvPicPr>
                  <pic:blipFill>
                    <a:blip r:embed="rId65"/>
                    <a:stretch>
                      <a:fillRect/>
                    </a:stretch>
                  </pic:blipFill>
                  <pic:spPr>
                    <a:xfrm>
                      <a:off x="0" y="0"/>
                      <a:ext cx="5791200" cy="2006600"/>
                    </a:xfrm>
                    <a:prstGeom prst="rect">
                      <a:avLst/>
                    </a:prstGeom>
                  </pic:spPr>
                </pic:pic>
              </a:graphicData>
            </a:graphic>
          </wp:inline>
        </w:drawing>
      </w:r>
    </w:p>
    <w:p w14:paraId="61E852A7" w14:textId="7809EE94" w:rsidR="00D6420B" w:rsidRPr="00363522" w:rsidRDefault="00047BA4" w:rsidP="003F1F87">
      <w:pPr>
        <w:pStyle w:val="Caption"/>
        <w:spacing w:line="360" w:lineRule="auto"/>
        <w:jc w:val="center"/>
        <w:rPr>
          <w:i w:val="0"/>
          <w:iCs w:val="0"/>
          <w:color w:val="auto"/>
          <w:sz w:val="24"/>
          <w:szCs w:val="24"/>
        </w:rPr>
      </w:pPr>
      <w:bookmarkStart w:id="424" w:name="_Toc151655829"/>
      <w:r>
        <w:rPr>
          <w:i w:val="0"/>
          <w:iCs w:val="0"/>
          <w:color w:val="auto"/>
          <w:sz w:val="24"/>
          <w:szCs w:val="24"/>
        </w:rPr>
        <w:t>Appendix 7.3</w:t>
      </w:r>
      <w:r w:rsidR="003F1F87" w:rsidRPr="003F1F87">
        <w:rPr>
          <w:i w:val="0"/>
          <w:iCs w:val="0"/>
          <w:color w:val="auto"/>
          <w:sz w:val="24"/>
          <w:szCs w:val="24"/>
        </w:rPr>
        <w:t>: Black Box Test ID 003</w:t>
      </w:r>
      <w:bookmarkEnd w:id="424"/>
      <w:r w:rsidR="00DF3620" w:rsidRPr="00DF3620">
        <w:rPr>
          <w:i w:val="0"/>
          <w:iCs w:val="0"/>
          <w:color w:val="auto"/>
          <w:sz w:val="24"/>
          <w:szCs w:val="24"/>
        </w:rPr>
        <w:t xml:space="preserve"> </w:t>
      </w:r>
    </w:p>
    <w:p w14:paraId="28B7CC00" w14:textId="7B0CEDF2" w:rsidR="00D6420B" w:rsidRPr="00D6420B" w:rsidRDefault="00D6420B" w:rsidP="00D6420B">
      <w:pPr>
        <w:pStyle w:val="Heading3"/>
        <w:rPr>
          <w:i w:val="0"/>
          <w:iCs/>
        </w:rPr>
      </w:pPr>
      <w:bookmarkStart w:id="425" w:name="_Toc151673351"/>
      <w:r w:rsidRPr="00D6420B">
        <w:rPr>
          <w:i w:val="0"/>
          <w:iCs/>
        </w:rPr>
        <w:t>Appendix 7.</w:t>
      </w:r>
      <w:r>
        <w:rPr>
          <w:i w:val="0"/>
          <w:iCs/>
        </w:rPr>
        <w:t>4</w:t>
      </w:r>
      <w:bookmarkEnd w:id="425"/>
    </w:p>
    <w:p w14:paraId="10BFEF06" w14:textId="77777777" w:rsidR="003F1F87" w:rsidRDefault="00D6420B" w:rsidP="003F1F87">
      <w:pPr>
        <w:keepNext/>
      </w:pPr>
      <w:r w:rsidRPr="0039503A">
        <w:rPr>
          <w:noProof/>
        </w:rPr>
        <w:drawing>
          <wp:inline distT="0" distB="0" distL="0" distR="0" wp14:anchorId="638597A4" wp14:editId="17175169">
            <wp:extent cx="5791200" cy="3806190"/>
            <wp:effectExtent l="0" t="0" r="0" b="3810"/>
            <wp:docPr id="2133492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92574" name=""/>
                    <pic:cNvPicPr/>
                  </pic:nvPicPr>
                  <pic:blipFill>
                    <a:blip r:embed="rId66"/>
                    <a:stretch>
                      <a:fillRect/>
                    </a:stretch>
                  </pic:blipFill>
                  <pic:spPr>
                    <a:xfrm>
                      <a:off x="0" y="0"/>
                      <a:ext cx="5791200" cy="3806190"/>
                    </a:xfrm>
                    <a:prstGeom prst="rect">
                      <a:avLst/>
                    </a:prstGeom>
                  </pic:spPr>
                </pic:pic>
              </a:graphicData>
            </a:graphic>
          </wp:inline>
        </w:drawing>
      </w:r>
    </w:p>
    <w:p w14:paraId="33751FBE" w14:textId="53E06B62" w:rsidR="003F1F87" w:rsidRPr="003F1F87" w:rsidRDefault="00047BA4" w:rsidP="003F1F87">
      <w:pPr>
        <w:pStyle w:val="Caption"/>
        <w:spacing w:line="360" w:lineRule="auto"/>
        <w:jc w:val="center"/>
        <w:rPr>
          <w:i w:val="0"/>
          <w:iCs w:val="0"/>
          <w:color w:val="auto"/>
          <w:sz w:val="24"/>
          <w:szCs w:val="24"/>
        </w:rPr>
      </w:pPr>
      <w:bookmarkStart w:id="426" w:name="_Toc151655830"/>
      <w:r>
        <w:rPr>
          <w:i w:val="0"/>
          <w:iCs w:val="0"/>
          <w:color w:val="auto"/>
          <w:sz w:val="24"/>
          <w:szCs w:val="24"/>
        </w:rPr>
        <w:t>Appendix 7.4</w:t>
      </w:r>
      <w:r w:rsidR="003F1F87" w:rsidRPr="003F1F87">
        <w:rPr>
          <w:i w:val="0"/>
          <w:iCs w:val="0"/>
          <w:color w:val="auto"/>
          <w:sz w:val="24"/>
          <w:szCs w:val="24"/>
        </w:rPr>
        <w:t>: Black Box Test ID 004</w:t>
      </w:r>
      <w:bookmarkEnd w:id="426"/>
    </w:p>
    <w:p w14:paraId="2E19F517" w14:textId="2E39063A" w:rsidR="00D6420B" w:rsidRPr="00DF3620" w:rsidRDefault="00D6420B" w:rsidP="00DF3620">
      <w:pPr>
        <w:pStyle w:val="Caption"/>
        <w:spacing w:line="360" w:lineRule="auto"/>
        <w:jc w:val="center"/>
        <w:rPr>
          <w:i w:val="0"/>
          <w:iCs w:val="0"/>
          <w:color w:val="auto"/>
          <w:sz w:val="24"/>
          <w:szCs w:val="24"/>
        </w:rPr>
      </w:pPr>
    </w:p>
    <w:p w14:paraId="34DC4C12" w14:textId="77777777" w:rsidR="00D6420B" w:rsidRDefault="00D6420B" w:rsidP="00D6420B"/>
    <w:p w14:paraId="025F2AC8" w14:textId="64E10B8A" w:rsidR="00D6420B" w:rsidRPr="00D6420B" w:rsidRDefault="00D6420B" w:rsidP="00D6420B">
      <w:pPr>
        <w:pStyle w:val="Heading3"/>
        <w:rPr>
          <w:i w:val="0"/>
          <w:iCs/>
        </w:rPr>
      </w:pPr>
      <w:bookmarkStart w:id="427" w:name="_Toc151673352"/>
      <w:r w:rsidRPr="00D6420B">
        <w:rPr>
          <w:i w:val="0"/>
          <w:iCs/>
        </w:rPr>
        <w:lastRenderedPageBreak/>
        <w:t>Appendix 7.5</w:t>
      </w:r>
      <w:bookmarkEnd w:id="427"/>
    </w:p>
    <w:p w14:paraId="765EDD2D" w14:textId="77777777" w:rsidR="003F1F87" w:rsidRDefault="00D6420B" w:rsidP="003F1F87">
      <w:pPr>
        <w:keepNext/>
      </w:pPr>
      <w:r w:rsidRPr="006D07A4">
        <w:rPr>
          <w:noProof/>
        </w:rPr>
        <w:drawing>
          <wp:inline distT="0" distB="0" distL="0" distR="0" wp14:anchorId="749AF305" wp14:editId="776A0AC3">
            <wp:extent cx="5791200" cy="3946525"/>
            <wp:effectExtent l="0" t="0" r="0" b="0"/>
            <wp:docPr id="85340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409532" name=""/>
                    <pic:cNvPicPr/>
                  </pic:nvPicPr>
                  <pic:blipFill>
                    <a:blip r:embed="rId67"/>
                    <a:stretch>
                      <a:fillRect/>
                    </a:stretch>
                  </pic:blipFill>
                  <pic:spPr>
                    <a:xfrm>
                      <a:off x="0" y="0"/>
                      <a:ext cx="5791200" cy="3946525"/>
                    </a:xfrm>
                    <a:prstGeom prst="rect">
                      <a:avLst/>
                    </a:prstGeom>
                  </pic:spPr>
                </pic:pic>
              </a:graphicData>
            </a:graphic>
          </wp:inline>
        </w:drawing>
      </w:r>
    </w:p>
    <w:p w14:paraId="4BCE9B0C" w14:textId="63E9255C" w:rsidR="00DF3620" w:rsidRPr="003F1F87" w:rsidRDefault="00047BA4" w:rsidP="003F1F87">
      <w:pPr>
        <w:pStyle w:val="Caption"/>
        <w:spacing w:line="360" w:lineRule="auto"/>
        <w:jc w:val="center"/>
        <w:rPr>
          <w:i w:val="0"/>
          <w:iCs w:val="0"/>
          <w:sz w:val="24"/>
          <w:szCs w:val="24"/>
        </w:rPr>
      </w:pPr>
      <w:bookmarkStart w:id="428" w:name="_Toc151655831"/>
      <w:r>
        <w:rPr>
          <w:i w:val="0"/>
          <w:iCs w:val="0"/>
          <w:color w:val="auto"/>
          <w:sz w:val="24"/>
          <w:szCs w:val="24"/>
        </w:rPr>
        <w:t>Appendix 7.5</w:t>
      </w:r>
      <w:r w:rsidR="003F1F87" w:rsidRPr="003F1F87">
        <w:rPr>
          <w:i w:val="0"/>
          <w:iCs w:val="0"/>
          <w:color w:val="auto"/>
          <w:sz w:val="24"/>
          <w:szCs w:val="24"/>
        </w:rPr>
        <w:t>: Black Box Test ID 005</w:t>
      </w:r>
      <w:bookmarkEnd w:id="428"/>
    </w:p>
    <w:bookmarkEnd w:id="4"/>
    <w:p w14:paraId="03227F18" w14:textId="77777777" w:rsidR="00D6420B" w:rsidRDefault="00D6420B" w:rsidP="00BE5D33"/>
    <w:sectPr w:rsidR="00D6420B" w:rsidSect="00051AB8">
      <w:footerReference w:type="first" r:id="rId68"/>
      <w:type w:val="continuous"/>
      <w:pgSz w:w="11906" w:h="16838"/>
      <w:pgMar w:top="1418" w:right="1418" w:bottom="1418" w:left="13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421FA" w14:textId="77777777" w:rsidR="00843212" w:rsidRDefault="00843212">
      <w:pPr>
        <w:spacing w:line="240" w:lineRule="auto"/>
      </w:pPr>
      <w:r>
        <w:separator/>
      </w:r>
    </w:p>
  </w:endnote>
  <w:endnote w:type="continuationSeparator" w:id="0">
    <w:p w14:paraId="25CA3505" w14:textId="77777777" w:rsidR="00843212" w:rsidRDefault="008432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935BAD" w14:textId="77777777" w:rsidR="000E144A" w:rsidRDefault="00833190">
    <w:pPr>
      <w:pBdr>
        <w:top w:val="nil"/>
        <w:left w:val="nil"/>
        <w:bottom w:val="nil"/>
        <w:right w:val="nil"/>
        <w:between w:val="nil"/>
      </w:pBdr>
      <w:tabs>
        <w:tab w:val="center" w:pos="4513"/>
        <w:tab w:val="right" w:pos="9026"/>
      </w:tabs>
      <w:spacing w:line="240" w:lineRule="auto"/>
      <w:jc w:val="center"/>
      <w:rPr>
        <w:color w:val="000000"/>
      </w:rPr>
    </w:pPr>
    <w:r>
      <w:rPr>
        <w:color w:val="000000"/>
      </w:rPr>
      <w:fldChar w:fldCharType="begin"/>
    </w:r>
    <w:r>
      <w:rPr>
        <w:color w:val="000000"/>
      </w:rPr>
      <w:instrText>PAGE</w:instrText>
    </w:r>
    <w:r>
      <w:rPr>
        <w:color w:val="000000"/>
      </w:rPr>
      <w:fldChar w:fldCharType="separate"/>
    </w:r>
    <w:r w:rsidR="00AC2B62">
      <w:rPr>
        <w:noProof/>
        <w:color w:val="000000"/>
      </w:rPr>
      <w:t>2</w:t>
    </w:r>
    <w:r>
      <w:rPr>
        <w:color w:val="000000"/>
      </w:rPr>
      <w:fldChar w:fldCharType="end"/>
    </w:r>
  </w:p>
  <w:p w14:paraId="4B30DF5A" w14:textId="77777777" w:rsidR="000E144A" w:rsidRDefault="000E144A">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A9FF5" w14:textId="77777777" w:rsidR="000E144A" w:rsidRDefault="000E144A">
    <w:pPr>
      <w:pBdr>
        <w:top w:val="nil"/>
        <w:left w:val="nil"/>
        <w:bottom w:val="nil"/>
        <w:right w:val="nil"/>
        <w:between w:val="nil"/>
      </w:pBdr>
      <w:tabs>
        <w:tab w:val="center" w:pos="4513"/>
        <w:tab w:val="right" w:pos="9026"/>
      </w:tabs>
      <w:spacing w:line="240" w:lineRule="auto"/>
      <w:jc w:val="center"/>
      <w:rPr>
        <w:color w:val="000000"/>
      </w:rPr>
    </w:pPr>
  </w:p>
  <w:p w14:paraId="7E975231" w14:textId="77777777" w:rsidR="000E144A" w:rsidRDefault="00833190">
    <w:pPr>
      <w:pBdr>
        <w:top w:val="nil"/>
        <w:left w:val="nil"/>
        <w:bottom w:val="nil"/>
        <w:right w:val="nil"/>
        <w:between w:val="nil"/>
      </w:pBdr>
      <w:tabs>
        <w:tab w:val="center" w:pos="4513"/>
        <w:tab w:val="right" w:pos="9026"/>
        <w:tab w:val="left" w:pos="3960"/>
      </w:tabs>
      <w:spacing w:line="240" w:lineRule="auto"/>
      <w:rPr>
        <w:color w:val="000000"/>
      </w:rPr>
    </w:pPr>
    <w:r>
      <w:rPr>
        <w:color w:val="000000"/>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6BFE0" w14:textId="77777777" w:rsidR="000E144A" w:rsidRDefault="000E144A">
    <w:pPr>
      <w:pBdr>
        <w:top w:val="nil"/>
        <w:left w:val="nil"/>
        <w:bottom w:val="nil"/>
        <w:right w:val="nil"/>
        <w:between w:val="nil"/>
      </w:pBdr>
      <w:tabs>
        <w:tab w:val="center" w:pos="4513"/>
        <w:tab w:val="right" w:pos="9026"/>
      </w:tabs>
      <w:spacing w:line="240" w:lineRule="auto"/>
      <w:jc w:val="center"/>
      <w:rPr>
        <w:color w:val="000000"/>
      </w:rPr>
    </w:pPr>
  </w:p>
  <w:p w14:paraId="7B1BBA5B" w14:textId="77777777" w:rsidR="000E144A" w:rsidRDefault="00833190">
    <w:pPr>
      <w:pBdr>
        <w:top w:val="nil"/>
        <w:left w:val="nil"/>
        <w:bottom w:val="nil"/>
        <w:right w:val="nil"/>
        <w:between w:val="nil"/>
      </w:pBdr>
      <w:tabs>
        <w:tab w:val="center" w:pos="4513"/>
        <w:tab w:val="right" w:pos="9026"/>
        <w:tab w:val="left" w:pos="3960"/>
      </w:tabs>
      <w:spacing w:line="240" w:lineRule="auto"/>
      <w:rPr>
        <w:color w:val="000000"/>
      </w:rPr>
    </w:pPr>
    <w:r>
      <w:rPr>
        <w:color w:val="000000"/>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4A9DB" w14:textId="77777777" w:rsidR="00843212" w:rsidRDefault="00843212">
      <w:pPr>
        <w:spacing w:line="240" w:lineRule="auto"/>
      </w:pPr>
      <w:r>
        <w:separator/>
      </w:r>
    </w:p>
  </w:footnote>
  <w:footnote w:type="continuationSeparator" w:id="0">
    <w:p w14:paraId="66D5D0BF" w14:textId="77777777" w:rsidR="00843212" w:rsidRDefault="0084321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46CA2"/>
    <w:multiLevelType w:val="hybridMultilevel"/>
    <w:tmpl w:val="80F4AC54"/>
    <w:lvl w:ilvl="0" w:tplc="04090001">
      <w:start w:val="1"/>
      <w:numFmt w:val="bullet"/>
      <w:lvlText w:val=""/>
      <w:lvlJc w:val="left"/>
      <w:pPr>
        <w:ind w:left="963" w:hanging="360"/>
      </w:pPr>
      <w:rPr>
        <w:rFonts w:ascii="Symbol" w:hAnsi="Symbol" w:hint="default"/>
      </w:rPr>
    </w:lvl>
    <w:lvl w:ilvl="1" w:tplc="04090003" w:tentative="1">
      <w:start w:val="1"/>
      <w:numFmt w:val="bullet"/>
      <w:lvlText w:val="o"/>
      <w:lvlJc w:val="left"/>
      <w:pPr>
        <w:ind w:left="1683" w:hanging="360"/>
      </w:pPr>
      <w:rPr>
        <w:rFonts w:ascii="Courier New" w:hAnsi="Courier New" w:cs="Courier New" w:hint="default"/>
      </w:rPr>
    </w:lvl>
    <w:lvl w:ilvl="2" w:tplc="04090005" w:tentative="1">
      <w:start w:val="1"/>
      <w:numFmt w:val="bullet"/>
      <w:lvlText w:val=""/>
      <w:lvlJc w:val="left"/>
      <w:pPr>
        <w:ind w:left="2403" w:hanging="360"/>
      </w:pPr>
      <w:rPr>
        <w:rFonts w:ascii="Wingdings" w:hAnsi="Wingdings" w:hint="default"/>
      </w:rPr>
    </w:lvl>
    <w:lvl w:ilvl="3" w:tplc="04090001" w:tentative="1">
      <w:start w:val="1"/>
      <w:numFmt w:val="bullet"/>
      <w:lvlText w:val=""/>
      <w:lvlJc w:val="left"/>
      <w:pPr>
        <w:ind w:left="3123" w:hanging="360"/>
      </w:pPr>
      <w:rPr>
        <w:rFonts w:ascii="Symbol" w:hAnsi="Symbol" w:hint="default"/>
      </w:rPr>
    </w:lvl>
    <w:lvl w:ilvl="4" w:tplc="04090003" w:tentative="1">
      <w:start w:val="1"/>
      <w:numFmt w:val="bullet"/>
      <w:lvlText w:val="o"/>
      <w:lvlJc w:val="left"/>
      <w:pPr>
        <w:ind w:left="3843" w:hanging="360"/>
      </w:pPr>
      <w:rPr>
        <w:rFonts w:ascii="Courier New" w:hAnsi="Courier New" w:cs="Courier New" w:hint="default"/>
      </w:rPr>
    </w:lvl>
    <w:lvl w:ilvl="5" w:tplc="04090005" w:tentative="1">
      <w:start w:val="1"/>
      <w:numFmt w:val="bullet"/>
      <w:lvlText w:val=""/>
      <w:lvlJc w:val="left"/>
      <w:pPr>
        <w:ind w:left="4563" w:hanging="360"/>
      </w:pPr>
      <w:rPr>
        <w:rFonts w:ascii="Wingdings" w:hAnsi="Wingdings" w:hint="default"/>
      </w:rPr>
    </w:lvl>
    <w:lvl w:ilvl="6" w:tplc="04090001" w:tentative="1">
      <w:start w:val="1"/>
      <w:numFmt w:val="bullet"/>
      <w:lvlText w:val=""/>
      <w:lvlJc w:val="left"/>
      <w:pPr>
        <w:ind w:left="5283" w:hanging="360"/>
      </w:pPr>
      <w:rPr>
        <w:rFonts w:ascii="Symbol" w:hAnsi="Symbol" w:hint="default"/>
      </w:rPr>
    </w:lvl>
    <w:lvl w:ilvl="7" w:tplc="04090003" w:tentative="1">
      <w:start w:val="1"/>
      <w:numFmt w:val="bullet"/>
      <w:lvlText w:val="o"/>
      <w:lvlJc w:val="left"/>
      <w:pPr>
        <w:ind w:left="6003" w:hanging="360"/>
      </w:pPr>
      <w:rPr>
        <w:rFonts w:ascii="Courier New" w:hAnsi="Courier New" w:cs="Courier New" w:hint="default"/>
      </w:rPr>
    </w:lvl>
    <w:lvl w:ilvl="8" w:tplc="04090005" w:tentative="1">
      <w:start w:val="1"/>
      <w:numFmt w:val="bullet"/>
      <w:lvlText w:val=""/>
      <w:lvlJc w:val="left"/>
      <w:pPr>
        <w:ind w:left="6723" w:hanging="360"/>
      </w:pPr>
      <w:rPr>
        <w:rFonts w:ascii="Wingdings" w:hAnsi="Wingdings" w:hint="default"/>
      </w:rPr>
    </w:lvl>
  </w:abstractNum>
  <w:abstractNum w:abstractNumId="1" w15:restartNumberingAfterBreak="0">
    <w:nsid w:val="08944DCD"/>
    <w:multiLevelType w:val="hybridMultilevel"/>
    <w:tmpl w:val="E7147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BD7D8B"/>
    <w:multiLevelType w:val="hybridMultilevel"/>
    <w:tmpl w:val="412C932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D86F97"/>
    <w:multiLevelType w:val="hybridMultilevel"/>
    <w:tmpl w:val="AF84CB0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B206309"/>
    <w:multiLevelType w:val="hybridMultilevel"/>
    <w:tmpl w:val="24A4F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B46CB"/>
    <w:multiLevelType w:val="hybridMultilevel"/>
    <w:tmpl w:val="3E3289D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643B57"/>
    <w:multiLevelType w:val="hybridMultilevel"/>
    <w:tmpl w:val="90C2C49A"/>
    <w:lvl w:ilvl="0" w:tplc="04090005">
      <w:start w:val="1"/>
      <w:numFmt w:val="bullet"/>
      <w:lvlText w:val=""/>
      <w:lvlJc w:val="left"/>
      <w:pPr>
        <w:ind w:left="1618" w:hanging="360"/>
      </w:pPr>
      <w:rPr>
        <w:rFonts w:ascii="Wingdings" w:hAnsi="Wingdings" w:hint="default"/>
      </w:rPr>
    </w:lvl>
    <w:lvl w:ilvl="1" w:tplc="04090003" w:tentative="1">
      <w:start w:val="1"/>
      <w:numFmt w:val="bullet"/>
      <w:lvlText w:val="o"/>
      <w:lvlJc w:val="left"/>
      <w:pPr>
        <w:ind w:left="2338" w:hanging="360"/>
      </w:pPr>
      <w:rPr>
        <w:rFonts w:ascii="Courier New" w:hAnsi="Courier New" w:cs="Courier New" w:hint="default"/>
      </w:rPr>
    </w:lvl>
    <w:lvl w:ilvl="2" w:tplc="04090005" w:tentative="1">
      <w:start w:val="1"/>
      <w:numFmt w:val="bullet"/>
      <w:lvlText w:val=""/>
      <w:lvlJc w:val="left"/>
      <w:pPr>
        <w:ind w:left="3058" w:hanging="360"/>
      </w:pPr>
      <w:rPr>
        <w:rFonts w:ascii="Wingdings" w:hAnsi="Wingdings" w:hint="default"/>
      </w:rPr>
    </w:lvl>
    <w:lvl w:ilvl="3" w:tplc="04090001" w:tentative="1">
      <w:start w:val="1"/>
      <w:numFmt w:val="bullet"/>
      <w:lvlText w:val=""/>
      <w:lvlJc w:val="left"/>
      <w:pPr>
        <w:ind w:left="3778" w:hanging="360"/>
      </w:pPr>
      <w:rPr>
        <w:rFonts w:ascii="Symbol" w:hAnsi="Symbol" w:hint="default"/>
      </w:rPr>
    </w:lvl>
    <w:lvl w:ilvl="4" w:tplc="04090003" w:tentative="1">
      <w:start w:val="1"/>
      <w:numFmt w:val="bullet"/>
      <w:lvlText w:val="o"/>
      <w:lvlJc w:val="left"/>
      <w:pPr>
        <w:ind w:left="4498" w:hanging="360"/>
      </w:pPr>
      <w:rPr>
        <w:rFonts w:ascii="Courier New" w:hAnsi="Courier New" w:cs="Courier New" w:hint="default"/>
      </w:rPr>
    </w:lvl>
    <w:lvl w:ilvl="5" w:tplc="04090005" w:tentative="1">
      <w:start w:val="1"/>
      <w:numFmt w:val="bullet"/>
      <w:lvlText w:val=""/>
      <w:lvlJc w:val="left"/>
      <w:pPr>
        <w:ind w:left="5218" w:hanging="360"/>
      </w:pPr>
      <w:rPr>
        <w:rFonts w:ascii="Wingdings" w:hAnsi="Wingdings" w:hint="default"/>
      </w:rPr>
    </w:lvl>
    <w:lvl w:ilvl="6" w:tplc="04090001" w:tentative="1">
      <w:start w:val="1"/>
      <w:numFmt w:val="bullet"/>
      <w:lvlText w:val=""/>
      <w:lvlJc w:val="left"/>
      <w:pPr>
        <w:ind w:left="5938" w:hanging="360"/>
      </w:pPr>
      <w:rPr>
        <w:rFonts w:ascii="Symbol" w:hAnsi="Symbol" w:hint="default"/>
      </w:rPr>
    </w:lvl>
    <w:lvl w:ilvl="7" w:tplc="04090003" w:tentative="1">
      <w:start w:val="1"/>
      <w:numFmt w:val="bullet"/>
      <w:lvlText w:val="o"/>
      <w:lvlJc w:val="left"/>
      <w:pPr>
        <w:ind w:left="6658" w:hanging="360"/>
      </w:pPr>
      <w:rPr>
        <w:rFonts w:ascii="Courier New" w:hAnsi="Courier New" w:cs="Courier New" w:hint="default"/>
      </w:rPr>
    </w:lvl>
    <w:lvl w:ilvl="8" w:tplc="04090005" w:tentative="1">
      <w:start w:val="1"/>
      <w:numFmt w:val="bullet"/>
      <w:lvlText w:val=""/>
      <w:lvlJc w:val="left"/>
      <w:pPr>
        <w:ind w:left="7378" w:hanging="360"/>
      </w:pPr>
      <w:rPr>
        <w:rFonts w:ascii="Wingdings" w:hAnsi="Wingdings" w:hint="default"/>
      </w:rPr>
    </w:lvl>
  </w:abstractNum>
  <w:abstractNum w:abstractNumId="7" w15:restartNumberingAfterBreak="0">
    <w:nsid w:val="26DE5C53"/>
    <w:multiLevelType w:val="hybridMultilevel"/>
    <w:tmpl w:val="6C28B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2A2DDB"/>
    <w:multiLevelType w:val="hybridMultilevel"/>
    <w:tmpl w:val="B486FB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7A77A0"/>
    <w:multiLevelType w:val="hybridMultilevel"/>
    <w:tmpl w:val="0560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601C60"/>
    <w:multiLevelType w:val="hybridMultilevel"/>
    <w:tmpl w:val="9DBCA7A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5B2261"/>
    <w:multiLevelType w:val="hybridMultilevel"/>
    <w:tmpl w:val="4B14C4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F36811"/>
    <w:multiLevelType w:val="hybridMultilevel"/>
    <w:tmpl w:val="67B62C6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C55EC"/>
    <w:multiLevelType w:val="hybridMultilevel"/>
    <w:tmpl w:val="F546364C"/>
    <w:lvl w:ilvl="0" w:tplc="2000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8B97790"/>
    <w:multiLevelType w:val="multilevel"/>
    <w:tmpl w:val="3264B27A"/>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8D7782D"/>
    <w:multiLevelType w:val="multilevel"/>
    <w:tmpl w:val="3C863D04"/>
    <w:lvl w:ilvl="0">
      <w:start w:val="1"/>
      <w:numFmt w:val="decimal"/>
      <w:lvlText w:val="Chapter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D6B92"/>
    <w:multiLevelType w:val="hybridMultilevel"/>
    <w:tmpl w:val="2BA845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5856DC"/>
    <w:multiLevelType w:val="multilevel"/>
    <w:tmpl w:val="F006AD98"/>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677300A0"/>
    <w:multiLevelType w:val="hybridMultilevel"/>
    <w:tmpl w:val="1CE6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9B0318"/>
    <w:multiLevelType w:val="hybridMultilevel"/>
    <w:tmpl w:val="99F000A0"/>
    <w:lvl w:ilvl="0" w:tplc="04090005">
      <w:start w:val="1"/>
      <w:numFmt w:val="bullet"/>
      <w:lvlText w:val=""/>
      <w:lvlJc w:val="left"/>
      <w:pPr>
        <w:ind w:left="1019" w:hanging="360"/>
      </w:pPr>
      <w:rPr>
        <w:rFonts w:ascii="Wingdings" w:hAnsi="Wingdings" w:hint="default"/>
      </w:rPr>
    </w:lvl>
    <w:lvl w:ilvl="1" w:tplc="04090003" w:tentative="1">
      <w:start w:val="1"/>
      <w:numFmt w:val="bullet"/>
      <w:lvlText w:val="o"/>
      <w:lvlJc w:val="left"/>
      <w:pPr>
        <w:ind w:left="1739" w:hanging="360"/>
      </w:pPr>
      <w:rPr>
        <w:rFonts w:ascii="Courier New" w:hAnsi="Courier New" w:cs="Courier New" w:hint="default"/>
      </w:rPr>
    </w:lvl>
    <w:lvl w:ilvl="2" w:tplc="04090005" w:tentative="1">
      <w:start w:val="1"/>
      <w:numFmt w:val="bullet"/>
      <w:lvlText w:val=""/>
      <w:lvlJc w:val="left"/>
      <w:pPr>
        <w:ind w:left="2459" w:hanging="360"/>
      </w:pPr>
      <w:rPr>
        <w:rFonts w:ascii="Wingdings" w:hAnsi="Wingdings" w:hint="default"/>
      </w:rPr>
    </w:lvl>
    <w:lvl w:ilvl="3" w:tplc="04090001" w:tentative="1">
      <w:start w:val="1"/>
      <w:numFmt w:val="bullet"/>
      <w:lvlText w:val=""/>
      <w:lvlJc w:val="left"/>
      <w:pPr>
        <w:ind w:left="3179" w:hanging="360"/>
      </w:pPr>
      <w:rPr>
        <w:rFonts w:ascii="Symbol" w:hAnsi="Symbol" w:hint="default"/>
      </w:rPr>
    </w:lvl>
    <w:lvl w:ilvl="4" w:tplc="04090003" w:tentative="1">
      <w:start w:val="1"/>
      <w:numFmt w:val="bullet"/>
      <w:lvlText w:val="o"/>
      <w:lvlJc w:val="left"/>
      <w:pPr>
        <w:ind w:left="3899" w:hanging="360"/>
      </w:pPr>
      <w:rPr>
        <w:rFonts w:ascii="Courier New" w:hAnsi="Courier New" w:cs="Courier New" w:hint="default"/>
      </w:rPr>
    </w:lvl>
    <w:lvl w:ilvl="5" w:tplc="04090005" w:tentative="1">
      <w:start w:val="1"/>
      <w:numFmt w:val="bullet"/>
      <w:lvlText w:val=""/>
      <w:lvlJc w:val="left"/>
      <w:pPr>
        <w:ind w:left="4619" w:hanging="360"/>
      </w:pPr>
      <w:rPr>
        <w:rFonts w:ascii="Wingdings" w:hAnsi="Wingdings" w:hint="default"/>
      </w:rPr>
    </w:lvl>
    <w:lvl w:ilvl="6" w:tplc="04090001" w:tentative="1">
      <w:start w:val="1"/>
      <w:numFmt w:val="bullet"/>
      <w:lvlText w:val=""/>
      <w:lvlJc w:val="left"/>
      <w:pPr>
        <w:ind w:left="5339" w:hanging="360"/>
      </w:pPr>
      <w:rPr>
        <w:rFonts w:ascii="Symbol" w:hAnsi="Symbol" w:hint="default"/>
      </w:rPr>
    </w:lvl>
    <w:lvl w:ilvl="7" w:tplc="04090003" w:tentative="1">
      <w:start w:val="1"/>
      <w:numFmt w:val="bullet"/>
      <w:lvlText w:val="o"/>
      <w:lvlJc w:val="left"/>
      <w:pPr>
        <w:ind w:left="6059" w:hanging="360"/>
      </w:pPr>
      <w:rPr>
        <w:rFonts w:ascii="Courier New" w:hAnsi="Courier New" w:cs="Courier New" w:hint="default"/>
      </w:rPr>
    </w:lvl>
    <w:lvl w:ilvl="8" w:tplc="04090005" w:tentative="1">
      <w:start w:val="1"/>
      <w:numFmt w:val="bullet"/>
      <w:lvlText w:val=""/>
      <w:lvlJc w:val="left"/>
      <w:pPr>
        <w:ind w:left="6779" w:hanging="360"/>
      </w:pPr>
      <w:rPr>
        <w:rFonts w:ascii="Wingdings" w:hAnsi="Wingdings" w:hint="default"/>
      </w:rPr>
    </w:lvl>
  </w:abstractNum>
  <w:abstractNum w:abstractNumId="20" w15:restartNumberingAfterBreak="0">
    <w:nsid w:val="68223A39"/>
    <w:multiLevelType w:val="hybridMultilevel"/>
    <w:tmpl w:val="93B4FD7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AD3CBA"/>
    <w:multiLevelType w:val="hybridMultilevel"/>
    <w:tmpl w:val="D4B6E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27231A"/>
    <w:multiLevelType w:val="hybridMultilevel"/>
    <w:tmpl w:val="9DD2E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2D4642"/>
    <w:multiLevelType w:val="hybridMultilevel"/>
    <w:tmpl w:val="EEC24F18"/>
    <w:lvl w:ilvl="0" w:tplc="04090001">
      <w:start w:val="1"/>
      <w:numFmt w:val="bullet"/>
      <w:lvlText w:val=""/>
      <w:lvlJc w:val="left"/>
      <w:pPr>
        <w:ind w:left="963" w:hanging="360"/>
      </w:pPr>
      <w:rPr>
        <w:rFonts w:ascii="Symbol" w:hAnsi="Symbol" w:hint="default"/>
      </w:rPr>
    </w:lvl>
    <w:lvl w:ilvl="1" w:tplc="04090003" w:tentative="1">
      <w:start w:val="1"/>
      <w:numFmt w:val="bullet"/>
      <w:lvlText w:val="o"/>
      <w:lvlJc w:val="left"/>
      <w:pPr>
        <w:ind w:left="1683" w:hanging="360"/>
      </w:pPr>
      <w:rPr>
        <w:rFonts w:ascii="Courier New" w:hAnsi="Courier New" w:cs="Courier New" w:hint="default"/>
      </w:rPr>
    </w:lvl>
    <w:lvl w:ilvl="2" w:tplc="04090005" w:tentative="1">
      <w:start w:val="1"/>
      <w:numFmt w:val="bullet"/>
      <w:lvlText w:val=""/>
      <w:lvlJc w:val="left"/>
      <w:pPr>
        <w:ind w:left="2403" w:hanging="360"/>
      </w:pPr>
      <w:rPr>
        <w:rFonts w:ascii="Wingdings" w:hAnsi="Wingdings" w:hint="default"/>
      </w:rPr>
    </w:lvl>
    <w:lvl w:ilvl="3" w:tplc="04090001" w:tentative="1">
      <w:start w:val="1"/>
      <w:numFmt w:val="bullet"/>
      <w:lvlText w:val=""/>
      <w:lvlJc w:val="left"/>
      <w:pPr>
        <w:ind w:left="3123" w:hanging="360"/>
      </w:pPr>
      <w:rPr>
        <w:rFonts w:ascii="Symbol" w:hAnsi="Symbol" w:hint="default"/>
      </w:rPr>
    </w:lvl>
    <w:lvl w:ilvl="4" w:tplc="04090003" w:tentative="1">
      <w:start w:val="1"/>
      <w:numFmt w:val="bullet"/>
      <w:lvlText w:val="o"/>
      <w:lvlJc w:val="left"/>
      <w:pPr>
        <w:ind w:left="3843" w:hanging="360"/>
      </w:pPr>
      <w:rPr>
        <w:rFonts w:ascii="Courier New" w:hAnsi="Courier New" w:cs="Courier New" w:hint="default"/>
      </w:rPr>
    </w:lvl>
    <w:lvl w:ilvl="5" w:tplc="04090005" w:tentative="1">
      <w:start w:val="1"/>
      <w:numFmt w:val="bullet"/>
      <w:lvlText w:val=""/>
      <w:lvlJc w:val="left"/>
      <w:pPr>
        <w:ind w:left="4563" w:hanging="360"/>
      </w:pPr>
      <w:rPr>
        <w:rFonts w:ascii="Wingdings" w:hAnsi="Wingdings" w:hint="default"/>
      </w:rPr>
    </w:lvl>
    <w:lvl w:ilvl="6" w:tplc="04090001" w:tentative="1">
      <w:start w:val="1"/>
      <w:numFmt w:val="bullet"/>
      <w:lvlText w:val=""/>
      <w:lvlJc w:val="left"/>
      <w:pPr>
        <w:ind w:left="5283" w:hanging="360"/>
      </w:pPr>
      <w:rPr>
        <w:rFonts w:ascii="Symbol" w:hAnsi="Symbol" w:hint="default"/>
      </w:rPr>
    </w:lvl>
    <w:lvl w:ilvl="7" w:tplc="04090003" w:tentative="1">
      <w:start w:val="1"/>
      <w:numFmt w:val="bullet"/>
      <w:lvlText w:val="o"/>
      <w:lvlJc w:val="left"/>
      <w:pPr>
        <w:ind w:left="6003" w:hanging="360"/>
      </w:pPr>
      <w:rPr>
        <w:rFonts w:ascii="Courier New" w:hAnsi="Courier New" w:cs="Courier New" w:hint="default"/>
      </w:rPr>
    </w:lvl>
    <w:lvl w:ilvl="8" w:tplc="04090005" w:tentative="1">
      <w:start w:val="1"/>
      <w:numFmt w:val="bullet"/>
      <w:lvlText w:val=""/>
      <w:lvlJc w:val="left"/>
      <w:pPr>
        <w:ind w:left="6723" w:hanging="360"/>
      </w:pPr>
      <w:rPr>
        <w:rFonts w:ascii="Wingdings" w:hAnsi="Wingdings" w:hint="default"/>
      </w:rPr>
    </w:lvl>
  </w:abstractNum>
  <w:abstractNum w:abstractNumId="24" w15:restartNumberingAfterBreak="0">
    <w:nsid w:val="754A6B0A"/>
    <w:multiLevelType w:val="hybridMultilevel"/>
    <w:tmpl w:val="415A8A5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6E4C81"/>
    <w:multiLevelType w:val="hybridMultilevel"/>
    <w:tmpl w:val="5EE63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57E2CD0"/>
    <w:multiLevelType w:val="hybridMultilevel"/>
    <w:tmpl w:val="C8F2A5C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8517249">
    <w:abstractNumId w:val="14"/>
  </w:num>
  <w:num w:numId="2" w16cid:durableId="1764111510">
    <w:abstractNumId w:val="15"/>
  </w:num>
  <w:num w:numId="3" w16cid:durableId="952244213">
    <w:abstractNumId w:val="17"/>
  </w:num>
  <w:num w:numId="4" w16cid:durableId="1581596835">
    <w:abstractNumId w:val="24"/>
  </w:num>
  <w:num w:numId="5" w16cid:durableId="400569357">
    <w:abstractNumId w:val="5"/>
  </w:num>
  <w:num w:numId="6" w16cid:durableId="333149344">
    <w:abstractNumId w:val="20"/>
  </w:num>
  <w:num w:numId="7" w16cid:durableId="400636903">
    <w:abstractNumId w:val="13"/>
  </w:num>
  <w:num w:numId="8" w16cid:durableId="2031105063">
    <w:abstractNumId w:val="2"/>
  </w:num>
  <w:num w:numId="9" w16cid:durableId="326908884">
    <w:abstractNumId w:val="26"/>
  </w:num>
  <w:num w:numId="10" w16cid:durableId="557597081">
    <w:abstractNumId w:val="10"/>
  </w:num>
  <w:num w:numId="11" w16cid:durableId="1468664457">
    <w:abstractNumId w:val="16"/>
  </w:num>
  <w:num w:numId="12" w16cid:durableId="232470506">
    <w:abstractNumId w:val="12"/>
  </w:num>
  <w:num w:numId="13" w16cid:durableId="803624973">
    <w:abstractNumId w:val="9"/>
  </w:num>
  <w:num w:numId="14" w16cid:durableId="569577846">
    <w:abstractNumId w:val="0"/>
  </w:num>
  <w:num w:numId="15" w16cid:durableId="1314917365">
    <w:abstractNumId w:val="22"/>
  </w:num>
  <w:num w:numId="16" w16cid:durableId="117645803">
    <w:abstractNumId w:val="21"/>
  </w:num>
  <w:num w:numId="17" w16cid:durableId="1421828563">
    <w:abstractNumId w:val="4"/>
  </w:num>
  <w:num w:numId="18" w16cid:durableId="1167327972">
    <w:abstractNumId w:val="1"/>
  </w:num>
  <w:num w:numId="19" w16cid:durableId="190412346">
    <w:abstractNumId w:val="23"/>
  </w:num>
  <w:num w:numId="20" w16cid:durableId="1094473329">
    <w:abstractNumId w:val="25"/>
  </w:num>
  <w:num w:numId="21" w16cid:durableId="637226481">
    <w:abstractNumId w:val="18"/>
  </w:num>
  <w:num w:numId="22" w16cid:durableId="1800102712">
    <w:abstractNumId w:val="7"/>
  </w:num>
  <w:num w:numId="23" w16cid:durableId="1566987924">
    <w:abstractNumId w:val="8"/>
  </w:num>
  <w:num w:numId="24" w16cid:durableId="24064344">
    <w:abstractNumId w:val="11"/>
  </w:num>
  <w:num w:numId="25" w16cid:durableId="1348674187">
    <w:abstractNumId w:val="3"/>
  </w:num>
  <w:num w:numId="26" w16cid:durableId="1160150652">
    <w:abstractNumId w:val="6"/>
  </w:num>
  <w:num w:numId="27" w16cid:durableId="102146752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44A"/>
    <w:rsid w:val="0000054A"/>
    <w:rsid w:val="00001609"/>
    <w:rsid w:val="00002FF6"/>
    <w:rsid w:val="00004DD8"/>
    <w:rsid w:val="00004F69"/>
    <w:rsid w:val="000055AA"/>
    <w:rsid w:val="00005CC9"/>
    <w:rsid w:val="00006CAF"/>
    <w:rsid w:val="000100F8"/>
    <w:rsid w:val="00010A06"/>
    <w:rsid w:val="00011747"/>
    <w:rsid w:val="000122FC"/>
    <w:rsid w:val="00012D7F"/>
    <w:rsid w:val="0001323C"/>
    <w:rsid w:val="000208BE"/>
    <w:rsid w:val="00021BB3"/>
    <w:rsid w:val="000239C2"/>
    <w:rsid w:val="00024C70"/>
    <w:rsid w:val="000250DA"/>
    <w:rsid w:val="0002649B"/>
    <w:rsid w:val="00033919"/>
    <w:rsid w:val="00034260"/>
    <w:rsid w:val="00034DF7"/>
    <w:rsid w:val="00035DB2"/>
    <w:rsid w:val="00036779"/>
    <w:rsid w:val="00036931"/>
    <w:rsid w:val="00037341"/>
    <w:rsid w:val="00040126"/>
    <w:rsid w:val="00040BA5"/>
    <w:rsid w:val="00040F2B"/>
    <w:rsid w:val="00042264"/>
    <w:rsid w:val="000424AF"/>
    <w:rsid w:val="00042793"/>
    <w:rsid w:val="00043C08"/>
    <w:rsid w:val="000457BE"/>
    <w:rsid w:val="000459AB"/>
    <w:rsid w:val="00045C02"/>
    <w:rsid w:val="00046532"/>
    <w:rsid w:val="0004744A"/>
    <w:rsid w:val="00047BA4"/>
    <w:rsid w:val="0005018F"/>
    <w:rsid w:val="00050765"/>
    <w:rsid w:val="00051947"/>
    <w:rsid w:val="00051AB8"/>
    <w:rsid w:val="00051F5D"/>
    <w:rsid w:val="000548D4"/>
    <w:rsid w:val="00055183"/>
    <w:rsid w:val="000551EE"/>
    <w:rsid w:val="00055B45"/>
    <w:rsid w:val="00055CD0"/>
    <w:rsid w:val="00056030"/>
    <w:rsid w:val="000562A2"/>
    <w:rsid w:val="00056564"/>
    <w:rsid w:val="000565E7"/>
    <w:rsid w:val="00057A08"/>
    <w:rsid w:val="00057A39"/>
    <w:rsid w:val="00061322"/>
    <w:rsid w:val="00063458"/>
    <w:rsid w:val="00064D33"/>
    <w:rsid w:val="000668B2"/>
    <w:rsid w:val="00067304"/>
    <w:rsid w:val="000678D1"/>
    <w:rsid w:val="00070970"/>
    <w:rsid w:val="000750E3"/>
    <w:rsid w:val="0007574F"/>
    <w:rsid w:val="00077CCA"/>
    <w:rsid w:val="00083492"/>
    <w:rsid w:val="00083A8D"/>
    <w:rsid w:val="000850E3"/>
    <w:rsid w:val="00085CE6"/>
    <w:rsid w:val="00086234"/>
    <w:rsid w:val="00086B42"/>
    <w:rsid w:val="00086C2C"/>
    <w:rsid w:val="00087189"/>
    <w:rsid w:val="000876F7"/>
    <w:rsid w:val="00090D69"/>
    <w:rsid w:val="000913DF"/>
    <w:rsid w:val="000917BB"/>
    <w:rsid w:val="00091D26"/>
    <w:rsid w:val="0009282F"/>
    <w:rsid w:val="000930E4"/>
    <w:rsid w:val="000949A6"/>
    <w:rsid w:val="000950B4"/>
    <w:rsid w:val="0009535D"/>
    <w:rsid w:val="000959FB"/>
    <w:rsid w:val="00095E12"/>
    <w:rsid w:val="000961A4"/>
    <w:rsid w:val="000971A9"/>
    <w:rsid w:val="000A03FC"/>
    <w:rsid w:val="000A1435"/>
    <w:rsid w:val="000A242E"/>
    <w:rsid w:val="000A4CBA"/>
    <w:rsid w:val="000A4DF7"/>
    <w:rsid w:val="000A5CAF"/>
    <w:rsid w:val="000A6E1A"/>
    <w:rsid w:val="000A6FA8"/>
    <w:rsid w:val="000B22B4"/>
    <w:rsid w:val="000B2544"/>
    <w:rsid w:val="000B49CB"/>
    <w:rsid w:val="000B5893"/>
    <w:rsid w:val="000C280F"/>
    <w:rsid w:val="000C2BED"/>
    <w:rsid w:val="000C35EA"/>
    <w:rsid w:val="000C4B59"/>
    <w:rsid w:val="000C6A66"/>
    <w:rsid w:val="000C6F0F"/>
    <w:rsid w:val="000C7092"/>
    <w:rsid w:val="000C7BE4"/>
    <w:rsid w:val="000D00D2"/>
    <w:rsid w:val="000D0D90"/>
    <w:rsid w:val="000D101E"/>
    <w:rsid w:val="000D2AB5"/>
    <w:rsid w:val="000D2AD1"/>
    <w:rsid w:val="000D44F3"/>
    <w:rsid w:val="000D4770"/>
    <w:rsid w:val="000D485B"/>
    <w:rsid w:val="000D5511"/>
    <w:rsid w:val="000D698F"/>
    <w:rsid w:val="000D6D6E"/>
    <w:rsid w:val="000D7126"/>
    <w:rsid w:val="000D7251"/>
    <w:rsid w:val="000E007B"/>
    <w:rsid w:val="000E03B4"/>
    <w:rsid w:val="000E06AC"/>
    <w:rsid w:val="000E144A"/>
    <w:rsid w:val="000E1E4B"/>
    <w:rsid w:val="000E25C8"/>
    <w:rsid w:val="000E2750"/>
    <w:rsid w:val="000E3CE0"/>
    <w:rsid w:val="000E4633"/>
    <w:rsid w:val="000E4D76"/>
    <w:rsid w:val="000E519B"/>
    <w:rsid w:val="000E5E91"/>
    <w:rsid w:val="000E6B7A"/>
    <w:rsid w:val="000E71AE"/>
    <w:rsid w:val="000E73E6"/>
    <w:rsid w:val="000F0B46"/>
    <w:rsid w:val="000F0D44"/>
    <w:rsid w:val="000F13D3"/>
    <w:rsid w:val="000F19C4"/>
    <w:rsid w:val="000F1DF6"/>
    <w:rsid w:val="000F2887"/>
    <w:rsid w:val="000F3A55"/>
    <w:rsid w:val="000F3F29"/>
    <w:rsid w:val="000F42CD"/>
    <w:rsid w:val="000F482B"/>
    <w:rsid w:val="00100402"/>
    <w:rsid w:val="00102373"/>
    <w:rsid w:val="00102995"/>
    <w:rsid w:val="00102B38"/>
    <w:rsid w:val="00103044"/>
    <w:rsid w:val="0010461F"/>
    <w:rsid w:val="001047CF"/>
    <w:rsid w:val="001069FE"/>
    <w:rsid w:val="00107617"/>
    <w:rsid w:val="00111E2E"/>
    <w:rsid w:val="00112694"/>
    <w:rsid w:val="00112960"/>
    <w:rsid w:val="00112B46"/>
    <w:rsid w:val="001148B4"/>
    <w:rsid w:val="00116B80"/>
    <w:rsid w:val="00120425"/>
    <w:rsid w:val="00123D39"/>
    <w:rsid w:val="0012704F"/>
    <w:rsid w:val="00127535"/>
    <w:rsid w:val="00127552"/>
    <w:rsid w:val="00132A9E"/>
    <w:rsid w:val="00133440"/>
    <w:rsid w:val="001336DB"/>
    <w:rsid w:val="001352AC"/>
    <w:rsid w:val="001353F4"/>
    <w:rsid w:val="001355D1"/>
    <w:rsid w:val="001360FF"/>
    <w:rsid w:val="0013615C"/>
    <w:rsid w:val="00136431"/>
    <w:rsid w:val="00136595"/>
    <w:rsid w:val="00136C47"/>
    <w:rsid w:val="00140BD3"/>
    <w:rsid w:val="00142063"/>
    <w:rsid w:val="001420FA"/>
    <w:rsid w:val="001443DF"/>
    <w:rsid w:val="0014450D"/>
    <w:rsid w:val="00144ACB"/>
    <w:rsid w:val="00145B63"/>
    <w:rsid w:val="00146847"/>
    <w:rsid w:val="00146CC6"/>
    <w:rsid w:val="001526B6"/>
    <w:rsid w:val="00154530"/>
    <w:rsid w:val="00154EE8"/>
    <w:rsid w:val="0015502A"/>
    <w:rsid w:val="0015691E"/>
    <w:rsid w:val="00156C41"/>
    <w:rsid w:val="00160615"/>
    <w:rsid w:val="00161EC3"/>
    <w:rsid w:val="001621DE"/>
    <w:rsid w:val="0016250B"/>
    <w:rsid w:val="00163CEC"/>
    <w:rsid w:val="001670A1"/>
    <w:rsid w:val="0017013D"/>
    <w:rsid w:val="00171F25"/>
    <w:rsid w:val="00172F98"/>
    <w:rsid w:val="00173205"/>
    <w:rsid w:val="00173306"/>
    <w:rsid w:val="001736D2"/>
    <w:rsid w:val="00174A8D"/>
    <w:rsid w:val="00175092"/>
    <w:rsid w:val="001764EF"/>
    <w:rsid w:val="00177319"/>
    <w:rsid w:val="001774B4"/>
    <w:rsid w:val="00180646"/>
    <w:rsid w:val="00180833"/>
    <w:rsid w:val="001820BE"/>
    <w:rsid w:val="0018286C"/>
    <w:rsid w:val="00183D4E"/>
    <w:rsid w:val="00184B3D"/>
    <w:rsid w:val="00185A3D"/>
    <w:rsid w:val="001878DD"/>
    <w:rsid w:val="00191495"/>
    <w:rsid w:val="0019182E"/>
    <w:rsid w:val="00191E3B"/>
    <w:rsid w:val="0019504A"/>
    <w:rsid w:val="0019595D"/>
    <w:rsid w:val="00196AD5"/>
    <w:rsid w:val="00197D71"/>
    <w:rsid w:val="001A0DF6"/>
    <w:rsid w:val="001A13CA"/>
    <w:rsid w:val="001A1BD9"/>
    <w:rsid w:val="001A2A4F"/>
    <w:rsid w:val="001A2FA3"/>
    <w:rsid w:val="001A3FD6"/>
    <w:rsid w:val="001A47E1"/>
    <w:rsid w:val="001A53A5"/>
    <w:rsid w:val="001A5813"/>
    <w:rsid w:val="001A6200"/>
    <w:rsid w:val="001A66FD"/>
    <w:rsid w:val="001A6BF8"/>
    <w:rsid w:val="001B00B7"/>
    <w:rsid w:val="001B2193"/>
    <w:rsid w:val="001B3EC8"/>
    <w:rsid w:val="001B4884"/>
    <w:rsid w:val="001B54D5"/>
    <w:rsid w:val="001B63CA"/>
    <w:rsid w:val="001C1F94"/>
    <w:rsid w:val="001C3517"/>
    <w:rsid w:val="001C541F"/>
    <w:rsid w:val="001C7143"/>
    <w:rsid w:val="001D1C8C"/>
    <w:rsid w:val="001D20C1"/>
    <w:rsid w:val="001D2D91"/>
    <w:rsid w:val="001D31A9"/>
    <w:rsid w:val="001D405D"/>
    <w:rsid w:val="001D4C49"/>
    <w:rsid w:val="001D4CFD"/>
    <w:rsid w:val="001D68B6"/>
    <w:rsid w:val="001D72E5"/>
    <w:rsid w:val="001E37D6"/>
    <w:rsid w:val="001E3840"/>
    <w:rsid w:val="001E4B53"/>
    <w:rsid w:val="001E798A"/>
    <w:rsid w:val="001E7998"/>
    <w:rsid w:val="001E7FDA"/>
    <w:rsid w:val="001F01B1"/>
    <w:rsid w:val="001F04F9"/>
    <w:rsid w:val="001F066F"/>
    <w:rsid w:val="001F262C"/>
    <w:rsid w:val="001F3F62"/>
    <w:rsid w:val="001F48D2"/>
    <w:rsid w:val="001F5044"/>
    <w:rsid w:val="001F5350"/>
    <w:rsid w:val="00201BDB"/>
    <w:rsid w:val="00204EF4"/>
    <w:rsid w:val="00206A3B"/>
    <w:rsid w:val="00207A8D"/>
    <w:rsid w:val="00213F44"/>
    <w:rsid w:val="002151F9"/>
    <w:rsid w:val="00215FFC"/>
    <w:rsid w:val="0022210F"/>
    <w:rsid w:val="00222E4F"/>
    <w:rsid w:val="002251BE"/>
    <w:rsid w:val="0022574F"/>
    <w:rsid w:val="002265E2"/>
    <w:rsid w:val="002271D3"/>
    <w:rsid w:val="00227767"/>
    <w:rsid w:val="0022777D"/>
    <w:rsid w:val="00230079"/>
    <w:rsid w:val="00230DA9"/>
    <w:rsid w:val="00232DC1"/>
    <w:rsid w:val="0023378B"/>
    <w:rsid w:val="00233CF7"/>
    <w:rsid w:val="00237827"/>
    <w:rsid w:val="002426B1"/>
    <w:rsid w:val="00242879"/>
    <w:rsid w:val="00244C6B"/>
    <w:rsid w:val="00246E0B"/>
    <w:rsid w:val="00251B76"/>
    <w:rsid w:val="00251CD7"/>
    <w:rsid w:val="00251DB0"/>
    <w:rsid w:val="002529E7"/>
    <w:rsid w:val="002529E9"/>
    <w:rsid w:val="00252BE8"/>
    <w:rsid w:val="00252F01"/>
    <w:rsid w:val="00252F9B"/>
    <w:rsid w:val="002531A1"/>
    <w:rsid w:val="00254026"/>
    <w:rsid w:val="00254083"/>
    <w:rsid w:val="00254775"/>
    <w:rsid w:val="00255E22"/>
    <w:rsid w:val="0026181D"/>
    <w:rsid w:val="00263B19"/>
    <w:rsid w:val="00264119"/>
    <w:rsid w:val="002647F8"/>
    <w:rsid w:val="00264A65"/>
    <w:rsid w:val="00264E0F"/>
    <w:rsid w:val="00265383"/>
    <w:rsid w:val="00266424"/>
    <w:rsid w:val="002667C1"/>
    <w:rsid w:val="002668DC"/>
    <w:rsid w:val="0026692A"/>
    <w:rsid w:val="00267291"/>
    <w:rsid w:val="002674E6"/>
    <w:rsid w:val="00271140"/>
    <w:rsid w:val="002716EE"/>
    <w:rsid w:val="00274E14"/>
    <w:rsid w:val="00274E60"/>
    <w:rsid w:val="00275B01"/>
    <w:rsid w:val="0027731D"/>
    <w:rsid w:val="00282620"/>
    <w:rsid w:val="002828B8"/>
    <w:rsid w:val="00284439"/>
    <w:rsid w:val="002851CF"/>
    <w:rsid w:val="002869F8"/>
    <w:rsid w:val="0028756B"/>
    <w:rsid w:val="00290868"/>
    <w:rsid w:val="00291D93"/>
    <w:rsid w:val="002931DB"/>
    <w:rsid w:val="002968BB"/>
    <w:rsid w:val="002A24C1"/>
    <w:rsid w:val="002A2914"/>
    <w:rsid w:val="002A3D79"/>
    <w:rsid w:val="002A463A"/>
    <w:rsid w:val="002A48D8"/>
    <w:rsid w:val="002A7055"/>
    <w:rsid w:val="002A7274"/>
    <w:rsid w:val="002A74AF"/>
    <w:rsid w:val="002A760B"/>
    <w:rsid w:val="002B11A8"/>
    <w:rsid w:val="002B2A17"/>
    <w:rsid w:val="002B46AB"/>
    <w:rsid w:val="002B4F55"/>
    <w:rsid w:val="002B5D2C"/>
    <w:rsid w:val="002B7254"/>
    <w:rsid w:val="002B7BE7"/>
    <w:rsid w:val="002C0654"/>
    <w:rsid w:val="002C1FE8"/>
    <w:rsid w:val="002C250F"/>
    <w:rsid w:val="002C29D8"/>
    <w:rsid w:val="002C2F5E"/>
    <w:rsid w:val="002C418E"/>
    <w:rsid w:val="002C69BA"/>
    <w:rsid w:val="002C76AE"/>
    <w:rsid w:val="002D00BE"/>
    <w:rsid w:val="002D1109"/>
    <w:rsid w:val="002D1FA4"/>
    <w:rsid w:val="002D30C3"/>
    <w:rsid w:val="002D78C3"/>
    <w:rsid w:val="002E1B3F"/>
    <w:rsid w:val="002E352B"/>
    <w:rsid w:val="002E4649"/>
    <w:rsid w:val="002E4887"/>
    <w:rsid w:val="002E4AA5"/>
    <w:rsid w:val="002E51C4"/>
    <w:rsid w:val="002E62B2"/>
    <w:rsid w:val="002E6BCB"/>
    <w:rsid w:val="002F01FD"/>
    <w:rsid w:val="002F0C47"/>
    <w:rsid w:val="002F20B0"/>
    <w:rsid w:val="002F222D"/>
    <w:rsid w:val="002F2778"/>
    <w:rsid w:val="002F3252"/>
    <w:rsid w:val="002F4ABA"/>
    <w:rsid w:val="002F685E"/>
    <w:rsid w:val="002F7A8D"/>
    <w:rsid w:val="00302EA3"/>
    <w:rsid w:val="00303699"/>
    <w:rsid w:val="0030376C"/>
    <w:rsid w:val="00305B30"/>
    <w:rsid w:val="00305DCE"/>
    <w:rsid w:val="00306395"/>
    <w:rsid w:val="00306947"/>
    <w:rsid w:val="0031111B"/>
    <w:rsid w:val="0031256B"/>
    <w:rsid w:val="00313116"/>
    <w:rsid w:val="00313FEB"/>
    <w:rsid w:val="00314136"/>
    <w:rsid w:val="00314520"/>
    <w:rsid w:val="0031515C"/>
    <w:rsid w:val="0031657D"/>
    <w:rsid w:val="0031728B"/>
    <w:rsid w:val="00317956"/>
    <w:rsid w:val="003203EC"/>
    <w:rsid w:val="00321054"/>
    <w:rsid w:val="00321BF5"/>
    <w:rsid w:val="00322E66"/>
    <w:rsid w:val="00323E9D"/>
    <w:rsid w:val="0032509B"/>
    <w:rsid w:val="003250A1"/>
    <w:rsid w:val="00326943"/>
    <w:rsid w:val="00327DB2"/>
    <w:rsid w:val="00327F47"/>
    <w:rsid w:val="0033035C"/>
    <w:rsid w:val="0033335E"/>
    <w:rsid w:val="003366CA"/>
    <w:rsid w:val="003376C1"/>
    <w:rsid w:val="00337B98"/>
    <w:rsid w:val="00337C89"/>
    <w:rsid w:val="00340928"/>
    <w:rsid w:val="003419E1"/>
    <w:rsid w:val="00343879"/>
    <w:rsid w:val="00345A44"/>
    <w:rsid w:val="00347054"/>
    <w:rsid w:val="00347582"/>
    <w:rsid w:val="003477C6"/>
    <w:rsid w:val="003503EC"/>
    <w:rsid w:val="00351115"/>
    <w:rsid w:val="00351153"/>
    <w:rsid w:val="003513C8"/>
    <w:rsid w:val="0035286B"/>
    <w:rsid w:val="00352C4C"/>
    <w:rsid w:val="00355232"/>
    <w:rsid w:val="00355A1D"/>
    <w:rsid w:val="0035753A"/>
    <w:rsid w:val="00357BC7"/>
    <w:rsid w:val="00357F78"/>
    <w:rsid w:val="003614E5"/>
    <w:rsid w:val="00361A8C"/>
    <w:rsid w:val="003633B0"/>
    <w:rsid w:val="00363522"/>
    <w:rsid w:val="00363CF6"/>
    <w:rsid w:val="00364FA2"/>
    <w:rsid w:val="003665C4"/>
    <w:rsid w:val="00370986"/>
    <w:rsid w:val="00370DAD"/>
    <w:rsid w:val="00372FC6"/>
    <w:rsid w:val="003733FE"/>
    <w:rsid w:val="0037341B"/>
    <w:rsid w:val="003736BA"/>
    <w:rsid w:val="00373B42"/>
    <w:rsid w:val="00377462"/>
    <w:rsid w:val="00380915"/>
    <w:rsid w:val="003828EC"/>
    <w:rsid w:val="00383142"/>
    <w:rsid w:val="00383B28"/>
    <w:rsid w:val="00384135"/>
    <w:rsid w:val="003846E1"/>
    <w:rsid w:val="00385240"/>
    <w:rsid w:val="00385CAF"/>
    <w:rsid w:val="003866F6"/>
    <w:rsid w:val="003874FC"/>
    <w:rsid w:val="00390948"/>
    <w:rsid w:val="00392108"/>
    <w:rsid w:val="003925CE"/>
    <w:rsid w:val="00394561"/>
    <w:rsid w:val="0039503A"/>
    <w:rsid w:val="0039559F"/>
    <w:rsid w:val="00395D0F"/>
    <w:rsid w:val="0039685A"/>
    <w:rsid w:val="003975B9"/>
    <w:rsid w:val="00397C5B"/>
    <w:rsid w:val="003A2F0C"/>
    <w:rsid w:val="003A3B61"/>
    <w:rsid w:val="003A3DB4"/>
    <w:rsid w:val="003A4D55"/>
    <w:rsid w:val="003A517F"/>
    <w:rsid w:val="003A6445"/>
    <w:rsid w:val="003A719B"/>
    <w:rsid w:val="003A79A0"/>
    <w:rsid w:val="003B2F81"/>
    <w:rsid w:val="003B318C"/>
    <w:rsid w:val="003B59B9"/>
    <w:rsid w:val="003B59E6"/>
    <w:rsid w:val="003B5B38"/>
    <w:rsid w:val="003B7ACC"/>
    <w:rsid w:val="003C03F4"/>
    <w:rsid w:val="003C0514"/>
    <w:rsid w:val="003C16DC"/>
    <w:rsid w:val="003C2247"/>
    <w:rsid w:val="003C2560"/>
    <w:rsid w:val="003C2867"/>
    <w:rsid w:val="003C2F57"/>
    <w:rsid w:val="003C335F"/>
    <w:rsid w:val="003C682D"/>
    <w:rsid w:val="003C70B0"/>
    <w:rsid w:val="003C7B7D"/>
    <w:rsid w:val="003C7E36"/>
    <w:rsid w:val="003D17F5"/>
    <w:rsid w:val="003D1E4A"/>
    <w:rsid w:val="003D2D04"/>
    <w:rsid w:val="003D482C"/>
    <w:rsid w:val="003D5143"/>
    <w:rsid w:val="003D53DE"/>
    <w:rsid w:val="003D6FB7"/>
    <w:rsid w:val="003D7E9E"/>
    <w:rsid w:val="003E00E9"/>
    <w:rsid w:val="003E02DB"/>
    <w:rsid w:val="003E0E43"/>
    <w:rsid w:val="003E2FB6"/>
    <w:rsid w:val="003E4993"/>
    <w:rsid w:val="003E627D"/>
    <w:rsid w:val="003E652E"/>
    <w:rsid w:val="003E7161"/>
    <w:rsid w:val="003F053B"/>
    <w:rsid w:val="003F07B3"/>
    <w:rsid w:val="003F101E"/>
    <w:rsid w:val="003F1F87"/>
    <w:rsid w:val="003F37A8"/>
    <w:rsid w:val="003F65CE"/>
    <w:rsid w:val="00400A89"/>
    <w:rsid w:val="00400EED"/>
    <w:rsid w:val="004014BB"/>
    <w:rsid w:val="004019A4"/>
    <w:rsid w:val="00404729"/>
    <w:rsid w:val="00404F7F"/>
    <w:rsid w:val="00405E3E"/>
    <w:rsid w:val="0040644E"/>
    <w:rsid w:val="00412C4F"/>
    <w:rsid w:val="00412F58"/>
    <w:rsid w:val="0041388A"/>
    <w:rsid w:val="0041395B"/>
    <w:rsid w:val="00413A2A"/>
    <w:rsid w:val="00413C98"/>
    <w:rsid w:val="0041424D"/>
    <w:rsid w:val="00415051"/>
    <w:rsid w:val="0041583D"/>
    <w:rsid w:val="00415A44"/>
    <w:rsid w:val="0042154D"/>
    <w:rsid w:val="004245E0"/>
    <w:rsid w:val="00424A79"/>
    <w:rsid w:val="00425B2D"/>
    <w:rsid w:val="004275A8"/>
    <w:rsid w:val="00430306"/>
    <w:rsid w:val="0043106B"/>
    <w:rsid w:val="004320E0"/>
    <w:rsid w:val="00434162"/>
    <w:rsid w:val="004359C2"/>
    <w:rsid w:val="004360E2"/>
    <w:rsid w:val="004379A6"/>
    <w:rsid w:val="00440536"/>
    <w:rsid w:val="00440E26"/>
    <w:rsid w:val="00441FD5"/>
    <w:rsid w:val="004428FA"/>
    <w:rsid w:val="00443C99"/>
    <w:rsid w:val="00444C43"/>
    <w:rsid w:val="004468C9"/>
    <w:rsid w:val="00452FFC"/>
    <w:rsid w:val="004539F6"/>
    <w:rsid w:val="004556F5"/>
    <w:rsid w:val="00461316"/>
    <w:rsid w:val="00461804"/>
    <w:rsid w:val="0046192A"/>
    <w:rsid w:val="00461C5C"/>
    <w:rsid w:val="00464218"/>
    <w:rsid w:val="0046530E"/>
    <w:rsid w:val="004678C2"/>
    <w:rsid w:val="004719A5"/>
    <w:rsid w:val="00474BC6"/>
    <w:rsid w:val="00480A9D"/>
    <w:rsid w:val="00480FE9"/>
    <w:rsid w:val="004812BF"/>
    <w:rsid w:val="00481408"/>
    <w:rsid w:val="004815B2"/>
    <w:rsid w:val="00481800"/>
    <w:rsid w:val="00484651"/>
    <w:rsid w:val="00485730"/>
    <w:rsid w:val="004863F4"/>
    <w:rsid w:val="00486C5C"/>
    <w:rsid w:val="004879CA"/>
    <w:rsid w:val="00490A34"/>
    <w:rsid w:val="00496A95"/>
    <w:rsid w:val="00497B6B"/>
    <w:rsid w:val="004A0080"/>
    <w:rsid w:val="004A0511"/>
    <w:rsid w:val="004A31B1"/>
    <w:rsid w:val="004A512D"/>
    <w:rsid w:val="004A593A"/>
    <w:rsid w:val="004A5FE4"/>
    <w:rsid w:val="004A6EEB"/>
    <w:rsid w:val="004A7F9A"/>
    <w:rsid w:val="004B46A5"/>
    <w:rsid w:val="004B4F50"/>
    <w:rsid w:val="004C0252"/>
    <w:rsid w:val="004C0A61"/>
    <w:rsid w:val="004C516F"/>
    <w:rsid w:val="004C55B2"/>
    <w:rsid w:val="004C5FE0"/>
    <w:rsid w:val="004C670F"/>
    <w:rsid w:val="004D0528"/>
    <w:rsid w:val="004D13BE"/>
    <w:rsid w:val="004D1BA7"/>
    <w:rsid w:val="004E1025"/>
    <w:rsid w:val="004E1A78"/>
    <w:rsid w:val="004E4FEE"/>
    <w:rsid w:val="004E6913"/>
    <w:rsid w:val="004F18A1"/>
    <w:rsid w:val="004F2456"/>
    <w:rsid w:val="004F6474"/>
    <w:rsid w:val="004F7C41"/>
    <w:rsid w:val="00500231"/>
    <w:rsid w:val="00502016"/>
    <w:rsid w:val="0050338A"/>
    <w:rsid w:val="005058FF"/>
    <w:rsid w:val="00506BAB"/>
    <w:rsid w:val="00506FAE"/>
    <w:rsid w:val="00507B5C"/>
    <w:rsid w:val="0051171F"/>
    <w:rsid w:val="00511900"/>
    <w:rsid w:val="005123D3"/>
    <w:rsid w:val="0051310D"/>
    <w:rsid w:val="005134BB"/>
    <w:rsid w:val="00514B58"/>
    <w:rsid w:val="00516704"/>
    <w:rsid w:val="00516FA5"/>
    <w:rsid w:val="00521815"/>
    <w:rsid w:val="0052211D"/>
    <w:rsid w:val="0052262C"/>
    <w:rsid w:val="005243A2"/>
    <w:rsid w:val="0052458C"/>
    <w:rsid w:val="00525520"/>
    <w:rsid w:val="00525815"/>
    <w:rsid w:val="00527924"/>
    <w:rsid w:val="00530FD6"/>
    <w:rsid w:val="005311CD"/>
    <w:rsid w:val="00531DF5"/>
    <w:rsid w:val="00532314"/>
    <w:rsid w:val="00532E68"/>
    <w:rsid w:val="005335FD"/>
    <w:rsid w:val="005350BC"/>
    <w:rsid w:val="005428A2"/>
    <w:rsid w:val="00542F1A"/>
    <w:rsid w:val="00543822"/>
    <w:rsid w:val="005445E2"/>
    <w:rsid w:val="00544BC2"/>
    <w:rsid w:val="00545122"/>
    <w:rsid w:val="005451EF"/>
    <w:rsid w:val="0054550D"/>
    <w:rsid w:val="0054552D"/>
    <w:rsid w:val="00546057"/>
    <w:rsid w:val="005468AB"/>
    <w:rsid w:val="0054723D"/>
    <w:rsid w:val="005515D9"/>
    <w:rsid w:val="005515F4"/>
    <w:rsid w:val="00551AA4"/>
    <w:rsid w:val="00551C8A"/>
    <w:rsid w:val="00552C40"/>
    <w:rsid w:val="0055389F"/>
    <w:rsid w:val="00554BCE"/>
    <w:rsid w:val="00554EE2"/>
    <w:rsid w:val="00555C8A"/>
    <w:rsid w:val="00556D55"/>
    <w:rsid w:val="00560BE8"/>
    <w:rsid w:val="0056260E"/>
    <w:rsid w:val="00564AB3"/>
    <w:rsid w:val="005657AC"/>
    <w:rsid w:val="005660A3"/>
    <w:rsid w:val="005665C2"/>
    <w:rsid w:val="00570089"/>
    <w:rsid w:val="005700FF"/>
    <w:rsid w:val="005708DB"/>
    <w:rsid w:val="00570AFE"/>
    <w:rsid w:val="00571665"/>
    <w:rsid w:val="00572D25"/>
    <w:rsid w:val="005732D0"/>
    <w:rsid w:val="00574C64"/>
    <w:rsid w:val="005762DB"/>
    <w:rsid w:val="0058032D"/>
    <w:rsid w:val="00580335"/>
    <w:rsid w:val="005817B5"/>
    <w:rsid w:val="00581B84"/>
    <w:rsid w:val="0058208D"/>
    <w:rsid w:val="005829FB"/>
    <w:rsid w:val="00584B5A"/>
    <w:rsid w:val="00585AAB"/>
    <w:rsid w:val="005863A6"/>
    <w:rsid w:val="0059045F"/>
    <w:rsid w:val="005911E1"/>
    <w:rsid w:val="005912DF"/>
    <w:rsid w:val="00591649"/>
    <w:rsid w:val="005923B0"/>
    <w:rsid w:val="00594F2D"/>
    <w:rsid w:val="005955AC"/>
    <w:rsid w:val="0059588E"/>
    <w:rsid w:val="00596601"/>
    <w:rsid w:val="005971D4"/>
    <w:rsid w:val="005A1292"/>
    <w:rsid w:val="005A44D0"/>
    <w:rsid w:val="005A6FC4"/>
    <w:rsid w:val="005B036A"/>
    <w:rsid w:val="005B5433"/>
    <w:rsid w:val="005B6514"/>
    <w:rsid w:val="005C0439"/>
    <w:rsid w:val="005C0576"/>
    <w:rsid w:val="005C1D0B"/>
    <w:rsid w:val="005C4346"/>
    <w:rsid w:val="005C66BD"/>
    <w:rsid w:val="005D08A4"/>
    <w:rsid w:val="005D0FF9"/>
    <w:rsid w:val="005D3C8D"/>
    <w:rsid w:val="005D4F43"/>
    <w:rsid w:val="005D6380"/>
    <w:rsid w:val="005D7AFC"/>
    <w:rsid w:val="005E3064"/>
    <w:rsid w:val="005E3CA7"/>
    <w:rsid w:val="005E5367"/>
    <w:rsid w:val="005E6DDC"/>
    <w:rsid w:val="005E7BC7"/>
    <w:rsid w:val="005F0F49"/>
    <w:rsid w:val="005F12D8"/>
    <w:rsid w:val="005F3216"/>
    <w:rsid w:val="005F3240"/>
    <w:rsid w:val="005F3847"/>
    <w:rsid w:val="005F4239"/>
    <w:rsid w:val="005F75DA"/>
    <w:rsid w:val="005F774A"/>
    <w:rsid w:val="00602263"/>
    <w:rsid w:val="00602FFC"/>
    <w:rsid w:val="00605E70"/>
    <w:rsid w:val="0060650A"/>
    <w:rsid w:val="0061370C"/>
    <w:rsid w:val="006138BA"/>
    <w:rsid w:val="006139C6"/>
    <w:rsid w:val="0061489F"/>
    <w:rsid w:val="006167B9"/>
    <w:rsid w:val="0061768B"/>
    <w:rsid w:val="006201D9"/>
    <w:rsid w:val="0062329B"/>
    <w:rsid w:val="0062385B"/>
    <w:rsid w:val="00623F01"/>
    <w:rsid w:val="006257FE"/>
    <w:rsid w:val="00625E5E"/>
    <w:rsid w:val="00626B48"/>
    <w:rsid w:val="00627C5A"/>
    <w:rsid w:val="00631A81"/>
    <w:rsid w:val="00631E75"/>
    <w:rsid w:val="00632181"/>
    <w:rsid w:val="00633222"/>
    <w:rsid w:val="00633A1C"/>
    <w:rsid w:val="00633BB4"/>
    <w:rsid w:val="00635434"/>
    <w:rsid w:val="00635AD8"/>
    <w:rsid w:val="006366B8"/>
    <w:rsid w:val="006372F6"/>
    <w:rsid w:val="00640DA7"/>
    <w:rsid w:val="00641730"/>
    <w:rsid w:val="00641C8C"/>
    <w:rsid w:val="006421EA"/>
    <w:rsid w:val="00643365"/>
    <w:rsid w:val="006436E4"/>
    <w:rsid w:val="00645D3D"/>
    <w:rsid w:val="00647584"/>
    <w:rsid w:val="00650DD4"/>
    <w:rsid w:val="00652612"/>
    <w:rsid w:val="006528A6"/>
    <w:rsid w:val="0065410D"/>
    <w:rsid w:val="00654DAF"/>
    <w:rsid w:val="006560E4"/>
    <w:rsid w:val="006564F5"/>
    <w:rsid w:val="00665994"/>
    <w:rsid w:val="00665C0B"/>
    <w:rsid w:val="00667F2F"/>
    <w:rsid w:val="00671327"/>
    <w:rsid w:val="00671A1C"/>
    <w:rsid w:val="00671EEE"/>
    <w:rsid w:val="00671F98"/>
    <w:rsid w:val="00674F7B"/>
    <w:rsid w:val="006755DA"/>
    <w:rsid w:val="00676679"/>
    <w:rsid w:val="006806D1"/>
    <w:rsid w:val="0068075C"/>
    <w:rsid w:val="00680DBE"/>
    <w:rsid w:val="006818F1"/>
    <w:rsid w:val="0068358F"/>
    <w:rsid w:val="00683A40"/>
    <w:rsid w:val="00683E63"/>
    <w:rsid w:val="00685D87"/>
    <w:rsid w:val="00686A98"/>
    <w:rsid w:val="006906AB"/>
    <w:rsid w:val="00690E1E"/>
    <w:rsid w:val="006910DD"/>
    <w:rsid w:val="00691564"/>
    <w:rsid w:val="006917D4"/>
    <w:rsid w:val="0069732C"/>
    <w:rsid w:val="006A14F7"/>
    <w:rsid w:val="006A2437"/>
    <w:rsid w:val="006A2C58"/>
    <w:rsid w:val="006A2D20"/>
    <w:rsid w:val="006A4033"/>
    <w:rsid w:val="006A5749"/>
    <w:rsid w:val="006A746C"/>
    <w:rsid w:val="006A7790"/>
    <w:rsid w:val="006B0E40"/>
    <w:rsid w:val="006B1EDF"/>
    <w:rsid w:val="006B24FB"/>
    <w:rsid w:val="006B2E1F"/>
    <w:rsid w:val="006B2EF5"/>
    <w:rsid w:val="006B4246"/>
    <w:rsid w:val="006B62A0"/>
    <w:rsid w:val="006B6601"/>
    <w:rsid w:val="006C0BDC"/>
    <w:rsid w:val="006C0DB1"/>
    <w:rsid w:val="006C1730"/>
    <w:rsid w:val="006C3827"/>
    <w:rsid w:val="006C492F"/>
    <w:rsid w:val="006C4C1C"/>
    <w:rsid w:val="006C58FB"/>
    <w:rsid w:val="006C5A6E"/>
    <w:rsid w:val="006C6A8E"/>
    <w:rsid w:val="006C79AC"/>
    <w:rsid w:val="006C7C57"/>
    <w:rsid w:val="006D07A4"/>
    <w:rsid w:val="006D2141"/>
    <w:rsid w:val="006D2400"/>
    <w:rsid w:val="006D3817"/>
    <w:rsid w:val="006D44A4"/>
    <w:rsid w:val="006D44EC"/>
    <w:rsid w:val="006D600C"/>
    <w:rsid w:val="006D61A7"/>
    <w:rsid w:val="006E11B3"/>
    <w:rsid w:val="006E1B58"/>
    <w:rsid w:val="006E3C4D"/>
    <w:rsid w:val="006E44C3"/>
    <w:rsid w:val="006E4935"/>
    <w:rsid w:val="006E4F1E"/>
    <w:rsid w:val="006E580A"/>
    <w:rsid w:val="006E581D"/>
    <w:rsid w:val="006F087A"/>
    <w:rsid w:val="006F29CA"/>
    <w:rsid w:val="006F334B"/>
    <w:rsid w:val="006F45DB"/>
    <w:rsid w:val="006F520F"/>
    <w:rsid w:val="00701DFF"/>
    <w:rsid w:val="00703173"/>
    <w:rsid w:val="0070331A"/>
    <w:rsid w:val="007039F7"/>
    <w:rsid w:val="00704953"/>
    <w:rsid w:val="007049E0"/>
    <w:rsid w:val="00704C10"/>
    <w:rsid w:val="00704C6F"/>
    <w:rsid w:val="00705D5D"/>
    <w:rsid w:val="00705E93"/>
    <w:rsid w:val="007068E2"/>
    <w:rsid w:val="00707BF7"/>
    <w:rsid w:val="00710412"/>
    <w:rsid w:val="0071171D"/>
    <w:rsid w:val="00714ECE"/>
    <w:rsid w:val="0071563B"/>
    <w:rsid w:val="00715D60"/>
    <w:rsid w:val="00715F7D"/>
    <w:rsid w:val="00717736"/>
    <w:rsid w:val="00721412"/>
    <w:rsid w:val="00722C31"/>
    <w:rsid w:val="00723574"/>
    <w:rsid w:val="007237CD"/>
    <w:rsid w:val="00723D89"/>
    <w:rsid w:val="00725CF8"/>
    <w:rsid w:val="007262DE"/>
    <w:rsid w:val="00727B70"/>
    <w:rsid w:val="00730C86"/>
    <w:rsid w:val="00734B69"/>
    <w:rsid w:val="0073536C"/>
    <w:rsid w:val="00737E94"/>
    <w:rsid w:val="00742B54"/>
    <w:rsid w:val="007433E6"/>
    <w:rsid w:val="00743F5B"/>
    <w:rsid w:val="00745549"/>
    <w:rsid w:val="007463FA"/>
    <w:rsid w:val="00747EA4"/>
    <w:rsid w:val="0075096A"/>
    <w:rsid w:val="007529DB"/>
    <w:rsid w:val="00752AAB"/>
    <w:rsid w:val="00753B15"/>
    <w:rsid w:val="00754B3D"/>
    <w:rsid w:val="00754C30"/>
    <w:rsid w:val="00754F6C"/>
    <w:rsid w:val="00755643"/>
    <w:rsid w:val="00755644"/>
    <w:rsid w:val="00756254"/>
    <w:rsid w:val="007562E6"/>
    <w:rsid w:val="00756B45"/>
    <w:rsid w:val="00756DAF"/>
    <w:rsid w:val="00760155"/>
    <w:rsid w:val="00763019"/>
    <w:rsid w:val="00766E4A"/>
    <w:rsid w:val="00767C4B"/>
    <w:rsid w:val="00770497"/>
    <w:rsid w:val="007706EA"/>
    <w:rsid w:val="00772BE2"/>
    <w:rsid w:val="00775D43"/>
    <w:rsid w:val="00776770"/>
    <w:rsid w:val="00780831"/>
    <w:rsid w:val="007815D4"/>
    <w:rsid w:val="00781889"/>
    <w:rsid w:val="00781B57"/>
    <w:rsid w:val="0078226F"/>
    <w:rsid w:val="00782C8C"/>
    <w:rsid w:val="00784944"/>
    <w:rsid w:val="00790AD2"/>
    <w:rsid w:val="00790BA6"/>
    <w:rsid w:val="00790D0E"/>
    <w:rsid w:val="00792D08"/>
    <w:rsid w:val="00794A24"/>
    <w:rsid w:val="007963D0"/>
    <w:rsid w:val="00796776"/>
    <w:rsid w:val="007968CF"/>
    <w:rsid w:val="007A22D2"/>
    <w:rsid w:val="007A32A2"/>
    <w:rsid w:val="007A5A73"/>
    <w:rsid w:val="007A5B08"/>
    <w:rsid w:val="007B02A5"/>
    <w:rsid w:val="007B1C05"/>
    <w:rsid w:val="007B2486"/>
    <w:rsid w:val="007B6B16"/>
    <w:rsid w:val="007C03EE"/>
    <w:rsid w:val="007C12C0"/>
    <w:rsid w:val="007C2690"/>
    <w:rsid w:val="007C2A02"/>
    <w:rsid w:val="007C3E87"/>
    <w:rsid w:val="007C4003"/>
    <w:rsid w:val="007C4035"/>
    <w:rsid w:val="007C5B6C"/>
    <w:rsid w:val="007C6BCC"/>
    <w:rsid w:val="007D0121"/>
    <w:rsid w:val="007D4A32"/>
    <w:rsid w:val="007D5CCF"/>
    <w:rsid w:val="007D745C"/>
    <w:rsid w:val="007D7B3A"/>
    <w:rsid w:val="007E1314"/>
    <w:rsid w:val="007E17E1"/>
    <w:rsid w:val="007E221B"/>
    <w:rsid w:val="007E67D7"/>
    <w:rsid w:val="007E7B73"/>
    <w:rsid w:val="007F03A4"/>
    <w:rsid w:val="007F0A06"/>
    <w:rsid w:val="007F1570"/>
    <w:rsid w:val="007F4C81"/>
    <w:rsid w:val="007F5435"/>
    <w:rsid w:val="00801443"/>
    <w:rsid w:val="00802531"/>
    <w:rsid w:val="00806F4A"/>
    <w:rsid w:val="00807201"/>
    <w:rsid w:val="00810698"/>
    <w:rsid w:val="008117CE"/>
    <w:rsid w:val="00812101"/>
    <w:rsid w:val="008121F5"/>
    <w:rsid w:val="008127AD"/>
    <w:rsid w:val="00812ADB"/>
    <w:rsid w:val="008149A8"/>
    <w:rsid w:val="00815121"/>
    <w:rsid w:val="00820ACF"/>
    <w:rsid w:val="00821490"/>
    <w:rsid w:val="00822333"/>
    <w:rsid w:val="008234E4"/>
    <w:rsid w:val="0082499C"/>
    <w:rsid w:val="00826FBD"/>
    <w:rsid w:val="0082785E"/>
    <w:rsid w:val="00830A2A"/>
    <w:rsid w:val="00830FBA"/>
    <w:rsid w:val="00833190"/>
    <w:rsid w:val="00833CF8"/>
    <w:rsid w:val="00835A1B"/>
    <w:rsid w:val="00835DB2"/>
    <w:rsid w:val="00837463"/>
    <w:rsid w:val="00840808"/>
    <w:rsid w:val="00840EDA"/>
    <w:rsid w:val="00843212"/>
    <w:rsid w:val="00843BF5"/>
    <w:rsid w:val="00844374"/>
    <w:rsid w:val="00844599"/>
    <w:rsid w:val="008457F2"/>
    <w:rsid w:val="00851701"/>
    <w:rsid w:val="00851F15"/>
    <w:rsid w:val="008521CA"/>
    <w:rsid w:val="00852FAF"/>
    <w:rsid w:val="00852FFE"/>
    <w:rsid w:val="00853337"/>
    <w:rsid w:val="00855095"/>
    <w:rsid w:val="00856432"/>
    <w:rsid w:val="008564BA"/>
    <w:rsid w:val="0085673C"/>
    <w:rsid w:val="00857853"/>
    <w:rsid w:val="00860EB7"/>
    <w:rsid w:val="00861216"/>
    <w:rsid w:val="00863673"/>
    <w:rsid w:val="008647FD"/>
    <w:rsid w:val="00864BFB"/>
    <w:rsid w:val="00865363"/>
    <w:rsid w:val="00870D3E"/>
    <w:rsid w:val="0087281B"/>
    <w:rsid w:val="00873768"/>
    <w:rsid w:val="00876117"/>
    <w:rsid w:val="008767EC"/>
    <w:rsid w:val="00876CD1"/>
    <w:rsid w:val="008770D3"/>
    <w:rsid w:val="008774D6"/>
    <w:rsid w:val="00880369"/>
    <w:rsid w:val="008819B0"/>
    <w:rsid w:val="00881C74"/>
    <w:rsid w:val="0088396E"/>
    <w:rsid w:val="00884195"/>
    <w:rsid w:val="008844B8"/>
    <w:rsid w:val="008871C9"/>
    <w:rsid w:val="008873E2"/>
    <w:rsid w:val="008952FD"/>
    <w:rsid w:val="0089742C"/>
    <w:rsid w:val="00897E1A"/>
    <w:rsid w:val="008A0A99"/>
    <w:rsid w:val="008A1482"/>
    <w:rsid w:val="008A3D0A"/>
    <w:rsid w:val="008A4986"/>
    <w:rsid w:val="008A4BBD"/>
    <w:rsid w:val="008A4C95"/>
    <w:rsid w:val="008A60AA"/>
    <w:rsid w:val="008A6AA6"/>
    <w:rsid w:val="008A6B6A"/>
    <w:rsid w:val="008A6DC0"/>
    <w:rsid w:val="008A746F"/>
    <w:rsid w:val="008A77FC"/>
    <w:rsid w:val="008B1985"/>
    <w:rsid w:val="008B3BBB"/>
    <w:rsid w:val="008B3DE2"/>
    <w:rsid w:val="008B3E36"/>
    <w:rsid w:val="008B4540"/>
    <w:rsid w:val="008B4B5C"/>
    <w:rsid w:val="008B4F5C"/>
    <w:rsid w:val="008B55A1"/>
    <w:rsid w:val="008C039E"/>
    <w:rsid w:val="008C075A"/>
    <w:rsid w:val="008C0E23"/>
    <w:rsid w:val="008C2D4F"/>
    <w:rsid w:val="008C4003"/>
    <w:rsid w:val="008C41AA"/>
    <w:rsid w:val="008C49AA"/>
    <w:rsid w:val="008C4D12"/>
    <w:rsid w:val="008C5993"/>
    <w:rsid w:val="008C7984"/>
    <w:rsid w:val="008C7CE5"/>
    <w:rsid w:val="008D365A"/>
    <w:rsid w:val="008D598C"/>
    <w:rsid w:val="008E06BB"/>
    <w:rsid w:val="008E13E1"/>
    <w:rsid w:val="008E17EF"/>
    <w:rsid w:val="008E260D"/>
    <w:rsid w:val="008E2E6D"/>
    <w:rsid w:val="008E2E83"/>
    <w:rsid w:val="008E318C"/>
    <w:rsid w:val="008E7106"/>
    <w:rsid w:val="008E750D"/>
    <w:rsid w:val="008F2460"/>
    <w:rsid w:val="008F2749"/>
    <w:rsid w:val="008F6C3B"/>
    <w:rsid w:val="009011A0"/>
    <w:rsid w:val="0090340A"/>
    <w:rsid w:val="00904C34"/>
    <w:rsid w:val="00905531"/>
    <w:rsid w:val="00906407"/>
    <w:rsid w:val="00910A6F"/>
    <w:rsid w:val="009112C4"/>
    <w:rsid w:val="00912BFD"/>
    <w:rsid w:val="00912DFF"/>
    <w:rsid w:val="00914212"/>
    <w:rsid w:val="00914EC8"/>
    <w:rsid w:val="00915556"/>
    <w:rsid w:val="00915CD0"/>
    <w:rsid w:val="00917BA8"/>
    <w:rsid w:val="00917E2C"/>
    <w:rsid w:val="0092090F"/>
    <w:rsid w:val="00920BC1"/>
    <w:rsid w:val="0092105B"/>
    <w:rsid w:val="00921A0F"/>
    <w:rsid w:val="009225CB"/>
    <w:rsid w:val="00922CD8"/>
    <w:rsid w:val="009230AB"/>
    <w:rsid w:val="00924156"/>
    <w:rsid w:val="00925FD2"/>
    <w:rsid w:val="00930D05"/>
    <w:rsid w:val="0093288E"/>
    <w:rsid w:val="0093345A"/>
    <w:rsid w:val="00935208"/>
    <w:rsid w:val="00935216"/>
    <w:rsid w:val="009370F2"/>
    <w:rsid w:val="009376DB"/>
    <w:rsid w:val="00940650"/>
    <w:rsid w:val="00940716"/>
    <w:rsid w:val="0094160A"/>
    <w:rsid w:val="00942322"/>
    <w:rsid w:val="009434FD"/>
    <w:rsid w:val="009437FF"/>
    <w:rsid w:val="0094383B"/>
    <w:rsid w:val="00943DF4"/>
    <w:rsid w:val="00943EB7"/>
    <w:rsid w:val="009468F1"/>
    <w:rsid w:val="00947D0B"/>
    <w:rsid w:val="00947FB7"/>
    <w:rsid w:val="00951840"/>
    <w:rsid w:val="009522AA"/>
    <w:rsid w:val="009548F2"/>
    <w:rsid w:val="00954F11"/>
    <w:rsid w:val="00960A99"/>
    <w:rsid w:val="00960C80"/>
    <w:rsid w:val="009617CE"/>
    <w:rsid w:val="0096227C"/>
    <w:rsid w:val="00962D52"/>
    <w:rsid w:val="009632AE"/>
    <w:rsid w:val="009638CD"/>
    <w:rsid w:val="00964DD8"/>
    <w:rsid w:val="0096701F"/>
    <w:rsid w:val="00970510"/>
    <w:rsid w:val="0097209E"/>
    <w:rsid w:val="0097715C"/>
    <w:rsid w:val="00980199"/>
    <w:rsid w:val="00980776"/>
    <w:rsid w:val="0098252D"/>
    <w:rsid w:val="00983042"/>
    <w:rsid w:val="00983A3E"/>
    <w:rsid w:val="00983AD0"/>
    <w:rsid w:val="009849B5"/>
    <w:rsid w:val="00984C27"/>
    <w:rsid w:val="00985D19"/>
    <w:rsid w:val="0098638D"/>
    <w:rsid w:val="009863FC"/>
    <w:rsid w:val="009868FE"/>
    <w:rsid w:val="00986A0D"/>
    <w:rsid w:val="00987E93"/>
    <w:rsid w:val="00990CF7"/>
    <w:rsid w:val="00992104"/>
    <w:rsid w:val="00992AC2"/>
    <w:rsid w:val="00993132"/>
    <w:rsid w:val="009940CC"/>
    <w:rsid w:val="00994153"/>
    <w:rsid w:val="009946F9"/>
    <w:rsid w:val="00996732"/>
    <w:rsid w:val="00997325"/>
    <w:rsid w:val="009974B4"/>
    <w:rsid w:val="00997DBA"/>
    <w:rsid w:val="009A0B42"/>
    <w:rsid w:val="009A0FBB"/>
    <w:rsid w:val="009A16AB"/>
    <w:rsid w:val="009A3516"/>
    <w:rsid w:val="009A48B6"/>
    <w:rsid w:val="009A7A73"/>
    <w:rsid w:val="009B207D"/>
    <w:rsid w:val="009B3318"/>
    <w:rsid w:val="009B3B09"/>
    <w:rsid w:val="009B3CEA"/>
    <w:rsid w:val="009B46F0"/>
    <w:rsid w:val="009B6390"/>
    <w:rsid w:val="009B7FF3"/>
    <w:rsid w:val="009C3706"/>
    <w:rsid w:val="009C444F"/>
    <w:rsid w:val="009C46A3"/>
    <w:rsid w:val="009C5F64"/>
    <w:rsid w:val="009C5FF3"/>
    <w:rsid w:val="009C61EB"/>
    <w:rsid w:val="009C6864"/>
    <w:rsid w:val="009C7793"/>
    <w:rsid w:val="009D0B66"/>
    <w:rsid w:val="009D0D07"/>
    <w:rsid w:val="009D1624"/>
    <w:rsid w:val="009D31F7"/>
    <w:rsid w:val="009D395F"/>
    <w:rsid w:val="009D4376"/>
    <w:rsid w:val="009D516D"/>
    <w:rsid w:val="009D5A29"/>
    <w:rsid w:val="009D6C89"/>
    <w:rsid w:val="009D71FD"/>
    <w:rsid w:val="009D74FD"/>
    <w:rsid w:val="009D7C0B"/>
    <w:rsid w:val="009E0819"/>
    <w:rsid w:val="009E12BF"/>
    <w:rsid w:val="009E1371"/>
    <w:rsid w:val="009E479A"/>
    <w:rsid w:val="009E4AD3"/>
    <w:rsid w:val="009E6F9D"/>
    <w:rsid w:val="009E7E4F"/>
    <w:rsid w:val="009F095C"/>
    <w:rsid w:val="009F1481"/>
    <w:rsid w:val="009F7057"/>
    <w:rsid w:val="00A03C94"/>
    <w:rsid w:val="00A05FB4"/>
    <w:rsid w:val="00A1037B"/>
    <w:rsid w:val="00A1079F"/>
    <w:rsid w:val="00A1180D"/>
    <w:rsid w:val="00A11C64"/>
    <w:rsid w:val="00A1300E"/>
    <w:rsid w:val="00A133D7"/>
    <w:rsid w:val="00A1360D"/>
    <w:rsid w:val="00A145EB"/>
    <w:rsid w:val="00A14A58"/>
    <w:rsid w:val="00A15346"/>
    <w:rsid w:val="00A1679F"/>
    <w:rsid w:val="00A16CE9"/>
    <w:rsid w:val="00A176C6"/>
    <w:rsid w:val="00A17EBE"/>
    <w:rsid w:val="00A20562"/>
    <w:rsid w:val="00A219E4"/>
    <w:rsid w:val="00A22AD5"/>
    <w:rsid w:val="00A22D51"/>
    <w:rsid w:val="00A22EBA"/>
    <w:rsid w:val="00A22F80"/>
    <w:rsid w:val="00A2789B"/>
    <w:rsid w:val="00A30AC6"/>
    <w:rsid w:val="00A31AB1"/>
    <w:rsid w:val="00A33E14"/>
    <w:rsid w:val="00A341CB"/>
    <w:rsid w:val="00A34E59"/>
    <w:rsid w:val="00A352C0"/>
    <w:rsid w:val="00A35712"/>
    <w:rsid w:val="00A40159"/>
    <w:rsid w:val="00A40607"/>
    <w:rsid w:val="00A43D53"/>
    <w:rsid w:val="00A44E52"/>
    <w:rsid w:val="00A45126"/>
    <w:rsid w:val="00A45703"/>
    <w:rsid w:val="00A501B0"/>
    <w:rsid w:val="00A526E8"/>
    <w:rsid w:val="00A52CD2"/>
    <w:rsid w:val="00A52D23"/>
    <w:rsid w:val="00A52E34"/>
    <w:rsid w:val="00A53AAD"/>
    <w:rsid w:val="00A542E0"/>
    <w:rsid w:val="00A558C6"/>
    <w:rsid w:val="00A5628C"/>
    <w:rsid w:val="00A60F01"/>
    <w:rsid w:val="00A612CF"/>
    <w:rsid w:val="00A6226F"/>
    <w:rsid w:val="00A64519"/>
    <w:rsid w:val="00A64C7A"/>
    <w:rsid w:val="00A713A1"/>
    <w:rsid w:val="00A72DC4"/>
    <w:rsid w:val="00A72FF7"/>
    <w:rsid w:val="00A73A36"/>
    <w:rsid w:val="00A75239"/>
    <w:rsid w:val="00A75701"/>
    <w:rsid w:val="00A77098"/>
    <w:rsid w:val="00A773A3"/>
    <w:rsid w:val="00A805D3"/>
    <w:rsid w:val="00A809F7"/>
    <w:rsid w:val="00A813C3"/>
    <w:rsid w:val="00A81795"/>
    <w:rsid w:val="00A86E60"/>
    <w:rsid w:val="00A87922"/>
    <w:rsid w:val="00A9045B"/>
    <w:rsid w:val="00A90543"/>
    <w:rsid w:val="00A93EC5"/>
    <w:rsid w:val="00A946C5"/>
    <w:rsid w:val="00A94C44"/>
    <w:rsid w:val="00A95B65"/>
    <w:rsid w:val="00A96BFB"/>
    <w:rsid w:val="00A9793B"/>
    <w:rsid w:val="00AA02F0"/>
    <w:rsid w:val="00AA0782"/>
    <w:rsid w:val="00AA15CC"/>
    <w:rsid w:val="00AA2061"/>
    <w:rsid w:val="00AA2B6B"/>
    <w:rsid w:val="00AA3EA9"/>
    <w:rsid w:val="00AA4BDD"/>
    <w:rsid w:val="00AA5421"/>
    <w:rsid w:val="00AA5815"/>
    <w:rsid w:val="00AA7883"/>
    <w:rsid w:val="00AA7CF5"/>
    <w:rsid w:val="00AB2589"/>
    <w:rsid w:val="00AB4123"/>
    <w:rsid w:val="00AB4CD3"/>
    <w:rsid w:val="00AB558F"/>
    <w:rsid w:val="00AB5E60"/>
    <w:rsid w:val="00AB63F6"/>
    <w:rsid w:val="00AC204C"/>
    <w:rsid w:val="00AC2B62"/>
    <w:rsid w:val="00AC3AD7"/>
    <w:rsid w:val="00AC5208"/>
    <w:rsid w:val="00AD11D5"/>
    <w:rsid w:val="00AD20D1"/>
    <w:rsid w:val="00AD2E7E"/>
    <w:rsid w:val="00AD481B"/>
    <w:rsid w:val="00AD5029"/>
    <w:rsid w:val="00AD642F"/>
    <w:rsid w:val="00AD6AF9"/>
    <w:rsid w:val="00AD79D6"/>
    <w:rsid w:val="00AE1EDE"/>
    <w:rsid w:val="00AE292A"/>
    <w:rsid w:val="00AE2FD5"/>
    <w:rsid w:val="00AE3180"/>
    <w:rsid w:val="00AE38DE"/>
    <w:rsid w:val="00AE3DE6"/>
    <w:rsid w:val="00AE47B1"/>
    <w:rsid w:val="00AE4E3D"/>
    <w:rsid w:val="00AE6282"/>
    <w:rsid w:val="00AE733E"/>
    <w:rsid w:val="00AF0C69"/>
    <w:rsid w:val="00AF4003"/>
    <w:rsid w:val="00AF42BF"/>
    <w:rsid w:val="00AF6383"/>
    <w:rsid w:val="00B001FC"/>
    <w:rsid w:val="00B00A5B"/>
    <w:rsid w:val="00B01127"/>
    <w:rsid w:val="00B02238"/>
    <w:rsid w:val="00B031B5"/>
    <w:rsid w:val="00B04919"/>
    <w:rsid w:val="00B06D74"/>
    <w:rsid w:val="00B10FDD"/>
    <w:rsid w:val="00B11655"/>
    <w:rsid w:val="00B140A7"/>
    <w:rsid w:val="00B15150"/>
    <w:rsid w:val="00B21CF6"/>
    <w:rsid w:val="00B23766"/>
    <w:rsid w:val="00B25AB8"/>
    <w:rsid w:val="00B264DB"/>
    <w:rsid w:val="00B2752B"/>
    <w:rsid w:val="00B3158C"/>
    <w:rsid w:val="00B3348C"/>
    <w:rsid w:val="00B34B9F"/>
    <w:rsid w:val="00B35914"/>
    <w:rsid w:val="00B35F83"/>
    <w:rsid w:val="00B402EF"/>
    <w:rsid w:val="00B40E11"/>
    <w:rsid w:val="00B43C0E"/>
    <w:rsid w:val="00B45181"/>
    <w:rsid w:val="00B45FC2"/>
    <w:rsid w:val="00B463BB"/>
    <w:rsid w:val="00B47191"/>
    <w:rsid w:val="00B47239"/>
    <w:rsid w:val="00B501A5"/>
    <w:rsid w:val="00B51FB3"/>
    <w:rsid w:val="00B541E0"/>
    <w:rsid w:val="00B54449"/>
    <w:rsid w:val="00B54DE2"/>
    <w:rsid w:val="00B56C39"/>
    <w:rsid w:val="00B618D6"/>
    <w:rsid w:val="00B61D29"/>
    <w:rsid w:val="00B623B4"/>
    <w:rsid w:val="00B6715C"/>
    <w:rsid w:val="00B67E26"/>
    <w:rsid w:val="00B7152B"/>
    <w:rsid w:val="00B721E2"/>
    <w:rsid w:val="00B72F61"/>
    <w:rsid w:val="00B75792"/>
    <w:rsid w:val="00B76BDC"/>
    <w:rsid w:val="00B76C83"/>
    <w:rsid w:val="00B774A4"/>
    <w:rsid w:val="00B77800"/>
    <w:rsid w:val="00B77B82"/>
    <w:rsid w:val="00B80F21"/>
    <w:rsid w:val="00B817E3"/>
    <w:rsid w:val="00B86414"/>
    <w:rsid w:val="00B87B26"/>
    <w:rsid w:val="00B90426"/>
    <w:rsid w:val="00B95239"/>
    <w:rsid w:val="00B961A3"/>
    <w:rsid w:val="00B9790B"/>
    <w:rsid w:val="00BA1C31"/>
    <w:rsid w:val="00BA28E2"/>
    <w:rsid w:val="00BA69EC"/>
    <w:rsid w:val="00BB0D65"/>
    <w:rsid w:val="00BB3EAA"/>
    <w:rsid w:val="00BB546F"/>
    <w:rsid w:val="00BB5F1E"/>
    <w:rsid w:val="00BB783B"/>
    <w:rsid w:val="00BC032E"/>
    <w:rsid w:val="00BC0347"/>
    <w:rsid w:val="00BC2794"/>
    <w:rsid w:val="00BC282A"/>
    <w:rsid w:val="00BC3A9B"/>
    <w:rsid w:val="00BC5440"/>
    <w:rsid w:val="00BC5FE2"/>
    <w:rsid w:val="00BC6379"/>
    <w:rsid w:val="00BC76D5"/>
    <w:rsid w:val="00BD1446"/>
    <w:rsid w:val="00BD4269"/>
    <w:rsid w:val="00BD474B"/>
    <w:rsid w:val="00BD514A"/>
    <w:rsid w:val="00BD516E"/>
    <w:rsid w:val="00BD66EA"/>
    <w:rsid w:val="00BD7400"/>
    <w:rsid w:val="00BD786F"/>
    <w:rsid w:val="00BE20E9"/>
    <w:rsid w:val="00BE36FA"/>
    <w:rsid w:val="00BE56C0"/>
    <w:rsid w:val="00BE5D33"/>
    <w:rsid w:val="00BE667E"/>
    <w:rsid w:val="00BE6789"/>
    <w:rsid w:val="00BE689F"/>
    <w:rsid w:val="00BE76DE"/>
    <w:rsid w:val="00BE7BD9"/>
    <w:rsid w:val="00BF0205"/>
    <w:rsid w:val="00BF109A"/>
    <w:rsid w:val="00BF44E9"/>
    <w:rsid w:val="00BF64A9"/>
    <w:rsid w:val="00C0040F"/>
    <w:rsid w:val="00C00DE2"/>
    <w:rsid w:val="00C00ECC"/>
    <w:rsid w:val="00C02C1C"/>
    <w:rsid w:val="00C05F6D"/>
    <w:rsid w:val="00C06BFC"/>
    <w:rsid w:val="00C06FE8"/>
    <w:rsid w:val="00C10023"/>
    <w:rsid w:val="00C1032B"/>
    <w:rsid w:val="00C10F6D"/>
    <w:rsid w:val="00C124D3"/>
    <w:rsid w:val="00C127DB"/>
    <w:rsid w:val="00C13A85"/>
    <w:rsid w:val="00C13EAE"/>
    <w:rsid w:val="00C14A1F"/>
    <w:rsid w:val="00C14E7D"/>
    <w:rsid w:val="00C155FC"/>
    <w:rsid w:val="00C1631D"/>
    <w:rsid w:val="00C166E2"/>
    <w:rsid w:val="00C16D42"/>
    <w:rsid w:val="00C20527"/>
    <w:rsid w:val="00C2060F"/>
    <w:rsid w:val="00C2214C"/>
    <w:rsid w:val="00C2290E"/>
    <w:rsid w:val="00C22CBF"/>
    <w:rsid w:val="00C234C3"/>
    <w:rsid w:val="00C237F2"/>
    <w:rsid w:val="00C25F13"/>
    <w:rsid w:val="00C302A2"/>
    <w:rsid w:val="00C31101"/>
    <w:rsid w:val="00C32383"/>
    <w:rsid w:val="00C32664"/>
    <w:rsid w:val="00C33158"/>
    <w:rsid w:val="00C3391F"/>
    <w:rsid w:val="00C36900"/>
    <w:rsid w:val="00C37189"/>
    <w:rsid w:val="00C377C3"/>
    <w:rsid w:val="00C40FBA"/>
    <w:rsid w:val="00C41178"/>
    <w:rsid w:val="00C415B7"/>
    <w:rsid w:val="00C4263E"/>
    <w:rsid w:val="00C43E05"/>
    <w:rsid w:val="00C44CEE"/>
    <w:rsid w:val="00C452F0"/>
    <w:rsid w:val="00C45FB7"/>
    <w:rsid w:val="00C46509"/>
    <w:rsid w:val="00C52D06"/>
    <w:rsid w:val="00C5590B"/>
    <w:rsid w:val="00C57985"/>
    <w:rsid w:val="00C57D51"/>
    <w:rsid w:val="00C620A6"/>
    <w:rsid w:val="00C621D7"/>
    <w:rsid w:val="00C6357B"/>
    <w:rsid w:val="00C63707"/>
    <w:rsid w:val="00C656C3"/>
    <w:rsid w:val="00C6711E"/>
    <w:rsid w:val="00C70D1E"/>
    <w:rsid w:val="00C71133"/>
    <w:rsid w:val="00C71F8C"/>
    <w:rsid w:val="00C7220C"/>
    <w:rsid w:val="00C7356A"/>
    <w:rsid w:val="00C75050"/>
    <w:rsid w:val="00C77664"/>
    <w:rsid w:val="00C81DB6"/>
    <w:rsid w:val="00C81E15"/>
    <w:rsid w:val="00C8238E"/>
    <w:rsid w:val="00C82489"/>
    <w:rsid w:val="00C83E72"/>
    <w:rsid w:val="00C848B5"/>
    <w:rsid w:val="00C849DC"/>
    <w:rsid w:val="00C85529"/>
    <w:rsid w:val="00C86FDF"/>
    <w:rsid w:val="00C90DEE"/>
    <w:rsid w:val="00C918FD"/>
    <w:rsid w:val="00C9229A"/>
    <w:rsid w:val="00C96247"/>
    <w:rsid w:val="00C96581"/>
    <w:rsid w:val="00C97F4F"/>
    <w:rsid w:val="00CA1933"/>
    <w:rsid w:val="00CA2CBF"/>
    <w:rsid w:val="00CA4C58"/>
    <w:rsid w:val="00CA5593"/>
    <w:rsid w:val="00CA57DE"/>
    <w:rsid w:val="00CA7024"/>
    <w:rsid w:val="00CB0120"/>
    <w:rsid w:val="00CB5169"/>
    <w:rsid w:val="00CB76DE"/>
    <w:rsid w:val="00CB7F99"/>
    <w:rsid w:val="00CC00C8"/>
    <w:rsid w:val="00CC043C"/>
    <w:rsid w:val="00CC16BF"/>
    <w:rsid w:val="00CC31B3"/>
    <w:rsid w:val="00CC3C44"/>
    <w:rsid w:val="00CC3C6A"/>
    <w:rsid w:val="00CD0144"/>
    <w:rsid w:val="00CD29CD"/>
    <w:rsid w:val="00CD2D88"/>
    <w:rsid w:val="00CD3B79"/>
    <w:rsid w:val="00CD4198"/>
    <w:rsid w:val="00CD468D"/>
    <w:rsid w:val="00CD476C"/>
    <w:rsid w:val="00CD4AD8"/>
    <w:rsid w:val="00CD5F68"/>
    <w:rsid w:val="00CD6105"/>
    <w:rsid w:val="00CD6CA1"/>
    <w:rsid w:val="00CD6E95"/>
    <w:rsid w:val="00CE3054"/>
    <w:rsid w:val="00CE38A7"/>
    <w:rsid w:val="00CE38FC"/>
    <w:rsid w:val="00CE679F"/>
    <w:rsid w:val="00CF002A"/>
    <w:rsid w:val="00CF0E10"/>
    <w:rsid w:val="00CF1C61"/>
    <w:rsid w:val="00CF3494"/>
    <w:rsid w:val="00CF4FB2"/>
    <w:rsid w:val="00CF6199"/>
    <w:rsid w:val="00CF76F3"/>
    <w:rsid w:val="00D0260B"/>
    <w:rsid w:val="00D03343"/>
    <w:rsid w:val="00D04226"/>
    <w:rsid w:val="00D0476B"/>
    <w:rsid w:val="00D06144"/>
    <w:rsid w:val="00D06957"/>
    <w:rsid w:val="00D06B69"/>
    <w:rsid w:val="00D06CF6"/>
    <w:rsid w:val="00D10282"/>
    <w:rsid w:val="00D10496"/>
    <w:rsid w:val="00D10598"/>
    <w:rsid w:val="00D11815"/>
    <w:rsid w:val="00D11C0D"/>
    <w:rsid w:val="00D123C4"/>
    <w:rsid w:val="00D12E2E"/>
    <w:rsid w:val="00D1352B"/>
    <w:rsid w:val="00D1521F"/>
    <w:rsid w:val="00D15C5B"/>
    <w:rsid w:val="00D16796"/>
    <w:rsid w:val="00D16C37"/>
    <w:rsid w:val="00D22540"/>
    <w:rsid w:val="00D22A74"/>
    <w:rsid w:val="00D246C4"/>
    <w:rsid w:val="00D24765"/>
    <w:rsid w:val="00D249B3"/>
    <w:rsid w:val="00D24A50"/>
    <w:rsid w:val="00D274E0"/>
    <w:rsid w:val="00D27B90"/>
    <w:rsid w:val="00D27F63"/>
    <w:rsid w:val="00D30E30"/>
    <w:rsid w:val="00D312EB"/>
    <w:rsid w:val="00D36227"/>
    <w:rsid w:val="00D412D4"/>
    <w:rsid w:val="00D4137A"/>
    <w:rsid w:val="00D427C9"/>
    <w:rsid w:val="00D45045"/>
    <w:rsid w:val="00D45A01"/>
    <w:rsid w:val="00D46280"/>
    <w:rsid w:val="00D462D5"/>
    <w:rsid w:val="00D465CE"/>
    <w:rsid w:val="00D47060"/>
    <w:rsid w:val="00D474F7"/>
    <w:rsid w:val="00D47A63"/>
    <w:rsid w:val="00D515E5"/>
    <w:rsid w:val="00D5271F"/>
    <w:rsid w:val="00D53F51"/>
    <w:rsid w:val="00D553A5"/>
    <w:rsid w:val="00D557D8"/>
    <w:rsid w:val="00D57387"/>
    <w:rsid w:val="00D60063"/>
    <w:rsid w:val="00D616AB"/>
    <w:rsid w:val="00D61FB5"/>
    <w:rsid w:val="00D6420B"/>
    <w:rsid w:val="00D668CA"/>
    <w:rsid w:val="00D71B47"/>
    <w:rsid w:val="00D72B2F"/>
    <w:rsid w:val="00D734EC"/>
    <w:rsid w:val="00D74542"/>
    <w:rsid w:val="00D76E97"/>
    <w:rsid w:val="00D80A51"/>
    <w:rsid w:val="00D82503"/>
    <w:rsid w:val="00D82730"/>
    <w:rsid w:val="00D834BA"/>
    <w:rsid w:val="00D834E2"/>
    <w:rsid w:val="00D83DC0"/>
    <w:rsid w:val="00D843A2"/>
    <w:rsid w:val="00D8506D"/>
    <w:rsid w:val="00D85CFC"/>
    <w:rsid w:val="00D9219C"/>
    <w:rsid w:val="00D9229E"/>
    <w:rsid w:val="00D922A1"/>
    <w:rsid w:val="00D926A8"/>
    <w:rsid w:val="00D945DA"/>
    <w:rsid w:val="00D950B7"/>
    <w:rsid w:val="00D963EB"/>
    <w:rsid w:val="00D96FEB"/>
    <w:rsid w:val="00DA0946"/>
    <w:rsid w:val="00DA1096"/>
    <w:rsid w:val="00DA2542"/>
    <w:rsid w:val="00DA2ACD"/>
    <w:rsid w:val="00DA4196"/>
    <w:rsid w:val="00DA5AB0"/>
    <w:rsid w:val="00DA739D"/>
    <w:rsid w:val="00DB0A2B"/>
    <w:rsid w:val="00DB0F4F"/>
    <w:rsid w:val="00DB210A"/>
    <w:rsid w:val="00DB311A"/>
    <w:rsid w:val="00DB3173"/>
    <w:rsid w:val="00DB3BF9"/>
    <w:rsid w:val="00DB3F81"/>
    <w:rsid w:val="00DB4555"/>
    <w:rsid w:val="00DB4E36"/>
    <w:rsid w:val="00DB5679"/>
    <w:rsid w:val="00DB5AF0"/>
    <w:rsid w:val="00DB67AF"/>
    <w:rsid w:val="00DB690A"/>
    <w:rsid w:val="00DC7374"/>
    <w:rsid w:val="00DD11DD"/>
    <w:rsid w:val="00DD25BB"/>
    <w:rsid w:val="00DD2881"/>
    <w:rsid w:val="00DE1912"/>
    <w:rsid w:val="00DE395E"/>
    <w:rsid w:val="00DE3D72"/>
    <w:rsid w:val="00DE633C"/>
    <w:rsid w:val="00DE7C65"/>
    <w:rsid w:val="00DF2B3B"/>
    <w:rsid w:val="00DF31A6"/>
    <w:rsid w:val="00DF3620"/>
    <w:rsid w:val="00DF3C21"/>
    <w:rsid w:val="00DF4CC8"/>
    <w:rsid w:val="00E00E22"/>
    <w:rsid w:val="00E01A6E"/>
    <w:rsid w:val="00E02CE8"/>
    <w:rsid w:val="00E07B3F"/>
    <w:rsid w:val="00E114CE"/>
    <w:rsid w:val="00E122B6"/>
    <w:rsid w:val="00E12AF1"/>
    <w:rsid w:val="00E144A4"/>
    <w:rsid w:val="00E149BA"/>
    <w:rsid w:val="00E163C9"/>
    <w:rsid w:val="00E21B9A"/>
    <w:rsid w:val="00E22D6C"/>
    <w:rsid w:val="00E23F4C"/>
    <w:rsid w:val="00E25BB1"/>
    <w:rsid w:val="00E263F3"/>
    <w:rsid w:val="00E30EF6"/>
    <w:rsid w:val="00E30FF0"/>
    <w:rsid w:val="00E31C4B"/>
    <w:rsid w:val="00E32BC9"/>
    <w:rsid w:val="00E32BE3"/>
    <w:rsid w:val="00E349D9"/>
    <w:rsid w:val="00E3541A"/>
    <w:rsid w:val="00E3679E"/>
    <w:rsid w:val="00E3730C"/>
    <w:rsid w:val="00E40BCD"/>
    <w:rsid w:val="00E40F07"/>
    <w:rsid w:val="00E4388A"/>
    <w:rsid w:val="00E4548E"/>
    <w:rsid w:val="00E45609"/>
    <w:rsid w:val="00E45A29"/>
    <w:rsid w:val="00E461FE"/>
    <w:rsid w:val="00E4672D"/>
    <w:rsid w:val="00E47C17"/>
    <w:rsid w:val="00E47D18"/>
    <w:rsid w:val="00E507BA"/>
    <w:rsid w:val="00E519A3"/>
    <w:rsid w:val="00E51F78"/>
    <w:rsid w:val="00E52003"/>
    <w:rsid w:val="00E549CC"/>
    <w:rsid w:val="00E54BE6"/>
    <w:rsid w:val="00E54DAC"/>
    <w:rsid w:val="00E5668C"/>
    <w:rsid w:val="00E56B5D"/>
    <w:rsid w:val="00E57377"/>
    <w:rsid w:val="00E60887"/>
    <w:rsid w:val="00E61914"/>
    <w:rsid w:val="00E63D96"/>
    <w:rsid w:val="00E640EF"/>
    <w:rsid w:val="00E64CF1"/>
    <w:rsid w:val="00E650B8"/>
    <w:rsid w:val="00E652F9"/>
    <w:rsid w:val="00E660E8"/>
    <w:rsid w:val="00E67F36"/>
    <w:rsid w:val="00E71FE0"/>
    <w:rsid w:val="00E72D64"/>
    <w:rsid w:val="00E737BE"/>
    <w:rsid w:val="00E73B6C"/>
    <w:rsid w:val="00E75784"/>
    <w:rsid w:val="00E760AF"/>
    <w:rsid w:val="00E76358"/>
    <w:rsid w:val="00E769C9"/>
    <w:rsid w:val="00E77F61"/>
    <w:rsid w:val="00E82748"/>
    <w:rsid w:val="00E84899"/>
    <w:rsid w:val="00E84F30"/>
    <w:rsid w:val="00E86922"/>
    <w:rsid w:val="00E8783C"/>
    <w:rsid w:val="00E91FF2"/>
    <w:rsid w:val="00E9288E"/>
    <w:rsid w:val="00E94C3D"/>
    <w:rsid w:val="00E95887"/>
    <w:rsid w:val="00E95B1A"/>
    <w:rsid w:val="00E95E64"/>
    <w:rsid w:val="00E97641"/>
    <w:rsid w:val="00E976AC"/>
    <w:rsid w:val="00E97CA8"/>
    <w:rsid w:val="00EA11DF"/>
    <w:rsid w:val="00EA389B"/>
    <w:rsid w:val="00EA4EFA"/>
    <w:rsid w:val="00EA58F4"/>
    <w:rsid w:val="00EA6A51"/>
    <w:rsid w:val="00EA7ED1"/>
    <w:rsid w:val="00EB19F3"/>
    <w:rsid w:val="00EB1D05"/>
    <w:rsid w:val="00EB238F"/>
    <w:rsid w:val="00EB275C"/>
    <w:rsid w:val="00EB51BC"/>
    <w:rsid w:val="00EB54DE"/>
    <w:rsid w:val="00EC01BA"/>
    <w:rsid w:val="00EC042D"/>
    <w:rsid w:val="00EC0AE7"/>
    <w:rsid w:val="00EC4608"/>
    <w:rsid w:val="00ED1CF3"/>
    <w:rsid w:val="00ED22BD"/>
    <w:rsid w:val="00ED4197"/>
    <w:rsid w:val="00ED7718"/>
    <w:rsid w:val="00EE11FD"/>
    <w:rsid w:val="00EE50A5"/>
    <w:rsid w:val="00EE7971"/>
    <w:rsid w:val="00EF0016"/>
    <w:rsid w:val="00EF108C"/>
    <w:rsid w:val="00EF1E76"/>
    <w:rsid w:val="00EF2172"/>
    <w:rsid w:val="00EF423B"/>
    <w:rsid w:val="00EF5BA6"/>
    <w:rsid w:val="00F01A17"/>
    <w:rsid w:val="00F0287E"/>
    <w:rsid w:val="00F028FB"/>
    <w:rsid w:val="00F033C7"/>
    <w:rsid w:val="00F03684"/>
    <w:rsid w:val="00F053AC"/>
    <w:rsid w:val="00F0647E"/>
    <w:rsid w:val="00F07021"/>
    <w:rsid w:val="00F1203F"/>
    <w:rsid w:val="00F13A77"/>
    <w:rsid w:val="00F14972"/>
    <w:rsid w:val="00F20920"/>
    <w:rsid w:val="00F21E42"/>
    <w:rsid w:val="00F2378E"/>
    <w:rsid w:val="00F24BF2"/>
    <w:rsid w:val="00F2538D"/>
    <w:rsid w:val="00F254B2"/>
    <w:rsid w:val="00F25932"/>
    <w:rsid w:val="00F2755C"/>
    <w:rsid w:val="00F27C01"/>
    <w:rsid w:val="00F27C9C"/>
    <w:rsid w:val="00F30101"/>
    <w:rsid w:val="00F334FD"/>
    <w:rsid w:val="00F34980"/>
    <w:rsid w:val="00F3629C"/>
    <w:rsid w:val="00F40C71"/>
    <w:rsid w:val="00F410A8"/>
    <w:rsid w:val="00F41AD7"/>
    <w:rsid w:val="00F42484"/>
    <w:rsid w:val="00F424CA"/>
    <w:rsid w:val="00F43857"/>
    <w:rsid w:val="00F43969"/>
    <w:rsid w:val="00F43B34"/>
    <w:rsid w:val="00F44AE3"/>
    <w:rsid w:val="00F44B2A"/>
    <w:rsid w:val="00F45BC7"/>
    <w:rsid w:val="00F46467"/>
    <w:rsid w:val="00F474E8"/>
    <w:rsid w:val="00F47B1B"/>
    <w:rsid w:val="00F50837"/>
    <w:rsid w:val="00F538C3"/>
    <w:rsid w:val="00F54F8B"/>
    <w:rsid w:val="00F55E32"/>
    <w:rsid w:val="00F56E3D"/>
    <w:rsid w:val="00F57339"/>
    <w:rsid w:val="00F62006"/>
    <w:rsid w:val="00F62700"/>
    <w:rsid w:val="00F63016"/>
    <w:rsid w:val="00F64267"/>
    <w:rsid w:val="00F64562"/>
    <w:rsid w:val="00F67413"/>
    <w:rsid w:val="00F67E04"/>
    <w:rsid w:val="00F67ED7"/>
    <w:rsid w:val="00F70898"/>
    <w:rsid w:val="00F73B72"/>
    <w:rsid w:val="00F73D6D"/>
    <w:rsid w:val="00F75990"/>
    <w:rsid w:val="00F82ED8"/>
    <w:rsid w:val="00F83208"/>
    <w:rsid w:val="00F84012"/>
    <w:rsid w:val="00F84FC0"/>
    <w:rsid w:val="00F869EF"/>
    <w:rsid w:val="00F9061C"/>
    <w:rsid w:val="00F90BC7"/>
    <w:rsid w:val="00F9271A"/>
    <w:rsid w:val="00F927BF"/>
    <w:rsid w:val="00F93DF5"/>
    <w:rsid w:val="00F94A60"/>
    <w:rsid w:val="00F95329"/>
    <w:rsid w:val="00F9554F"/>
    <w:rsid w:val="00F96A62"/>
    <w:rsid w:val="00F96E56"/>
    <w:rsid w:val="00F9757A"/>
    <w:rsid w:val="00FA020E"/>
    <w:rsid w:val="00FA133A"/>
    <w:rsid w:val="00FA248F"/>
    <w:rsid w:val="00FA2D3A"/>
    <w:rsid w:val="00FA362B"/>
    <w:rsid w:val="00FA38D9"/>
    <w:rsid w:val="00FA7F08"/>
    <w:rsid w:val="00FB197F"/>
    <w:rsid w:val="00FB5BA5"/>
    <w:rsid w:val="00FB6650"/>
    <w:rsid w:val="00FB7977"/>
    <w:rsid w:val="00FC0C68"/>
    <w:rsid w:val="00FC0DBA"/>
    <w:rsid w:val="00FC208E"/>
    <w:rsid w:val="00FC2FA8"/>
    <w:rsid w:val="00FC71F0"/>
    <w:rsid w:val="00FD47B3"/>
    <w:rsid w:val="00FD57AD"/>
    <w:rsid w:val="00FD7077"/>
    <w:rsid w:val="00FD74F0"/>
    <w:rsid w:val="00FE02D4"/>
    <w:rsid w:val="00FE0975"/>
    <w:rsid w:val="00FE19C7"/>
    <w:rsid w:val="00FE735C"/>
    <w:rsid w:val="00FE744C"/>
    <w:rsid w:val="00FF239F"/>
    <w:rsid w:val="00FF23DE"/>
    <w:rsid w:val="00FF2FAE"/>
    <w:rsid w:val="00FF46EE"/>
    <w:rsid w:val="00FF56F2"/>
    <w:rsid w:val="00FF652A"/>
    <w:rsid w:val="00FF6E28"/>
    <w:rsid w:val="00FF7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A2393"/>
  <w15:docId w15:val="{4B116A87-BF1A-4812-8244-8D91600F1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715C"/>
  </w:style>
  <w:style w:type="paragraph" w:styleId="Heading1">
    <w:name w:val="heading 1"/>
    <w:basedOn w:val="Normal"/>
    <w:next w:val="Normal"/>
    <w:link w:val="Heading1Char"/>
    <w:uiPriority w:val="9"/>
    <w:qFormat/>
    <w:pPr>
      <w:ind w:left="432" w:hanging="432"/>
      <w:jc w:val="center"/>
      <w:outlineLvl w:val="0"/>
    </w:pPr>
    <w:rPr>
      <w:b/>
      <w:sz w:val="28"/>
      <w:szCs w:val="28"/>
    </w:rPr>
  </w:style>
  <w:style w:type="paragraph" w:styleId="Heading2">
    <w:name w:val="heading 2"/>
    <w:basedOn w:val="Normal"/>
    <w:next w:val="Normal"/>
    <w:link w:val="Heading2Char"/>
    <w:uiPriority w:val="9"/>
    <w:unhideWhenUsed/>
    <w:qFormat/>
    <w:pPr>
      <w:ind w:left="576" w:hanging="576"/>
      <w:jc w:val="left"/>
      <w:outlineLvl w:val="1"/>
    </w:pPr>
    <w:rPr>
      <w:b/>
    </w:rPr>
  </w:style>
  <w:style w:type="paragraph" w:styleId="Heading3">
    <w:name w:val="heading 3"/>
    <w:basedOn w:val="Normal"/>
    <w:next w:val="Normal"/>
    <w:link w:val="Heading3Char"/>
    <w:uiPriority w:val="9"/>
    <w:unhideWhenUsed/>
    <w:qFormat/>
    <w:pPr>
      <w:keepNext/>
      <w:keepLines/>
      <w:spacing w:before="40"/>
      <w:ind w:left="720" w:hanging="720"/>
      <w:outlineLvl w:val="2"/>
    </w:pPr>
    <w:rPr>
      <w:b/>
      <w:i/>
    </w:rPr>
  </w:style>
  <w:style w:type="paragraph" w:styleId="Heading4">
    <w:name w:val="heading 4"/>
    <w:basedOn w:val="Normal"/>
    <w:next w:val="Normal"/>
    <w:uiPriority w:val="9"/>
    <w:unhideWhenUsed/>
    <w:qFormat/>
    <w:pPr>
      <w:keepNext/>
      <w:keepLines/>
      <w:spacing w:before="40"/>
      <w:ind w:left="864" w:hanging="864"/>
      <w:outlineLvl w:val="3"/>
    </w:pPr>
    <w:rPr>
      <w:b/>
      <w:i/>
    </w:rPr>
  </w:style>
  <w:style w:type="paragraph" w:styleId="Heading5">
    <w:name w:val="heading 5"/>
    <w:basedOn w:val="Normal"/>
    <w:next w:val="Normal"/>
    <w:uiPriority w:val="9"/>
    <w:semiHidden/>
    <w:unhideWhenUsed/>
    <w:qFormat/>
    <w:pPr>
      <w:keepNext/>
      <w:keepLines/>
      <w:spacing w:before="40"/>
      <w:ind w:left="1008" w:hanging="1008"/>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1152" w:hanging="1152"/>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sz w:val="20"/>
      <w:szCs w:val="20"/>
    </w:rPr>
    <w:tblPr>
      <w:tblStyleRowBandSize w:val="1"/>
      <w:tblStyleColBandSize w:val="1"/>
    </w:tblPr>
  </w:style>
  <w:style w:type="paragraph" w:styleId="ListParagraph">
    <w:name w:val="List Paragraph"/>
    <w:basedOn w:val="Normal"/>
    <w:uiPriority w:val="34"/>
    <w:qFormat/>
    <w:rsid w:val="00D950B7"/>
    <w:pPr>
      <w:ind w:left="720"/>
      <w:contextualSpacing/>
    </w:pPr>
  </w:style>
  <w:style w:type="paragraph" w:styleId="TOC1">
    <w:name w:val="toc 1"/>
    <w:basedOn w:val="Normal"/>
    <w:next w:val="Normal"/>
    <w:autoRedefine/>
    <w:uiPriority w:val="39"/>
    <w:unhideWhenUsed/>
    <w:rsid w:val="00833190"/>
    <w:pPr>
      <w:spacing w:after="100"/>
    </w:pPr>
  </w:style>
  <w:style w:type="paragraph" w:styleId="TOC2">
    <w:name w:val="toc 2"/>
    <w:basedOn w:val="Normal"/>
    <w:next w:val="Normal"/>
    <w:autoRedefine/>
    <w:uiPriority w:val="39"/>
    <w:unhideWhenUsed/>
    <w:rsid w:val="00833190"/>
    <w:pPr>
      <w:spacing w:after="100"/>
      <w:ind w:left="240"/>
    </w:pPr>
  </w:style>
  <w:style w:type="paragraph" w:styleId="TOC3">
    <w:name w:val="toc 3"/>
    <w:basedOn w:val="Normal"/>
    <w:next w:val="Normal"/>
    <w:autoRedefine/>
    <w:uiPriority w:val="39"/>
    <w:unhideWhenUsed/>
    <w:rsid w:val="00833190"/>
    <w:pPr>
      <w:spacing w:after="100"/>
      <w:ind w:left="480"/>
    </w:pPr>
  </w:style>
  <w:style w:type="character" w:styleId="Hyperlink">
    <w:name w:val="Hyperlink"/>
    <w:basedOn w:val="DefaultParagraphFont"/>
    <w:uiPriority w:val="99"/>
    <w:unhideWhenUsed/>
    <w:rsid w:val="00833190"/>
    <w:rPr>
      <w:color w:val="0000FF" w:themeColor="hyperlink"/>
      <w:u w:val="single"/>
    </w:rPr>
  </w:style>
  <w:style w:type="paragraph" w:styleId="Header">
    <w:name w:val="header"/>
    <w:basedOn w:val="Normal"/>
    <w:link w:val="HeaderChar"/>
    <w:uiPriority w:val="99"/>
    <w:unhideWhenUsed/>
    <w:rsid w:val="00145B63"/>
    <w:pPr>
      <w:tabs>
        <w:tab w:val="center" w:pos="4680"/>
        <w:tab w:val="right" w:pos="9360"/>
      </w:tabs>
      <w:spacing w:line="240" w:lineRule="auto"/>
    </w:pPr>
  </w:style>
  <w:style w:type="character" w:customStyle="1" w:styleId="HeaderChar">
    <w:name w:val="Header Char"/>
    <w:basedOn w:val="DefaultParagraphFont"/>
    <w:link w:val="Header"/>
    <w:uiPriority w:val="99"/>
    <w:rsid w:val="00145B63"/>
  </w:style>
  <w:style w:type="paragraph" w:styleId="Footer">
    <w:name w:val="footer"/>
    <w:basedOn w:val="Normal"/>
    <w:link w:val="FooterChar"/>
    <w:uiPriority w:val="99"/>
    <w:unhideWhenUsed/>
    <w:rsid w:val="00145B63"/>
    <w:pPr>
      <w:tabs>
        <w:tab w:val="center" w:pos="4680"/>
        <w:tab w:val="right" w:pos="9360"/>
      </w:tabs>
      <w:spacing w:line="240" w:lineRule="auto"/>
    </w:pPr>
  </w:style>
  <w:style w:type="character" w:customStyle="1" w:styleId="FooterChar">
    <w:name w:val="Footer Char"/>
    <w:basedOn w:val="DefaultParagraphFont"/>
    <w:link w:val="Footer"/>
    <w:uiPriority w:val="99"/>
    <w:rsid w:val="00145B63"/>
  </w:style>
  <w:style w:type="character" w:customStyle="1" w:styleId="Heading1Char">
    <w:name w:val="Heading 1 Char"/>
    <w:basedOn w:val="DefaultParagraphFont"/>
    <w:link w:val="Heading1"/>
    <w:uiPriority w:val="9"/>
    <w:rsid w:val="00102373"/>
    <w:rPr>
      <w:b/>
      <w:sz w:val="28"/>
      <w:szCs w:val="28"/>
    </w:rPr>
  </w:style>
  <w:style w:type="paragraph" w:styleId="Bibliography">
    <w:name w:val="Bibliography"/>
    <w:basedOn w:val="Normal"/>
    <w:next w:val="Normal"/>
    <w:uiPriority w:val="37"/>
    <w:unhideWhenUsed/>
    <w:rsid w:val="00102373"/>
    <w:pPr>
      <w:spacing w:line="480" w:lineRule="auto"/>
      <w:ind w:left="720" w:hanging="720"/>
    </w:pPr>
  </w:style>
  <w:style w:type="character" w:customStyle="1" w:styleId="lsa">
    <w:name w:val="lsa"/>
    <w:basedOn w:val="DefaultParagraphFont"/>
    <w:rsid w:val="008A60AA"/>
  </w:style>
  <w:style w:type="paragraph" w:styleId="Caption">
    <w:name w:val="caption"/>
    <w:basedOn w:val="Normal"/>
    <w:next w:val="Normal"/>
    <w:uiPriority w:val="35"/>
    <w:unhideWhenUsed/>
    <w:qFormat/>
    <w:rsid w:val="000055AA"/>
    <w:pPr>
      <w:spacing w:after="200" w:line="240" w:lineRule="auto"/>
    </w:pPr>
    <w:rPr>
      <w:i/>
      <w:iCs/>
      <w:color w:val="1F497D" w:themeColor="text2"/>
      <w:sz w:val="18"/>
      <w:szCs w:val="18"/>
    </w:rPr>
  </w:style>
  <w:style w:type="character" w:customStyle="1" w:styleId="Heading3Char">
    <w:name w:val="Heading 3 Char"/>
    <w:basedOn w:val="DefaultParagraphFont"/>
    <w:link w:val="Heading3"/>
    <w:uiPriority w:val="9"/>
    <w:rsid w:val="002F3252"/>
    <w:rPr>
      <w:b/>
      <w:i/>
    </w:rPr>
  </w:style>
  <w:style w:type="paragraph" w:styleId="TableofFigures">
    <w:name w:val="table of figures"/>
    <w:basedOn w:val="Normal"/>
    <w:next w:val="Normal"/>
    <w:uiPriority w:val="99"/>
    <w:unhideWhenUsed/>
    <w:rsid w:val="00C02C1C"/>
  </w:style>
  <w:style w:type="paragraph" w:styleId="NormalWeb">
    <w:name w:val="Normal (Web)"/>
    <w:basedOn w:val="Normal"/>
    <w:uiPriority w:val="99"/>
    <w:semiHidden/>
    <w:unhideWhenUsed/>
    <w:rsid w:val="00C234C3"/>
    <w:pPr>
      <w:spacing w:before="100" w:beforeAutospacing="1" w:after="100" w:afterAutospacing="1" w:line="240" w:lineRule="auto"/>
      <w:jc w:val="left"/>
    </w:pPr>
    <w:rPr>
      <w:lang w:val="en-US"/>
    </w:rPr>
  </w:style>
  <w:style w:type="character" w:customStyle="1" w:styleId="apple-tab-span">
    <w:name w:val="apple-tab-span"/>
    <w:basedOn w:val="DefaultParagraphFont"/>
    <w:rsid w:val="00C234C3"/>
  </w:style>
  <w:style w:type="character" w:styleId="FollowedHyperlink">
    <w:name w:val="FollowedHyperlink"/>
    <w:basedOn w:val="DefaultParagraphFont"/>
    <w:uiPriority w:val="99"/>
    <w:semiHidden/>
    <w:unhideWhenUsed/>
    <w:rsid w:val="006D2400"/>
    <w:rPr>
      <w:color w:val="800080" w:themeColor="followedHyperlink"/>
      <w:u w:val="single"/>
    </w:rPr>
  </w:style>
  <w:style w:type="table" w:customStyle="1" w:styleId="TableGrid">
    <w:name w:val="TableGrid"/>
    <w:rsid w:val="00A95B65"/>
    <w:pPr>
      <w:spacing w:line="240" w:lineRule="auto"/>
      <w:jc w:val="left"/>
    </w:pPr>
    <w:rPr>
      <w:rFonts w:asciiTheme="minorHAnsi" w:eastAsiaTheme="minorEastAsia" w:hAnsiTheme="minorHAnsi" w:cstheme="minorBidi"/>
      <w:sz w:val="22"/>
      <w:szCs w:val="22"/>
      <w:lang w:eastAsia="en-GB"/>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302A2"/>
    <w:rPr>
      <w:b/>
    </w:rPr>
  </w:style>
  <w:style w:type="table" w:styleId="TableGrid0">
    <w:name w:val="Table Grid"/>
    <w:basedOn w:val="TableNormal"/>
    <w:uiPriority w:val="39"/>
    <w:rsid w:val="008F6C3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2265E2"/>
    <w:rPr>
      <w:color w:val="605E5C"/>
      <w:shd w:val="clear" w:color="auto" w:fill="E1DFDD"/>
    </w:rPr>
  </w:style>
  <w:style w:type="paragraph" w:styleId="TOC4">
    <w:name w:val="toc 4"/>
    <w:basedOn w:val="Normal"/>
    <w:next w:val="Normal"/>
    <w:autoRedefine/>
    <w:uiPriority w:val="39"/>
    <w:unhideWhenUsed/>
    <w:rsid w:val="00AE1EDE"/>
    <w:pPr>
      <w:spacing w:after="100" w:line="259" w:lineRule="auto"/>
      <w:ind w:left="660"/>
      <w:jc w:val="left"/>
    </w:pPr>
    <w:rPr>
      <w:rFonts w:asciiTheme="minorHAnsi" w:eastAsiaTheme="minorEastAsia" w:hAnsiTheme="minorHAnsi" w:cstheme="minorBidi"/>
      <w:kern w:val="2"/>
      <w:sz w:val="22"/>
      <w:szCs w:val="22"/>
      <w:lang w:val="en-US"/>
      <w14:ligatures w14:val="standardContextual"/>
    </w:rPr>
  </w:style>
  <w:style w:type="paragraph" w:styleId="TOC5">
    <w:name w:val="toc 5"/>
    <w:basedOn w:val="Normal"/>
    <w:next w:val="Normal"/>
    <w:autoRedefine/>
    <w:uiPriority w:val="39"/>
    <w:unhideWhenUsed/>
    <w:rsid w:val="00AE1EDE"/>
    <w:pPr>
      <w:spacing w:after="100" w:line="259" w:lineRule="auto"/>
      <w:ind w:left="880"/>
      <w:jc w:val="left"/>
    </w:pPr>
    <w:rPr>
      <w:rFonts w:asciiTheme="minorHAnsi" w:eastAsiaTheme="minorEastAsia" w:hAnsiTheme="minorHAnsi" w:cstheme="minorBidi"/>
      <w:kern w:val="2"/>
      <w:sz w:val="22"/>
      <w:szCs w:val="22"/>
      <w:lang w:val="en-US"/>
      <w14:ligatures w14:val="standardContextual"/>
    </w:rPr>
  </w:style>
  <w:style w:type="paragraph" w:styleId="TOC6">
    <w:name w:val="toc 6"/>
    <w:basedOn w:val="Normal"/>
    <w:next w:val="Normal"/>
    <w:autoRedefine/>
    <w:uiPriority w:val="39"/>
    <w:unhideWhenUsed/>
    <w:rsid w:val="00AE1EDE"/>
    <w:pPr>
      <w:spacing w:after="100" w:line="259" w:lineRule="auto"/>
      <w:ind w:left="1100"/>
      <w:jc w:val="left"/>
    </w:pPr>
    <w:rPr>
      <w:rFonts w:asciiTheme="minorHAnsi" w:eastAsiaTheme="minorEastAsia" w:hAnsiTheme="minorHAnsi" w:cstheme="minorBidi"/>
      <w:kern w:val="2"/>
      <w:sz w:val="22"/>
      <w:szCs w:val="22"/>
      <w:lang w:val="en-US"/>
      <w14:ligatures w14:val="standardContextual"/>
    </w:rPr>
  </w:style>
  <w:style w:type="paragraph" w:styleId="TOC7">
    <w:name w:val="toc 7"/>
    <w:basedOn w:val="Normal"/>
    <w:next w:val="Normal"/>
    <w:autoRedefine/>
    <w:uiPriority w:val="39"/>
    <w:unhideWhenUsed/>
    <w:rsid w:val="00AE1EDE"/>
    <w:pPr>
      <w:spacing w:after="100" w:line="259" w:lineRule="auto"/>
      <w:ind w:left="1320"/>
      <w:jc w:val="left"/>
    </w:pPr>
    <w:rPr>
      <w:rFonts w:asciiTheme="minorHAnsi" w:eastAsiaTheme="minorEastAsia" w:hAnsiTheme="minorHAnsi" w:cstheme="minorBidi"/>
      <w:kern w:val="2"/>
      <w:sz w:val="22"/>
      <w:szCs w:val="22"/>
      <w:lang w:val="en-US"/>
      <w14:ligatures w14:val="standardContextual"/>
    </w:rPr>
  </w:style>
  <w:style w:type="paragraph" w:styleId="TOC8">
    <w:name w:val="toc 8"/>
    <w:basedOn w:val="Normal"/>
    <w:next w:val="Normal"/>
    <w:autoRedefine/>
    <w:uiPriority w:val="39"/>
    <w:unhideWhenUsed/>
    <w:rsid w:val="00AE1EDE"/>
    <w:pPr>
      <w:spacing w:after="100" w:line="259" w:lineRule="auto"/>
      <w:ind w:left="1540"/>
      <w:jc w:val="left"/>
    </w:pPr>
    <w:rPr>
      <w:rFonts w:asciiTheme="minorHAnsi" w:eastAsiaTheme="minorEastAsia" w:hAnsiTheme="minorHAnsi" w:cstheme="minorBidi"/>
      <w:kern w:val="2"/>
      <w:sz w:val="22"/>
      <w:szCs w:val="22"/>
      <w:lang w:val="en-US"/>
      <w14:ligatures w14:val="standardContextual"/>
    </w:rPr>
  </w:style>
  <w:style w:type="paragraph" w:styleId="TOC9">
    <w:name w:val="toc 9"/>
    <w:basedOn w:val="Normal"/>
    <w:next w:val="Normal"/>
    <w:autoRedefine/>
    <w:uiPriority w:val="39"/>
    <w:unhideWhenUsed/>
    <w:rsid w:val="00AE1EDE"/>
    <w:pPr>
      <w:spacing w:after="100" w:line="259" w:lineRule="auto"/>
      <w:ind w:left="1760"/>
      <w:jc w:val="left"/>
    </w:pPr>
    <w:rPr>
      <w:rFonts w:asciiTheme="minorHAnsi" w:eastAsiaTheme="minorEastAsia" w:hAnsiTheme="minorHAnsi" w:cstheme="minorBidi"/>
      <w:kern w:val="2"/>
      <w:sz w:val="22"/>
      <w:szCs w:val="22"/>
      <w:lang w:val="en-US"/>
      <w14:ligatures w14:val="standardContextual"/>
    </w:rPr>
  </w:style>
  <w:style w:type="character" w:customStyle="1" w:styleId="TitleChar">
    <w:name w:val="Title Char"/>
    <w:basedOn w:val="DefaultParagraphFont"/>
    <w:link w:val="Title"/>
    <w:uiPriority w:val="10"/>
    <w:rsid w:val="0097715C"/>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8768">
      <w:bodyDiv w:val="1"/>
      <w:marLeft w:val="0"/>
      <w:marRight w:val="0"/>
      <w:marTop w:val="0"/>
      <w:marBottom w:val="0"/>
      <w:divBdr>
        <w:top w:val="none" w:sz="0" w:space="0" w:color="auto"/>
        <w:left w:val="none" w:sz="0" w:space="0" w:color="auto"/>
        <w:bottom w:val="none" w:sz="0" w:space="0" w:color="auto"/>
        <w:right w:val="none" w:sz="0" w:space="0" w:color="auto"/>
      </w:divBdr>
    </w:div>
    <w:div w:id="6251723">
      <w:bodyDiv w:val="1"/>
      <w:marLeft w:val="0"/>
      <w:marRight w:val="0"/>
      <w:marTop w:val="0"/>
      <w:marBottom w:val="0"/>
      <w:divBdr>
        <w:top w:val="none" w:sz="0" w:space="0" w:color="auto"/>
        <w:left w:val="none" w:sz="0" w:space="0" w:color="auto"/>
        <w:bottom w:val="none" w:sz="0" w:space="0" w:color="auto"/>
        <w:right w:val="none" w:sz="0" w:space="0" w:color="auto"/>
      </w:divBdr>
    </w:div>
    <w:div w:id="6829630">
      <w:bodyDiv w:val="1"/>
      <w:marLeft w:val="0"/>
      <w:marRight w:val="0"/>
      <w:marTop w:val="0"/>
      <w:marBottom w:val="0"/>
      <w:divBdr>
        <w:top w:val="none" w:sz="0" w:space="0" w:color="auto"/>
        <w:left w:val="none" w:sz="0" w:space="0" w:color="auto"/>
        <w:bottom w:val="none" w:sz="0" w:space="0" w:color="auto"/>
        <w:right w:val="none" w:sz="0" w:space="0" w:color="auto"/>
      </w:divBdr>
    </w:div>
    <w:div w:id="6908820">
      <w:bodyDiv w:val="1"/>
      <w:marLeft w:val="0"/>
      <w:marRight w:val="0"/>
      <w:marTop w:val="0"/>
      <w:marBottom w:val="0"/>
      <w:divBdr>
        <w:top w:val="none" w:sz="0" w:space="0" w:color="auto"/>
        <w:left w:val="none" w:sz="0" w:space="0" w:color="auto"/>
        <w:bottom w:val="none" w:sz="0" w:space="0" w:color="auto"/>
        <w:right w:val="none" w:sz="0" w:space="0" w:color="auto"/>
      </w:divBdr>
    </w:div>
    <w:div w:id="12658396">
      <w:bodyDiv w:val="1"/>
      <w:marLeft w:val="0"/>
      <w:marRight w:val="0"/>
      <w:marTop w:val="0"/>
      <w:marBottom w:val="0"/>
      <w:divBdr>
        <w:top w:val="none" w:sz="0" w:space="0" w:color="auto"/>
        <w:left w:val="none" w:sz="0" w:space="0" w:color="auto"/>
        <w:bottom w:val="none" w:sz="0" w:space="0" w:color="auto"/>
        <w:right w:val="none" w:sz="0" w:space="0" w:color="auto"/>
      </w:divBdr>
    </w:div>
    <w:div w:id="16855438">
      <w:bodyDiv w:val="1"/>
      <w:marLeft w:val="0"/>
      <w:marRight w:val="0"/>
      <w:marTop w:val="0"/>
      <w:marBottom w:val="0"/>
      <w:divBdr>
        <w:top w:val="none" w:sz="0" w:space="0" w:color="auto"/>
        <w:left w:val="none" w:sz="0" w:space="0" w:color="auto"/>
        <w:bottom w:val="none" w:sz="0" w:space="0" w:color="auto"/>
        <w:right w:val="none" w:sz="0" w:space="0" w:color="auto"/>
      </w:divBdr>
    </w:div>
    <w:div w:id="20592834">
      <w:bodyDiv w:val="1"/>
      <w:marLeft w:val="0"/>
      <w:marRight w:val="0"/>
      <w:marTop w:val="0"/>
      <w:marBottom w:val="0"/>
      <w:divBdr>
        <w:top w:val="none" w:sz="0" w:space="0" w:color="auto"/>
        <w:left w:val="none" w:sz="0" w:space="0" w:color="auto"/>
        <w:bottom w:val="none" w:sz="0" w:space="0" w:color="auto"/>
        <w:right w:val="none" w:sz="0" w:space="0" w:color="auto"/>
      </w:divBdr>
    </w:div>
    <w:div w:id="21787576">
      <w:bodyDiv w:val="1"/>
      <w:marLeft w:val="0"/>
      <w:marRight w:val="0"/>
      <w:marTop w:val="0"/>
      <w:marBottom w:val="0"/>
      <w:divBdr>
        <w:top w:val="none" w:sz="0" w:space="0" w:color="auto"/>
        <w:left w:val="none" w:sz="0" w:space="0" w:color="auto"/>
        <w:bottom w:val="none" w:sz="0" w:space="0" w:color="auto"/>
        <w:right w:val="none" w:sz="0" w:space="0" w:color="auto"/>
      </w:divBdr>
    </w:div>
    <w:div w:id="25765287">
      <w:bodyDiv w:val="1"/>
      <w:marLeft w:val="0"/>
      <w:marRight w:val="0"/>
      <w:marTop w:val="0"/>
      <w:marBottom w:val="0"/>
      <w:divBdr>
        <w:top w:val="none" w:sz="0" w:space="0" w:color="auto"/>
        <w:left w:val="none" w:sz="0" w:space="0" w:color="auto"/>
        <w:bottom w:val="none" w:sz="0" w:space="0" w:color="auto"/>
        <w:right w:val="none" w:sz="0" w:space="0" w:color="auto"/>
      </w:divBdr>
    </w:div>
    <w:div w:id="28605292">
      <w:bodyDiv w:val="1"/>
      <w:marLeft w:val="0"/>
      <w:marRight w:val="0"/>
      <w:marTop w:val="0"/>
      <w:marBottom w:val="0"/>
      <w:divBdr>
        <w:top w:val="none" w:sz="0" w:space="0" w:color="auto"/>
        <w:left w:val="none" w:sz="0" w:space="0" w:color="auto"/>
        <w:bottom w:val="none" w:sz="0" w:space="0" w:color="auto"/>
        <w:right w:val="none" w:sz="0" w:space="0" w:color="auto"/>
      </w:divBdr>
    </w:div>
    <w:div w:id="30303434">
      <w:bodyDiv w:val="1"/>
      <w:marLeft w:val="0"/>
      <w:marRight w:val="0"/>
      <w:marTop w:val="0"/>
      <w:marBottom w:val="0"/>
      <w:divBdr>
        <w:top w:val="none" w:sz="0" w:space="0" w:color="auto"/>
        <w:left w:val="none" w:sz="0" w:space="0" w:color="auto"/>
        <w:bottom w:val="none" w:sz="0" w:space="0" w:color="auto"/>
        <w:right w:val="none" w:sz="0" w:space="0" w:color="auto"/>
      </w:divBdr>
    </w:div>
    <w:div w:id="36513064">
      <w:bodyDiv w:val="1"/>
      <w:marLeft w:val="0"/>
      <w:marRight w:val="0"/>
      <w:marTop w:val="0"/>
      <w:marBottom w:val="0"/>
      <w:divBdr>
        <w:top w:val="none" w:sz="0" w:space="0" w:color="auto"/>
        <w:left w:val="none" w:sz="0" w:space="0" w:color="auto"/>
        <w:bottom w:val="none" w:sz="0" w:space="0" w:color="auto"/>
        <w:right w:val="none" w:sz="0" w:space="0" w:color="auto"/>
      </w:divBdr>
    </w:div>
    <w:div w:id="36665198">
      <w:bodyDiv w:val="1"/>
      <w:marLeft w:val="0"/>
      <w:marRight w:val="0"/>
      <w:marTop w:val="0"/>
      <w:marBottom w:val="0"/>
      <w:divBdr>
        <w:top w:val="none" w:sz="0" w:space="0" w:color="auto"/>
        <w:left w:val="none" w:sz="0" w:space="0" w:color="auto"/>
        <w:bottom w:val="none" w:sz="0" w:space="0" w:color="auto"/>
        <w:right w:val="none" w:sz="0" w:space="0" w:color="auto"/>
      </w:divBdr>
    </w:div>
    <w:div w:id="41371595">
      <w:bodyDiv w:val="1"/>
      <w:marLeft w:val="0"/>
      <w:marRight w:val="0"/>
      <w:marTop w:val="0"/>
      <w:marBottom w:val="0"/>
      <w:divBdr>
        <w:top w:val="none" w:sz="0" w:space="0" w:color="auto"/>
        <w:left w:val="none" w:sz="0" w:space="0" w:color="auto"/>
        <w:bottom w:val="none" w:sz="0" w:space="0" w:color="auto"/>
        <w:right w:val="none" w:sz="0" w:space="0" w:color="auto"/>
      </w:divBdr>
    </w:div>
    <w:div w:id="43218639">
      <w:bodyDiv w:val="1"/>
      <w:marLeft w:val="0"/>
      <w:marRight w:val="0"/>
      <w:marTop w:val="0"/>
      <w:marBottom w:val="0"/>
      <w:divBdr>
        <w:top w:val="none" w:sz="0" w:space="0" w:color="auto"/>
        <w:left w:val="none" w:sz="0" w:space="0" w:color="auto"/>
        <w:bottom w:val="none" w:sz="0" w:space="0" w:color="auto"/>
        <w:right w:val="none" w:sz="0" w:space="0" w:color="auto"/>
      </w:divBdr>
    </w:div>
    <w:div w:id="46102036">
      <w:bodyDiv w:val="1"/>
      <w:marLeft w:val="0"/>
      <w:marRight w:val="0"/>
      <w:marTop w:val="0"/>
      <w:marBottom w:val="0"/>
      <w:divBdr>
        <w:top w:val="none" w:sz="0" w:space="0" w:color="auto"/>
        <w:left w:val="none" w:sz="0" w:space="0" w:color="auto"/>
        <w:bottom w:val="none" w:sz="0" w:space="0" w:color="auto"/>
        <w:right w:val="none" w:sz="0" w:space="0" w:color="auto"/>
      </w:divBdr>
    </w:div>
    <w:div w:id="55054157">
      <w:bodyDiv w:val="1"/>
      <w:marLeft w:val="0"/>
      <w:marRight w:val="0"/>
      <w:marTop w:val="0"/>
      <w:marBottom w:val="0"/>
      <w:divBdr>
        <w:top w:val="none" w:sz="0" w:space="0" w:color="auto"/>
        <w:left w:val="none" w:sz="0" w:space="0" w:color="auto"/>
        <w:bottom w:val="none" w:sz="0" w:space="0" w:color="auto"/>
        <w:right w:val="none" w:sz="0" w:space="0" w:color="auto"/>
      </w:divBdr>
    </w:div>
    <w:div w:id="60519888">
      <w:bodyDiv w:val="1"/>
      <w:marLeft w:val="0"/>
      <w:marRight w:val="0"/>
      <w:marTop w:val="0"/>
      <w:marBottom w:val="0"/>
      <w:divBdr>
        <w:top w:val="none" w:sz="0" w:space="0" w:color="auto"/>
        <w:left w:val="none" w:sz="0" w:space="0" w:color="auto"/>
        <w:bottom w:val="none" w:sz="0" w:space="0" w:color="auto"/>
        <w:right w:val="none" w:sz="0" w:space="0" w:color="auto"/>
      </w:divBdr>
    </w:div>
    <w:div w:id="75834368">
      <w:bodyDiv w:val="1"/>
      <w:marLeft w:val="0"/>
      <w:marRight w:val="0"/>
      <w:marTop w:val="0"/>
      <w:marBottom w:val="0"/>
      <w:divBdr>
        <w:top w:val="none" w:sz="0" w:space="0" w:color="auto"/>
        <w:left w:val="none" w:sz="0" w:space="0" w:color="auto"/>
        <w:bottom w:val="none" w:sz="0" w:space="0" w:color="auto"/>
        <w:right w:val="none" w:sz="0" w:space="0" w:color="auto"/>
      </w:divBdr>
    </w:div>
    <w:div w:id="78599452">
      <w:bodyDiv w:val="1"/>
      <w:marLeft w:val="0"/>
      <w:marRight w:val="0"/>
      <w:marTop w:val="0"/>
      <w:marBottom w:val="0"/>
      <w:divBdr>
        <w:top w:val="none" w:sz="0" w:space="0" w:color="auto"/>
        <w:left w:val="none" w:sz="0" w:space="0" w:color="auto"/>
        <w:bottom w:val="none" w:sz="0" w:space="0" w:color="auto"/>
        <w:right w:val="none" w:sz="0" w:space="0" w:color="auto"/>
      </w:divBdr>
    </w:div>
    <w:div w:id="90051295">
      <w:bodyDiv w:val="1"/>
      <w:marLeft w:val="0"/>
      <w:marRight w:val="0"/>
      <w:marTop w:val="0"/>
      <w:marBottom w:val="0"/>
      <w:divBdr>
        <w:top w:val="none" w:sz="0" w:space="0" w:color="auto"/>
        <w:left w:val="none" w:sz="0" w:space="0" w:color="auto"/>
        <w:bottom w:val="none" w:sz="0" w:space="0" w:color="auto"/>
        <w:right w:val="none" w:sz="0" w:space="0" w:color="auto"/>
      </w:divBdr>
    </w:div>
    <w:div w:id="90391918">
      <w:bodyDiv w:val="1"/>
      <w:marLeft w:val="0"/>
      <w:marRight w:val="0"/>
      <w:marTop w:val="0"/>
      <w:marBottom w:val="0"/>
      <w:divBdr>
        <w:top w:val="none" w:sz="0" w:space="0" w:color="auto"/>
        <w:left w:val="none" w:sz="0" w:space="0" w:color="auto"/>
        <w:bottom w:val="none" w:sz="0" w:space="0" w:color="auto"/>
        <w:right w:val="none" w:sz="0" w:space="0" w:color="auto"/>
      </w:divBdr>
    </w:div>
    <w:div w:id="92284588">
      <w:bodyDiv w:val="1"/>
      <w:marLeft w:val="0"/>
      <w:marRight w:val="0"/>
      <w:marTop w:val="0"/>
      <w:marBottom w:val="0"/>
      <w:divBdr>
        <w:top w:val="none" w:sz="0" w:space="0" w:color="auto"/>
        <w:left w:val="none" w:sz="0" w:space="0" w:color="auto"/>
        <w:bottom w:val="none" w:sz="0" w:space="0" w:color="auto"/>
        <w:right w:val="none" w:sz="0" w:space="0" w:color="auto"/>
      </w:divBdr>
    </w:div>
    <w:div w:id="94206577">
      <w:bodyDiv w:val="1"/>
      <w:marLeft w:val="0"/>
      <w:marRight w:val="0"/>
      <w:marTop w:val="0"/>
      <w:marBottom w:val="0"/>
      <w:divBdr>
        <w:top w:val="none" w:sz="0" w:space="0" w:color="auto"/>
        <w:left w:val="none" w:sz="0" w:space="0" w:color="auto"/>
        <w:bottom w:val="none" w:sz="0" w:space="0" w:color="auto"/>
        <w:right w:val="none" w:sz="0" w:space="0" w:color="auto"/>
      </w:divBdr>
    </w:div>
    <w:div w:id="95753927">
      <w:bodyDiv w:val="1"/>
      <w:marLeft w:val="0"/>
      <w:marRight w:val="0"/>
      <w:marTop w:val="0"/>
      <w:marBottom w:val="0"/>
      <w:divBdr>
        <w:top w:val="none" w:sz="0" w:space="0" w:color="auto"/>
        <w:left w:val="none" w:sz="0" w:space="0" w:color="auto"/>
        <w:bottom w:val="none" w:sz="0" w:space="0" w:color="auto"/>
        <w:right w:val="none" w:sz="0" w:space="0" w:color="auto"/>
      </w:divBdr>
    </w:div>
    <w:div w:id="99497230">
      <w:bodyDiv w:val="1"/>
      <w:marLeft w:val="0"/>
      <w:marRight w:val="0"/>
      <w:marTop w:val="0"/>
      <w:marBottom w:val="0"/>
      <w:divBdr>
        <w:top w:val="none" w:sz="0" w:space="0" w:color="auto"/>
        <w:left w:val="none" w:sz="0" w:space="0" w:color="auto"/>
        <w:bottom w:val="none" w:sz="0" w:space="0" w:color="auto"/>
        <w:right w:val="none" w:sz="0" w:space="0" w:color="auto"/>
      </w:divBdr>
    </w:div>
    <w:div w:id="99884255">
      <w:bodyDiv w:val="1"/>
      <w:marLeft w:val="0"/>
      <w:marRight w:val="0"/>
      <w:marTop w:val="0"/>
      <w:marBottom w:val="0"/>
      <w:divBdr>
        <w:top w:val="none" w:sz="0" w:space="0" w:color="auto"/>
        <w:left w:val="none" w:sz="0" w:space="0" w:color="auto"/>
        <w:bottom w:val="none" w:sz="0" w:space="0" w:color="auto"/>
        <w:right w:val="none" w:sz="0" w:space="0" w:color="auto"/>
      </w:divBdr>
    </w:div>
    <w:div w:id="100730278">
      <w:bodyDiv w:val="1"/>
      <w:marLeft w:val="0"/>
      <w:marRight w:val="0"/>
      <w:marTop w:val="0"/>
      <w:marBottom w:val="0"/>
      <w:divBdr>
        <w:top w:val="none" w:sz="0" w:space="0" w:color="auto"/>
        <w:left w:val="none" w:sz="0" w:space="0" w:color="auto"/>
        <w:bottom w:val="none" w:sz="0" w:space="0" w:color="auto"/>
        <w:right w:val="none" w:sz="0" w:space="0" w:color="auto"/>
      </w:divBdr>
    </w:div>
    <w:div w:id="101416733">
      <w:bodyDiv w:val="1"/>
      <w:marLeft w:val="0"/>
      <w:marRight w:val="0"/>
      <w:marTop w:val="0"/>
      <w:marBottom w:val="0"/>
      <w:divBdr>
        <w:top w:val="none" w:sz="0" w:space="0" w:color="auto"/>
        <w:left w:val="none" w:sz="0" w:space="0" w:color="auto"/>
        <w:bottom w:val="none" w:sz="0" w:space="0" w:color="auto"/>
        <w:right w:val="none" w:sz="0" w:space="0" w:color="auto"/>
      </w:divBdr>
    </w:div>
    <w:div w:id="102772631">
      <w:bodyDiv w:val="1"/>
      <w:marLeft w:val="0"/>
      <w:marRight w:val="0"/>
      <w:marTop w:val="0"/>
      <w:marBottom w:val="0"/>
      <w:divBdr>
        <w:top w:val="none" w:sz="0" w:space="0" w:color="auto"/>
        <w:left w:val="none" w:sz="0" w:space="0" w:color="auto"/>
        <w:bottom w:val="none" w:sz="0" w:space="0" w:color="auto"/>
        <w:right w:val="none" w:sz="0" w:space="0" w:color="auto"/>
      </w:divBdr>
    </w:div>
    <w:div w:id="113905959">
      <w:bodyDiv w:val="1"/>
      <w:marLeft w:val="0"/>
      <w:marRight w:val="0"/>
      <w:marTop w:val="0"/>
      <w:marBottom w:val="0"/>
      <w:divBdr>
        <w:top w:val="none" w:sz="0" w:space="0" w:color="auto"/>
        <w:left w:val="none" w:sz="0" w:space="0" w:color="auto"/>
        <w:bottom w:val="none" w:sz="0" w:space="0" w:color="auto"/>
        <w:right w:val="none" w:sz="0" w:space="0" w:color="auto"/>
      </w:divBdr>
    </w:div>
    <w:div w:id="115635800">
      <w:bodyDiv w:val="1"/>
      <w:marLeft w:val="0"/>
      <w:marRight w:val="0"/>
      <w:marTop w:val="0"/>
      <w:marBottom w:val="0"/>
      <w:divBdr>
        <w:top w:val="none" w:sz="0" w:space="0" w:color="auto"/>
        <w:left w:val="none" w:sz="0" w:space="0" w:color="auto"/>
        <w:bottom w:val="none" w:sz="0" w:space="0" w:color="auto"/>
        <w:right w:val="none" w:sz="0" w:space="0" w:color="auto"/>
      </w:divBdr>
    </w:div>
    <w:div w:id="115954774">
      <w:bodyDiv w:val="1"/>
      <w:marLeft w:val="0"/>
      <w:marRight w:val="0"/>
      <w:marTop w:val="0"/>
      <w:marBottom w:val="0"/>
      <w:divBdr>
        <w:top w:val="none" w:sz="0" w:space="0" w:color="auto"/>
        <w:left w:val="none" w:sz="0" w:space="0" w:color="auto"/>
        <w:bottom w:val="none" w:sz="0" w:space="0" w:color="auto"/>
        <w:right w:val="none" w:sz="0" w:space="0" w:color="auto"/>
      </w:divBdr>
    </w:div>
    <w:div w:id="122042155">
      <w:bodyDiv w:val="1"/>
      <w:marLeft w:val="0"/>
      <w:marRight w:val="0"/>
      <w:marTop w:val="0"/>
      <w:marBottom w:val="0"/>
      <w:divBdr>
        <w:top w:val="none" w:sz="0" w:space="0" w:color="auto"/>
        <w:left w:val="none" w:sz="0" w:space="0" w:color="auto"/>
        <w:bottom w:val="none" w:sz="0" w:space="0" w:color="auto"/>
        <w:right w:val="none" w:sz="0" w:space="0" w:color="auto"/>
      </w:divBdr>
    </w:div>
    <w:div w:id="122892885">
      <w:bodyDiv w:val="1"/>
      <w:marLeft w:val="0"/>
      <w:marRight w:val="0"/>
      <w:marTop w:val="0"/>
      <w:marBottom w:val="0"/>
      <w:divBdr>
        <w:top w:val="none" w:sz="0" w:space="0" w:color="auto"/>
        <w:left w:val="none" w:sz="0" w:space="0" w:color="auto"/>
        <w:bottom w:val="none" w:sz="0" w:space="0" w:color="auto"/>
        <w:right w:val="none" w:sz="0" w:space="0" w:color="auto"/>
      </w:divBdr>
    </w:div>
    <w:div w:id="124276750">
      <w:bodyDiv w:val="1"/>
      <w:marLeft w:val="0"/>
      <w:marRight w:val="0"/>
      <w:marTop w:val="0"/>
      <w:marBottom w:val="0"/>
      <w:divBdr>
        <w:top w:val="none" w:sz="0" w:space="0" w:color="auto"/>
        <w:left w:val="none" w:sz="0" w:space="0" w:color="auto"/>
        <w:bottom w:val="none" w:sz="0" w:space="0" w:color="auto"/>
        <w:right w:val="none" w:sz="0" w:space="0" w:color="auto"/>
      </w:divBdr>
    </w:div>
    <w:div w:id="125045990">
      <w:bodyDiv w:val="1"/>
      <w:marLeft w:val="0"/>
      <w:marRight w:val="0"/>
      <w:marTop w:val="0"/>
      <w:marBottom w:val="0"/>
      <w:divBdr>
        <w:top w:val="none" w:sz="0" w:space="0" w:color="auto"/>
        <w:left w:val="none" w:sz="0" w:space="0" w:color="auto"/>
        <w:bottom w:val="none" w:sz="0" w:space="0" w:color="auto"/>
        <w:right w:val="none" w:sz="0" w:space="0" w:color="auto"/>
      </w:divBdr>
    </w:div>
    <w:div w:id="127817444">
      <w:bodyDiv w:val="1"/>
      <w:marLeft w:val="0"/>
      <w:marRight w:val="0"/>
      <w:marTop w:val="0"/>
      <w:marBottom w:val="0"/>
      <w:divBdr>
        <w:top w:val="none" w:sz="0" w:space="0" w:color="auto"/>
        <w:left w:val="none" w:sz="0" w:space="0" w:color="auto"/>
        <w:bottom w:val="none" w:sz="0" w:space="0" w:color="auto"/>
        <w:right w:val="none" w:sz="0" w:space="0" w:color="auto"/>
      </w:divBdr>
    </w:div>
    <w:div w:id="130246062">
      <w:bodyDiv w:val="1"/>
      <w:marLeft w:val="0"/>
      <w:marRight w:val="0"/>
      <w:marTop w:val="0"/>
      <w:marBottom w:val="0"/>
      <w:divBdr>
        <w:top w:val="none" w:sz="0" w:space="0" w:color="auto"/>
        <w:left w:val="none" w:sz="0" w:space="0" w:color="auto"/>
        <w:bottom w:val="none" w:sz="0" w:space="0" w:color="auto"/>
        <w:right w:val="none" w:sz="0" w:space="0" w:color="auto"/>
      </w:divBdr>
    </w:div>
    <w:div w:id="130949400">
      <w:bodyDiv w:val="1"/>
      <w:marLeft w:val="0"/>
      <w:marRight w:val="0"/>
      <w:marTop w:val="0"/>
      <w:marBottom w:val="0"/>
      <w:divBdr>
        <w:top w:val="none" w:sz="0" w:space="0" w:color="auto"/>
        <w:left w:val="none" w:sz="0" w:space="0" w:color="auto"/>
        <w:bottom w:val="none" w:sz="0" w:space="0" w:color="auto"/>
        <w:right w:val="none" w:sz="0" w:space="0" w:color="auto"/>
      </w:divBdr>
    </w:div>
    <w:div w:id="132480638">
      <w:bodyDiv w:val="1"/>
      <w:marLeft w:val="0"/>
      <w:marRight w:val="0"/>
      <w:marTop w:val="0"/>
      <w:marBottom w:val="0"/>
      <w:divBdr>
        <w:top w:val="none" w:sz="0" w:space="0" w:color="auto"/>
        <w:left w:val="none" w:sz="0" w:space="0" w:color="auto"/>
        <w:bottom w:val="none" w:sz="0" w:space="0" w:color="auto"/>
        <w:right w:val="none" w:sz="0" w:space="0" w:color="auto"/>
      </w:divBdr>
    </w:div>
    <w:div w:id="137655331">
      <w:bodyDiv w:val="1"/>
      <w:marLeft w:val="0"/>
      <w:marRight w:val="0"/>
      <w:marTop w:val="0"/>
      <w:marBottom w:val="0"/>
      <w:divBdr>
        <w:top w:val="none" w:sz="0" w:space="0" w:color="auto"/>
        <w:left w:val="none" w:sz="0" w:space="0" w:color="auto"/>
        <w:bottom w:val="none" w:sz="0" w:space="0" w:color="auto"/>
        <w:right w:val="none" w:sz="0" w:space="0" w:color="auto"/>
      </w:divBdr>
    </w:div>
    <w:div w:id="138620983">
      <w:bodyDiv w:val="1"/>
      <w:marLeft w:val="0"/>
      <w:marRight w:val="0"/>
      <w:marTop w:val="0"/>
      <w:marBottom w:val="0"/>
      <w:divBdr>
        <w:top w:val="none" w:sz="0" w:space="0" w:color="auto"/>
        <w:left w:val="none" w:sz="0" w:space="0" w:color="auto"/>
        <w:bottom w:val="none" w:sz="0" w:space="0" w:color="auto"/>
        <w:right w:val="none" w:sz="0" w:space="0" w:color="auto"/>
      </w:divBdr>
    </w:div>
    <w:div w:id="145515617">
      <w:bodyDiv w:val="1"/>
      <w:marLeft w:val="0"/>
      <w:marRight w:val="0"/>
      <w:marTop w:val="0"/>
      <w:marBottom w:val="0"/>
      <w:divBdr>
        <w:top w:val="none" w:sz="0" w:space="0" w:color="auto"/>
        <w:left w:val="none" w:sz="0" w:space="0" w:color="auto"/>
        <w:bottom w:val="none" w:sz="0" w:space="0" w:color="auto"/>
        <w:right w:val="none" w:sz="0" w:space="0" w:color="auto"/>
      </w:divBdr>
    </w:div>
    <w:div w:id="150878839">
      <w:bodyDiv w:val="1"/>
      <w:marLeft w:val="0"/>
      <w:marRight w:val="0"/>
      <w:marTop w:val="0"/>
      <w:marBottom w:val="0"/>
      <w:divBdr>
        <w:top w:val="none" w:sz="0" w:space="0" w:color="auto"/>
        <w:left w:val="none" w:sz="0" w:space="0" w:color="auto"/>
        <w:bottom w:val="none" w:sz="0" w:space="0" w:color="auto"/>
        <w:right w:val="none" w:sz="0" w:space="0" w:color="auto"/>
      </w:divBdr>
    </w:div>
    <w:div w:id="156383821">
      <w:bodyDiv w:val="1"/>
      <w:marLeft w:val="0"/>
      <w:marRight w:val="0"/>
      <w:marTop w:val="0"/>
      <w:marBottom w:val="0"/>
      <w:divBdr>
        <w:top w:val="none" w:sz="0" w:space="0" w:color="auto"/>
        <w:left w:val="none" w:sz="0" w:space="0" w:color="auto"/>
        <w:bottom w:val="none" w:sz="0" w:space="0" w:color="auto"/>
        <w:right w:val="none" w:sz="0" w:space="0" w:color="auto"/>
      </w:divBdr>
    </w:div>
    <w:div w:id="158738083">
      <w:bodyDiv w:val="1"/>
      <w:marLeft w:val="0"/>
      <w:marRight w:val="0"/>
      <w:marTop w:val="0"/>
      <w:marBottom w:val="0"/>
      <w:divBdr>
        <w:top w:val="none" w:sz="0" w:space="0" w:color="auto"/>
        <w:left w:val="none" w:sz="0" w:space="0" w:color="auto"/>
        <w:bottom w:val="none" w:sz="0" w:space="0" w:color="auto"/>
        <w:right w:val="none" w:sz="0" w:space="0" w:color="auto"/>
      </w:divBdr>
    </w:div>
    <w:div w:id="160589040">
      <w:bodyDiv w:val="1"/>
      <w:marLeft w:val="0"/>
      <w:marRight w:val="0"/>
      <w:marTop w:val="0"/>
      <w:marBottom w:val="0"/>
      <w:divBdr>
        <w:top w:val="none" w:sz="0" w:space="0" w:color="auto"/>
        <w:left w:val="none" w:sz="0" w:space="0" w:color="auto"/>
        <w:bottom w:val="none" w:sz="0" w:space="0" w:color="auto"/>
        <w:right w:val="none" w:sz="0" w:space="0" w:color="auto"/>
      </w:divBdr>
    </w:div>
    <w:div w:id="165828534">
      <w:bodyDiv w:val="1"/>
      <w:marLeft w:val="0"/>
      <w:marRight w:val="0"/>
      <w:marTop w:val="0"/>
      <w:marBottom w:val="0"/>
      <w:divBdr>
        <w:top w:val="none" w:sz="0" w:space="0" w:color="auto"/>
        <w:left w:val="none" w:sz="0" w:space="0" w:color="auto"/>
        <w:bottom w:val="none" w:sz="0" w:space="0" w:color="auto"/>
        <w:right w:val="none" w:sz="0" w:space="0" w:color="auto"/>
      </w:divBdr>
    </w:div>
    <w:div w:id="170338338">
      <w:bodyDiv w:val="1"/>
      <w:marLeft w:val="0"/>
      <w:marRight w:val="0"/>
      <w:marTop w:val="0"/>
      <w:marBottom w:val="0"/>
      <w:divBdr>
        <w:top w:val="none" w:sz="0" w:space="0" w:color="auto"/>
        <w:left w:val="none" w:sz="0" w:space="0" w:color="auto"/>
        <w:bottom w:val="none" w:sz="0" w:space="0" w:color="auto"/>
        <w:right w:val="none" w:sz="0" w:space="0" w:color="auto"/>
      </w:divBdr>
    </w:div>
    <w:div w:id="170949002">
      <w:bodyDiv w:val="1"/>
      <w:marLeft w:val="0"/>
      <w:marRight w:val="0"/>
      <w:marTop w:val="0"/>
      <w:marBottom w:val="0"/>
      <w:divBdr>
        <w:top w:val="none" w:sz="0" w:space="0" w:color="auto"/>
        <w:left w:val="none" w:sz="0" w:space="0" w:color="auto"/>
        <w:bottom w:val="none" w:sz="0" w:space="0" w:color="auto"/>
        <w:right w:val="none" w:sz="0" w:space="0" w:color="auto"/>
      </w:divBdr>
    </w:div>
    <w:div w:id="174075996">
      <w:bodyDiv w:val="1"/>
      <w:marLeft w:val="0"/>
      <w:marRight w:val="0"/>
      <w:marTop w:val="0"/>
      <w:marBottom w:val="0"/>
      <w:divBdr>
        <w:top w:val="none" w:sz="0" w:space="0" w:color="auto"/>
        <w:left w:val="none" w:sz="0" w:space="0" w:color="auto"/>
        <w:bottom w:val="none" w:sz="0" w:space="0" w:color="auto"/>
        <w:right w:val="none" w:sz="0" w:space="0" w:color="auto"/>
      </w:divBdr>
    </w:div>
    <w:div w:id="174854796">
      <w:bodyDiv w:val="1"/>
      <w:marLeft w:val="0"/>
      <w:marRight w:val="0"/>
      <w:marTop w:val="0"/>
      <w:marBottom w:val="0"/>
      <w:divBdr>
        <w:top w:val="none" w:sz="0" w:space="0" w:color="auto"/>
        <w:left w:val="none" w:sz="0" w:space="0" w:color="auto"/>
        <w:bottom w:val="none" w:sz="0" w:space="0" w:color="auto"/>
        <w:right w:val="none" w:sz="0" w:space="0" w:color="auto"/>
      </w:divBdr>
    </w:div>
    <w:div w:id="175046887">
      <w:bodyDiv w:val="1"/>
      <w:marLeft w:val="0"/>
      <w:marRight w:val="0"/>
      <w:marTop w:val="0"/>
      <w:marBottom w:val="0"/>
      <w:divBdr>
        <w:top w:val="none" w:sz="0" w:space="0" w:color="auto"/>
        <w:left w:val="none" w:sz="0" w:space="0" w:color="auto"/>
        <w:bottom w:val="none" w:sz="0" w:space="0" w:color="auto"/>
        <w:right w:val="none" w:sz="0" w:space="0" w:color="auto"/>
      </w:divBdr>
    </w:div>
    <w:div w:id="175925714">
      <w:bodyDiv w:val="1"/>
      <w:marLeft w:val="0"/>
      <w:marRight w:val="0"/>
      <w:marTop w:val="0"/>
      <w:marBottom w:val="0"/>
      <w:divBdr>
        <w:top w:val="none" w:sz="0" w:space="0" w:color="auto"/>
        <w:left w:val="none" w:sz="0" w:space="0" w:color="auto"/>
        <w:bottom w:val="none" w:sz="0" w:space="0" w:color="auto"/>
        <w:right w:val="none" w:sz="0" w:space="0" w:color="auto"/>
      </w:divBdr>
    </w:div>
    <w:div w:id="176310008">
      <w:bodyDiv w:val="1"/>
      <w:marLeft w:val="0"/>
      <w:marRight w:val="0"/>
      <w:marTop w:val="0"/>
      <w:marBottom w:val="0"/>
      <w:divBdr>
        <w:top w:val="none" w:sz="0" w:space="0" w:color="auto"/>
        <w:left w:val="none" w:sz="0" w:space="0" w:color="auto"/>
        <w:bottom w:val="none" w:sz="0" w:space="0" w:color="auto"/>
        <w:right w:val="none" w:sz="0" w:space="0" w:color="auto"/>
      </w:divBdr>
    </w:div>
    <w:div w:id="182862686">
      <w:bodyDiv w:val="1"/>
      <w:marLeft w:val="0"/>
      <w:marRight w:val="0"/>
      <w:marTop w:val="0"/>
      <w:marBottom w:val="0"/>
      <w:divBdr>
        <w:top w:val="none" w:sz="0" w:space="0" w:color="auto"/>
        <w:left w:val="none" w:sz="0" w:space="0" w:color="auto"/>
        <w:bottom w:val="none" w:sz="0" w:space="0" w:color="auto"/>
        <w:right w:val="none" w:sz="0" w:space="0" w:color="auto"/>
      </w:divBdr>
    </w:div>
    <w:div w:id="187569756">
      <w:bodyDiv w:val="1"/>
      <w:marLeft w:val="0"/>
      <w:marRight w:val="0"/>
      <w:marTop w:val="0"/>
      <w:marBottom w:val="0"/>
      <w:divBdr>
        <w:top w:val="none" w:sz="0" w:space="0" w:color="auto"/>
        <w:left w:val="none" w:sz="0" w:space="0" w:color="auto"/>
        <w:bottom w:val="none" w:sz="0" w:space="0" w:color="auto"/>
        <w:right w:val="none" w:sz="0" w:space="0" w:color="auto"/>
      </w:divBdr>
    </w:div>
    <w:div w:id="195653876">
      <w:bodyDiv w:val="1"/>
      <w:marLeft w:val="0"/>
      <w:marRight w:val="0"/>
      <w:marTop w:val="0"/>
      <w:marBottom w:val="0"/>
      <w:divBdr>
        <w:top w:val="none" w:sz="0" w:space="0" w:color="auto"/>
        <w:left w:val="none" w:sz="0" w:space="0" w:color="auto"/>
        <w:bottom w:val="none" w:sz="0" w:space="0" w:color="auto"/>
        <w:right w:val="none" w:sz="0" w:space="0" w:color="auto"/>
      </w:divBdr>
    </w:div>
    <w:div w:id="199975886">
      <w:bodyDiv w:val="1"/>
      <w:marLeft w:val="0"/>
      <w:marRight w:val="0"/>
      <w:marTop w:val="0"/>
      <w:marBottom w:val="0"/>
      <w:divBdr>
        <w:top w:val="none" w:sz="0" w:space="0" w:color="auto"/>
        <w:left w:val="none" w:sz="0" w:space="0" w:color="auto"/>
        <w:bottom w:val="none" w:sz="0" w:space="0" w:color="auto"/>
        <w:right w:val="none" w:sz="0" w:space="0" w:color="auto"/>
      </w:divBdr>
    </w:div>
    <w:div w:id="206845712">
      <w:bodyDiv w:val="1"/>
      <w:marLeft w:val="0"/>
      <w:marRight w:val="0"/>
      <w:marTop w:val="0"/>
      <w:marBottom w:val="0"/>
      <w:divBdr>
        <w:top w:val="none" w:sz="0" w:space="0" w:color="auto"/>
        <w:left w:val="none" w:sz="0" w:space="0" w:color="auto"/>
        <w:bottom w:val="none" w:sz="0" w:space="0" w:color="auto"/>
        <w:right w:val="none" w:sz="0" w:space="0" w:color="auto"/>
      </w:divBdr>
    </w:div>
    <w:div w:id="209466122">
      <w:bodyDiv w:val="1"/>
      <w:marLeft w:val="0"/>
      <w:marRight w:val="0"/>
      <w:marTop w:val="0"/>
      <w:marBottom w:val="0"/>
      <w:divBdr>
        <w:top w:val="none" w:sz="0" w:space="0" w:color="auto"/>
        <w:left w:val="none" w:sz="0" w:space="0" w:color="auto"/>
        <w:bottom w:val="none" w:sz="0" w:space="0" w:color="auto"/>
        <w:right w:val="none" w:sz="0" w:space="0" w:color="auto"/>
      </w:divBdr>
    </w:div>
    <w:div w:id="210657086">
      <w:bodyDiv w:val="1"/>
      <w:marLeft w:val="0"/>
      <w:marRight w:val="0"/>
      <w:marTop w:val="0"/>
      <w:marBottom w:val="0"/>
      <w:divBdr>
        <w:top w:val="none" w:sz="0" w:space="0" w:color="auto"/>
        <w:left w:val="none" w:sz="0" w:space="0" w:color="auto"/>
        <w:bottom w:val="none" w:sz="0" w:space="0" w:color="auto"/>
        <w:right w:val="none" w:sz="0" w:space="0" w:color="auto"/>
      </w:divBdr>
    </w:div>
    <w:div w:id="213349667">
      <w:bodyDiv w:val="1"/>
      <w:marLeft w:val="0"/>
      <w:marRight w:val="0"/>
      <w:marTop w:val="0"/>
      <w:marBottom w:val="0"/>
      <w:divBdr>
        <w:top w:val="none" w:sz="0" w:space="0" w:color="auto"/>
        <w:left w:val="none" w:sz="0" w:space="0" w:color="auto"/>
        <w:bottom w:val="none" w:sz="0" w:space="0" w:color="auto"/>
        <w:right w:val="none" w:sz="0" w:space="0" w:color="auto"/>
      </w:divBdr>
    </w:div>
    <w:div w:id="215698963">
      <w:bodyDiv w:val="1"/>
      <w:marLeft w:val="0"/>
      <w:marRight w:val="0"/>
      <w:marTop w:val="0"/>
      <w:marBottom w:val="0"/>
      <w:divBdr>
        <w:top w:val="none" w:sz="0" w:space="0" w:color="auto"/>
        <w:left w:val="none" w:sz="0" w:space="0" w:color="auto"/>
        <w:bottom w:val="none" w:sz="0" w:space="0" w:color="auto"/>
        <w:right w:val="none" w:sz="0" w:space="0" w:color="auto"/>
      </w:divBdr>
    </w:div>
    <w:div w:id="216867718">
      <w:bodyDiv w:val="1"/>
      <w:marLeft w:val="0"/>
      <w:marRight w:val="0"/>
      <w:marTop w:val="0"/>
      <w:marBottom w:val="0"/>
      <w:divBdr>
        <w:top w:val="none" w:sz="0" w:space="0" w:color="auto"/>
        <w:left w:val="none" w:sz="0" w:space="0" w:color="auto"/>
        <w:bottom w:val="none" w:sz="0" w:space="0" w:color="auto"/>
        <w:right w:val="none" w:sz="0" w:space="0" w:color="auto"/>
      </w:divBdr>
    </w:div>
    <w:div w:id="218977216">
      <w:bodyDiv w:val="1"/>
      <w:marLeft w:val="0"/>
      <w:marRight w:val="0"/>
      <w:marTop w:val="0"/>
      <w:marBottom w:val="0"/>
      <w:divBdr>
        <w:top w:val="none" w:sz="0" w:space="0" w:color="auto"/>
        <w:left w:val="none" w:sz="0" w:space="0" w:color="auto"/>
        <w:bottom w:val="none" w:sz="0" w:space="0" w:color="auto"/>
        <w:right w:val="none" w:sz="0" w:space="0" w:color="auto"/>
      </w:divBdr>
    </w:div>
    <w:div w:id="223610509">
      <w:bodyDiv w:val="1"/>
      <w:marLeft w:val="0"/>
      <w:marRight w:val="0"/>
      <w:marTop w:val="0"/>
      <w:marBottom w:val="0"/>
      <w:divBdr>
        <w:top w:val="none" w:sz="0" w:space="0" w:color="auto"/>
        <w:left w:val="none" w:sz="0" w:space="0" w:color="auto"/>
        <w:bottom w:val="none" w:sz="0" w:space="0" w:color="auto"/>
        <w:right w:val="none" w:sz="0" w:space="0" w:color="auto"/>
      </w:divBdr>
    </w:div>
    <w:div w:id="232004992">
      <w:bodyDiv w:val="1"/>
      <w:marLeft w:val="0"/>
      <w:marRight w:val="0"/>
      <w:marTop w:val="0"/>
      <w:marBottom w:val="0"/>
      <w:divBdr>
        <w:top w:val="none" w:sz="0" w:space="0" w:color="auto"/>
        <w:left w:val="none" w:sz="0" w:space="0" w:color="auto"/>
        <w:bottom w:val="none" w:sz="0" w:space="0" w:color="auto"/>
        <w:right w:val="none" w:sz="0" w:space="0" w:color="auto"/>
      </w:divBdr>
    </w:div>
    <w:div w:id="236091770">
      <w:bodyDiv w:val="1"/>
      <w:marLeft w:val="0"/>
      <w:marRight w:val="0"/>
      <w:marTop w:val="0"/>
      <w:marBottom w:val="0"/>
      <w:divBdr>
        <w:top w:val="none" w:sz="0" w:space="0" w:color="auto"/>
        <w:left w:val="none" w:sz="0" w:space="0" w:color="auto"/>
        <w:bottom w:val="none" w:sz="0" w:space="0" w:color="auto"/>
        <w:right w:val="none" w:sz="0" w:space="0" w:color="auto"/>
      </w:divBdr>
    </w:div>
    <w:div w:id="236134845">
      <w:bodyDiv w:val="1"/>
      <w:marLeft w:val="0"/>
      <w:marRight w:val="0"/>
      <w:marTop w:val="0"/>
      <w:marBottom w:val="0"/>
      <w:divBdr>
        <w:top w:val="none" w:sz="0" w:space="0" w:color="auto"/>
        <w:left w:val="none" w:sz="0" w:space="0" w:color="auto"/>
        <w:bottom w:val="none" w:sz="0" w:space="0" w:color="auto"/>
        <w:right w:val="none" w:sz="0" w:space="0" w:color="auto"/>
      </w:divBdr>
    </w:div>
    <w:div w:id="239482326">
      <w:bodyDiv w:val="1"/>
      <w:marLeft w:val="0"/>
      <w:marRight w:val="0"/>
      <w:marTop w:val="0"/>
      <w:marBottom w:val="0"/>
      <w:divBdr>
        <w:top w:val="none" w:sz="0" w:space="0" w:color="auto"/>
        <w:left w:val="none" w:sz="0" w:space="0" w:color="auto"/>
        <w:bottom w:val="none" w:sz="0" w:space="0" w:color="auto"/>
        <w:right w:val="none" w:sz="0" w:space="0" w:color="auto"/>
      </w:divBdr>
    </w:div>
    <w:div w:id="239562672">
      <w:bodyDiv w:val="1"/>
      <w:marLeft w:val="0"/>
      <w:marRight w:val="0"/>
      <w:marTop w:val="0"/>
      <w:marBottom w:val="0"/>
      <w:divBdr>
        <w:top w:val="none" w:sz="0" w:space="0" w:color="auto"/>
        <w:left w:val="none" w:sz="0" w:space="0" w:color="auto"/>
        <w:bottom w:val="none" w:sz="0" w:space="0" w:color="auto"/>
        <w:right w:val="none" w:sz="0" w:space="0" w:color="auto"/>
      </w:divBdr>
    </w:div>
    <w:div w:id="240718609">
      <w:bodyDiv w:val="1"/>
      <w:marLeft w:val="0"/>
      <w:marRight w:val="0"/>
      <w:marTop w:val="0"/>
      <w:marBottom w:val="0"/>
      <w:divBdr>
        <w:top w:val="none" w:sz="0" w:space="0" w:color="auto"/>
        <w:left w:val="none" w:sz="0" w:space="0" w:color="auto"/>
        <w:bottom w:val="none" w:sz="0" w:space="0" w:color="auto"/>
        <w:right w:val="none" w:sz="0" w:space="0" w:color="auto"/>
      </w:divBdr>
    </w:div>
    <w:div w:id="242835133">
      <w:bodyDiv w:val="1"/>
      <w:marLeft w:val="0"/>
      <w:marRight w:val="0"/>
      <w:marTop w:val="0"/>
      <w:marBottom w:val="0"/>
      <w:divBdr>
        <w:top w:val="none" w:sz="0" w:space="0" w:color="auto"/>
        <w:left w:val="none" w:sz="0" w:space="0" w:color="auto"/>
        <w:bottom w:val="none" w:sz="0" w:space="0" w:color="auto"/>
        <w:right w:val="none" w:sz="0" w:space="0" w:color="auto"/>
      </w:divBdr>
    </w:div>
    <w:div w:id="246814730">
      <w:bodyDiv w:val="1"/>
      <w:marLeft w:val="0"/>
      <w:marRight w:val="0"/>
      <w:marTop w:val="0"/>
      <w:marBottom w:val="0"/>
      <w:divBdr>
        <w:top w:val="none" w:sz="0" w:space="0" w:color="auto"/>
        <w:left w:val="none" w:sz="0" w:space="0" w:color="auto"/>
        <w:bottom w:val="none" w:sz="0" w:space="0" w:color="auto"/>
        <w:right w:val="none" w:sz="0" w:space="0" w:color="auto"/>
      </w:divBdr>
    </w:div>
    <w:div w:id="250168213">
      <w:bodyDiv w:val="1"/>
      <w:marLeft w:val="0"/>
      <w:marRight w:val="0"/>
      <w:marTop w:val="0"/>
      <w:marBottom w:val="0"/>
      <w:divBdr>
        <w:top w:val="none" w:sz="0" w:space="0" w:color="auto"/>
        <w:left w:val="none" w:sz="0" w:space="0" w:color="auto"/>
        <w:bottom w:val="none" w:sz="0" w:space="0" w:color="auto"/>
        <w:right w:val="none" w:sz="0" w:space="0" w:color="auto"/>
      </w:divBdr>
    </w:div>
    <w:div w:id="250890320">
      <w:bodyDiv w:val="1"/>
      <w:marLeft w:val="0"/>
      <w:marRight w:val="0"/>
      <w:marTop w:val="0"/>
      <w:marBottom w:val="0"/>
      <w:divBdr>
        <w:top w:val="none" w:sz="0" w:space="0" w:color="auto"/>
        <w:left w:val="none" w:sz="0" w:space="0" w:color="auto"/>
        <w:bottom w:val="none" w:sz="0" w:space="0" w:color="auto"/>
        <w:right w:val="none" w:sz="0" w:space="0" w:color="auto"/>
      </w:divBdr>
    </w:div>
    <w:div w:id="254217391">
      <w:bodyDiv w:val="1"/>
      <w:marLeft w:val="0"/>
      <w:marRight w:val="0"/>
      <w:marTop w:val="0"/>
      <w:marBottom w:val="0"/>
      <w:divBdr>
        <w:top w:val="none" w:sz="0" w:space="0" w:color="auto"/>
        <w:left w:val="none" w:sz="0" w:space="0" w:color="auto"/>
        <w:bottom w:val="none" w:sz="0" w:space="0" w:color="auto"/>
        <w:right w:val="none" w:sz="0" w:space="0" w:color="auto"/>
      </w:divBdr>
    </w:div>
    <w:div w:id="258563853">
      <w:bodyDiv w:val="1"/>
      <w:marLeft w:val="0"/>
      <w:marRight w:val="0"/>
      <w:marTop w:val="0"/>
      <w:marBottom w:val="0"/>
      <w:divBdr>
        <w:top w:val="none" w:sz="0" w:space="0" w:color="auto"/>
        <w:left w:val="none" w:sz="0" w:space="0" w:color="auto"/>
        <w:bottom w:val="none" w:sz="0" w:space="0" w:color="auto"/>
        <w:right w:val="none" w:sz="0" w:space="0" w:color="auto"/>
      </w:divBdr>
    </w:div>
    <w:div w:id="258873961">
      <w:bodyDiv w:val="1"/>
      <w:marLeft w:val="0"/>
      <w:marRight w:val="0"/>
      <w:marTop w:val="0"/>
      <w:marBottom w:val="0"/>
      <w:divBdr>
        <w:top w:val="none" w:sz="0" w:space="0" w:color="auto"/>
        <w:left w:val="none" w:sz="0" w:space="0" w:color="auto"/>
        <w:bottom w:val="none" w:sz="0" w:space="0" w:color="auto"/>
        <w:right w:val="none" w:sz="0" w:space="0" w:color="auto"/>
      </w:divBdr>
    </w:div>
    <w:div w:id="263462684">
      <w:bodyDiv w:val="1"/>
      <w:marLeft w:val="0"/>
      <w:marRight w:val="0"/>
      <w:marTop w:val="0"/>
      <w:marBottom w:val="0"/>
      <w:divBdr>
        <w:top w:val="none" w:sz="0" w:space="0" w:color="auto"/>
        <w:left w:val="none" w:sz="0" w:space="0" w:color="auto"/>
        <w:bottom w:val="none" w:sz="0" w:space="0" w:color="auto"/>
        <w:right w:val="none" w:sz="0" w:space="0" w:color="auto"/>
      </w:divBdr>
    </w:div>
    <w:div w:id="268005357">
      <w:bodyDiv w:val="1"/>
      <w:marLeft w:val="0"/>
      <w:marRight w:val="0"/>
      <w:marTop w:val="0"/>
      <w:marBottom w:val="0"/>
      <w:divBdr>
        <w:top w:val="none" w:sz="0" w:space="0" w:color="auto"/>
        <w:left w:val="none" w:sz="0" w:space="0" w:color="auto"/>
        <w:bottom w:val="none" w:sz="0" w:space="0" w:color="auto"/>
        <w:right w:val="none" w:sz="0" w:space="0" w:color="auto"/>
      </w:divBdr>
    </w:div>
    <w:div w:id="268591137">
      <w:bodyDiv w:val="1"/>
      <w:marLeft w:val="0"/>
      <w:marRight w:val="0"/>
      <w:marTop w:val="0"/>
      <w:marBottom w:val="0"/>
      <w:divBdr>
        <w:top w:val="none" w:sz="0" w:space="0" w:color="auto"/>
        <w:left w:val="none" w:sz="0" w:space="0" w:color="auto"/>
        <w:bottom w:val="none" w:sz="0" w:space="0" w:color="auto"/>
        <w:right w:val="none" w:sz="0" w:space="0" w:color="auto"/>
      </w:divBdr>
    </w:div>
    <w:div w:id="273172930">
      <w:bodyDiv w:val="1"/>
      <w:marLeft w:val="0"/>
      <w:marRight w:val="0"/>
      <w:marTop w:val="0"/>
      <w:marBottom w:val="0"/>
      <w:divBdr>
        <w:top w:val="none" w:sz="0" w:space="0" w:color="auto"/>
        <w:left w:val="none" w:sz="0" w:space="0" w:color="auto"/>
        <w:bottom w:val="none" w:sz="0" w:space="0" w:color="auto"/>
        <w:right w:val="none" w:sz="0" w:space="0" w:color="auto"/>
      </w:divBdr>
    </w:div>
    <w:div w:id="273824499">
      <w:bodyDiv w:val="1"/>
      <w:marLeft w:val="0"/>
      <w:marRight w:val="0"/>
      <w:marTop w:val="0"/>
      <w:marBottom w:val="0"/>
      <w:divBdr>
        <w:top w:val="none" w:sz="0" w:space="0" w:color="auto"/>
        <w:left w:val="none" w:sz="0" w:space="0" w:color="auto"/>
        <w:bottom w:val="none" w:sz="0" w:space="0" w:color="auto"/>
        <w:right w:val="none" w:sz="0" w:space="0" w:color="auto"/>
      </w:divBdr>
    </w:div>
    <w:div w:id="273948034">
      <w:bodyDiv w:val="1"/>
      <w:marLeft w:val="0"/>
      <w:marRight w:val="0"/>
      <w:marTop w:val="0"/>
      <w:marBottom w:val="0"/>
      <w:divBdr>
        <w:top w:val="none" w:sz="0" w:space="0" w:color="auto"/>
        <w:left w:val="none" w:sz="0" w:space="0" w:color="auto"/>
        <w:bottom w:val="none" w:sz="0" w:space="0" w:color="auto"/>
        <w:right w:val="none" w:sz="0" w:space="0" w:color="auto"/>
      </w:divBdr>
    </w:div>
    <w:div w:id="275983732">
      <w:bodyDiv w:val="1"/>
      <w:marLeft w:val="0"/>
      <w:marRight w:val="0"/>
      <w:marTop w:val="0"/>
      <w:marBottom w:val="0"/>
      <w:divBdr>
        <w:top w:val="none" w:sz="0" w:space="0" w:color="auto"/>
        <w:left w:val="none" w:sz="0" w:space="0" w:color="auto"/>
        <w:bottom w:val="none" w:sz="0" w:space="0" w:color="auto"/>
        <w:right w:val="none" w:sz="0" w:space="0" w:color="auto"/>
      </w:divBdr>
    </w:div>
    <w:div w:id="278728877">
      <w:bodyDiv w:val="1"/>
      <w:marLeft w:val="0"/>
      <w:marRight w:val="0"/>
      <w:marTop w:val="0"/>
      <w:marBottom w:val="0"/>
      <w:divBdr>
        <w:top w:val="none" w:sz="0" w:space="0" w:color="auto"/>
        <w:left w:val="none" w:sz="0" w:space="0" w:color="auto"/>
        <w:bottom w:val="none" w:sz="0" w:space="0" w:color="auto"/>
        <w:right w:val="none" w:sz="0" w:space="0" w:color="auto"/>
      </w:divBdr>
    </w:div>
    <w:div w:id="281812945">
      <w:bodyDiv w:val="1"/>
      <w:marLeft w:val="0"/>
      <w:marRight w:val="0"/>
      <w:marTop w:val="0"/>
      <w:marBottom w:val="0"/>
      <w:divBdr>
        <w:top w:val="none" w:sz="0" w:space="0" w:color="auto"/>
        <w:left w:val="none" w:sz="0" w:space="0" w:color="auto"/>
        <w:bottom w:val="none" w:sz="0" w:space="0" w:color="auto"/>
        <w:right w:val="none" w:sz="0" w:space="0" w:color="auto"/>
      </w:divBdr>
    </w:div>
    <w:div w:id="283274513">
      <w:bodyDiv w:val="1"/>
      <w:marLeft w:val="0"/>
      <w:marRight w:val="0"/>
      <w:marTop w:val="0"/>
      <w:marBottom w:val="0"/>
      <w:divBdr>
        <w:top w:val="none" w:sz="0" w:space="0" w:color="auto"/>
        <w:left w:val="none" w:sz="0" w:space="0" w:color="auto"/>
        <w:bottom w:val="none" w:sz="0" w:space="0" w:color="auto"/>
        <w:right w:val="none" w:sz="0" w:space="0" w:color="auto"/>
      </w:divBdr>
    </w:div>
    <w:div w:id="283661358">
      <w:bodyDiv w:val="1"/>
      <w:marLeft w:val="0"/>
      <w:marRight w:val="0"/>
      <w:marTop w:val="0"/>
      <w:marBottom w:val="0"/>
      <w:divBdr>
        <w:top w:val="none" w:sz="0" w:space="0" w:color="auto"/>
        <w:left w:val="none" w:sz="0" w:space="0" w:color="auto"/>
        <w:bottom w:val="none" w:sz="0" w:space="0" w:color="auto"/>
        <w:right w:val="none" w:sz="0" w:space="0" w:color="auto"/>
      </w:divBdr>
    </w:div>
    <w:div w:id="288126195">
      <w:bodyDiv w:val="1"/>
      <w:marLeft w:val="0"/>
      <w:marRight w:val="0"/>
      <w:marTop w:val="0"/>
      <w:marBottom w:val="0"/>
      <w:divBdr>
        <w:top w:val="none" w:sz="0" w:space="0" w:color="auto"/>
        <w:left w:val="none" w:sz="0" w:space="0" w:color="auto"/>
        <w:bottom w:val="none" w:sz="0" w:space="0" w:color="auto"/>
        <w:right w:val="none" w:sz="0" w:space="0" w:color="auto"/>
      </w:divBdr>
    </w:div>
    <w:div w:id="289366994">
      <w:bodyDiv w:val="1"/>
      <w:marLeft w:val="0"/>
      <w:marRight w:val="0"/>
      <w:marTop w:val="0"/>
      <w:marBottom w:val="0"/>
      <w:divBdr>
        <w:top w:val="none" w:sz="0" w:space="0" w:color="auto"/>
        <w:left w:val="none" w:sz="0" w:space="0" w:color="auto"/>
        <w:bottom w:val="none" w:sz="0" w:space="0" w:color="auto"/>
        <w:right w:val="none" w:sz="0" w:space="0" w:color="auto"/>
      </w:divBdr>
    </w:div>
    <w:div w:id="294677116">
      <w:bodyDiv w:val="1"/>
      <w:marLeft w:val="0"/>
      <w:marRight w:val="0"/>
      <w:marTop w:val="0"/>
      <w:marBottom w:val="0"/>
      <w:divBdr>
        <w:top w:val="none" w:sz="0" w:space="0" w:color="auto"/>
        <w:left w:val="none" w:sz="0" w:space="0" w:color="auto"/>
        <w:bottom w:val="none" w:sz="0" w:space="0" w:color="auto"/>
        <w:right w:val="none" w:sz="0" w:space="0" w:color="auto"/>
      </w:divBdr>
    </w:div>
    <w:div w:id="295111570">
      <w:bodyDiv w:val="1"/>
      <w:marLeft w:val="0"/>
      <w:marRight w:val="0"/>
      <w:marTop w:val="0"/>
      <w:marBottom w:val="0"/>
      <w:divBdr>
        <w:top w:val="none" w:sz="0" w:space="0" w:color="auto"/>
        <w:left w:val="none" w:sz="0" w:space="0" w:color="auto"/>
        <w:bottom w:val="none" w:sz="0" w:space="0" w:color="auto"/>
        <w:right w:val="none" w:sz="0" w:space="0" w:color="auto"/>
      </w:divBdr>
    </w:div>
    <w:div w:id="295642946">
      <w:bodyDiv w:val="1"/>
      <w:marLeft w:val="0"/>
      <w:marRight w:val="0"/>
      <w:marTop w:val="0"/>
      <w:marBottom w:val="0"/>
      <w:divBdr>
        <w:top w:val="none" w:sz="0" w:space="0" w:color="auto"/>
        <w:left w:val="none" w:sz="0" w:space="0" w:color="auto"/>
        <w:bottom w:val="none" w:sz="0" w:space="0" w:color="auto"/>
        <w:right w:val="none" w:sz="0" w:space="0" w:color="auto"/>
      </w:divBdr>
    </w:div>
    <w:div w:id="295985548">
      <w:bodyDiv w:val="1"/>
      <w:marLeft w:val="0"/>
      <w:marRight w:val="0"/>
      <w:marTop w:val="0"/>
      <w:marBottom w:val="0"/>
      <w:divBdr>
        <w:top w:val="none" w:sz="0" w:space="0" w:color="auto"/>
        <w:left w:val="none" w:sz="0" w:space="0" w:color="auto"/>
        <w:bottom w:val="none" w:sz="0" w:space="0" w:color="auto"/>
        <w:right w:val="none" w:sz="0" w:space="0" w:color="auto"/>
      </w:divBdr>
    </w:div>
    <w:div w:id="298417324">
      <w:bodyDiv w:val="1"/>
      <w:marLeft w:val="0"/>
      <w:marRight w:val="0"/>
      <w:marTop w:val="0"/>
      <w:marBottom w:val="0"/>
      <w:divBdr>
        <w:top w:val="none" w:sz="0" w:space="0" w:color="auto"/>
        <w:left w:val="none" w:sz="0" w:space="0" w:color="auto"/>
        <w:bottom w:val="none" w:sz="0" w:space="0" w:color="auto"/>
        <w:right w:val="none" w:sz="0" w:space="0" w:color="auto"/>
      </w:divBdr>
    </w:div>
    <w:div w:id="302081924">
      <w:bodyDiv w:val="1"/>
      <w:marLeft w:val="0"/>
      <w:marRight w:val="0"/>
      <w:marTop w:val="0"/>
      <w:marBottom w:val="0"/>
      <w:divBdr>
        <w:top w:val="none" w:sz="0" w:space="0" w:color="auto"/>
        <w:left w:val="none" w:sz="0" w:space="0" w:color="auto"/>
        <w:bottom w:val="none" w:sz="0" w:space="0" w:color="auto"/>
        <w:right w:val="none" w:sz="0" w:space="0" w:color="auto"/>
      </w:divBdr>
    </w:div>
    <w:div w:id="308630918">
      <w:bodyDiv w:val="1"/>
      <w:marLeft w:val="0"/>
      <w:marRight w:val="0"/>
      <w:marTop w:val="0"/>
      <w:marBottom w:val="0"/>
      <w:divBdr>
        <w:top w:val="none" w:sz="0" w:space="0" w:color="auto"/>
        <w:left w:val="none" w:sz="0" w:space="0" w:color="auto"/>
        <w:bottom w:val="none" w:sz="0" w:space="0" w:color="auto"/>
        <w:right w:val="none" w:sz="0" w:space="0" w:color="auto"/>
      </w:divBdr>
    </w:div>
    <w:div w:id="309793458">
      <w:bodyDiv w:val="1"/>
      <w:marLeft w:val="0"/>
      <w:marRight w:val="0"/>
      <w:marTop w:val="0"/>
      <w:marBottom w:val="0"/>
      <w:divBdr>
        <w:top w:val="none" w:sz="0" w:space="0" w:color="auto"/>
        <w:left w:val="none" w:sz="0" w:space="0" w:color="auto"/>
        <w:bottom w:val="none" w:sz="0" w:space="0" w:color="auto"/>
        <w:right w:val="none" w:sz="0" w:space="0" w:color="auto"/>
      </w:divBdr>
    </w:div>
    <w:div w:id="311563034">
      <w:bodyDiv w:val="1"/>
      <w:marLeft w:val="0"/>
      <w:marRight w:val="0"/>
      <w:marTop w:val="0"/>
      <w:marBottom w:val="0"/>
      <w:divBdr>
        <w:top w:val="none" w:sz="0" w:space="0" w:color="auto"/>
        <w:left w:val="none" w:sz="0" w:space="0" w:color="auto"/>
        <w:bottom w:val="none" w:sz="0" w:space="0" w:color="auto"/>
        <w:right w:val="none" w:sz="0" w:space="0" w:color="auto"/>
      </w:divBdr>
    </w:div>
    <w:div w:id="317225104">
      <w:bodyDiv w:val="1"/>
      <w:marLeft w:val="0"/>
      <w:marRight w:val="0"/>
      <w:marTop w:val="0"/>
      <w:marBottom w:val="0"/>
      <w:divBdr>
        <w:top w:val="none" w:sz="0" w:space="0" w:color="auto"/>
        <w:left w:val="none" w:sz="0" w:space="0" w:color="auto"/>
        <w:bottom w:val="none" w:sz="0" w:space="0" w:color="auto"/>
        <w:right w:val="none" w:sz="0" w:space="0" w:color="auto"/>
      </w:divBdr>
    </w:div>
    <w:div w:id="317345787">
      <w:bodyDiv w:val="1"/>
      <w:marLeft w:val="0"/>
      <w:marRight w:val="0"/>
      <w:marTop w:val="0"/>
      <w:marBottom w:val="0"/>
      <w:divBdr>
        <w:top w:val="none" w:sz="0" w:space="0" w:color="auto"/>
        <w:left w:val="none" w:sz="0" w:space="0" w:color="auto"/>
        <w:bottom w:val="none" w:sz="0" w:space="0" w:color="auto"/>
        <w:right w:val="none" w:sz="0" w:space="0" w:color="auto"/>
      </w:divBdr>
    </w:div>
    <w:div w:id="320740649">
      <w:bodyDiv w:val="1"/>
      <w:marLeft w:val="0"/>
      <w:marRight w:val="0"/>
      <w:marTop w:val="0"/>
      <w:marBottom w:val="0"/>
      <w:divBdr>
        <w:top w:val="none" w:sz="0" w:space="0" w:color="auto"/>
        <w:left w:val="none" w:sz="0" w:space="0" w:color="auto"/>
        <w:bottom w:val="none" w:sz="0" w:space="0" w:color="auto"/>
        <w:right w:val="none" w:sz="0" w:space="0" w:color="auto"/>
      </w:divBdr>
    </w:div>
    <w:div w:id="322241049">
      <w:bodyDiv w:val="1"/>
      <w:marLeft w:val="0"/>
      <w:marRight w:val="0"/>
      <w:marTop w:val="0"/>
      <w:marBottom w:val="0"/>
      <w:divBdr>
        <w:top w:val="none" w:sz="0" w:space="0" w:color="auto"/>
        <w:left w:val="none" w:sz="0" w:space="0" w:color="auto"/>
        <w:bottom w:val="none" w:sz="0" w:space="0" w:color="auto"/>
        <w:right w:val="none" w:sz="0" w:space="0" w:color="auto"/>
      </w:divBdr>
    </w:div>
    <w:div w:id="325280824">
      <w:bodyDiv w:val="1"/>
      <w:marLeft w:val="0"/>
      <w:marRight w:val="0"/>
      <w:marTop w:val="0"/>
      <w:marBottom w:val="0"/>
      <w:divBdr>
        <w:top w:val="none" w:sz="0" w:space="0" w:color="auto"/>
        <w:left w:val="none" w:sz="0" w:space="0" w:color="auto"/>
        <w:bottom w:val="none" w:sz="0" w:space="0" w:color="auto"/>
        <w:right w:val="none" w:sz="0" w:space="0" w:color="auto"/>
      </w:divBdr>
    </w:div>
    <w:div w:id="325936737">
      <w:bodyDiv w:val="1"/>
      <w:marLeft w:val="0"/>
      <w:marRight w:val="0"/>
      <w:marTop w:val="0"/>
      <w:marBottom w:val="0"/>
      <w:divBdr>
        <w:top w:val="none" w:sz="0" w:space="0" w:color="auto"/>
        <w:left w:val="none" w:sz="0" w:space="0" w:color="auto"/>
        <w:bottom w:val="none" w:sz="0" w:space="0" w:color="auto"/>
        <w:right w:val="none" w:sz="0" w:space="0" w:color="auto"/>
      </w:divBdr>
    </w:div>
    <w:div w:id="326442974">
      <w:bodyDiv w:val="1"/>
      <w:marLeft w:val="0"/>
      <w:marRight w:val="0"/>
      <w:marTop w:val="0"/>
      <w:marBottom w:val="0"/>
      <w:divBdr>
        <w:top w:val="none" w:sz="0" w:space="0" w:color="auto"/>
        <w:left w:val="none" w:sz="0" w:space="0" w:color="auto"/>
        <w:bottom w:val="none" w:sz="0" w:space="0" w:color="auto"/>
        <w:right w:val="none" w:sz="0" w:space="0" w:color="auto"/>
      </w:divBdr>
    </w:div>
    <w:div w:id="327054827">
      <w:bodyDiv w:val="1"/>
      <w:marLeft w:val="0"/>
      <w:marRight w:val="0"/>
      <w:marTop w:val="0"/>
      <w:marBottom w:val="0"/>
      <w:divBdr>
        <w:top w:val="none" w:sz="0" w:space="0" w:color="auto"/>
        <w:left w:val="none" w:sz="0" w:space="0" w:color="auto"/>
        <w:bottom w:val="none" w:sz="0" w:space="0" w:color="auto"/>
        <w:right w:val="none" w:sz="0" w:space="0" w:color="auto"/>
      </w:divBdr>
    </w:div>
    <w:div w:id="327487984">
      <w:bodyDiv w:val="1"/>
      <w:marLeft w:val="0"/>
      <w:marRight w:val="0"/>
      <w:marTop w:val="0"/>
      <w:marBottom w:val="0"/>
      <w:divBdr>
        <w:top w:val="none" w:sz="0" w:space="0" w:color="auto"/>
        <w:left w:val="none" w:sz="0" w:space="0" w:color="auto"/>
        <w:bottom w:val="none" w:sz="0" w:space="0" w:color="auto"/>
        <w:right w:val="none" w:sz="0" w:space="0" w:color="auto"/>
      </w:divBdr>
    </w:div>
    <w:div w:id="333606865">
      <w:bodyDiv w:val="1"/>
      <w:marLeft w:val="0"/>
      <w:marRight w:val="0"/>
      <w:marTop w:val="0"/>
      <w:marBottom w:val="0"/>
      <w:divBdr>
        <w:top w:val="none" w:sz="0" w:space="0" w:color="auto"/>
        <w:left w:val="none" w:sz="0" w:space="0" w:color="auto"/>
        <w:bottom w:val="none" w:sz="0" w:space="0" w:color="auto"/>
        <w:right w:val="none" w:sz="0" w:space="0" w:color="auto"/>
      </w:divBdr>
    </w:div>
    <w:div w:id="335963316">
      <w:bodyDiv w:val="1"/>
      <w:marLeft w:val="0"/>
      <w:marRight w:val="0"/>
      <w:marTop w:val="0"/>
      <w:marBottom w:val="0"/>
      <w:divBdr>
        <w:top w:val="none" w:sz="0" w:space="0" w:color="auto"/>
        <w:left w:val="none" w:sz="0" w:space="0" w:color="auto"/>
        <w:bottom w:val="none" w:sz="0" w:space="0" w:color="auto"/>
        <w:right w:val="none" w:sz="0" w:space="0" w:color="auto"/>
      </w:divBdr>
    </w:div>
    <w:div w:id="339627671">
      <w:bodyDiv w:val="1"/>
      <w:marLeft w:val="0"/>
      <w:marRight w:val="0"/>
      <w:marTop w:val="0"/>
      <w:marBottom w:val="0"/>
      <w:divBdr>
        <w:top w:val="none" w:sz="0" w:space="0" w:color="auto"/>
        <w:left w:val="none" w:sz="0" w:space="0" w:color="auto"/>
        <w:bottom w:val="none" w:sz="0" w:space="0" w:color="auto"/>
        <w:right w:val="none" w:sz="0" w:space="0" w:color="auto"/>
      </w:divBdr>
    </w:div>
    <w:div w:id="341395963">
      <w:bodyDiv w:val="1"/>
      <w:marLeft w:val="0"/>
      <w:marRight w:val="0"/>
      <w:marTop w:val="0"/>
      <w:marBottom w:val="0"/>
      <w:divBdr>
        <w:top w:val="none" w:sz="0" w:space="0" w:color="auto"/>
        <w:left w:val="none" w:sz="0" w:space="0" w:color="auto"/>
        <w:bottom w:val="none" w:sz="0" w:space="0" w:color="auto"/>
        <w:right w:val="none" w:sz="0" w:space="0" w:color="auto"/>
      </w:divBdr>
    </w:div>
    <w:div w:id="347559081">
      <w:bodyDiv w:val="1"/>
      <w:marLeft w:val="0"/>
      <w:marRight w:val="0"/>
      <w:marTop w:val="0"/>
      <w:marBottom w:val="0"/>
      <w:divBdr>
        <w:top w:val="none" w:sz="0" w:space="0" w:color="auto"/>
        <w:left w:val="none" w:sz="0" w:space="0" w:color="auto"/>
        <w:bottom w:val="none" w:sz="0" w:space="0" w:color="auto"/>
        <w:right w:val="none" w:sz="0" w:space="0" w:color="auto"/>
      </w:divBdr>
    </w:div>
    <w:div w:id="348799968">
      <w:bodyDiv w:val="1"/>
      <w:marLeft w:val="0"/>
      <w:marRight w:val="0"/>
      <w:marTop w:val="0"/>
      <w:marBottom w:val="0"/>
      <w:divBdr>
        <w:top w:val="none" w:sz="0" w:space="0" w:color="auto"/>
        <w:left w:val="none" w:sz="0" w:space="0" w:color="auto"/>
        <w:bottom w:val="none" w:sz="0" w:space="0" w:color="auto"/>
        <w:right w:val="none" w:sz="0" w:space="0" w:color="auto"/>
      </w:divBdr>
    </w:div>
    <w:div w:id="349642437">
      <w:bodyDiv w:val="1"/>
      <w:marLeft w:val="0"/>
      <w:marRight w:val="0"/>
      <w:marTop w:val="0"/>
      <w:marBottom w:val="0"/>
      <w:divBdr>
        <w:top w:val="none" w:sz="0" w:space="0" w:color="auto"/>
        <w:left w:val="none" w:sz="0" w:space="0" w:color="auto"/>
        <w:bottom w:val="none" w:sz="0" w:space="0" w:color="auto"/>
        <w:right w:val="none" w:sz="0" w:space="0" w:color="auto"/>
      </w:divBdr>
    </w:div>
    <w:div w:id="350109820">
      <w:bodyDiv w:val="1"/>
      <w:marLeft w:val="0"/>
      <w:marRight w:val="0"/>
      <w:marTop w:val="0"/>
      <w:marBottom w:val="0"/>
      <w:divBdr>
        <w:top w:val="none" w:sz="0" w:space="0" w:color="auto"/>
        <w:left w:val="none" w:sz="0" w:space="0" w:color="auto"/>
        <w:bottom w:val="none" w:sz="0" w:space="0" w:color="auto"/>
        <w:right w:val="none" w:sz="0" w:space="0" w:color="auto"/>
      </w:divBdr>
    </w:div>
    <w:div w:id="351033800">
      <w:bodyDiv w:val="1"/>
      <w:marLeft w:val="0"/>
      <w:marRight w:val="0"/>
      <w:marTop w:val="0"/>
      <w:marBottom w:val="0"/>
      <w:divBdr>
        <w:top w:val="none" w:sz="0" w:space="0" w:color="auto"/>
        <w:left w:val="none" w:sz="0" w:space="0" w:color="auto"/>
        <w:bottom w:val="none" w:sz="0" w:space="0" w:color="auto"/>
        <w:right w:val="none" w:sz="0" w:space="0" w:color="auto"/>
      </w:divBdr>
    </w:div>
    <w:div w:id="352459647">
      <w:bodyDiv w:val="1"/>
      <w:marLeft w:val="0"/>
      <w:marRight w:val="0"/>
      <w:marTop w:val="0"/>
      <w:marBottom w:val="0"/>
      <w:divBdr>
        <w:top w:val="none" w:sz="0" w:space="0" w:color="auto"/>
        <w:left w:val="none" w:sz="0" w:space="0" w:color="auto"/>
        <w:bottom w:val="none" w:sz="0" w:space="0" w:color="auto"/>
        <w:right w:val="none" w:sz="0" w:space="0" w:color="auto"/>
      </w:divBdr>
    </w:div>
    <w:div w:id="356663913">
      <w:bodyDiv w:val="1"/>
      <w:marLeft w:val="0"/>
      <w:marRight w:val="0"/>
      <w:marTop w:val="0"/>
      <w:marBottom w:val="0"/>
      <w:divBdr>
        <w:top w:val="none" w:sz="0" w:space="0" w:color="auto"/>
        <w:left w:val="none" w:sz="0" w:space="0" w:color="auto"/>
        <w:bottom w:val="none" w:sz="0" w:space="0" w:color="auto"/>
        <w:right w:val="none" w:sz="0" w:space="0" w:color="auto"/>
      </w:divBdr>
    </w:div>
    <w:div w:id="358745101">
      <w:bodyDiv w:val="1"/>
      <w:marLeft w:val="0"/>
      <w:marRight w:val="0"/>
      <w:marTop w:val="0"/>
      <w:marBottom w:val="0"/>
      <w:divBdr>
        <w:top w:val="none" w:sz="0" w:space="0" w:color="auto"/>
        <w:left w:val="none" w:sz="0" w:space="0" w:color="auto"/>
        <w:bottom w:val="none" w:sz="0" w:space="0" w:color="auto"/>
        <w:right w:val="none" w:sz="0" w:space="0" w:color="auto"/>
      </w:divBdr>
    </w:div>
    <w:div w:id="362898324">
      <w:bodyDiv w:val="1"/>
      <w:marLeft w:val="0"/>
      <w:marRight w:val="0"/>
      <w:marTop w:val="0"/>
      <w:marBottom w:val="0"/>
      <w:divBdr>
        <w:top w:val="none" w:sz="0" w:space="0" w:color="auto"/>
        <w:left w:val="none" w:sz="0" w:space="0" w:color="auto"/>
        <w:bottom w:val="none" w:sz="0" w:space="0" w:color="auto"/>
        <w:right w:val="none" w:sz="0" w:space="0" w:color="auto"/>
      </w:divBdr>
    </w:div>
    <w:div w:id="366611666">
      <w:bodyDiv w:val="1"/>
      <w:marLeft w:val="0"/>
      <w:marRight w:val="0"/>
      <w:marTop w:val="0"/>
      <w:marBottom w:val="0"/>
      <w:divBdr>
        <w:top w:val="none" w:sz="0" w:space="0" w:color="auto"/>
        <w:left w:val="none" w:sz="0" w:space="0" w:color="auto"/>
        <w:bottom w:val="none" w:sz="0" w:space="0" w:color="auto"/>
        <w:right w:val="none" w:sz="0" w:space="0" w:color="auto"/>
      </w:divBdr>
    </w:div>
    <w:div w:id="367996839">
      <w:bodyDiv w:val="1"/>
      <w:marLeft w:val="0"/>
      <w:marRight w:val="0"/>
      <w:marTop w:val="0"/>
      <w:marBottom w:val="0"/>
      <w:divBdr>
        <w:top w:val="none" w:sz="0" w:space="0" w:color="auto"/>
        <w:left w:val="none" w:sz="0" w:space="0" w:color="auto"/>
        <w:bottom w:val="none" w:sz="0" w:space="0" w:color="auto"/>
        <w:right w:val="none" w:sz="0" w:space="0" w:color="auto"/>
      </w:divBdr>
    </w:div>
    <w:div w:id="371735298">
      <w:bodyDiv w:val="1"/>
      <w:marLeft w:val="0"/>
      <w:marRight w:val="0"/>
      <w:marTop w:val="0"/>
      <w:marBottom w:val="0"/>
      <w:divBdr>
        <w:top w:val="none" w:sz="0" w:space="0" w:color="auto"/>
        <w:left w:val="none" w:sz="0" w:space="0" w:color="auto"/>
        <w:bottom w:val="none" w:sz="0" w:space="0" w:color="auto"/>
        <w:right w:val="none" w:sz="0" w:space="0" w:color="auto"/>
      </w:divBdr>
    </w:div>
    <w:div w:id="379281544">
      <w:bodyDiv w:val="1"/>
      <w:marLeft w:val="0"/>
      <w:marRight w:val="0"/>
      <w:marTop w:val="0"/>
      <w:marBottom w:val="0"/>
      <w:divBdr>
        <w:top w:val="none" w:sz="0" w:space="0" w:color="auto"/>
        <w:left w:val="none" w:sz="0" w:space="0" w:color="auto"/>
        <w:bottom w:val="none" w:sz="0" w:space="0" w:color="auto"/>
        <w:right w:val="none" w:sz="0" w:space="0" w:color="auto"/>
      </w:divBdr>
    </w:div>
    <w:div w:id="383525157">
      <w:bodyDiv w:val="1"/>
      <w:marLeft w:val="0"/>
      <w:marRight w:val="0"/>
      <w:marTop w:val="0"/>
      <w:marBottom w:val="0"/>
      <w:divBdr>
        <w:top w:val="none" w:sz="0" w:space="0" w:color="auto"/>
        <w:left w:val="none" w:sz="0" w:space="0" w:color="auto"/>
        <w:bottom w:val="none" w:sz="0" w:space="0" w:color="auto"/>
        <w:right w:val="none" w:sz="0" w:space="0" w:color="auto"/>
      </w:divBdr>
    </w:div>
    <w:div w:id="385959366">
      <w:bodyDiv w:val="1"/>
      <w:marLeft w:val="0"/>
      <w:marRight w:val="0"/>
      <w:marTop w:val="0"/>
      <w:marBottom w:val="0"/>
      <w:divBdr>
        <w:top w:val="none" w:sz="0" w:space="0" w:color="auto"/>
        <w:left w:val="none" w:sz="0" w:space="0" w:color="auto"/>
        <w:bottom w:val="none" w:sz="0" w:space="0" w:color="auto"/>
        <w:right w:val="none" w:sz="0" w:space="0" w:color="auto"/>
      </w:divBdr>
    </w:div>
    <w:div w:id="409809959">
      <w:bodyDiv w:val="1"/>
      <w:marLeft w:val="0"/>
      <w:marRight w:val="0"/>
      <w:marTop w:val="0"/>
      <w:marBottom w:val="0"/>
      <w:divBdr>
        <w:top w:val="none" w:sz="0" w:space="0" w:color="auto"/>
        <w:left w:val="none" w:sz="0" w:space="0" w:color="auto"/>
        <w:bottom w:val="none" w:sz="0" w:space="0" w:color="auto"/>
        <w:right w:val="none" w:sz="0" w:space="0" w:color="auto"/>
      </w:divBdr>
    </w:div>
    <w:div w:id="414397070">
      <w:bodyDiv w:val="1"/>
      <w:marLeft w:val="0"/>
      <w:marRight w:val="0"/>
      <w:marTop w:val="0"/>
      <w:marBottom w:val="0"/>
      <w:divBdr>
        <w:top w:val="none" w:sz="0" w:space="0" w:color="auto"/>
        <w:left w:val="none" w:sz="0" w:space="0" w:color="auto"/>
        <w:bottom w:val="none" w:sz="0" w:space="0" w:color="auto"/>
        <w:right w:val="none" w:sz="0" w:space="0" w:color="auto"/>
      </w:divBdr>
    </w:div>
    <w:div w:id="417556531">
      <w:bodyDiv w:val="1"/>
      <w:marLeft w:val="0"/>
      <w:marRight w:val="0"/>
      <w:marTop w:val="0"/>
      <w:marBottom w:val="0"/>
      <w:divBdr>
        <w:top w:val="none" w:sz="0" w:space="0" w:color="auto"/>
        <w:left w:val="none" w:sz="0" w:space="0" w:color="auto"/>
        <w:bottom w:val="none" w:sz="0" w:space="0" w:color="auto"/>
        <w:right w:val="none" w:sz="0" w:space="0" w:color="auto"/>
      </w:divBdr>
    </w:div>
    <w:div w:id="419907172">
      <w:bodyDiv w:val="1"/>
      <w:marLeft w:val="0"/>
      <w:marRight w:val="0"/>
      <w:marTop w:val="0"/>
      <w:marBottom w:val="0"/>
      <w:divBdr>
        <w:top w:val="none" w:sz="0" w:space="0" w:color="auto"/>
        <w:left w:val="none" w:sz="0" w:space="0" w:color="auto"/>
        <w:bottom w:val="none" w:sz="0" w:space="0" w:color="auto"/>
        <w:right w:val="none" w:sz="0" w:space="0" w:color="auto"/>
      </w:divBdr>
    </w:div>
    <w:div w:id="421266871">
      <w:bodyDiv w:val="1"/>
      <w:marLeft w:val="0"/>
      <w:marRight w:val="0"/>
      <w:marTop w:val="0"/>
      <w:marBottom w:val="0"/>
      <w:divBdr>
        <w:top w:val="none" w:sz="0" w:space="0" w:color="auto"/>
        <w:left w:val="none" w:sz="0" w:space="0" w:color="auto"/>
        <w:bottom w:val="none" w:sz="0" w:space="0" w:color="auto"/>
        <w:right w:val="none" w:sz="0" w:space="0" w:color="auto"/>
      </w:divBdr>
    </w:div>
    <w:div w:id="423310616">
      <w:bodyDiv w:val="1"/>
      <w:marLeft w:val="0"/>
      <w:marRight w:val="0"/>
      <w:marTop w:val="0"/>
      <w:marBottom w:val="0"/>
      <w:divBdr>
        <w:top w:val="none" w:sz="0" w:space="0" w:color="auto"/>
        <w:left w:val="none" w:sz="0" w:space="0" w:color="auto"/>
        <w:bottom w:val="none" w:sz="0" w:space="0" w:color="auto"/>
        <w:right w:val="none" w:sz="0" w:space="0" w:color="auto"/>
      </w:divBdr>
    </w:div>
    <w:div w:id="428046195">
      <w:bodyDiv w:val="1"/>
      <w:marLeft w:val="0"/>
      <w:marRight w:val="0"/>
      <w:marTop w:val="0"/>
      <w:marBottom w:val="0"/>
      <w:divBdr>
        <w:top w:val="none" w:sz="0" w:space="0" w:color="auto"/>
        <w:left w:val="none" w:sz="0" w:space="0" w:color="auto"/>
        <w:bottom w:val="none" w:sz="0" w:space="0" w:color="auto"/>
        <w:right w:val="none" w:sz="0" w:space="0" w:color="auto"/>
      </w:divBdr>
      <w:divsChild>
        <w:div w:id="295525813">
          <w:marLeft w:val="-1139"/>
          <w:marRight w:val="0"/>
          <w:marTop w:val="0"/>
          <w:marBottom w:val="0"/>
          <w:divBdr>
            <w:top w:val="none" w:sz="0" w:space="0" w:color="auto"/>
            <w:left w:val="none" w:sz="0" w:space="0" w:color="auto"/>
            <w:bottom w:val="none" w:sz="0" w:space="0" w:color="auto"/>
            <w:right w:val="none" w:sz="0" w:space="0" w:color="auto"/>
          </w:divBdr>
        </w:div>
      </w:divsChild>
    </w:div>
    <w:div w:id="436486012">
      <w:bodyDiv w:val="1"/>
      <w:marLeft w:val="0"/>
      <w:marRight w:val="0"/>
      <w:marTop w:val="0"/>
      <w:marBottom w:val="0"/>
      <w:divBdr>
        <w:top w:val="none" w:sz="0" w:space="0" w:color="auto"/>
        <w:left w:val="none" w:sz="0" w:space="0" w:color="auto"/>
        <w:bottom w:val="none" w:sz="0" w:space="0" w:color="auto"/>
        <w:right w:val="none" w:sz="0" w:space="0" w:color="auto"/>
      </w:divBdr>
    </w:div>
    <w:div w:id="439228626">
      <w:bodyDiv w:val="1"/>
      <w:marLeft w:val="0"/>
      <w:marRight w:val="0"/>
      <w:marTop w:val="0"/>
      <w:marBottom w:val="0"/>
      <w:divBdr>
        <w:top w:val="none" w:sz="0" w:space="0" w:color="auto"/>
        <w:left w:val="none" w:sz="0" w:space="0" w:color="auto"/>
        <w:bottom w:val="none" w:sz="0" w:space="0" w:color="auto"/>
        <w:right w:val="none" w:sz="0" w:space="0" w:color="auto"/>
      </w:divBdr>
    </w:div>
    <w:div w:id="439956186">
      <w:bodyDiv w:val="1"/>
      <w:marLeft w:val="0"/>
      <w:marRight w:val="0"/>
      <w:marTop w:val="0"/>
      <w:marBottom w:val="0"/>
      <w:divBdr>
        <w:top w:val="none" w:sz="0" w:space="0" w:color="auto"/>
        <w:left w:val="none" w:sz="0" w:space="0" w:color="auto"/>
        <w:bottom w:val="none" w:sz="0" w:space="0" w:color="auto"/>
        <w:right w:val="none" w:sz="0" w:space="0" w:color="auto"/>
      </w:divBdr>
    </w:div>
    <w:div w:id="440145482">
      <w:bodyDiv w:val="1"/>
      <w:marLeft w:val="0"/>
      <w:marRight w:val="0"/>
      <w:marTop w:val="0"/>
      <w:marBottom w:val="0"/>
      <w:divBdr>
        <w:top w:val="none" w:sz="0" w:space="0" w:color="auto"/>
        <w:left w:val="none" w:sz="0" w:space="0" w:color="auto"/>
        <w:bottom w:val="none" w:sz="0" w:space="0" w:color="auto"/>
        <w:right w:val="none" w:sz="0" w:space="0" w:color="auto"/>
      </w:divBdr>
    </w:div>
    <w:div w:id="441724012">
      <w:bodyDiv w:val="1"/>
      <w:marLeft w:val="0"/>
      <w:marRight w:val="0"/>
      <w:marTop w:val="0"/>
      <w:marBottom w:val="0"/>
      <w:divBdr>
        <w:top w:val="none" w:sz="0" w:space="0" w:color="auto"/>
        <w:left w:val="none" w:sz="0" w:space="0" w:color="auto"/>
        <w:bottom w:val="none" w:sz="0" w:space="0" w:color="auto"/>
        <w:right w:val="none" w:sz="0" w:space="0" w:color="auto"/>
      </w:divBdr>
    </w:div>
    <w:div w:id="446051480">
      <w:bodyDiv w:val="1"/>
      <w:marLeft w:val="0"/>
      <w:marRight w:val="0"/>
      <w:marTop w:val="0"/>
      <w:marBottom w:val="0"/>
      <w:divBdr>
        <w:top w:val="none" w:sz="0" w:space="0" w:color="auto"/>
        <w:left w:val="none" w:sz="0" w:space="0" w:color="auto"/>
        <w:bottom w:val="none" w:sz="0" w:space="0" w:color="auto"/>
        <w:right w:val="none" w:sz="0" w:space="0" w:color="auto"/>
      </w:divBdr>
    </w:div>
    <w:div w:id="448203531">
      <w:bodyDiv w:val="1"/>
      <w:marLeft w:val="0"/>
      <w:marRight w:val="0"/>
      <w:marTop w:val="0"/>
      <w:marBottom w:val="0"/>
      <w:divBdr>
        <w:top w:val="none" w:sz="0" w:space="0" w:color="auto"/>
        <w:left w:val="none" w:sz="0" w:space="0" w:color="auto"/>
        <w:bottom w:val="none" w:sz="0" w:space="0" w:color="auto"/>
        <w:right w:val="none" w:sz="0" w:space="0" w:color="auto"/>
      </w:divBdr>
    </w:div>
    <w:div w:id="455030056">
      <w:bodyDiv w:val="1"/>
      <w:marLeft w:val="0"/>
      <w:marRight w:val="0"/>
      <w:marTop w:val="0"/>
      <w:marBottom w:val="0"/>
      <w:divBdr>
        <w:top w:val="none" w:sz="0" w:space="0" w:color="auto"/>
        <w:left w:val="none" w:sz="0" w:space="0" w:color="auto"/>
        <w:bottom w:val="none" w:sz="0" w:space="0" w:color="auto"/>
        <w:right w:val="none" w:sz="0" w:space="0" w:color="auto"/>
      </w:divBdr>
    </w:div>
    <w:div w:id="455102846">
      <w:bodyDiv w:val="1"/>
      <w:marLeft w:val="0"/>
      <w:marRight w:val="0"/>
      <w:marTop w:val="0"/>
      <w:marBottom w:val="0"/>
      <w:divBdr>
        <w:top w:val="none" w:sz="0" w:space="0" w:color="auto"/>
        <w:left w:val="none" w:sz="0" w:space="0" w:color="auto"/>
        <w:bottom w:val="none" w:sz="0" w:space="0" w:color="auto"/>
        <w:right w:val="none" w:sz="0" w:space="0" w:color="auto"/>
      </w:divBdr>
    </w:div>
    <w:div w:id="456877925">
      <w:bodyDiv w:val="1"/>
      <w:marLeft w:val="0"/>
      <w:marRight w:val="0"/>
      <w:marTop w:val="0"/>
      <w:marBottom w:val="0"/>
      <w:divBdr>
        <w:top w:val="none" w:sz="0" w:space="0" w:color="auto"/>
        <w:left w:val="none" w:sz="0" w:space="0" w:color="auto"/>
        <w:bottom w:val="none" w:sz="0" w:space="0" w:color="auto"/>
        <w:right w:val="none" w:sz="0" w:space="0" w:color="auto"/>
      </w:divBdr>
    </w:div>
    <w:div w:id="462701815">
      <w:bodyDiv w:val="1"/>
      <w:marLeft w:val="0"/>
      <w:marRight w:val="0"/>
      <w:marTop w:val="0"/>
      <w:marBottom w:val="0"/>
      <w:divBdr>
        <w:top w:val="none" w:sz="0" w:space="0" w:color="auto"/>
        <w:left w:val="none" w:sz="0" w:space="0" w:color="auto"/>
        <w:bottom w:val="none" w:sz="0" w:space="0" w:color="auto"/>
        <w:right w:val="none" w:sz="0" w:space="0" w:color="auto"/>
      </w:divBdr>
    </w:div>
    <w:div w:id="463737654">
      <w:bodyDiv w:val="1"/>
      <w:marLeft w:val="0"/>
      <w:marRight w:val="0"/>
      <w:marTop w:val="0"/>
      <w:marBottom w:val="0"/>
      <w:divBdr>
        <w:top w:val="none" w:sz="0" w:space="0" w:color="auto"/>
        <w:left w:val="none" w:sz="0" w:space="0" w:color="auto"/>
        <w:bottom w:val="none" w:sz="0" w:space="0" w:color="auto"/>
        <w:right w:val="none" w:sz="0" w:space="0" w:color="auto"/>
      </w:divBdr>
    </w:div>
    <w:div w:id="470370939">
      <w:bodyDiv w:val="1"/>
      <w:marLeft w:val="0"/>
      <w:marRight w:val="0"/>
      <w:marTop w:val="0"/>
      <w:marBottom w:val="0"/>
      <w:divBdr>
        <w:top w:val="none" w:sz="0" w:space="0" w:color="auto"/>
        <w:left w:val="none" w:sz="0" w:space="0" w:color="auto"/>
        <w:bottom w:val="none" w:sz="0" w:space="0" w:color="auto"/>
        <w:right w:val="none" w:sz="0" w:space="0" w:color="auto"/>
      </w:divBdr>
    </w:div>
    <w:div w:id="473257454">
      <w:bodyDiv w:val="1"/>
      <w:marLeft w:val="0"/>
      <w:marRight w:val="0"/>
      <w:marTop w:val="0"/>
      <w:marBottom w:val="0"/>
      <w:divBdr>
        <w:top w:val="none" w:sz="0" w:space="0" w:color="auto"/>
        <w:left w:val="none" w:sz="0" w:space="0" w:color="auto"/>
        <w:bottom w:val="none" w:sz="0" w:space="0" w:color="auto"/>
        <w:right w:val="none" w:sz="0" w:space="0" w:color="auto"/>
      </w:divBdr>
    </w:div>
    <w:div w:id="480469188">
      <w:bodyDiv w:val="1"/>
      <w:marLeft w:val="0"/>
      <w:marRight w:val="0"/>
      <w:marTop w:val="0"/>
      <w:marBottom w:val="0"/>
      <w:divBdr>
        <w:top w:val="none" w:sz="0" w:space="0" w:color="auto"/>
        <w:left w:val="none" w:sz="0" w:space="0" w:color="auto"/>
        <w:bottom w:val="none" w:sz="0" w:space="0" w:color="auto"/>
        <w:right w:val="none" w:sz="0" w:space="0" w:color="auto"/>
      </w:divBdr>
    </w:div>
    <w:div w:id="486867194">
      <w:bodyDiv w:val="1"/>
      <w:marLeft w:val="0"/>
      <w:marRight w:val="0"/>
      <w:marTop w:val="0"/>
      <w:marBottom w:val="0"/>
      <w:divBdr>
        <w:top w:val="none" w:sz="0" w:space="0" w:color="auto"/>
        <w:left w:val="none" w:sz="0" w:space="0" w:color="auto"/>
        <w:bottom w:val="none" w:sz="0" w:space="0" w:color="auto"/>
        <w:right w:val="none" w:sz="0" w:space="0" w:color="auto"/>
      </w:divBdr>
    </w:div>
    <w:div w:id="487675665">
      <w:bodyDiv w:val="1"/>
      <w:marLeft w:val="0"/>
      <w:marRight w:val="0"/>
      <w:marTop w:val="0"/>
      <w:marBottom w:val="0"/>
      <w:divBdr>
        <w:top w:val="none" w:sz="0" w:space="0" w:color="auto"/>
        <w:left w:val="none" w:sz="0" w:space="0" w:color="auto"/>
        <w:bottom w:val="none" w:sz="0" w:space="0" w:color="auto"/>
        <w:right w:val="none" w:sz="0" w:space="0" w:color="auto"/>
      </w:divBdr>
    </w:div>
    <w:div w:id="488641229">
      <w:bodyDiv w:val="1"/>
      <w:marLeft w:val="0"/>
      <w:marRight w:val="0"/>
      <w:marTop w:val="0"/>
      <w:marBottom w:val="0"/>
      <w:divBdr>
        <w:top w:val="none" w:sz="0" w:space="0" w:color="auto"/>
        <w:left w:val="none" w:sz="0" w:space="0" w:color="auto"/>
        <w:bottom w:val="none" w:sz="0" w:space="0" w:color="auto"/>
        <w:right w:val="none" w:sz="0" w:space="0" w:color="auto"/>
      </w:divBdr>
    </w:div>
    <w:div w:id="491143397">
      <w:bodyDiv w:val="1"/>
      <w:marLeft w:val="0"/>
      <w:marRight w:val="0"/>
      <w:marTop w:val="0"/>
      <w:marBottom w:val="0"/>
      <w:divBdr>
        <w:top w:val="none" w:sz="0" w:space="0" w:color="auto"/>
        <w:left w:val="none" w:sz="0" w:space="0" w:color="auto"/>
        <w:bottom w:val="none" w:sz="0" w:space="0" w:color="auto"/>
        <w:right w:val="none" w:sz="0" w:space="0" w:color="auto"/>
      </w:divBdr>
    </w:div>
    <w:div w:id="492067537">
      <w:bodyDiv w:val="1"/>
      <w:marLeft w:val="0"/>
      <w:marRight w:val="0"/>
      <w:marTop w:val="0"/>
      <w:marBottom w:val="0"/>
      <w:divBdr>
        <w:top w:val="none" w:sz="0" w:space="0" w:color="auto"/>
        <w:left w:val="none" w:sz="0" w:space="0" w:color="auto"/>
        <w:bottom w:val="none" w:sz="0" w:space="0" w:color="auto"/>
        <w:right w:val="none" w:sz="0" w:space="0" w:color="auto"/>
      </w:divBdr>
    </w:div>
    <w:div w:id="492915558">
      <w:bodyDiv w:val="1"/>
      <w:marLeft w:val="0"/>
      <w:marRight w:val="0"/>
      <w:marTop w:val="0"/>
      <w:marBottom w:val="0"/>
      <w:divBdr>
        <w:top w:val="none" w:sz="0" w:space="0" w:color="auto"/>
        <w:left w:val="none" w:sz="0" w:space="0" w:color="auto"/>
        <w:bottom w:val="none" w:sz="0" w:space="0" w:color="auto"/>
        <w:right w:val="none" w:sz="0" w:space="0" w:color="auto"/>
      </w:divBdr>
    </w:div>
    <w:div w:id="499780918">
      <w:bodyDiv w:val="1"/>
      <w:marLeft w:val="0"/>
      <w:marRight w:val="0"/>
      <w:marTop w:val="0"/>
      <w:marBottom w:val="0"/>
      <w:divBdr>
        <w:top w:val="none" w:sz="0" w:space="0" w:color="auto"/>
        <w:left w:val="none" w:sz="0" w:space="0" w:color="auto"/>
        <w:bottom w:val="none" w:sz="0" w:space="0" w:color="auto"/>
        <w:right w:val="none" w:sz="0" w:space="0" w:color="auto"/>
      </w:divBdr>
    </w:div>
    <w:div w:id="501896963">
      <w:bodyDiv w:val="1"/>
      <w:marLeft w:val="0"/>
      <w:marRight w:val="0"/>
      <w:marTop w:val="0"/>
      <w:marBottom w:val="0"/>
      <w:divBdr>
        <w:top w:val="none" w:sz="0" w:space="0" w:color="auto"/>
        <w:left w:val="none" w:sz="0" w:space="0" w:color="auto"/>
        <w:bottom w:val="none" w:sz="0" w:space="0" w:color="auto"/>
        <w:right w:val="none" w:sz="0" w:space="0" w:color="auto"/>
      </w:divBdr>
    </w:div>
    <w:div w:id="508108097">
      <w:bodyDiv w:val="1"/>
      <w:marLeft w:val="0"/>
      <w:marRight w:val="0"/>
      <w:marTop w:val="0"/>
      <w:marBottom w:val="0"/>
      <w:divBdr>
        <w:top w:val="none" w:sz="0" w:space="0" w:color="auto"/>
        <w:left w:val="none" w:sz="0" w:space="0" w:color="auto"/>
        <w:bottom w:val="none" w:sz="0" w:space="0" w:color="auto"/>
        <w:right w:val="none" w:sz="0" w:space="0" w:color="auto"/>
      </w:divBdr>
    </w:div>
    <w:div w:id="510536780">
      <w:bodyDiv w:val="1"/>
      <w:marLeft w:val="0"/>
      <w:marRight w:val="0"/>
      <w:marTop w:val="0"/>
      <w:marBottom w:val="0"/>
      <w:divBdr>
        <w:top w:val="none" w:sz="0" w:space="0" w:color="auto"/>
        <w:left w:val="none" w:sz="0" w:space="0" w:color="auto"/>
        <w:bottom w:val="none" w:sz="0" w:space="0" w:color="auto"/>
        <w:right w:val="none" w:sz="0" w:space="0" w:color="auto"/>
      </w:divBdr>
    </w:div>
    <w:div w:id="511381963">
      <w:bodyDiv w:val="1"/>
      <w:marLeft w:val="0"/>
      <w:marRight w:val="0"/>
      <w:marTop w:val="0"/>
      <w:marBottom w:val="0"/>
      <w:divBdr>
        <w:top w:val="none" w:sz="0" w:space="0" w:color="auto"/>
        <w:left w:val="none" w:sz="0" w:space="0" w:color="auto"/>
        <w:bottom w:val="none" w:sz="0" w:space="0" w:color="auto"/>
        <w:right w:val="none" w:sz="0" w:space="0" w:color="auto"/>
      </w:divBdr>
    </w:div>
    <w:div w:id="515577683">
      <w:bodyDiv w:val="1"/>
      <w:marLeft w:val="0"/>
      <w:marRight w:val="0"/>
      <w:marTop w:val="0"/>
      <w:marBottom w:val="0"/>
      <w:divBdr>
        <w:top w:val="none" w:sz="0" w:space="0" w:color="auto"/>
        <w:left w:val="none" w:sz="0" w:space="0" w:color="auto"/>
        <w:bottom w:val="none" w:sz="0" w:space="0" w:color="auto"/>
        <w:right w:val="none" w:sz="0" w:space="0" w:color="auto"/>
      </w:divBdr>
    </w:div>
    <w:div w:id="515777469">
      <w:bodyDiv w:val="1"/>
      <w:marLeft w:val="0"/>
      <w:marRight w:val="0"/>
      <w:marTop w:val="0"/>
      <w:marBottom w:val="0"/>
      <w:divBdr>
        <w:top w:val="none" w:sz="0" w:space="0" w:color="auto"/>
        <w:left w:val="none" w:sz="0" w:space="0" w:color="auto"/>
        <w:bottom w:val="none" w:sz="0" w:space="0" w:color="auto"/>
        <w:right w:val="none" w:sz="0" w:space="0" w:color="auto"/>
      </w:divBdr>
    </w:div>
    <w:div w:id="517893002">
      <w:bodyDiv w:val="1"/>
      <w:marLeft w:val="0"/>
      <w:marRight w:val="0"/>
      <w:marTop w:val="0"/>
      <w:marBottom w:val="0"/>
      <w:divBdr>
        <w:top w:val="none" w:sz="0" w:space="0" w:color="auto"/>
        <w:left w:val="none" w:sz="0" w:space="0" w:color="auto"/>
        <w:bottom w:val="none" w:sz="0" w:space="0" w:color="auto"/>
        <w:right w:val="none" w:sz="0" w:space="0" w:color="auto"/>
      </w:divBdr>
    </w:div>
    <w:div w:id="518475346">
      <w:bodyDiv w:val="1"/>
      <w:marLeft w:val="0"/>
      <w:marRight w:val="0"/>
      <w:marTop w:val="0"/>
      <w:marBottom w:val="0"/>
      <w:divBdr>
        <w:top w:val="none" w:sz="0" w:space="0" w:color="auto"/>
        <w:left w:val="none" w:sz="0" w:space="0" w:color="auto"/>
        <w:bottom w:val="none" w:sz="0" w:space="0" w:color="auto"/>
        <w:right w:val="none" w:sz="0" w:space="0" w:color="auto"/>
      </w:divBdr>
    </w:div>
    <w:div w:id="520164581">
      <w:bodyDiv w:val="1"/>
      <w:marLeft w:val="0"/>
      <w:marRight w:val="0"/>
      <w:marTop w:val="0"/>
      <w:marBottom w:val="0"/>
      <w:divBdr>
        <w:top w:val="none" w:sz="0" w:space="0" w:color="auto"/>
        <w:left w:val="none" w:sz="0" w:space="0" w:color="auto"/>
        <w:bottom w:val="none" w:sz="0" w:space="0" w:color="auto"/>
        <w:right w:val="none" w:sz="0" w:space="0" w:color="auto"/>
      </w:divBdr>
    </w:div>
    <w:div w:id="532957675">
      <w:bodyDiv w:val="1"/>
      <w:marLeft w:val="0"/>
      <w:marRight w:val="0"/>
      <w:marTop w:val="0"/>
      <w:marBottom w:val="0"/>
      <w:divBdr>
        <w:top w:val="none" w:sz="0" w:space="0" w:color="auto"/>
        <w:left w:val="none" w:sz="0" w:space="0" w:color="auto"/>
        <w:bottom w:val="none" w:sz="0" w:space="0" w:color="auto"/>
        <w:right w:val="none" w:sz="0" w:space="0" w:color="auto"/>
      </w:divBdr>
    </w:div>
    <w:div w:id="544219563">
      <w:bodyDiv w:val="1"/>
      <w:marLeft w:val="0"/>
      <w:marRight w:val="0"/>
      <w:marTop w:val="0"/>
      <w:marBottom w:val="0"/>
      <w:divBdr>
        <w:top w:val="none" w:sz="0" w:space="0" w:color="auto"/>
        <w:left w:val="none" w:sz="0" w:space="0" w:color="auto"/>
        <w:bottom w:val="none" w:sz="0" w:space="0" w:color="auto"/>
        <w:right w:val="none" w:sz="0" w:space="0" w:color="auto"/>
      </w:divBdr>
    </w:div>
    <w:div w:id="547840097">
      <w:bodyDiv w:val="1"/>
      <w:marLeft w:val="0"/>
      <w:marRight w:val="0"/>
      <w:marTop w:val="0"/>
      <w:marBottom w:val="0"/>
      <w:divBdr>
        <w:top w:val="none" w:sz="0" w:space="0" w:color="auto"/>
        <w:left w:val="none" w:sz="0" w:space="0" w:color="auto"/>
        <w:bottom w:val="none" w:sz="0" w:space="0" w:color="auto"/>
        <w:right w:val="none" w:sz="0" w:space="0" w:color="auto"/>
      </w:divBdr>
    </w:div>
    <w:div w:id="552891417">
      <w:bodyDiv w:val="1"/>
      <w:marLeft w:val="0"/>
      <w:marRight w:val="0"/>
      <w:marTop w:val="0"/>
      <w:marBottom w:val="0"/>
      <w:divBdr>
        <w:top w:val="none" w:sz="0" w:space="0" w:color="auto"/>
        <w:left w:val="none" w:sz="0" w:space="0" w:color="auto"/>
        <w:bottom w:val="none" w:sz="0" w:space="0" w:color="auto"/>
        <w:right w:val="none" w:sz="0" w:space="0" w:color="auto"/>
      </w:divBdr>
    </w:div>
    <w:div w:id="554852905">
      <w:bodyDiv w:val="1"/>
      <w:marLeft w:val="0"/>
      <w:marRight w:val="0"/>
      <w:marTop w:val="0"/>
      <w:marBottom w:val="0"/>
      <w:divBdr>
        <w:top w:val="none" w:sz="0" w:space="0" w:color="auto"/>
        <w:left w:val="none" w:sz="0" w:space="0" w:color="auto"/>
        <w:bottom w:val="none" w:sz="0" w:space="0" w:color="auto"/>
        <w:right w:val="none" w:sz="0" w:space="0" w:color="auto"/>
      </w:divBdr>
    </w:div>
    <w:div w:id="556626485">
      <w:bodyDiv w:val="1"/>
      <w:marLeft w:val="0"/>
      <w:marRight w:val="0"/>
      <w:marTop w:val="0"/>
      <w:marBottom w:val="0"/>
      <w:divBdr>
        <w:top w:val="none" w:sz="0" w:space="0" w:color="auto"/>
        <w:left w:val="none" w:sz="0" w:space="0" w:color="auto"/>
        <w:bottom w:val="none" w:sz="0" w:space="0" w:color="auto"/>
        <w:right w:val="none" w:sz="0" w:space="0" w:color="auto"/>
      </w:divBdr>
    </w:div>
    <w:div w:id="556747822">
      <w:bodyDiv w:val="1"/>
      <w:marLeft w:val="0"/>
      <w:marRight w:val="0"/>
      <w:marTop w:val="0"/>
      <w:marBottom w:val="0"/>
      <w:divBdr>
        <w:top w:val="none" w:sz="0" w:space="0" w:color="auto"/>
        <w:left w:val="none" w:sz="0" w:space="0" w:color="auto"/>
        <w:bottom w:val="none" w:sz="0" w:space="0" w:color="auto"/>
        <w:right w:val="none" w:sz="0" w:space="0" w:color="auto"/>
      </w:divBdr>
    </w:div>
    <w:div w:id="565068385">
      <w:bodyDiv w:val="1"/>
      <w:marLeft w:val="0"/>
      <w:marRight w:val="0"/>
      <w:marTop w:val="0"/>
      <w:marBottom w:val="0"/>
      <w:divBdr>
        <w:top w:val="none" w:sz="0" w:space="0" w:color="auto"/>
        <w:left w:val="none" w:sz="0" w:space="0" w:color="auto"/>
        <w:bottom w:val="none" w:sz="0" w:space="0" w:color="auto"/>
        <w:right w:val="none" w:sz="0" w:space="0" w:color="auto"/>
      </w:divBdr>
    </w:div>
    <w:div w:id="567226220">
      <w:bodyDiv w:val="1"/>
      <w:marLeft w:val="0"/>
      <w:marRight w:val="0"/>
      <w:marTop w:val="0"/>
      <w:marBottom w:val="0"/>
      <w:divBdr>
        <w:top w:val="none" w:sz="0" w:space="0" w:color="auto"/>
        <w:left w:val="none" w:sz="0" w:space="0" w:color="auto"/>
        <w:bottom w:val="none" w:sz="0" w:space="0" w:color="auto"/>
        <w:right w:val="none" w:sz="0" w:space="0" w:color="auto"/>
      </w:divBdr>
    </w:div>
    <w:div w:id="567494825">
      <w:bodyDiv w:val="1"/>
      <w:marLeft w:val="0"/>
      <w:marRight w:val="0"/>
      <w:marTop w:val="0"/>
      <w:marBottom w:val="0"/>
      <w:divBdr>
        <w:top w:val="none" w:sz="0" w:space="0" w:color="auto"/>
        <w:left w:val="none" w:sz="0" w:space="0" w:color="auto"/>
        <w:bottom w:val="none" w:sz="0" w:space="0" w:color="auto"/>
        <w:right w:val="none" w:sz="0" w:space="0" w:color="auto"/>
      </w:divBdr>
    </w:div>
    <w:div w:id="575286152">
      <w:bodyDiv w:val="1"/>
      <w:marLeft w:val="0"/>
      <w:marRight w:val="0"/>
      <w:marTop w:val="0"/>
      <w:marBottom w:val="0"/>
      <w:divBdr>
        <w:top w:val="none" w:sz="0" w:space="0" w:color="auto"/>
        <w:left w:val="none" w:sz="0" w:space="0" w:color="auto"/>
        <w:bottom w:val="none" w:sz="0" w:space="0" w:color="auto"/>
        <w:right w:val="none" w:sz="0" w:space="0" w:color="auto"/>
      </w:divBdr>
    </w:div>
    <w:div w:id="575475570">
      <w:bodyDiv w:val="1"/>
      <w:marLeft w:val="0"/>
      <w:marRight w:val="0"/>
      <w:marTop w:val="0"/>
      <w:marBottom w:val="0"/>
      <w:divBdr>
        <w:top w:val="none" w:sz="0" w:space="0" w:color="auto"/>
        <w:left w:val="none" w:sz="0" w:space="0" w:color="auto"/>
        <w:bottom w:val="none" w:sz="0" w:space="0" w:color="auto"/>
        <w:right w:val="none" w:sz="0" w:space="0" w:color="auto"/>
      </w:divBdr>
    </w:div>
    <w:div w:id="577322739">
      <w:bodyDiv w:val="1"/>
      <w:marLeft w:val="0"/>
      <w:marRight w:val="0"/>
      <w:marTop w:val="0"/>
      <w:marBottom w:val="0"/>
      <w:divBdr>
        <w:top w:val="none" w:sz="0" w:space="0" w:color="auto"/>
        <w:left w:val="none" w:sz="0" w:space="0" w:color="auto"/>
        <w:bottom w:val="none" w:sz="0" w:space="0" w:color="auto"/>
        <w:right w:val="none" w:sz="0" w:space="0" w:color="auto"/>
      </w:divBdr>
    </w:div>
    <w:div w:id="595526246">
      <w:bodyDiv w:val="1"/>
      <w:marLeft w:val="0"/>
      <w:marRight w:val="0"/>
      <w:marTop w:val="0"/>
      <w:marBottom w:val="0"/>
      <w:divBdr>
        <w:top w:val="none" w:sz="0" w:space="0" w:color="auto"/>
        <w:left w:val="none" w:sz="0" w:space="0" w:color="auto"/>
        <w:bottom w:val="none" w:sz="0" w:space="0" w:color="auto"/>
        <w:right w:val="none" w:sz="0" w:space="0" w:color="auto"/>
      </w:divBdr>
    </w:div>
    <w:div w:id="598414966">
      <w:bodyDiv w:val="1"/>
      <w:marLeft w:val="0"/>
      <w:marRight w:val="0"/>
      <w:marTop w:val="0"/>
      <w:marBottom w:val="0"/>
      <w:divBdr>
        <w:top w:val="none" w:sz="0" w:space="0" w:color="auto"/>
        <w:left w:val="none" w:sz="0" w:space="0" w:color="auto"/>
        <w:bottom w:val="none" w:sz="0" w:space="0" w:color="auto"/>
        <w:right w:val="none" w:sz="0" w:space="0" w:color="auto"/>
      </w:divBdr>
    </w:div>
    <w:div w:id="598874174">
      <w:bodyDiv w:val="1"/>
      <w:marLeft w:val="0"/>
      <w:marRight w:val="0"/>
      <w:marTop w:val="0"/>
      <w:marBottom w:val="0"/>
      <w:divBdr>
        <w:top w:val="none" w:sz="0" w:space="0" w:color="auto"/>
        <w:left w:val="none" w:sz="0" w:space="0" w:color="auto"/>
        <w:bottom w:val="none" w:sz="0" w:space="0" w:color="auto"/>
        <w:right w:val="none" w:sz="0" w:space="0" w:color="auto"/>
      </w:divBdr>
    </w:div>
    <w:div w:id="599224019">
      <w:bodyDiv w:val="1"/>
      <w:marLeft w:val="0"/>
      <w:marRight w:val="0"/>
      <w:marTop w:val="0"/>
      <w:marBottom w:val="0"/>
      <w:divBdr>
        <w:top w:val="none" w:sz="0" w:space="0" w:color="auto"/>
        <w:left w:val="none" w:sz="0" w:space="0" w:color="auto"/>
        <w:bottom w:val="none" w:sz="0" w:space="0" w:color="auto"/>
        <w:right w:val="none" w:sz="0" w:space="0" w:color="auto"/>
      </w:divBdr>
    </w:div>
    <w:div w:id="604725538">
      <w:bodyDiv w:val="1"/>
      <w:marLeft w:val="0"/>
      <w:marRight w:val="0"/>
      <w:marTop w:val="0"/>
      <w:marBottom w:val="0"/>
      <w:divBdr>
        <w:top w:val="none" w:sz="0" w:space="0" w:color="auto"/>
        <w:left w:val="none" w:sz="0" w:space="0" w:color="auto"/>
        <w:bottom w:val="none" w:sz="0" w:space="0" w:color="auto"/>
        <w:right w:val="none" w:sz="0" w:space="0" w:color="auto"/>
      </w:divBdr>
    </w:div>
    <w:div w:id="607275189">
      <w:bodyDiv w:val="1"/>
      <w:marLeft w:val="0"/>
      <w:marRight w:val="0"/>
      <w:marTop w:val="0"/>
      <w:marBottom w:val="0"/>
      <w:divBdr>
        <w:top w:val="none" w:sz="0" w:space="0" w:color="auto"/>
        <w:left w:val="none" w:sz="0" w:space="0" w:color="auto"/>
        <w:bottom w:val="none" w:sz="0" w:space="0" w:color="auto"/>
        <w:right w:val="none" w:sz="0" w:space="0" w:color="auto"/>
      </w:divBdr>
    </w:div>
    <w:div w:id="612828601">
      <w:bodyDiv w:val="1"/>
      <w:marLeft w:val="0"/>
      <w:marRight w:val="0"/>
      <w:marTop w:val="0"/>
      <w:marBottom w:val="0"/>
      <w:divBdr>
        <w:top w:val="none" w:sz="0" w:space="0" w:color="auto"/>
        <w:left w:val="none" w:sz="0" w:space="0" w:color="auto"/>
        <w:bottom w:val="none" w:sz="0" w:space="0" w:color="auto"/>
        <w:right w:val="none" w:sz="0" w:space="0" w:color="auto"/>
      </w:divBdr>
    </w:div>
    <w:div w:id="615408760">
      <w:bodyDiv w:val="1"/>
      <w:marLeft w:val="0"/>
      <w:marRight w:val="0"/>
      <w:marTop w:val="0"/>
      <w:marBottom w:val="0"/>
      <w:divBdr>
        <w:top w:val="none" w:sz="0" w:space="0" w:color="auto"/>
        <w:left w:val="none" w:sz="0" w:space="0" w:color="auto"/>
        <w:bottom w:val="none" w:sz="0" w:space="0" w:color="auto"/>
        <w:right w:val="none" w:sz="0" w:space="0" w:color="auto"/>
      </w:divBdr>
    </w:div>
    <w:div w:id="626397542">
      <w:bodyDiv w:val="1"/>
      <w:marLeft w:val="0"/>
      <w:marRight w:val="0"/>
      <w:marTop w:val="0"/>
      <w:marBottom w:val="0"/>
      <w:divBdr>
        <w:top w:val="none" w:sz="0" w:space="0" w:color="auto"/>
        <w:left w:val="none" w:sz="0" w:space="0" w:color="auto"/>
        <w:bottom w:val="none" w:sz="0" w:space="0" w:color="auto"/>
        <w:right w:val="none" w:sz="0" w:space="0" w:color="auto"/>
      </w:divBdr>
    </w:div>
    <w:div w:id="638149168">
      <w:bodyDiv w:val="1"/>
      <w:marLeft w:val="0"/>
      <w:marRight w:val="0"/>
      <w:marTop w:val="0"/>
      <w:marBottom w:val="0"/>
      <w:divBdr>
        <w:top w:val="none" w:sz="0" w:space="0" w:color="auto"/>
        <w:left w:val="none" w:sz="0" w:space="0" w:color="auto"/>
        <w:bottom w:val="none" w:sz="0" w:space="0" w:color="auto"/>
        <w:right w:val="none" w:sz="0" w:space="0" w:color="auto"/>
      </w:divBdr>
    </w:div>
    <w:div w:id="641228237">
      <w:bodyDiv w:val="1"/>
      <w:marLeft w:val="0"/>
      <w:marRight w:val="0"/>
      <w:marTop w:val="0"/>
      <w:marBottom w:val="0"/>
      <w:divBdr>
        <w:top w:val="none" w:sz="0" w:space="0" w:color="auto"/>
        <w:left w:val="none" w:sz="0" w:space="0" w:color="auto"/>
        <w:bottom w:val="none" w:sz="0" w:space="0" w:color="auto"/>
        <w:right w:val="none" w:sz="0" w:space="0" w:color="auto"/>
      </w:divBdr>
    </w:div>
    <w:div w:id="646782877">
      <w:bodyDiv w:val="1"/>
      <w:marLeft w:val="0"/>
      <w:marRight w:val="0"/>
      <w:marTop w:val="0"/>
      <w:marBottom w:val="0"/>
      <w:divBdr>
        <w:top w:val="none" w:sz="0" w:space="0" w:color="auto"/>
        <w:left w:val="none" w:sz="0" w:space="0" w:color="auto"/>
        <w:bottom w:val="none" w:sz="0" w:space="0" w:color="auto"/>
        <w:right w:val="none" w:sz="0" w:space="0" w:color="auto"/>
      </w:divBdr>
    </w:div>
    <w:div w:id="647168207">
      <w:bodyDiv w:val="1"/>
      <w:marLeft w:val="0"/>
      <w:marRight w:val="0"/>
      <w:marTop w:val="0"/>
      <w:marBottom w:val="0"/>
      <w:divBdr>
        <w:top w:val="none" w:sz="0" w:space="0" w:color="auto"/>
        <w:left w:val="none" w:sz="0" w:space="0" w:color="auto"/>
        <w:bottom w:val="none" w:sz="0" w:space="0" w:color="auto"/>
        <w:right w:val="none" w:sz="0" w:space="0" w:color="auto"/>
      </w:divBdr>
    </w:div>
    <w:div w:id="647168701">
      <w:bodyDiv w:val="1"/>
      <w:marLeft w:val="0"/>
      <w:marRight w:val="0"/>
      <w:marTop w:val="0"/>
      <w:marBottom w:val="0"/>
      <w:divBdr>
        <w:top w:val="none" w:sz="0" w:space="0" w:color="auto"/>
        <w:left w:val="none" w:sz="0" w:space="0" w:color="auto"/>
        <w:bottom w:val="none" w:sz="0" w:space="0" w:color="auto"/>
        <w:right w:val="none" w:sz="0" w:space="0" w:color="auto"/>
      </w:divBdr>
    </w:div>
    <w:div w:id="651104648">
      <w:bodyDiv w:val="1"/>
      <w:marLeft w:val="0"/>
      <w:marRight w:val="0"/>
      <w:marTop w:val="0"/>
      <w:marBottom w:val="0"/>
      <w:divBdr>
        <w:top w:val="none" w:sz="0" w:space="0" w:color="auto"/>
        <w:left w:val="none" w:sz="0" w:space="0" w:color="auto"/>
        <w:bottom w:val="none" w:sz="0" w:space="0" w:color="auto"/>
        <w:right w:val="none" w:sz="0" w:space="0" w:color="auto"/>
      </w:divBdr>
    </w:div>
    <w:div w:id="651442972">
      <w:bodyDiv w:val="1"/>
      <w:marLeft w:val="0"/>
      <w:marRight w:val="0"/>
      <w:marTop w:val="0"/>
      <w:marBottom w:val="0"/>
      <w:divBdr>
        <w:top w:val="none" w:sz="0" w:space="0" w:color="auto"/>
        <w:left w:val="none" w:sz="0" w:space="0" w:color="auto"/>
        <w:bottom w:val="none" w:sz="0" w:space="0" w:color="auto"/>
        <w:right w:val="none" w:sz="0" w:space="0" w:color="auto"/>
      </w:divBdr>
    </w:div>
    <w:div w:id="652491057">
      <w:bodyDiv w:val="1"/>
      <w:marLeft w:val="0"/>
      <w:marRight w:val="0"/>
      <w:marTop w:val="0"/>
      <w:marBottom w:val="0"/>
      <w:divBdr>
        <w:top w:val="none" w:sz="0" w:space="0" w:color="auto"/>
        <w:left w:val="none" w:sz="0" w:space="0" w:color="auto"/>
        <w:bottom w:val="none" w:sz="0" w:space="0" w:color="auto"/>
        <w:right w:val="none" w:sz="0" w:space="0" w:color="auto"/>
      </w:divBdr>
    </w:div>
    <w:div w:id="653460546">
      <w:bodyDiv w:val="1"/>
      <w:marLeft w:val="0"/>
      <w:marRight w:val="0"/>
      <w:marTop w:val="0"/>
      <w:marBottom w:val="0"/>
      <w:divBdr>
        <w:top w:val="none" w:sz="0" w:space="0" w:color="auto"/>
        <w:left w:val="none" w:sz="0" w:space="0" w:color="auto"/>
        <w:bottom w:val="none" w:sz="0" w:space="0" w:color="auto"/>
        <w:right w:val="none" w:sz="0" w:space="0" w:color="auto"/>
      </w:divBdr>
    </w:div>
    <w:div w:id="656033112">
      <w:bodyDiv w:val="1"/>
      <w:marLeft w:val="0"/>
      <w:marRight w:val="0"/>
      <w:marTop w:val="0"/>
      <w:marBottom w:val="0"/>
      <w:divBdr>
        <w:top w:val="none" w:sz="0" w:space="0" w:color="auto"/>
        <w:left w:val="none" w:sz="0" w:space="0" w:color="auto"/>
        <w:bottom w:val="none" w:sz="0" w:space="0" w:color="auto"/>
        <w:right w:val="none" w:sz="0" w:space="0" w:color="auto"/>
      </w:divBdr>
    </w:div>
    <w:div w:id="658534979">
      <w:bodyDiv w:val="1"/>
      <w:marLeft w:val="0"/>
      <w:marRight w:val="0"/>
      <w:marTop w:val="0"/>
      <w:marBottom w:val="0"/>
      <w:divBdr>
        <w:top w:val="none" w:sz="0" w:space="0" w:color="auto"/>
        <w:left w:val="none" w:sz="0" w:space="0" w:color="auto"/>
        <w:bottom w:val="none" w:sz="0" w:space="0" w:color="auto"/>
        <w:right w:val="none" w:sz="0" w:space="0" w:color="auto"/>
      </w:divBdr>
    </w:div>
    <w:div w:id="663632673">
      <w:bodyDiv w:val="1"/>
      <w:marLeft w:val="0"/>
      <w:marRight w:val="0"/>
      <w:marTop w:val="0"/>
      <w:marBottom w:val="0"/>
      <w:divBdr>
        <w:top w:val="none" w:sz="0" w:space="0" w:color="auto"/>
        <w:left w:val="none" w:sz="0" w:space="0" w:color="auto"/>
        <w:bottom w:val="none" w:sz="0" w:space="0" w:color="auto"/>
        <w:right w:val="none" w:sz="0" w:space="0" w:color="auto"/>
      </w:divBdr>
    </w:div>
    <w:div w:id="670259395">
      <w:bodyDiv w:val="1"/>
      <w:marLeft w:val="0"/>
      <w:marRight w:val="0"/>
      <w:marTop w:val="0"/>
      <w:marBottom w:val="0"/>
      <w:divBdr>
        <w:top w:val="none" w:sz="0" w:space="0" w:color="auto"/>
        <w:left w:val="none" w:sz="0" w:space="0" w:color="auto"/>
        <w:bottom w:val="none" w:sz="0" w:space="0" w:color="auto"/>
        <w:right w:val="none" w:sz="0" w:space="0" w:color="auto"/>
      </w:divBdr>
    </w:div>
    <w:div w:id="672999880">
      <w:bodyDiv w:val="1"/>
      <w:marLeft w:val="0"/>
      <w:marRight w:val="0"/>
      <w:marTop w:val="0"/>
      <w:marBottom w:val="0"/>
      <w:divBdr>
        <w:top w:val="none" w:sz="0" w:space="0" w:color="auto"/>
        <w:left w:val="none" w:sz="0" w:space="0" w:color="auto"/>
        <w:bottom w:val="none" w:sz="0" w:space="0" w:color="auto"/>
        <w:right w:val="none" w:sz="0" w:space="0" w:color="auto"/>
      </w:divBdr>
    </w:div>
    <w:div w:id="681006039">
      <w:bodyDiv w:val="1"/>
      <w:marLeft w:val="0"/>
      <w:marRight w:val="0"/>
      <w:marTop w:val="0"/>
      <w:marBottom w:val="0"/>
      <w:divBdr>
        <w:top w:val="none" w:sz="0" w:space="0" w:color="auto"/>
        <w:left w:val="none" w:sz="0" w:space="0" w:color="auto"/>
        <w:bottom w:val="none" w:sz="0" w:space="0" w:color="auto"/>
        <w:right w:val="none" w:sz="0" w:space="0" w:color="auto"/>
      </w:divBdr>
    </w:div>
    <w:div w:id="682320926">
      <w:bodyDiv w:val="1"/>
      <w:marLeft w:val="0"/>
      <w:marRight w:val="0"/>
      <w:marTop w:val="0"/>
      <w:marBottom w:val="0"/>
      <w:divBdr>
        <w:top w:val="none" w:sz="0" w:space="0" w:color="auto"/>
        <w:left w:val="none" w:sz="0" w:space="0" w:color="auto"/>
        <w:bottom w:val="none" w:sz="0" w:space="0" w:color="auto"/>
        <w:right w:val="none" w:sz="0" w:space="0" w:color="auto"/>
      </w:divBdr>
    </w:div>
    <w:div w:id="683550915">
      <w:bodyDiv w:val="1"/>
      <w:marLeft w:val="0"/>
      <w:marRight w:val="0"/>
      <w:marTop w:val="0"/>
      <w:marBottom w:val="0"/>
      <w:divBdr>
        <w:top w:val="none" w:sz="0" w:space="0" w:color="auto"/>
        <w:left w:val="none" w:sz="0" w:space="0" w:color="auto"/>
        <w:bottom w:val="none" w:sz="0" w:space="0" w:color="auto"/>
        <w:right w:val="none" w:sz="0" w:space="0" w:color="auto"/>
      </w:divBdr>
    </w:div>
    <w:div w:id="683820799">
      <w:bodyDiv w:val="1"/>
      <w:marLeft w:val="0"/>
      <w:marRight w:val="0"/>
      <w:marTop w:val="0"/>
      <w:marBottom w:val="0"/>
      <w:divBdr>
        <w:top w:val="none" w:sz="0" w:space="0" w:color="auto"/>
        <w:left w:val="none" w:sz="0" w:space="0" w:color="auto"/>
        <w:bottom w:val="none" w:sz="0" w:space="0" w:color="auto"/>
        <w:right w:val="none" w:sz="0" w:space="0" w:color="auto"/>
      </w:divBdr>
    </w:div>
    <w:div w:id="685130440">
      <w:bodyDiv w:val="1"/>
      <w:marLeft w:val="0"/>
      <w:marRight w:val="0"/>
      <w:marTop w:val="0"/>
      <w:marBottom w:val="0"/>
      <w:divBdr>
        <w:top w:val="none" w:sz="0" w:space="0" w:color="auto"/>
        <w:left w:val="none" w:sz="0" w:space="0" w:color="auto"/>
        <w:bottom w:val="none" w:sz="0" w:space="0" w:color="auto"/>
        <w:right w:val="none" w:sz="0" w:space="0" w:color="auto"/>
      </w:divBdr>
    </w:div>
    <w:div w:id="687297852">
      <w:bodyDiv w:val="1"/>
      <w:marLeft w:val="0"/>
      <w:marRight w:val="0"/>
      <w:marTop w:val="0"/>
      <w:marBottom w:val="0"/>
      <w:divBdr>
        <w:top w:val="none" w:sz="0" w:space="0" w:color="auto"/>
        <w:left w:val="none" w:sz="0" w:space="0" w:color="auto"/>
        <w:bottom w:val="none" w:sz="0" w:space="0" w:color="auto"/>
        <w:right w:val="none" w:sz="0" w:space="0" w:color="auto"/>
      </w:divBdr>
    </w:div>
    <w:div w:id="688797816">
      <w:bodyDiv w:val="1"/>
      <w:marLeft w:val="0"/>
      <w:marRight w:val="0"/>
      <w:marTop w:val="0"/>
      <w:marBottom w:val="0"/>
      <w:divBdr>
        <w:top w:val="none" w:sz="0" w:space="0" w:color="auto"/>
        <w:left w:val="none" w:sz="0" w:space="0" w:color="auto"/>
        <w:bottom w:val="none" w:sz="0" w:space="0" w:color="auto"/>
        <w:right w:val="none" w:sz="0" w:space="0" w:color="auto"/>
      </w:divBdr>
    </w:div>
    <w:div w:id="689994646">
      <w:bodyDiv w:val="1"/>
      <w:marLeft w:val="0"/>
      <w:marRight w:val="0"/>
      <w:marTop w:val="0"/>
      <w:marBottom w:val="0"/>
      <w:divBdr>
        <w:top w:val="none" w:sz="0" w:space="0" w:color="auto"/>
        <w:left w:val="none" w:sz="0" w:space="0" w:color="auto"/>
        <w:bottom w:val="none" w:sz="0" w:space="0" w:color="auto"/>
        <w:right w:val="none" w:sz="0" w:space="0" w:color="auto"/>
      </w:divBdr>
    </w:div>
    <w:div w:id="698623267">
      <w:bodyDiv w:val="1"/>
      <w:marLeft w:val="0"/>
      <w:marRight w:val="0"/>
      <w:marTop w:val="0"/>
      <w:marBottom w:val="0"/>
      <w:divBdr>
        <w:top w:val="none" w:sz="0" w:space="0" w:color="auto"/>
        <w:left w:val="none" w:sz="0" w:space="0" w:color="auto"/>
        <w:bottom w:val="none" w:sz="0" w:space="0" w:color="auto"/>
        <w:right w:val="none" w:sz="0" w:space="0" w:color="auto"/>
      </w:divBdr>
    </w:div>
    <w:div w:id="702905217">
      <w:bodyDiv w:val="1"/>
      <w:marLeft w:val="0"/>
      <w:marRight w:val="0"/>
      <w:marTop w:val="0"/>
      <w:marBottom w:val="0"/>
      <w:divBdr>
        <w:top w:val="none" w:sz="0" w:space="0" w:color="auto"/>
        <w:left w:val="none" w:sz="0" w:space="0" w:color="auto"/>
        <w:bottom w:val="none" w:sz="0" w:space="0" w:color="auto"/>
        <w:right w:val="none" w:sz="0" w:space="0" w:color="auto"/>
      </w:divBdr>
    </w:div>
    <w:div w:id="709455729">
      <w:bodyDiv w:val="1"/>
      <w:marLeft w:val="0"/>
      <w:marRight w:val="0"/>
      <w:marTop w:val="0"/>
      <w:marBottom w:val="0"/>
      <w:divBdr>
        <w:top w:val="none" w:sz="0" w:space="0" w:color="auto"/>
        <w:left w:val="none" w:sz="0" w:space="0" w:color="auto"/>
        <w:bottom w:val="none" w:sz="0" w:space="0" w:color="auto"/>
        <w:right w:val="none" w:sz="0" w:space="0" w:color="auto"/>
      </w:divBdr>
    </w:div>
    <w:div w:id="718092990">
      <w:bodyDiv w:val="1"/>
      <w:marLeft w:val="0"/>
      <w:marRight w:val="0"/>
      <w:marTop w:val="0"/>
      <w:marBottom w:val="0"/>
      <w:divBdr>
        <w:top w:val="none" w:sz="0" w:space="0" w:color="auto"/>
        <w:left w:val="none" w:sz="0" w:space="0" w:color="auto"/>
        <w:bottom w:val="none" w:sz="0" w:space="0" w:color="auto"/>
        <w:right w:val="none" w:sz="0" w:space="0" w:color="auto"/>
      </w:divBdr>
    </w:div>
    <w:div w:id="718866648">
      <w:bodyDiv w:val="1"/>
      <w:marLeft w:val="0"/>
      <w:marRight w:val="0"/>
      <w:marTop w:val="0"/>
      <w:marBottom w:val="0"/>
      <w:divBdr>
        <w:top w:val="none" w:sz="0" w:space="0" w:color="auto"/>
        <w:left w:val="none" w:sz="0" w:space="0" w:color="auto"/>
        <w:bottom w:val="none" w:sz="0" w:space="0" w:color="auto"/>
        <w:right w:val="none" w:sz="0" w:space="0" w:color="auto"/>
      </w:divBdr>
    </w:div>
    <w:div w:id="720597630">
      <w:bodyDiv w:val="1"/>
      <w:marLeft w:val="0"/>
      <w:marRight w:val="0"/>
      <w:marTop w:val="0"/>
      <w:marBottom w:val="0"/>
      <w:divBdr>
        <w:top w:val="none" w:sz="0" w:space="0" w:color="auto"/>
        <w:left w:val="none" w:sz="0" w:space="0" w:color="auto"/>
        <w:bottom w:val="none" w:sz="0" w:space="0" w:color="auto"/>
        <w:right w:val="none" w:sz="0" w:space="0" w:color="auto"/>
      </w:divBdr>
    </w:div>
    <w:div w:id="722413287">
      <w:bodyDiv w:val="1"/>
      <w:marLeft w:val="0"/>
      <w:marRight w:val="0"/>
      <w:marTop w:val="0"/>
      <w:marBottom w:val="0"/>
      <w:divBdr>
        <w:top w:val="none" w:sz="0" w:space="0" w:color="auto"/>
        <w:left w:val="none" w:sz="0" w:space="0" w:color="auto"/>
        <w:bottom w:val="none" w:sz="0" w:space="0" w:color="auto"/>
        <w:right w:val="none" w:sz="0" w:space="0" w:color="auto"/>
      </w:divBdr>
    </w:div>
    <w:div w:id="722488487">
      <w:bodyDiv w:val="1"/>
      <w:marLeft w:val="0"/>
      <w:marRight w:val="0"/>
      <w:marTop w:val="0"/>
      <w:marBottom w:val="0"/>
      <w:divBdr>
        <w:top w:val="none" w:sz="0" w:space="0" w:color="auto"/>
        <w:left w:val="none" w:sz="0" w:space="0" w:color="auto"/>
        <w:bottom w:val="none" w:sz="0" w:space="0" w:color="auto"/>
        <w:right w:val="none" w:sz="0" w:space="0" w:color="auto"/>
      </w:divBdr>
    </w:div>
    <w:div w:id="727146403">
      <w:bodyDiv w:val="1"/>
      <w:marLeft w:val="0"/>
      <w:marRight w:val="0"/>
      <w:marTop w:val="0"/>
      <w:marBottom w:val="0"/>
      <w:divBdr>
        <w:top w:val="none" w:sz="0" w:space="0" w:color="auto"/>
        <w:left w:val="none" w:sz="0" w:space="0" w:color="auto"/>
        <w:bottom w:val="none" w:sz="0" w:space="0" w:color="auto"/>
        <w:right w:val="none" w:sz="0" w:space="0" w:color="auto"/>
      </w:divBdr>
    </w:div>
    <w:div w:id="729040157">
      <w:bodyDiv w:val="1"/>
      <w:marLeft w:val="0"/>
      <w:marRight w:val="0"/>
      <w:marTop w:val="0"/>
      <w:marBottom w:val="0"/>
      <w:divBdr>
        <w:top w:val="none" w:sz="0" w:space="0" w:color="auto"/>
        <w:left w:val="none" w:sz="0" w:space="0" w:color="auto"/>
        <w:bottom w:val="none" w:sz="0" w:space="0" w:color="auto"/>
        <w:right w:val="none" w:sz="0" w:space="0" w:color="auto"/>
      </w:divBdr>
    </w:div>
    <w:div w:id="730277642">
      <w:bodyDiv w:val="1"/>
      <w:marLeft w:val="0"/>
      <w:marRight w:val="0"/>
      <w:marTop w:val="0"/>
      <w:marBottom w:val="0"/>
      <w:divBdr>
        <w:top w:val="none" w:sz="0" w:space="0" w:color="auto"/>
        <w:left w:val="none" w:sz="0" w:space="0" w:color="auto"/>
        <w:bottom w:val="none" w:sz="0" w:space="0" w:color="auto"/>
        <w:right w:val="none" w:sz="0" w:space="0" w:color="auto"/>
      </w:divBdr>
    </w:div>
    <w:div w:id="736634395">
      <w:bodyDiv w:val="1"/>
      <w:marLeft w:val="0"/>
      <w:marRight w:val="0"/>
      <w:marTop w:val="0"/>
      <w:marBottom w:val="0"/>
      <w:divBdr>
        <w:top w:val="none" w:sz="0" w:space="0" w:color="auto"/>
        <w:left w:val="none" w:sz="0" w:space="0" w:color="auto"/>
        <w:bottom w:val="none" w:sz="0" w:space="0" w:color="auto"/>
        <w:right w:val="none" w:sz="0" w:space="0" w:color="auto"/>
      </w:divBdr>
    </w:div>
    <w:div w:id="738286887">
      <w:bodyDiv w:val="1"/>
      <w:marLeft w:val="0"/>
      <w:marRight w:val="0"/>
      <w:marTop w:val="0"/>
      <w:marBottom w:val="0"/>
      <w:divBdr>
        <w:top w:val="none" w:sz="0" w:space="0" w:color="auto"/>
        <w:left w:val="none" w:sz="0" w:space="0" w:color="auto"/>
        <w:bottom w:val="none" w:sz="0" w:space="0" w:color="auto"/>
        <w:right w:val="none" w:sz="0" w:space="0" w:color="auto"/>
      </w:divBdr>
    </w:div>
    <w:div w:id="740367092">
      <w:bodyDiv w:val="1"/>
      <w:marLeft w:val="0"/>
      <w:marRight w:val="0"/>
      <w:marTop w:val="0"/>
      <w:marBottom w:val="0"/>
      <w:divBdr>
        <w:top w:val="none" w:sz="0" w:space="0" w:color="auto"/>
        <w:left w:val="none" w:sz="0" w:space="0" w:color="auto"/>
        <w:bottom w:val="none" w:sz="0" w:space="0" w:color="auto"/>
        <w:right w:val="none" w:sz="0" w:space="0" w:color="auto"/>
      </w:divBdr>
    </w:div>
    <w:div w:id="742023197">
      <w:bodyDiv w:val="1"/>
      <w:marLeft w:val="0"/>
      <w:marRight w:val="0"/>
      <w:marTop w:val="0"/>
      <w:marBottom w:val="0"/>
      <w:divBdr>
        <w:top w:val="none" w:sz="0" w:space="0" w:color="auto"/>
        <w:left w:val="none" w:sz="0" w:space="0" w:color="auto"/>
        <w:bottom w:val="none" w:sz="0" w:space="0" w:color="auto"/>
        <w:right w:val="none" w:sz="0" w:space="0" w:color="auto"/>
      </w:divBdr>
    </w:div>
    <w:div w:id="744650431">
      <w:bodyDiv w:val="1"/>
      <w:marLeft w:val="0"/>
      <w:marRight w:val="0"/>
      <w:marTop w:val="0"/>
      <w:marBottom w:val="0"/>
      <w:divBdr>
        <w:top w:val="none" w:sz="0" w:space="0" w:color="auto"/>
        <w:left w:val="none" w:sz="0" w:space="0" w:color="auto"/>
        <w:bottom w:val="none" w:sz="0" w:space="0" w:color="auto"/>
        <w:right w:val="none" w:sz="0" w:space="0" w:color="auto"/>
      </w:divBdr>
    </w:div>
    <w:div w:id="748886246">
      <w:bodyDiv w:val="1"/>
      <w:marLeft w:val="0"/>
      <w:marRight w:val="0"/>
      <w:marTop w:val="0"/>
      <w:marBottom w:val="0"/>
      <w:divBdr>
        <w:top w:val="none" w:sz="0" w:space="0" w:color="auto"/>
        <w:left w:val="none" w:sz="0" w:space="0" w:color="auto"/>
        <w:bottom w:val="none" w:sz="0" w:space="0" w:color="auto"/>
        <w:right w:val="none" w:sz="0" w:space="0" w:color="auto"/>
      </w:divBdr>
    </w:div>
    <w:div w:id="754129147">
      <w:bodyDiv w:val="1"/>
      <w:marLeft w:val="0"/>
      <w:marRight w:val="0"/>
      <w:marTop w:val="0"/>
      <w:marBottom w:val="0"/>
      <w:divBdr>
        <w:top w:val="none" w:sz="0" w:space="0" w:color="auto"/>
        <w:left w:val="none" w:sz="0" w:space="0" w:color="auto"/>
        <w:bottom w:val="none" w:sz="0" w:space="0" w:color="auto"/>
        <w:right w:val="none" w:sz="0" w:space="0" w:color="auto"/>
      </w:divBdr>
    </w:div>
    <w:div w:id="754669580">
      <w:bodyDiv w:val="1"/>
      <w:marLeft w:val="0"/>
      <w:marRight w:val="0"/>
      <w:marTop w:val="0"/>
      <w:marBottom w:val="0"/>
      <w:divBdr>
        <w:top w:val="none" w:sz="0" w:space="0" w:color="auto"/>
        <w:left w:val="none" w:sz="0" w:space="0" w:color="auto"/>
        <w:bottom w:val="none" w:sz="0" w:space="0" w:color="auto"/>
        <w:right w:val="none" w:sz="0" w:space="0" w:color="auto"/>
      </w:divBdr>
    </w:div>
    <w:div w:id="754669654">
      <w:bodyDiv w:val="1"/>
      <w:marLeft w:val="0"/>
      <w:marRight w:val="0"/>
      <w:marTop w:val="0"/>
      <w:marBottom w:val="0"/>
      <w:divBdr>
        <w:top w:val="none" w:sz="0" w:space="0" w:color="auto"/>
        <w:left w:val="none" w:sz="0" w:space="0" w:color="auto"/>
        <w:bottom w:val="none" w:sz="0" w:space="0" w:color="auto"/>
        <w:right w:val="none" w:sz="0" w:space="0" w:color="auto"/>
      </w:divBdr>
    </w:div>
    <w:div w:id="755369057">
      <w:bodyDiv w:val="1"/>
      <w:marLeft w:val="0"/>
      <w:marRight w:val="0"/>
      <w:marTop w:val="0"/>
      <w:marBottom w:val="0"/>
      <w:divBdr>
        <w:top w:val="none" w:sz="0" w:space="0" w:color="auto"/>
        <w:left w:val="none" w:sz="0" w:space="0" w:color="auto"/>
        <w:bottom w:val="none" w:sz="0" w:space="0" w:color="auto"/>
        <w:right w:val="none" w:sz="0" w:space="0" w:color="auto"/>
      </w:divBdr>
    </w:div>
    <w:div w:id="755518454">
      <w:bodyDiv w:val="1"/>
      <w:marLeft w:val="0"/>
      <w:marRight w:val="0"/>
      <w:marTop w:val="0"/>
      <w:marBottom w:val="0"/>
      <w:divBdr>
        <w:top w:val="none" w:sz="0" w:space="0" w:color="auto"/>
        <w:left w:val="none" w:sz="0" w:space="0" w:color="auto"/>
        <w:bottom w:val="none" w:sz="0" w:space="0" w:color="auto"/>
        <w:right w:val="none" w:sz="0" w:space="0" w:color="auto"/>
      </w:divBdr>
    </w:div>
    <w:div w:id="758137098">
      <w:bodyDiv w:val="1"/>
      <w:marLeft w:val="0"/>
      <w:marRight w:val="0"/>
      <w:marTop w:val="0"/>
      <w:marBottom w:val="0"/>
      <w:divBdr>
        <w:top w:val="none" w:sz="0" w:space="0" w:color="auto"/>
        <w:left w:val="none" w:sz="0" w:space="0" w:color="auto"/>
        <w:bottom w:val="none" w:sz="0" w:space="0" w:color="auto"/>
        <w:right w:val="none" w:sz="0" w:space="0" w:color="auto"/>
      </w:divBdr>
    </w:div>
    <w:div w:id="769668027">
      <w:bodyDiv w:val="1"/>
      <w:marLeft w:val="0"/>
      <w:marRight w:val="0"/>
      <w:marTop w:val="0"/>
      <w:marBottom w:val="0"/>
      <w:divBdr>
        <w:top w:val="none" w:sz="0" w:space="0" w:color="auto"/>
        <w:left w:val="none" w:sz="0" w:space="0" w:color="auto"/>
        <w:bottom w:val="none" w:sz="0" w:space="0" w:color="auto"/>
        <w:right w:val="none" w:sz="0" w:space="0" w:color="auto"/>
      </w:divBdr>
    </w:div>
    <w:div w:id="777721781">
      <w:bodyDiv w:val="1"/>
      <w:marLeft w:val="0"/>
      <w:marRight w:val="0"/>
      <w:marTop w:val="0"/>
      <w:marBottom w:val="0"/>
      <w:divBdr>
        <w:top w:val="none" w:sz="0" w:space="0" w:color="auto"/>
        <w:left w:val="none" w:sz="0" w:space="0" w:color="auto"/>
        <w:bottom w:val="none" w:sz="0" w:space="0" w:color="auto"/>
        <w:right w:val="none" w:sz="0" w:space="0" w:color="auto"/>
      </w:divBdr>
    </w:div>
    <w:div w:id="777799126">
      <w:bodyDiv w:val="1"/>
      <w:marLeft w:val="0"/>
      <w:marRight w:val="0"/>
      <w:marTop w:val="0"/>
      <w:marBottom w:val="0"/>
      <w:divBdr>
        <w:top w:val="none" w:sz="0" w:space="0" w:color="auto"/>
        <w:left w:val="none" w:sz="0" w:space="0" w:color="auto"/>
        <w:bottom w:val="none" w:sz="0" w:space="0" w:color="auto"/>
        <w:right w:val="none" w:sz="0" w:space="0" w:color="auto"/>
      </w:divBdr>
    </w:div>
    <w:div w:id="780221645">
      <w:bodyDiv w:val="1"/>
      <w:marLeft w:val="0"/>
      <w:marRight w:val="0"/>
      <w:marTop w:val="0"/>
      <w:marBottom w:val="0"/>
      <w:divBdr>
        <w:top w:val="none" w:sz="0" w:space="0" w:color="auto"/>
        <w:left w:val="none" w:sz="0" w:space="0" w:color="auto"/>
        <w:bottom w:val="none" w:sz="0" w:space="0" w:color="auto"/>
        <w:right w:val="none" w:sz="0" w:space="0" w:color="auto"/>
      </w:divBdr>
    </w:div>
    <w:div w:id="786200148">
      <w:bodyDiv w:val="1"/>
      <w:marLeft w:val="0"/>
      <w:marRight w:val="0"/>
      <w:marTop w:val="0"/>
      <w:marBottom w:val="0"/>
      <w:divBdr>
        <w:top w:val="none" w:sz="0" w:space="0" w:color="auto"/>
        <w:left w:val="none" w:sz="0" w:space="0" w:color="auto"/>
        <w:bottom w:val="none" w:sz="0" w:space="0" w:color="auto"/>
        <w:right w:val="none" w:sz="0" w:space="0" w:color="auto"/>
      </w:divBdr>
    </w:div>
    <w:div w:id="786390098">
      <w:bodyDiv w:val="1"/>
      <w:marLeft w:val="0"/>
      <w:marRight w:val="0"/>
      <w:marTop w:val="0"/>
      <w:marBottom w:val="0"/>
      <w:divBdr>
        <w:top w:val="none" w:sz="0" w:space="0" w:color="auto"/>
        <w:left w:val="none" w:sz="0" w:space="0" w:color="auto"/>
        <w:bottom w:val="none" w:sz="0" w:space="0" w:color="auto"/>
        <w:right w:val="none" w:sz="0" w:space="0" w:color="auto"/>
      </w:divBdr>
    </w:div>
    <w:div w:id="798307601">
      <w:bodyDiv w:val="1"/>
      <w:marLeft w:val="0"/>
      <w:marRight w:val="0"/>
      <w:marTop w:val="0"/>
      <w:marBottom w:val="0"/>
      <w:divBdr>
        <w:top w:val="none" w:sz="0" w:space="0" w:color="auto"/>
        <w:left w:val="none" w:sz="0" w:space="0" w:color="auto"/>
        <w:bottom w:val="none" w:sz="0" w:space="0" w:color="auto"/>
        <w:right w:val="none" w:sz="0" w:space="0" w:color="auto"/>
      </w:divBdr>
    </w:div>
    <w:div w:id="800996868">
      <w:bodyDiv w:val="1"/>
      <w:marLeft w:val="0"/>
      <w:marRight w:val="0"/>
      <w:marTop w:val="0"/>
      <w:marBottom w:val="0"/>
      <w:divBdr>
        <w:top w:val="none" w:sz="0" w:space="0" w:color="auto"/>
        <w:left w:val="none" w:sz="0" w:space="0" w:color="auto"/>
        <w:bottom w:val="none" w:sz="0" w:space="0" w:color="auto"/>
        <w:right w:val="none" w:sz="0" w:space="0" w:color="auto"/>
      </w:divBdr>
    </w:div>
    <w:div w:id="801927016">
      <w:bodyDiv w:val="1"/>
      <w:marLeft w:val="0"/>
      <w:marRight w:val="0"/>
      <w:marTop w:val="0"/>
      <w:marBottom w:val="0"/>
      <w:divBdr>
        <w:top w:val="none" w:sz="0" w:space="0" w:color="auto"/>
        <w:left w:val="none" w:sz="0" w:space="0" w:color="auto"/>
        <w:bottom w:val="none" w:sz="0" w:space="0" w:color="auto"/>
        <w:right w:val="none" w:sz="0" w:space="0" w:color="auto"/>
      </w:divBdr>
    </w:div>
    <w:div w:id="803304706">
      <w:bodyDiv w:val="1"/>
      <w:marLeft w:val="0"/>
      <w:marRight w:val="0"/>
      <w:marTop w:val="0"/>
      <w:marBottom w:val="0"/>
      <w:divBdr>
        <w:top w:val="none" w:sz="0" w:space="0" w:color="auto"/>
        <w:left w:val="none" w:sz="0" w:space="0" w:color="auto"/>
        <w:bottom w:val="none" w:sz="0" w:space="0" w:color="auto"/>
        <w:right w:val="none" w:sz="0" w:space="0" w:color="auto"/>
      </w:divBdr>
    </w:div>
    <w:div w:id="805513266">
      <w:bodyDiv w:val="1"/>
      <w:marLeft w:val="0"/>
      <w:marRight w:val="0"/>
      <w:marTop w:val="0"/>
      <w:marBottom w:val="0"/>
      <w:divBdr>
        <w:top w:val="none" w:sz="0" w:space="0" w:color="auto"/>
        <w:left w:val="none" w:sz="0" w:space="0" w:color="auto"/>
        <w:bottom w:val="none" w:sz="0" w:space="0" w:color="auto"/>
        <w:right w:val="none" w:sz="0" w:space="0" w:color="auto"/>
      </w:divBdr>
    </w:div>
    <w:div w:id="806779640">
      <w:bodyDiv w:val="1"/>
      <w:marLeft w:val="0"/>
      <w:marRight w:val="0"/>
      <w:marTop w:val="0"/>
      <w:marBottom w:val="0"/>
      <w:divBdr>
        <w:top w:val="none" w:sz="0" w:space="0" w:color="auto"/>
        <w:left w:val="none" w:sz="0" w:space="0" w:color="auto"/>
        <w:bottom w:val="none" w:sz="0" w:space="0" w:color="auto"/>
        <w:right w:val="none" w:sz="0" w:space="0" w:color="auto"/>
      </w:divBdr>
    </w:div>
    <w:div w:id="808012241">
      <w:bodyDiv w:val="1"/>
      <w:marLeft w:val="0"/>
      <w:marRight w:val="0"/>
      <w:marTop w:val="0"/>
      <w:marBottom w:val="0"/>
      <w:divBdr>
        <w:top w:val="none" w:sz="0" w:space="0" w:color="auto"/>
        <w:left w:val="none" w:sz="0" w:space="0" w:color="auto"/>
        <w:bottom w:val="none" w:sz="0" w:space="0" w:color="auto"/>
        <w:right w:val="none" w:sz="0" w:space="0" w:color="auto"/>
      </w:divBdr>
    </w:div>
    <w:div w:id="810563437">
      <w:bodyDiv w:val="1"/>
      <w:marLeft w:val="0"/>
      <w:marRight w:val="0"/>
      <w:marTop w:val="0"/>
      <w:marBottom w:val="0"/>
      <w:divBdr>
        <w:top w:val="none" w:sz="0" w:space="0" w:color="auto"/>
        <w:left w:val="none" w:sz="0" w:space="0" w:color="auto"/>
        <w:bottom w:val="none" w:sz="0" w:space="0" w:color="auto"/>
        <w:right w:val="none" w:sz="0" w:space="0" w:color="auto"/>
      </w:divBdr>
    </w:div>
    <w:div w:id="820073268">
      <w:bodyDiv w:val="1"/>
      <w:marLeft w:val="0"/>
      <w:marRight w:val="0"/>
      <w:marTop w:val="0"/>
      <w:marBottom w:val="0"/>
      <w:divBdr>
        <w:top w:val="none" w:sz="0" w:space="0" w:color="auto"/>
        <w:left w:val="none" w:sz="0" w:space="0" w:color="auto"/>
        <w:bottom w:val="none" w:sz="0" w:space="0" w:color="auto"/>
        <w:right w:val="none" w:sz="0" w:space="0" w:color="auto"/>
      </w:divBdr>
    </w:div>
    <w:div w:id="825820024">
      <w:bodyDiv w:val="1"/>
      <w:marLeft w:val="0"/>
      <w:marRight w:val="0"/>
      <w:marTop w:val="0"/>
      <w:marBottom w:val="0"/>
      <w:divBdr>
        <w:top w:val="none" w:sz="0" w:space="0" w:color="auto"/>
        <w:left w:val="none" w:sz="0" w:space="0" w:color="auto"/>
        <w:bottom w:val="none" w:sz="0" w:space="0" w:color="auto"/>
        <w:right w:val="none" w:sz="0" w:space="0" w:color="auto"/>
      </w:divBdr>
    </w:div>
    <w:div w:id="827788076">
      <w:bodyDiv w:val="1"/>
      <w:marLeft w:val="0"/>
      <w:marRight w:val="0"/>
      <w:marTop w:val="0"/>
      <w:marBottom w:val="0"/>
      <w:divBdr>
        <w:top w:val="none" w:sz="0" w:space="0" w:color="auto"/>
        <w:left w:val="none" w:sz="0" w:space="0" w:color="auto"/>
        <w:bottom w:val="none" w:sz="0" w:space="0" w:color="auto"/>
        <w:right w:val="none" w:sz="0" w:space="0" w:color="auto"/>
      </w:divBdr>
    </w:div>
    <w:div w:id="832530132">
      <w:bodyDiv w:val="1"/>
      <w:marLeft w:val="0"/>
      <w:marRight w:val="0"/>
      <w:marTop w:val="0"/>
      <w:marBottom w:val="0"/>
      <w:divBdr>
        <w:top w:val="none" w:sz="0" w:space="0" w:color="auto"/>
        <w:left w:val="none" w:sz="0" w:space="0" w:color="auto"/>
        <w:bottom w:val="none" w:sz="0" w:space="0" w:color="auto"/>
        <w:right w:val="none" w:sz="0" w:space="0" w:color="auto"/>
      </w:divBdr>
    </w:div>
    <w:div w:id="846213683">
      <w:bodyDiv w:val="1"/>
      <w:marLeft w:val="0"/>
      <w:marRight w:val="0"/>
      <w:marTop w:val="0"/>
      <w:marBottom w:val="0"/>
      <w:divBdr>
        <w:top w:val="none" w:sz="0" w:space="0" w:color="auto"/>
        <w:left w:val="none" w:sz="0" w:space="0" w:color="auto"/>
        <w:bottom w:val="none" w:sz="0" w:space="0" w:color="auto"/>
        <w:right w:val="none" w:sz="0" w:space="0" w:color="auto"/>
      </w:divBdr>
    </w:div>
    <w:div w:id="847791554">
      <w:bodyDiv w:val="1"/>
      <w:marLeft w:val="0"/>
      <w:marRight w:val="0"/>
      <w:marTop w:val="0"/>
      <w:marBottom w:val="0"/>
      <w:divBdr>
        <w:top w:val="none" w:sz="0" w:space="0" w:color="auto"/>
        <w:left w:val="none" w:sz="0" w:space="0" w:color="auto"/>
        <w:bottom w:val="none" w:sz="0" w:space="0" w:color="auto"/>
        <w:right w:val="none" w:sz="0" w:space="0" w:color="auto"/>
      </w:divBdr>
    </w:div>
    <w:div w:id="849298497">
      <w:bodyDiv w:val="1"/>
      <w:marLeft w:val="0"/>
      <w:marRight w:val="0"/>
      <w:marTop w:val="0"/>
      <w:marBottom w:val="0"/>
      <w:divBdr>
        <w:top w:val="none" w:sz="0" w:space="0" w:color="auto"/>
        <w:left w:val="none" w:sz="0" w:space="0" w:color="auto"/>
        <w:bottom w:val="none" w:sz="0" w:space="0" w:color="auto"/>
        <w:right w:val="none" w:sz="0" w:space="0" w:color="auto"/>
      </w:divBdr>
    </w:div>
    <w:div w:id="849560588">
      <w:bodyDiv w:val="1"/>
      <w:marLeft w:val="0"/>
      <w:marRight w:val="0"/>
      <w:marTop w:val="0"/>
      <w:marBottom w:val="0"/>
      <w:divBdr>
        <w:top w:val="none" w:sz="0" w:space="0" w:color="auto"/>
        <w:left w:val="none" w:sz="0" w:space="0" w:color="auto"/>
        <w:bottom w:val="none" w:sz="0" w:space="0" w:color="auto"/>
        <w:right w:val="none" w:sz="0" w:space="0" w:color="auto"/>
      </w:divBdr>
    </w:div>
    <w:div w:id="856509030">
      <w:bodyDiv w:val="1"/>
      <w:marLeft w:val="0"/>
      <w:marRight w:val="0"/>
      <w:marTop w:val="0"/>
      <w:marBottom w:val="0"/>
      <w:divBdr>
        <w:top w:val="none" w:sz="0" w:space="0" w:color="auto"/>
        <w:left w:val="none" w:sz="0" w:space="0" w:color="auto"/>
        <w:bottom w:val="none" w:sz="0" w:space="0" w:color="auto"/>
        <w:right w:val="none" w:sz="0" w:space="0" w:color="auto"/>
      </w:divBdr>
    </w:div>
    <w:div w:id="857548973">
      <w:bodyDiv w:val="1"/>
      <w:marLeft w:val="0"/>
      <w:marRight w:val="0"/>
      <w:marTop w:val="0"/>
      <w:marBottom w:val="0"/>
      <w:divBdr>
        <w:top w:val="none" w:sz="0" w:space="0" w:color="auto"/>
        <w:left w:val="none" w:sz="0" w:space="0" w:color="auto"/>
        <w:bottom w:val="none" w:sz="0" w:space="0" w:color="auto"/>
        <w:right w:val="none" w:sz="0" w:space="0" w:color="auto"/>
      </w:divBdr>
    </w:div>
    <w:div w:id="864094802">
      <w:bodyDiv w:val="1"/>
      <w:marLeft w:val="0"/>
      <w:marRight w:val="0"/>
      <w:marTop w:val="0"/>
      <w:marBottom w:val="0"/>
      <w:divBdr>
        <w:top w:val="none" w:sz="0" w:space="0" w:color="auto"/>
        <w:left w:val="none" w:sz="0" w:space="0" w:color="auto"/>
        <w:bottom w:val="none" w:sz="0" w:space="0" w:color="auto"/>
        <w:right w:val="none" w:sz="0" w:space="0" w:color="auto"/>
      </w:divBdr>
    </w:div>
    <w:div w:id="869493204">
      <w:bodyDiv w:val="1"/>
      <w:marLeft w:val="0"/>
      <w:marRight w:val="0"/>
      <w:marTop w:val="0"/>
      <w:marBottom w:val="0"/>
      <w:divBdr>
        <w:top w:val="none" w:sz="0" w:space="0" w:color="auto"/>
        <w:left w:val="none" w:sz="0" w:space="0" w:color="auto"/>
        <w:bottom w:val="none" w:sz="0" w:space="0" w:color="auto"/>
        <w:right w:val="none" w:sz="0" w:space="0" w:color="auto"/>
      </w:divBdr>
    </w:div>
    <w:div w:id="870264451">
      <w:bodyDiv w:val="1"/>
      <w:marLeft w:val="0"/>
      <w:marRight w:val="0"/>
      <w:marTop w:val="0"/>
      <w:marBottom w:val="0"/>
      <w:divBdr>
        <w:top w:val="none" w:sz="0" w:space="0" w:color="auto"/>
        <w:left w:val="none" w:sz="0" w:space="0" w:color="auto"/>
        <w:bottom w:val="none" w:sz="0" w:space="0" w:color="auto"/>
        <w:right w:val="none" w:sz="0" w:space="0" w:color="auto"/>
      </w:divBdr>
    </w:div>
    <w:div w:id="873149865">
      <w:bodyDiv w:val="1"/>
      <w:marLeft w:val="0"/>
      <w:marRight w:val="0"/>
      <w:marTop w:val="0"/>
      <w:marBottom w:val="0"/>
      <w:divBdr>
        <w:top w:val="none" w:sz="0" w:space="0" w:color="auto"/>
        <w:left w:val="none" w:sz="0" w:space="0" w:color="auto"/>
        <w:bottom w:val="none" w:sz="0" w:space="0" w:color="auto"/>
        <w:right w:val="none" w:sz="0" w:space="0" w:color="auto"/>
      </w:divBdr>
    </w:div>
    <w:div w:id="873880881">
      <w:bodyDiv w:val="1"/>
      <w:marLeft w:val="0"/>
      <w:marRight w:val="0"/>
      <w:marTop w:val="0"/>
      <w:marBottom w:val="0"/>
      <w:divBdr>
        <w:top w:val="none" w:sz="0" w:space="0" w:color="auto"/>
        <w:left w:val="none" w:sz="0" w:space="0" w:color="auto"/>
        <w:bottom w:val="none" w:sz="0" w:space="0" w:color="auto"/>
        <w:right w:val="none" w:sz="0" w:space="0" w:color="auto"/>
      </w:divBdr>
    </w:div>
    <w:div w:id="877862532">
      <w:bodyDiv w:val="1"/>
      <w:marLeft w:val="0"/>
      <w:marRight w:val="0"/>
      <w:marTop w:val="0"/>
      <w:marBottom w:val="0"/>
      <w:divBdr>
        <w:top w:val="none" w:sz="0" w:space="0" w:color="auto"/>
        <w:left w:val="none" w:sz="0" w:space="0" w:color="auto"/>
        <w:bottom w:val="none" w:sz="0" w:space="0" w:color="auto"/>
        <w:right w:val="none" w:sz="0" w:space="0" w:color="auto"/>
      </w:divBdr>
    </w:div>
    <w:div w:id="879127050">
      <w:bodyDiv w:val="1"/>
      <w:marLeft w:val="0"/>
      <w:marRight w:val="0"/>
      <w:marTop w:val="0"/>
      <w:marBottom w:val="0"/>
      <w:divBdr>
        <w:top w:val="none" w:sz="0" w:space="0" w:color="auto"/>
        <w:left w:val="none" w:sz="0" w:space="0" w:color="auto"/>
        <w:bottom w:val="none" w:sz="0" w:space="0" w:color="auto"/>
        <w:right w:val="none" w:sz="0" w:space="0" w:color="auto"/>
      </w:divBdr>
    </w:div>
    <w:div w:id="881597514">
      <w:bodyDiv w:val="1"/>
      <w:marLeft w:val="0"/>
      <w:marRight w:val="0"/>
      <w:marTop w:val="0"/>
      <w:marBottom w:val="0"/>
      <w:divBdr>
        <w:top w:val="none" w:sz="0" w:space="0" w:color="auto"/>
        <w:left w:val="none" w:sz="0" w:space="0" w:color="auto"/>
        <w:bottom w:val="none" w:sz="0" w:space="0" w:color="auto"/>
        <w:right w:val="none" w:sz="0" w:space="0" w:color="auto"/>
      </w:divBdr>
    </w:div>
    <w:div w:id="882135964">
      <w:bodyDiv w:val="1"/>
      <w:marLeft w:val="0"/>
      <w:marRight w:val="0"/>
      <w:marTop w:val="0"/>
      <w:marBottom w:val="0"/>
      <w:divBdr>
        <w:top w:val="none" w:sz="0" w:space="0" w:color="auto"/>
        <w:left w:val="none" w:sz="0" w:space="0" w:color="auto"/>
        <w:bottom w:val="none" w:sz="0" w:space="0" w:color="auto"/>
        <w:right w:val="none" w:sz="0" w:space="0" w:color="auto"/>
      </w:divBdr>
    </w:div>
    <w:div w:id="884633921">
      <w:bodyDiv w:val="1"/>
      <w:marLeft w:val="0"/>
      <w:marRight w:val="0"/>
      <w:marTop w:val="0"/>
      <w:marBottom w:val="0"/>
      <w:divBdr>
        <w:top w:val="none" w:sz="0" w:space="0" w:color="auto"/>
        <w:left w:val="none" w:sz="0" w:space="0" w:color="auto"/>
        <w:bottom w:val="none" w:sz="0" w:space="0" w:color="auto"/>
        <w:right w:val="none" w:sz="0" w:space="0" w:color="auto"/>
      </w:divBdr>
    </w:div>
    <w:div w:id="898058922">
      <w:bodyDiv w:val="1"/>
      <w:marLeft w:val="0"/>
      <w:marRight w:val="0"/>
      <w:marTop w:val="0"/>
      <w:marBottom w:val="0"/>
      <w:divBdr>
        <w:top w:val="none" w:sz="0" w:space="0" w:color="auto"/>
        <w:left w:val="none" w:sz="0" w:space="0" w:color="auto"/>
        <w:bottom w:val="none" w:sz="0" w:space="0" w:color="auto"/>
        <w:right w:val="none" w:sz="0" w:space="0" w:color="auto"/>
      </w:divBdr>
    </w:div>
    <w:div w:id="899052507">
      <w:bodyDiv w:val="1"/>
      <w:marLeft w:val="0"/>
      <w:marRight w:val="0"/>
      <w:marTop w:val="0"/>
      <w:marBottom w:val="0"/>
      <w:divBdr>
        <w:top w:val="none" w:sz="0" w:space="0" w:color="auto"/>
        <w:left w:val="none" w:sz="0" w:space="0" w:color="auto"/>
        <w:bottom w:val="none" w:sz="0" w:space="0" w:color="auto"/>
        <w:right w:val="none" w:sz="0" w:space="0" w:color="auto"/>
      </w:divBdr>
    </w:div>
    <w:div w:id="902521097">
      <w:bodyDiv w:val="1"/>
      <w:marLeft w:val="0"/>
      <w:marRight w:val="0"/>
      <w:marTop w:val="0"/>
      <w:marBottom w:val="0"/>
      <w:divBdr>
        <w:top w:val="none" w:sz="0" w:space="0" w:color="auto"/>
        <w:left w:val="none" w:sz="0" w:space="0" w:color="auto"/>
        <w:bottom w:val="none" w:sz="0" w:space="0" w:color="auto"/>
        <w:right w:val="none" w:sz="0" w:space="0" w:color="auto"/>
      </w:divBdr>
    </w:div>
    <w:div w:id="911699755">
      <w:bodyDiv w:val="1"/>
      <w:marLeft w:val="0"/>
      <w:marRight w:val="0"/>
      <w:marTop w:val="0"/>
      <w:marBottom w:val="0"/>
      <w:divBdr>
        <w:top w:val="none" w:sz="0" w:space="0" w:color="auto"/>
        <w:left w:val="none" w:sz="0" w:space="0" w:color="auto"/>
        <w:bottom w:val="none" w:sz="0" w:space="0" w:color="auto"/>
        <w:right w:val="none" w:sz="0" w:space="0" w:color="auto"/>
      </w:divBdr>
    </w:div>
    <w:div w:id="912012242">
      <w:bodyDiv w:val="1"/>
      <w:marLeft w:val="0"/>
      <w:marRight w:val="0"/>
      <w:marTop w:val="0"/>
      <w:marBottom w:val="0"/>
      <w:divBdr>
        <w:top w:val="none" w:sz="0" w:space="0" w:color="auto"/>
        <w:left w:val="none" w:sz="0" w:space="0" w:color="auto"/>
        <w:bottom w:val="none" w:sz="0" w:space="0" w:color="auto"/>
        <w:right w:val="none" w:sz="0" w:space="0" w:color="auto"/>
      </w:divBdr>
    </w:div>
    <w:div w:id="912206636">
      <w:bodyDiv w:val="1"/>
      <w:marLeft w:val="0"/>
      <w:marRight w:val="0"/>
      <w:marTop w:val="0"/>
      <w:marBottom w:val="0"/>
      <w:divBdr>
        <w:top w:val="none" w:sz="0" w:space="0" w:color="auto"/>
        <w:left w:val="none" w:sz="0" w:space="0" w:color="auto"/>
        <w:bottom w:val="none" w:sz="0" w:space="0" w:color="auto"/>
        <w:right w:val="none" w:sz="0" w:space="0" w:color="auto"/>
      </w:divBdr>
    </w:div>
    <w:div w:id="917906592">
      <w:bodyDiv w:val="1"/>
      <w:marLeft w:val="0"/>
      <w:marRight w:val="0"/>
      <w:marTop w:val="0"/>
      <w:marBottom w:val="0"/>
      <w:divBdr>
        <w:top w:val="none" w:sz="0" w:space="0" w:color="auto"/>
        <w:left w:val="none" w:sz="0" w:space="0" w:color="auto"/>
        <w:bottom w:val="none" w:sz="0" w:space="0" w:color="auto"/>
        <w:right w:val="none" w:sz="0" w:space="0" w:color="auto"/>
      </w:divBdr>
    </w:div>
    <w:div w:id="920219462">
      <w:bodyDiv w:val="1"/>
      <w:marLeft w:val="0"/>
      <w:marRight w:val="0"/>
      <w:marTop w:val="0"/>
      <w:marBottom w:val="0"/>
      <w:divBdr>
        <w:top w:val="none" w:sz="0" w:space="0" w:color="auto"/>
        <w:left w:val="none" w:sz="0" w:space="0" w:color="auto"/>
        <w:bottom w:val="none" w:sz="0" w:space="0" w:color="auto"/>
        <w:right w:val="none" w:sz="0" w:space="0" w:color="auto"/>
      </w:divBdr>
    </w:div>
    <w:div w:id="921573544">
      <w:bodyDiv w:val="1"/>
      <w:marLeft w:val="0"/>
      <w:marRight w:val="0"/>
      <w:marTop w:val="0"/>
      <w:marBottom w:val="0"/>
      <w:divBdr>
        <w:top w:val="none" w:sz="0" w:space="0" w:color="auto"/>
        <w:left w:val="none" w:sz="0" w:space="0" w:color="auto"/>
        <w:bottom w:val="none" w:sz="0" w:space="0" w:color="auto"/>
        <w:right w:val="none" w:sz="0" w:space="0" w:color="auto"/>
      </w:divBdr>
    </w:div>
    <w:div w:id="921911256">
      <w:bodyDiv w:val="1"/>
      <w:marLeft w:val="0"/>
      <w:marRight w:val="0"/>
      <w:marTop w:val="0"/>
      <w:marBottom w:val="0"/>
      <w:divBdr>
        <w:top w:val="none" w:sz="0" w:space="0" w:color="auto"/>
        <w:left w:val="none" w:sz="0" w:space="0" w:color="auto"/>
        <w:bottom w:val="none" w:sz="0" w:space="0" w:color="auto"/>
        <w:right w:val="none" w:sz="0" w:space="0" w:color="auto"/>
      </w:divBdr>
    </w:div>
    <w:div w:id="922954315">
      <w:bodyDiv w:val="1"/>
      <w:marLeft w:val="0"/>
      <w:marRight w:val="0"/>
      <w:marTop w:val="0"/>
      <w:marBottom w:val="0"/>
      <w:divBdr>
        <w:top w:val="none" w:sz="0" w:space="0" w:color="auto"/>
        <w:left w:val="none" w:sz="0" w:space="0" w:color="auto"/>
        <w:bottom w:val="none" w:sz="0" w:space="0" w:color="auto"/>
        <w:right w:val="none" w:sz="0" w:space="0" w:color="auto"/>
      </w:divBdr>
    </w:div>
    <w:div w:id="926232143">
      <w:bodyDiv w:val="1"/>
      <w:marLeft w:val="0"/>
      <w:marRight w:val="0"/>
      <w:marTop w:val="0"/>
      <w:marBottom w:val="0"/>
      <w:divBdr>
        <w:top w:val="none" w:sz="0" w:space="0" w:color="auto"/>
        <w:left w:val="none" w:sz="0" w:space="0" w:color="auto"/>
        <w:bottom w:val="none" w:sz="0" w:space="0" w:color="auto"/>
        <w:right w:val="none" w:sz="0" w:space="0" w:color="auto"/>
      </w:divBdr>
    </w:div>
    <w:div w:id="926964079">
      <w:bodyDiv w:val="1"/>
      <w:marLeft w:val="0"/>
      <w:marRight w:val="0"/>
      <w:marTop w:val="0"/>
      <w:marBottom w:val="0"/>
      <w:divBdr>
        <w:top w:val="none" w:sz="0" w:space="0" w:color="auto"/>
        <w:left w:val="none" w:sz="0" w:space="0" w:color="auto"/>
        <w:bottom w:val="none" w:sz="0" w:space="0" w:color="auto"/>
        <w:right w:val="none" w:sz="0" w:space="0" w:color="auto"/>
      </w:divBdr>
    </w:div>
    <w:div w:id="927495530">
      <w:bodyDiv w:val="1"/>
      <w:marLeft w:val="0"/>
      <w:marRight w:val="0"/>
      <w:marTop w:val="0"/>
      <w:marBottom w:val="0"/>
      <w:divBdr>
        <w:top w:val="none" w:sz="0" w:space="0" w:color="auto"/>
        <w:left w:val="none" w:sz="0" w:space="0" w:color="auto"/>
        <w:bottom w:val="none" w:sz="0" w:space="0" w:color="auto"/>
        <w:right w:val="none" w:sz="0" w:space="0" w:color="auto"/>
      </w:divBdr>
    </w:div>
    <w:div w:id="930940167">
      <w:bodyDiv w:val="1"/>
      <w:marLeft w:val="0"/>
      <w:marRight w:val="0"/>
      <w:marTop w:val="0"/>
      <w:marBottom w:val="0"/>
      <w:divBdr>
        <w:top w:val="none" w:sz="0" w:space="0" w:color="auto"/>
        <w:left w:val="none" w:sz="0" w:space="0" w:color="auto"/>
        <w:bottom w:val="none" w:sz="0" w:space="0" w:color="auto"/>
        <w:right w:val="none" w:sz="0" w:space="0" w:color="auto"/>
      </w:divBdr>
    </w:div>
    <w:div w:id="933590285">
      <w:bodyDiv w:val="1"/>
      <w:marLeft w:val="0"/>
      <w:marRight w:val="0"/>
      <w:marTop w:val="0"/>
      <w:marBottom w:val="0"/>
      <w:divBdr>
        <w:top w:val="none" w:sz="0" w:space="0" w:color="auto"/>
        <w:left w:val="none" w:sz="0" w:space="0" w:color="auto"/>
        <w:bottom w:val="none" w:sz="0" w:space="0" w:color="auto"/>
        <w:right w:val="none" w:sz="0" w:space="0" w:color="auto"/>
      </w:divBdr>
    </w:div>
    <w:div w:id="933591688">
      <w:bodyDiv w:val="1"/>
      <w:marLeft w:val="0"/>
      <w:marRight w:val="0"/>
      <w:marTop w:val="0"/>
      <w:marBottom w:val="0"/>
      <w:divBdr>
        <w:top w:val="none" w:sz="0" w:space="0" w:color="auto"/>
        <w:left w:val="none" w:sz="0" w:space="0" w:color="auto"/>
        <w:bottom w:val="none" w:sz="0" w:space="0" w:color="auto"/>
        <w:right w:val="none" w:sz="0" w:space="0" w:color="auto"/>
      </w:divBdr>
    </w:div>
    <w:div w:id="933787925">
      <w:bodyDiv w:val="1"/>
      <w:marLeft w:val="0"/>
      <w:marRight w:val="0"/>
      <w:marTop w:val="0"/>
      <w:marBottom w:val="0"/>
      <w:divBdr>
        <w:top w:val="none" w:sz="0" w:space="0" w:color="auto"/>
        <w:left w:val="none" w:sz="0" w:space="0" w:color="auto"/>
        <w:bottom w:val="none" w:sz="0" w:space="0" w:color="auto"/>
        <w:right w:val="none" w:sz="0" w:space="0" w:color="auto"/>
      </w:divBdr>
    </w:div>
    <w:div w:id="934023352">
      <w:bodyDiv w:val="1"/>
      <w:marLeft w:val="0"/>
      <w:marRight w:val="0"/>
      <w:marTop w:val="0"/>
      <w:marBottom w:val="0"/>
      <w:divBdr>
        <w:top w:val="none" w:sz="0" w:space="0" w:color="auto"/>
        <w:left w:val="none" w:sz="0" w:space="0" w:color="auto"/>
        <w:bottom w:val="none" w:sz="0" w:space="0" w:color="auto"/>
        <w:right w:val="none" w:sz="0" w:space="0" w:color="auto"/>
      </w:divBdr>
    </w:div>
    <w:div w:id="938486155">
      <w:bodyDiv w:val="1"/>
      <w:marLeft w:val="0"/>
      <w:marRight w:val="0"/>
      <w:marTop w:val="0"/>
      <w:marBottom w:val="0"/>
      <w:divBdr>
        <w:top w:val="none" w:sz="0" w:space="0" w:color="auto"/>
        <w:left w:val="none" w:sz="0" w:space="0" w:color="auto"/>
        <w:bottom w:val="none" w:sz="0" w:space="0" w:color="auto"/>
        <w:right w:val="none" w:sz="0" w:space="0" w:color="auto"/>
      </w:divBdr>
    </w:div>
    <w:div w:id="938634899">
      <w:bodyDiv w:val="1"/>
      <w:marLeft w:val="0"/>
      <w:marRight w:val="0"/>
      <w:marTop w:val="0"/>
      <w:marBottom w:val="0"/>
      <w:divBdr>
        <w:top w:val="none" w:sz="0" w:space="0" w:color="auto"/>
        <w:left w:val="none" w:sz="0" w:space="0" w:color="auto"/>
        <w:bottom w:val="none" w:sz="0" w:space="0" w:color="auto"/>
        <w:right w:val="none" w:sz="0" w:space="0" w:color="auto"/>
      </w:divBdr>
    </w:div>
    <w:div w:id="939340625">
      <w:bodyDiv w:val="1"/>
      <w:marLeft w:val="0"/>
      <w:marRight w:val="0"/>
      <w:marTop w:val="0"/>
      <w:marBottom w:val="0"/>
      <w:divBdr>
        <w:top w:val="none" w:sz="0" w:space="0" w:color="auto"/>
        <w:left w:val="none" w:sz="0" w:space="0" w:color="auto"/>
        <w:bottom w:val="none" w:sz="0" w:space="0" w:color="auto"/>
        <w:right w:val="none" w:sz="0" w:space="0" w:color="auto"/>
      </w:divBdr>
    </w:div>
    <w:div w:id="942952399">
      <w:bodyDiv w:val="1"/>
      <w:marLeft w:val="0"/>
      <w:marRight w:val="0"/>
      <w:marTop w:val="0"/>
      <w:marBottom w:val="0"/>
      <w:divBdr>
        <w:top w:val="none" w:sz="0" w:space="0" w:color="auto"/>
        <w:left w:val="none" w:sz="0" w:space="0" w:color="auto"/>
        <w:bottom w:val="none" w:sz="0" w:space="0" w:color="auto"/>
        <w:right w:val="none" w:sz="0" w:space="0" w:color="auto"/>
      </w:divBdr>
    </w:div>
    <w:div w:id="943151092">
      <w:bodyDiv w:val="1"/>
      <w:marLeft w:val="0"/>
      <w:marRight w:val="0"/>
      <w:marTop w:val="0"/>
      <w:marBottom w:val="0"/>
      <w:divBdr>
        <w:top w:val="none" w:sz="0" w:space="0" w:color="auto"/>
        <w:left w:val="none" w:sz="0" w:space="0" w:color="auto"/>
        <w:bottom w:val="none" w:sz="0" w:space="0" w:color="auto"/>
        <w:right w:val="none" w:sz="0" w:space="0" w:color="auto"/>
      </w:divBdr>
    </w:div>
    <w:div w:id="943343241">
      <w:bodyDiv w:val="1"/>
      <w:marLeft w:val="0"/>
      <w:marRight w:val="0"/>
      <w:marTop w:val="0"/>
      <w:marBottom w:val="0"/>
      <w:divBdr>
        <w:top w:val="none" w:sz="0" w:space="0" w:color="auto"/>
        <w:left w:val="none" w:sz="0" w:space="0" w:color="auto"/>
        <w:bottom w:val="none" w:sz="0" w:space="0" w:color="auto"/>
        <w:right w:val="none" w:sz="0" w:space="0" w:color="auto"/>
      </w:divBdr>
    </w:div>
    <w:div w:id="944194610">
      <w:bodyDiv w:val="1"/>
      <w:marLeft w:val="0"/>
      <w:marRight w:val="0"/>
      <w:marTop w:val="0"/>
      <w:marBottom w:val="0"/>
      <w:divBdr>
        <w:top w:val="none" w:sz="0" w:space="0" w:color="auto"/>
        <w:left w:val="none" w:sz="0" w:space="0" w:color="auto"/>
        <w:bottom w:val="none" w:sz="0" w:space="0" w:color="auto"/>
        <w:right w:val="none" w:sz="0" w:space="0" w:color="auto"/>
      </w:divBdr>
    </w:div>
    <w:div w:id="945425457">
      <w:bodyDiv w:val="1"/>
      <w:marLeft w:val="0"/>
      <w:marRight w:val="0"/>
      <w:marTop w:val="0"/>
      <w:marBottom w:val="0"/>
      <w:divBdr>
        <w:top w:val="none" w:sz="0" w:space="0" w:color="auto"/>
        <w:left w:val="none" w:sz="0" w:space="0" w:color="auto"/>
        <w:bottom w:val="none" w:sz="0" w:space="0" w:color="auto"/>
        <w:right w:val="none" w:sz="0" w:space="0" w:color="auto"/>
      </w:divBdr>
    </w:div>
    <w:div w:id="945505788">
      <w:bodyDiv w:val="1"/>
      <w:marLeft w:val="0"/>
      <w:marRight w:val="0"/>
      <w:marTop w:val="0"/>
      <w:marBottom w:val="0"/>
      <w:divBdr>
        <w:top w:val="none" w:sz="0" w:space="0" w:color="auto"/>
        <w:left w:val="none" w:sz="0" w:space="0" w:color="auto"/>
        <w:bottom w:val="none" w:sz="0" w:space="0" w:color="auto"/>
        <w:right w:val="none" w:sz="0" w:space="0" w:color="auto"/>
      </w:divBdr>
    </w:div>
    <w:div w:id="947195891">
      <w:bodyDiv w:val="1"/>
      <w:marLeft w:val="0"/>
      <w:marRight w:val="0"/>
      <w:marTop w:val="0"/>
      <w:marBottom w:val="0"/>
      <w:divBdr>
        <w:top w:val="none" w:sz="0" w:space="0" w:color="auto"/>
        <w:left w:val="none" w:sz="0" w:space="0" w:color="auto"/>
        <w:bottom w:val="none" w:sz="0" w:space="0" w:color="auto"/>
        <w:right w:val="none" w:sz="0" w:space="0" w:color="auto"/>
      </w:divBdr>
    </w:div>
    <w:div w:id="951013756">
      <w:bodyDiv w:val="1"/>
      <w:marLeft w:val="0"/>
      <w:marRight w:val="0"/>
      <w:marTop w:val="0"/>
      <w:marBottom w:val="0"/>
      <w:divBdr>
        <w:top w:val="none" w:sz="0" w:space="0" w:color="auto"/>
        <w:left w:val="none" w:sz="0" w:space="0" w:color="auto"/>
        <w:bottom w:val="none" w:sz="0" w:space="0" w:color="auto"/>
        <w:right w:val="none" w:sz="0" w:space="0" w:color="auto"/>
      </w:divBdr>
    </w:div>
    <w:div w:id="954554737">
      <w:bodyDiv w:val="1"/>
      <w:marLeft w:val="0"/>
      <w:marRight w:val="0"/>
      <w:marTop w:val="0"/>
      <w:marBottom w:val="0"/>
      <w:divBdr>
        <w:top w:val="none" w:sz="0" w:space="0" w:color="auto"/>
        <w:left w:val="none" w:sz="0" w:space="0" w:color="auto"/>
        <w:bottom w:val="none" w:sz="0" w:space="0" w:color="auto"/>
        <w:right w:val="none" w:sz="0" w:space="0" w:color="auto"/>
      </w:divBdr>
    </w:div>
    <w:div w:id="955058380">
      <w:bodyDiv w:val="1"/>
      <w:marLeft w:val="0"/>
      <w:marRight w:val="0"/>
      <w:marTop w:val="0"/>
      <w:marBottom w:val="0"/>
      <w:divBdr>
        <w:top w:val="none" w:sz="0" w:space="0" w:color="auto"/>
        <w:left w:val="none" w:sz="0" w:space="0" w:color="auto"/>
        <w:bottom w:val="none" w:sz="0" w:space="0" w:color="auto"/>
        <w:right w:val="none" w:sz="0" w:space="0" w:color="auto"/>
      </w:divBdr>
    </w:div>
    <w:div w:id="963652925">
      <w:bodyDiv w:val="1"/>
      <w:marLeft w:val="0"/>
      <w:marRight w:val="0"/>
      <w:marTop w:val="0"/>
      <w:marBottom w:val="0"/>
      <w:divBdr>
        <w:top w:val="none" w:sz="0" w:space="0" w:color="auto"/>
        <w:left w:val="none" w:sz="0" w:space="0" w:color="auto"/>
        <w:bottom w:val="none" w:sz="0" w:space="0" w:color="auto"/>
        <w:right w:val="none" w:sz="0" w:space="0" w:color="auto"/>
      </w:divBdr>
    </w:div>
    <w:div w:id="964233670">
      <w:bodyDiv w:val="1"/>
      <w:marLeft w:val="0"/>
      <w:marRight w:val="0"/>
      <w:marTop w:val="0"/>
      <w:marBottom w:val="0"/>
      <w:divBdr>
        <w:top w:val="none" w:sz="0" w:space="0" w:color="auto"/>
        <w:left w:val="none" w:sz="0" w:space="0" w:color="auto"/>
        <w:bottom w:val="none" w:sz="0" w:space="0" w:color="auto"/>
        <w:right w:val="none" w:sz="0" w:space="0" w:color="auto"/>
      </w:divBdr>
    </w:div>
    <w:div w:id="964312544">
      <w:bodyDiv w:val="1"/>
      <w:marLeft w:val="0"/>
      <w:marRight w:val="0"/>
      <w:marTop w:val="0"/>
      <w:marBottom w:val="0"/>
      <w:divBdr>
        <w:top w:val="none" w:sz="0" w:space="0" w:color="auto"/>
        <w:left w:val="none" w:sz="0" w:space="0" w:color="auto"/>
        <w:bottom w:val="none" w:sz="0" w:space="0" w:color="auto"/>
        <w:right w:val="none" w:sz="0" w:space="0" w:color="auto"/>
      </w:divBdr>
    </w:div>
    <w:div w:id="966280453">
      <w:bodyDiv w:val="1"/>
      <w:marLeft w:val="0"/>
      <w:marRight w:val="0"/>
      <w:marTop w:val="0"/>
      <w:marBottom w:val="0"/>
      <w:divBdr>
        <w:top w:val="none" w:sz="0" w:space="0" w:color="auto"/>
        <w:left w:val="none" w:sz="0" w:space="0" w:color="auto"/>
        <w:bottom w:val="none" w:sz="0" w:space="0" w:color="auto"/>
        <w:right w:val="none" w:sz="0" w:space="0" w:color="auto"/>
      </w:divBdr>
    </w:div>
    <w:div w:id="969477242">
      <w:bodyDiv w:val="1"/>
      <w:marLeft w:val="0"/>
      <w:marRight w:val="0"/>
      <w:marTop w:val="0"/>
      <w:marBottom w:val="0"/>
      <w:divBdr>
        <w:top w:val="none" w:sz="0" w:space="0" w:color="auto"/>
        <w:left w:val="none" w:sz="0" w:space="0" w:color="auto"/>
        <w:bottom w:val="none" w:sz="0" w:space="0" w:color="auto"/>
        <w:right w:val="none" w:sz="0" w:space="0" w:color="auto"/>
      </w:divBdr>
    </w:div>
    <w:div w:id="969818973">
      <w:bodyDiv w:val="1"/>
      <w:marLeft w:val="0"/>
      <w:marRight w:val="0"/>
      <w:marTop w:val="0"/>
      <w:marBottom w:val="0"/>
      <w:divBdr>
        <w:top w:val="none" w:sz="0" w:space="0" w:color="auto"/>
        <w:left w:val="none" w:sz="0" w:space="0" w:color="auto"/>
        <w:bottom w:val="none" w:sz="0" w:space="0" w:color="auto"/>
        <w:right w:val="none" w:sz="0" w:space="0" w:color="auto"/>
      </w:divBdr>
    </w:div>
    <w:div w:id="972100893">
      <w:bodyDiv w:val="1"/>
      <w:marLeft w:val="0"/>
      <w:marRight w:val="0"/>
      <w:marTop w:val="0"/>
      <w:marBottom w:val="0"/>
      <w:divBdr>
        <w:top w:val="none" w:sz="0" w:space="0" w:color="auto"/>
        <w:left w:val="none" w:sz="0" w:space="0" w:color="auto"/>
        <w:bottom w:val="none" w:sz="0" w:space="0" w:color="auto"/>
        <w:right w:val="none" w:sz="0" w:space="0" w:color="auto"/>
      </w:divBdr>
    </w:div>
    <w:div w:id="977565090">
      <w:bodyDiv w:val="1"/>
      <w:marLeft w:val="0"/>
      <w:marRight w:val="0"/>
      <w:marTop w:val="0"/>
      <w:marBottom w:val="0"/>
      <w:divBdr>
        <w:top w:val="none" w:sz="0" w:space="0" w:color="auto"/>
        <w:left w:val="none" w:sz="0" w:space="0" w:color="auto"/>
        <w:bottom w:val="none" w:sz="0" w:space="0" w:color="auto"/>
        <w:right w:val="none" w:sz="0" w:space="0" w:color="auto"/>
      </w:divBdr>
    </w:div>
    <w:div w:id="979772109">
      <w:bodyDiv w:val="1"/>
      <w:marLeft w:val="0"/>
      <w:marRight w:val="0"/>
      <w:marTop w:val="0"/>
      <w:marBottom w:val="0"/>
      <w:divBdr>
        <w:top w:val="none" w:sz="0" w:space="0" w:color="auto"/>
        <w:left w:val="none" w:sz="0" w:space="0" w:color="auto"/>
        <w:bottom w:val="none" w:sz="0" w:space="0" w:color="auto"/>
        <w:right w:val="none" w:sz="0" w:space="0" w:color="auto"/>
      </w:divBdr>
    </w:div>
    <w:div w:id="980382603">
      <w:bodyDiv w:val="1"/>
      <w:marLeft w:val="0"/>
      <w:marRight w:val="0"/>
      <w:marTop w:val="0"/>
      <w:marBottom w:val="0"/>
      <w:divBdr>
        <w:top w:val="none" w:sz="0" w:space="0" w:color="auto"/>
        <w:left w:val="none" w:sz="0" w:space="0" w:color="auto"/>
        <w:bottom w:val="none" w:sz="0" w:space="0" w:color="auto"/>
        <w:right w:val="none" w:sz="0" w:space="0" w:color="auto"/>
      </w:divBdr>
    </w:div>
    <w:div w:id="982544988">
      <w:bodyDiv w:val="1"/>
      <w:marLeft w:val="0"/>
      <w:marRight w:val="0"/>
      <w:marTop w:val="0"/>
      <w:marBottom w:val="0"/>
      <w:divBdr>
        <w:top w:val="none" w:sz="0" w:space="0" w:color="auto"/>
        <w:left w:val="none" w:sz="0" w:space="0" w:color="auto"/>
        <w:bottom w:val="none" w:sz="0" w:space="0" w:color="auto"/>
        <w:right w:val="none" w:sz="0" w:space="0" w:color="auto"/>
      </w:divBdr>
    </w:div>
    <w:div w:id="985475779">
      <w:bodyDiv w:val="1"/>
      <w:marLeft w:val="0"/>
      <w:marRight w:val="0"/>
      <w:marTop w:val="0"/>
      <w:marBottom w:val="0"/>
      <w:divBdr>
        <w:top w:val="none" w:sz="0" w:space="0" w:color="auto"/>
        <w:left w:val="none" w:sz="0" w:space="0" w:color="auto"/>
        <w:bottom w:val="none" w:sz="0" w:space="0" w:color="auto"/>
        <w:right w:val="none" w:sz="0" w:space="0" w:color="auto"/>
      </w:divBdr>
    </w:div>
    <w:div w:id="985553545">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90018681">
      <w:bodyDiv w:val="1"/>
      <w:marLeft w:val="0"/>
      <w:marRight w:val="0"/>
      <w:marTop w:val="0"/>
      <w:marBottom w:val="0"/>
      <w:divBdr>
        <w:top w:val="none" w:sz="0" w:space="0" w:color="auto"/>
        <w:left w:val="none" w:sz="0" w:space="0" w:color="auto"/>
        <w:bottom w:val="none" w:sz="0" w:space="0" w:color="auto"/>
        <w:right w:val="none" w:sz="0" w:space="0" w:color="auto"/>
      </w:divBdr>
    </w:div>
    <w:div w:id="990328072">
      <w:bodyDiv w:val="1"/>
      <w:marLeft w:val="0"/>
      <w:marRight w:val="0"/>
      <w:marTop w:val="0"/>
      <w:marBottom w:val="0"/>
      <w:divBdr>
        <w:top w:val="none" w:sz="0" w:space="0" w:color="auto"/>
        <w:left w:val="none" w:sz="0" w:space="0" w:color="auto"/>
        <w:bottom w:val="none" w:sz="0" w:space="0" w:color="auto"/>
        <w:right w:val="none" w:sz="0" w:space="0" w:color="auto"/>
      </w:divBdr>
    </w:div>
    <w:div w:id="991913566">
      <w:bodyDiv w:val="1"/>
      <w:marLeft w:val="0"/>
      <w:marRight w:val="0"/>
      <w:marTop w:val="0"/>
      <w:marBottom w:val="0"/>
      <w:divBdr>
        <w:top w:val="none" w:sz="0" w:space="0" w:color="auto"/>
        <w:left w:val="none" w:sz="0" w:space="0" w:color="auto"/>
        <w:bottom w:val="none" w:sz="0" w:space="0" w:color="auto"/>
        <w:right w:val="none" w:sz="0" w:space="0" w:color="auto"/>
      </w:divBdr>
    </w:div>
    <w:div w:id="992609872">
      <w:bodyDiv w:val="1"/>
      <w:marLeft w:val="0"/>
      <w:marRight w:val="0"/>
      <w:marTop w:val="0"/>
      <w:marBottom w:val="0"/>
      <w:divBdr>
        <w:top w:val="none" w:sz="0" w:space="0" w:color="auto"/>
        <w:left w:val="none" w:sz="0" w:space="0" w:color="auto"/>
        <w:bottom w:val="none" w:sz="0" w:space="0" w:color="auto"/>
        <w:right w:val="none" w:sz="0" w:space="0" w:color="auto"/>
      </w:divBdr>
    </w:div>
    <w:div w:id="993025748">
      <w:bodyDiv w:val="1"/>
      <w:marLeft w:val="0"/>
      <w:marRight w:val="0"/>
      <w:marTop w:val="0"/>
      <w:marBottom w:val="0"/>
      <w:divBdr>
        <w:top w:val="none" w:sz="0" w:space="0" w:color="auto"/>
        <w:left w:val="none" w:sz="0" w:space="0" w:color="auto"/>
        <w:bottom w:val="none" w:sz="0" w:space="0" w:color="auto"/>
        <w:right w:val="none" w:sz="0" w:space="0" w:color="auto"/>
      </w:divBdr>
    </w:div>
    <w:div w:id="999888350">
      <w:bodyDiv w:val="1"/>
      <w:marLeft w:val="0"/>
      <w:marRight w:val="0"/>
      <w:marTop w:val="0"/>
      <w:marBottom w:val="0"/>
      <w:divBdr>
        <w:top w:val="none" w:sz="0" w:space="0" w:color="auto"/>
        <w:left w:val="none" w:sz="0" w:space="0" w:color="auto"/>
        <w:bottom w:val="none" w:sz="0" w:space="0" w:color="auto"/>
        <w:right w:val="none" w:sz="0" w:space="0" w:color="auto"/>
      </w:divBdr>
    </w:div>
    <w:div w:id="1000813267">
      <w:bodyDiv w:val="1"/>
      <w:marLeft w:val="0"/>
      <w:marRight w:val="0"/>
      <w:marTop w:val="0"/>
      <w:marBottom w:val="0"/>
      <w:divBdr>
        <w:top w:val="none" w:sz="0" w:space="0" w:color="auto"/>
        <w:left w:val="none" w:sz="0" w:space="0" w:color="auto"/>
        <w:bottom w:val="none" w:sz="0" w:space="0" w:color="auto"/>
        <w:right w:val="none" w:sz="0" w:space="0" w:color="auto"/>
      </w:divBdr>
    </w:div>
    <w:div w:id="1004477083">
      <w:bodyDiv w:val="1"/>
      <w:marLeft w:val="0"/>
      <w:marRight w:val="0"/>
      <w:marTop w:val="0"/>
      <w:marBottom w:val="0"/>
      <w:divBdr>
        <w:top w:val="none" w:sz="0" w:space="0" w:color="auto"/>
        <w:left w:val="none" w:sz="0" w:space="0" w:color="auto"/>
        <w:bottom w:val="none" w:sz="0" w:space="0" w:color="auto"/>
        <w:right w:val="none" w:sz="0" w:space="0" w:color="auto"/>
      </w:divBdr>
    </w:div>
    <w:div w:id="1010254200">
      <w:bodyDiv w:val="1"/>
      <w:marLeft w:val="0"/>
      <w:marRight w:val="0"/>
      <w:marTop w:val="0"/>
      <w:marBottom w:val="0"/>
      <w:divBdr>
        <w:top w:val="none" w:sz="0" w:space="0" w:color="auto"/>
        <w:left w:val="none" w:sz="0" w:space="0" w:color="auto"/>
        <w:bottom w:val="none" w:sz="0" w:space="0" w:color="auto"/>
        <w:right w:val="none" w:sz="0" w:space="0" w:color="auto"/>
      </w:divBdr>
    </w:div>
    <w:div w:id="1012225075">
      <w:bodyDiv w:val="1"/>
      <w:marLeft w:val="0"/>
      <w:marRight w:val="0"/>
      <w:marTop w:val="0"/>
      <w:marBottom w:val="0"/>
      <w:divBdr>
        <w:top w:val="none" w:sz="0" w:space="0" w:color="auto"/>
        <w:left w:val="none" w:sz="0" w:space="0" w:color="auto"/>
        <w:bottom w:val="none" w:sz="0" w:space="0" w:color="auto"/>
        <w:right w:val="none" w:sz="0" w:space="0" w:color="auto"/>
      </w:divBdr>
    </w:div>
    <w:div w:id="1017585691">
      <w:bodyDiv w:val="1"/>
      <w:marLeft w:val="0"/>
      <w:marRight w:val="0"/>
      <w:marTop w:val="0"/>
      <w:marBottom w:val="0"/>
      <w:divBdr>
        <w:top w:val="none" w:sz="0" w:space="0" w:color="auto"/>
        <w:left w:val="none" w:sz="0" w:space="0" w:color="auto"/>
        <w:bottom w:val="none" w:sz="0" w:space="0" w:color="auto"/>
        <w:right w:val="none" w:sz="0" w:space="0" w:color="auto"/>
      </w:divBdr>
    </w:div>
    <w:div w:id="1018003147">
      <w:bodyDiv w:val="1"/>
      <w:marLeft w:val="0"/>
      <w:marRight w:val="0"/>
      <w:marTop w:val="0"/>
      <w:marBottom w:val="0"/>
      <w:divBdr>
        <w:top w:val="none" w:sz="0" w:space="0" w:color="auto"/>
        <w:left w:val="none" w:sz="0" w:space="0" w:color="auto"/>
        <w:bottom w:val="none" w:sz="0" w:space="0" w:color="auto"/>
        <w:right w:val="none" w:sz="0" w:space="0" w:color="auto"/>
      </w:divBdr>
    </w:div>
    <w:div w:id="1024475721">
      <w:bodyDiv w:val="1"/>
      <w:marLeft w:val="0"/>
      <w:marRight w:val="0"/>
      <w:marTop w:val="0"/>
      <w:marBottom w:val="0"/>
      <w:divBdr>
        <w:top w:val="none" w:sz="0" w:space="0" w:color="auto"/>
        <w:left w:val="none" w:sz="0" w:space="0" w:color="auto"/>
        <w:bottom w:val="none" w:sz="0" w:space="0" w:color="auto"/>
        <w:right w:val="none" w:sz="0" w:space="0" w:color="auto"/>
      </w:divBdr>
    </w:div>
    <w:div w:id="1025211170">
      <w:bodyDiv w:val="1"/>
      <w:marLeft w:val="0"/>
      <w:marRight w:val="0"/>
      <w:marTop w:val="0"/>
      <w:marBottom w:val="0"/>
      <w:divBdr>
        <w:top w:val="none" w:sz="0" w:space="0" w:color="auto"/>
        <w:left w:val="none" w:sz="0" w:space="0" w:color="auto"/>
        <w:bottom w:val="none" w:sz="0" w:space="0" w:color="auto"/>
        <w:right w:val="none" w:sz="0" w:space="0" w:color="auto"/>
      </w:divBdr>
    </w:div>
    <w:div w:id="1026711788">
      <w:bodyDiv w:val="1"/>
      <w:marLeft w:val="0"/>
      <w:marRight w:val="0"/>
      <w:marTop w:val="0"/>
      <w:marBottom w:val="0"/>
      <w:divBdr>
        <w:top w:val="none" w:sz="0" w:space="0" w:color="auto"/>
        <w:left w:val="none" w:sz="0" w:space="0" w:color="auto"/>
        <w:bottom w:val="none" w:sz="0" w:space="0" w:color="auto"/>
        <w:right w:val="none" w:sz="0" w:space="0" w:color="auto"/>
      </w:divBdr>
    </w:div>
    <w:div w:id="1030687332">
      <w:bodyDiv w:val="1"/>
      <w:marLeft w:val="0"/>
      <w:marRight w:val="0"/>
      <w:marTop w:val="0"/>
      <w:marBottom w:val="0"/>
      <w:divBdr>
        <w:top w:val="none" w:sz="0" w:space="0" w:color="auto"/>
        <w:left w:val="none" w:sz="0" w:space="0" w:color="auto"/>
        <w:bottom w:val="none" w:sz="0" w:space="0" w:color="auto"/>
        <w:right w:val="none" w:sz="0" w:space="0" w:color="auto"/>
      </w:divBdr>
    </w:div>
    <w:div w:id="1038093642">
      <w:bodyDiv w:val="1"/>
      <w:marLeft w:val="0"/>
      <w:marRight w:val="0"/>
      <w:marTop w:val="0"/>
      <w:marBottom w:val="0"/>
      <w:divBdr>
        <w:top w:val="none" w:sz="0" w:space="0" w:color="auto"/>
        <w:left w:val="none" w:sz="0" w:space="0" w:color="auto"/>
        <w:bottom w:val="none" w:sz="0" w:space="0" w:color="auto"/>
        <w:right w:val="none" w:sz="0" w:space="0" w:color="auto"/>
      </w:divBdr>
    </w:div>
    <w:div w:id="1038236932">
      <w:bodyDiv w:val="1"/>
      <w:marLeft w:val="0"/>
      <w:marRight w:val="0"/>
      <w:marTop w:val="0"/>
      <w:marBottom w:val="0"/>
      <w:divBdr>
        <w:top w:val="none" w:sz="0" w:space="0" w:color="auto"/>
        <w:left w:val="none" w:sz="0" w:space="0" w:color="auto"/>
        <w:bottom w:val="none" w:sz="0" w:space="0" w:color="auto"/>
        <w:right w:val="none" w:sz="0" w:space="0" w:color="auto"/>
      </w:divBdr>
    </w:div>
    <w:div w:id="1039356039">
      <w:bodyDiv w:val="1"/>
      <w:marLeft w:val="0"/>
      <w:marRight w:val="0"/>
      <w:marTop w:val="0"/>
      <w:marBottom w:val="0"/>
      <w:divBdr>
        <w:top w:val="none" w:sz="0" w:space="0" w:color="auto"/>
        <w:left w:val="none" w:sz="0" w:space="0" w:color="auto"/>
        <w:bottom w:val="none" w:sz="0" w:space="0" w:color="auto"/>
        <w:right w:val="none" w:sz="0" w:space="0" w:color="auto"/>
      </w:divBdr>
    </w:div>
    <w:div w:id="1055273532">
      <w:bodyDiv w:val="1"/>
      <w:marLeft w:val="0"/>
      <w:marRight w:val="0"/>
      <w:marTop w:val="0"/>
      <w:marBottom w:val="0"/>
      <w:divBdr>
        <w:top w:val="none" w:sz="0" w:space="0" w:color="auto"/>
        <w:left w:val="none" w:sz="0" w:space="0" w:color="auto"/>
        <w:bottom w:val="none" w:sz="0" w:space="0" w:color="auto"/>
        <w:right w:val="none" w:sz="0" w:space="0" w:color="auto"/>
      </w:divBdr>
    </w:div>
    <w:div w:id="1056854419">
      <w:bodyDiv w:val="1"/>
      <w:marLeft w:val="0"/>
      <w:marRight w:val="0"/>
      <w:marTop w:val="0"/>
      <w:marBottom w:val="0"/>
      <w:divBdr>
        <w:top w:val="none" w:sz="0" w:space="0" w:color="auto"/>
        <w:left w:val="none" w:sz="0" w:space="0" w:color="auto"/>
        <w:bottom w:val="none" w:sz="0" w:space="0" w:color="auto"/>
        <w:right w:val="none" w:sz="0" w:space="0" w:color="auto"/>
      </w:divBdr>
    </w:div>
    <w:div w:id="1061487998">
      <w:bodyDiv w:val="1"/>
      <w:marLeft w:val="0"/>
      <w:marRight w:val="0"/>
      <w:marTop w:val="0"/>
      <w:marBottom w:val="0"/>
      <w:divBdr>
        <w:top w:val="none" w:sz="0" w:space="0" w:color="auto"/>
        <w:left w:val="none" w:sz="0" w:space="0" w:color="auto"/>
        <w:bottom w:val="none" w:sz="0" w:space="0" w:color="auto"/>
        <w:right w:val="none" w:sz="0" w:space="0" w:color="auto"/>
      </w:divBdr>
    </w:div>
    <w:div w:id="1062676825">
      <w:bodyDiv w:val="1"/>
      <w:marLeft w:val="0"/>
      <w:marRight w:val="0"/>
      <w:marTop w:val="0"/>
      <w:marBottom w:val="0"/>
      <w:divBdr>
        <w:top w:val="none" w:sz="0" w:space="0" w:color="auto"/>
        <w:left w:val="none" w:sz="0" w:space="0" w:color="auto"/>
        <w:bottom w:val="none" w:sz="0" w:space="0" w:color="auto"/>
        <w:right w:val="none" w:sz="0" w:space="0" w:color="auto"/>
      </w:divBdr>
    </w:div>
    <w:div w:id="1064915002">
      <w:bodyDiv w:val="1"/>
      <w:marLeft w:val="0"/>
      <w:marRight w:val="0"/>
      <w:marTop w:val="0"/>
      <w:marBottom w:val="0"/>
      <w:divBdr>
        <w:top w:val="none" w:sz="0" w:space="0" w:color="auto"/>
        <w:left w:val="none" w:sz="0" w:space="0" w:color="auto"/>
        <w:bottom w:val="none" w:sz="0" w:space="0" w:color="auto"/>
        <w:right w:val="none" w:sz="0" w:space="0" w:color="auto"/>
      </w:divBdr>
    </w:div>
    <w:div w:id="1071198920">
      <w:bodyDiv w:val="1"/>
      <w:marLeft w:val="0"/>
      <w:marRight w:val="0"/>
      <w:marTop w:val="0"/>
      <w:marBottom w:val="0"/>
      <w:divBdr>
        <w:top w:val="none" w:sz="0" w:space="0" w:color="auto"/>
        <w:left w:val="none" w:sz="0" w:space="0" w:color="auto"/>
        <w:bottom w:val="none" w:sz="0" w:space="0" w:color="auto"/>
        <w:right w:val="none" w:sz="0" w:space="0" w:color="auto"/>
      </w:divBdr>
    </w:div>
    <w:div w:id="1078358154">
      <w:bodyDiv w:val="1"/>
      <w:marLeft w:val="0"/>
      <w:marRight w:val="0"/>
      <w:marTop w:val="0"/>
      <w:marBottom w:val="0"/>
      <w:divBdr>
        <w:top w:val="none" w:sz="0" w:space="0" w:color="auto"/>
        <w:left w:val="none" w:sz="0" w:space="0" w:color="auto"/>
        <w:bottom w:val="none" w:sz="0" w:space="0" w:color="auto"/>
        <w:right w:val="none" w:sz="0" w:space="0" w:color="auto"/>
      </w:divBdr>
    </w:div>
    <w:div w:id="1080100588">
      <w:bodyDiv w:val="1"/>
      <w:marLeft w:val="0"/>
      <w:marRight w:val="0"/>
      <w:marTop w:val="0"/>
      <w:marBottom w:val="0"/>
      <w:divBdr>
        <w:top w:val="none" w:sz="0" w:space="0" w:color="auto"/>
        <w:left w:val="none" w:sz="0" w:space="0" w:color="auto"/>
        <w:bottom w:val="none" w:sz="0" w:space="0" w:color="auto"/>
        <w:right w:val="none" w:sz="0" w:space="0" w:color="auto"/>
      </w:divBdr>
    </w:div>
    <w:div w:id="1080560994">
      <w:bodyDiv w:val="1"/>
      <w:marLeft w:val="0"/>
      <w:marRight w:val="0"/>
      <w:marTop w:val="0"/>
      <w:marBottom w:val="0"/>
      <w:divBdr>
        <w:top w:val="none" w:sz="0" w:space="0" w:color="auto"/>
        <w:left w:val="none" w:sz="0" w:space="0" w:color="auto"/>
        <w:bottom w:val="none" w:sz="0" w:space="0" w:color="auto"/>
        <w:right w:val="none" w:sz="0" w:space="0" w:color="auto"/>
      </w:divBdr>
    </w:div>
    <w:div w:id="1082213625">
      <w:bodyDiv w:val="1"/>
      <w:marLeft w:val="0"/>
      <w:marRight w:val="0"/>
      <w:marTop w:val="0"/>
      <w:marBottom w:val="0"/>
      <w:divBdr>
        <w:top w:val="none" w:sz="0" w:space="0" w:color="auto"/>
        <w:left w:val="none" w:sz="0" w:space="0" w:color="auto"/>
        <w:bottom w:val="none" w:sz="0" w:space="0" w:color="auto"/>
        <w:right w:val="none" w:sz="0" w:space="0" w:color="auto"/>
      </w:divBdr>
    </w:div>
    <w:div w:id="1083067520">
      <w:bodyDiv w:val="1"/>
      <w:marLeft w:val="0"/>
      <w:marRight w:val="0"/>
      <w:marTop w:val="0"/>
      <w:marBottom w:val="0"/>
      <w:divBdr>
        <w:top w:val="none" w:sz="0" w:space="0" w:color="auto"/>
        <w:left w:val="none" w:sz="0" w:space="0" w:color="auto"/>
        <w:bottom w:val="none" w:sz="0" w:space="0" w:color="auto"/>
        <w:right w:val="none" w:sz="0" w:space="0" w:color="auto"/>
      </w:divBdr>
    </w:div>
    <w:div w:id="1084184584">
      <w:bodyDiv w:val="1"/>
      <w:marLeft w:val="0"/>
      <w:marRight w:val="0"/>
      <w:marTop w:val="0"/>
      <w:marBottom w:val="0"/>
      <w:divBdr>
        <w:top w:val="none" w:sz="0" w:space="0" w:color="auto"/>
        <w:left w:val="none" w:sz="0" w:space="0" w:color="auto"/>
        <w:bottom w:val="none" w:sz="0" w:space="0" w:color="auto"/>
        <w:right w:val="none" w:sz="0" w:space="0" w:color="auto"/>
      </w:divBdr>
    </w:div>
    <w:div w:id="1084954366">
      <w:bodyDiv w:val="1"/>
      <w:marLeft w:val="0"/>
      <w:marRight w:val="0"/>
      <w:marTop w:val="0"/>
      <w:marBottom w:val="0"/>
      <w:divBdr>
        <w:top w:val="none" w:sz="0" w:space="0" w:color="auto"/>
        <w:left w:val="none" w:sz="0" w:space="0" w:color="auto"/>
        <w:bottom w:val="none" w:sz="0" w:space="0" w:color="auto"/>
        <w:right w:val="none" w:sz="0" w:space="0" w:color="auto"/>
      </w:divBdr>
    </w:div>
    <w:div w:id="1085110825">
      <w:bodyDiv w:val="1"/>
      <w:marLeft w:val="0"/>
      <w:marRight w:val="0"/>
      <w:marTop w:val="0"/>
      <w:marBottom w:val="0"/>
      <w:divBdr>
        <w:top w:val="none" w:sz="0" w:space="0" w:color="auto"/>
        <w:left w:val="none" w:sz="0" w:space="0" w:color="auto"/>
        <w:bottom w:val="none" w:sz="0" w:space="0" w:color="auto"/>
        <w:right w:val="none" w:sz="0" w:space="0" w:color="auto"/>
      </w:divBdr>
    </w:div>
    <w:div w:id="1087265303">
      <w:bodyDiv w:val="1"/>
      <w:marLeft w:val="0"/>
      <w:marRight w:val="0"/>
      <w:marTop w:val="0"/>
      <w:marBottom w:val="0"/>
      <w:divBdr>
        <w:top w:val="none" w:sz="0" w:space="0" w:color="auto"/>
        <w:left w:val="none" w:sz="0" w:space="0" w:color="auto"/>
        <w:bottom w:val="none" w:sz="0" w:space="0" w:color="auto"/>
        <w:right w:val="none" w:sz="0" w:space="0" w:color="auto"/>
      </w:divBdr>
    </w:div>
    <w:div w:id="1089933198">
      <w:bodyDiv w:val="1"/>
      <w:marLeft w:val="0"/>
      <w:marRight w:val="0"/>
      <w:marTop w:val="0"/>
      <w:marBottom w:val="0"/>
      <w:divBdr>
        <w:top w:val="none" w:sz="0" w:space="0" w:color="auto"/>
        <w:left w:val="none" w:sz="0" w:space="0" w:color="auto"/>
        <w:bottom w:val="none" w:sz="0" w:space="0" w:color="auto"/>
        <w:right w:val="none" w:sz="0" w:space="0" w:color="auto"/>
      </w:divBdr>
    </w:div>
    <w:div w:id="1100636733">
      <w:bodyDiv w:val="1"/>
      <w:marLeft w:val="0"/>
      <w:marRight w:val="0"/>
      <w:marTop w:val="0"/>
      <w:marBottom w:val="0"/>
      <w:divBdr>
        <w:top w:val="none" w:sz="0" w:space="0" w:color="auto"/>
        <w:left w:val="none" w:sz="0" w:space="0" w:color="auto"/>
        <w:bottom w:val="none" w:sz="0" w:space="0" w:color="auto"/>
        <w:right w:val="none" w:sz="0" w:space="0" w:color="auto"/>
      </w:divBdr>
    </w:div>
    <w:div w:id="1101074611">
      <w:bodyDiv w:val="1"/>
      <w:marLeft w:val="0"/>
      <w:marRight w:val="0"/>
      <w:marTop w:val="0"/>
      <w:marBottom w:val="0"/>
      <w:divBdr>
        <w:top w:val="none" w:sz="0" w:space="0" w:color="auto"/>
        <w:left w:val="none" w:sz="0" w:space="0" w:color="auto"/>
        <w:bottom w:val="none" w:sz="0" w:space="0" w:color="auto"/>
        <w:right w:val="none" w:sz="0" w:space="0" w:color="auto"/>
      </w:divBdr>
    </w:div>
    <w:div w:id="1103040564">
      <w:bodyDiv w:val="1"/>
      <w:marLeft w:val="0"/>
      <w:marRight w:val="0"/>
      <w:marTop w:val="0"/>
      <w:marBottom w:val="0"/>
      <w:divBdr>
        <w:top w:val="none" w:sz="0" w:space="0" w:color="auto"/>
        <w:left w:val="none" w:sz="0" w:space="0" w:color="auto"/>
        <w:bottom w:val="none" w:sz="0" w:space="0" w:color="auto"/>
        <w:right w:val="none" w:sz="0" w:space="0" w:color="auto"/>
      </w:divBdr>
    </w:div>
    <w:div w:id="1103301288">
      <w:bodyDiv w:val="1"/>
      <w:marLeft w:val="0"/>
      <w:marRight w:val="0"/>
      <w:marTop w:val="0"/>
      <w:marBottom w:val="0"/>
      <w:divBdr>
        <w:top w:val="none" w:sz="0" w:space="0" w:color="auto"/>
        <w:left w:val="none" w:sz="0" w:space="0" w:color="auto"/>
        <w:bottom w:val="none" w:sz="0" w:space="0" w:color="auto"/>
        <w:right w:val="none" w:sz="0" w:space="0" w:color="auto"/>
      </w:divBdr>
    </w:div>
    <w:div w:id="1103918947">
      <w:bodyDiv w:val="1"/>
      <w:marLeft w:val="0"/>
      <w:marRight w:val="0"/>
      <w:marTop w:val="0"/>
      <w:marBottom w:val="0"/>
      <w:divBdr>
        <w:top w:val="none" w:sz="0" w:space="0" w:color="auto"/>
        <w:left w:val="none" w:sz="0" w:space="0" w:color="auto"/>
        <w:bottom w:val="none" w:sz="0" w:space="0" w:color="auto"/>
        <w:right w:val="none" w:sz="0" w:space="0" w:color="auto"/>
      </w:divBdr>
    </w:div>
    <w:div w:id="1104231779">
      <w:bodyDiv w:val="1"/>
      <w:marLeft w:val="0"/>
      <w:marRight w:val="0"/>
      <w:marTop w:val="0"/>
      <w:marBottom w:val="0"/>
      <w:divBdr>
        <w:top w:val="none" w:sz="0" w:space="0" w:color="auto"/>
        <w:left w:val="none" w:sz="0" w:space="0" w:color="auto"/>
        <w:bottom w:val="none" w:sz="0" w:space="0" w:color="auto"/>
        <w:right w:val="none" w:sz="0" w:space="0" w:color="auto"/>
      </w:divBdr>
    </w:div>
    <w:div w:id="1104812696">
      <w:bodyDiv w:val="1"/>
      <w:marLeft w:val="0"/>
      <w:marRight w:val="0"/>
      <w:marTop w:val="0"/>
      <w:marBottom w:val="0"/>
      <w:divBdr>
        <w:top w:val="none" w:sz="0" w:space="0" w:color="auto"/>
        <w:left w:val="none" w:sz="0" w:space="0" w:color="auto"/>
        <w:bottom w:val="none" w:sz="0" w:space="0" w:color="auto"/>
        <w:right w:val="none" w:sz="0" w:space="0" w:color="auto"/>
      </w:divBdr>
    </w:div>
    <w:div w:id="1107189411">
      <w:bodyDiv w:val="1"/>
      <w:marLeft w:val="0"/>
      <w:marRight w:val="0"/>
      <w:marTop w:val="0"/>
      <w:marBottom w:val="0"/>
      <w:divBdr>
        <w:top w:val="none" w:sz="0" w:space="0" w:color="auto"/>
        <w:left w:val="none" w:sz="0" w:space="0" w:color="auto"/>
        <w:bottom w:val="none" w:sz="0" w:space="0" w:color="auto"/>
        <w:right w:val="none" w:sz="0" w:space="0" w:color="auto"/>
      </w:divBdr>
    </w:div>
    <w:div w:id="1107196235">
      <w:bodyDiv w:val="1"/>
      <w:marLeft w:val="0"/>
      <w:marRight w:val="0"/>
      <w:marTop w:val="0"/>
      <w:marBottom w:val="0"/>
      <w:divBdr>
        <w:top w:val="none" w:sz="0" w:space="0" w:color="auto"/>
        <w:left w:val="none" w:sz="0" w:space="0" w:color="auto"/>
        <w:bottom w:val="none" w:sz="0" w:space="0" w:color="auto"/>
        <w:right w:val="none" w:sz="0" w:space="0" w:color="auto"/>
      </w:divBdr>
    </w:div>
    <w:div w:id="1108357334">
      <w:bodyDiv w:val="1"/>
      <w:marLeft w:val="0"/>
      <w:marRight w:val="0"/>
      <w:marTop w:val="0"/>
      <w:marBottom w:val="0"/>
      <w:divBdr>
        <w:top w:val="none" w:sz="0" w:space="0" w:color="auto"/>
        <w:left w:val="none" w:sz="0" w:space="0" w:color="auto"/>
        <w:bottom w:val="none" w:sz="0" w:space="0" w:color="auto"/>
        <w:right w:val="none" w:sz="0" w:space="0" w:color="auto"/>
      </w:divBdr>
    </w:div>
    <w:div w:id="1109081209">
      <w:bodyDiv w:val="1"/>
      <w:marLeft w:val="0"/>
      <w:marRight w:val="0"/>
      <w:marTop w:val="0"/>
      <w:marBottom w:val="0"/>
      <w:divBdr>
        <w:top w:val="none" w:sz="0" w:space="0" w:color="auto"/>
        <w:left w:val="none" w:sz="0" w:space="0" w:color="auto"/>
        <w:bottom w:val="none" w:sz="0" w:space="0" w:color="auto"/>
        <w:right w:val="none" w:sz="0" w:space="0" w:color="auto"/>
      </w:divBdr>
    </w:div>
    <w:div w:id="1112945171">
      <w:bodyDiv w:val="1"/>
      <w:marLeft w:val="0"/>
      <w:marRight w:val="0"/>
      <w:marTop w:val="0"/>
      <w:marBottom w:val="0"/>
      <w:divBdr>
        <w:top w:val="none" w:sz="0" w:space="0" w:color="auto"/>
        <w:left w:val="none" w:sz="0" w:space="0" w:color="auto"/>
        <w:bottom w:val="none" w:sz="0" w:space="0" w:color="auto"/>
        <w:right w:val="none" w:sz="0" w:space="0" w:color="auto"/>
      </w:divBdr>
    </w:div>
    <w:div w:id="1113748028">
      <w:bodyDiv w:val="1"/>
      <w:marLeft w:val="0"/>
      <w:marRight w:val="0"/>
      <w:marTop w:val="0"/>
      <w:marBottom w:val="0"/>
      <w:divBdr>
        <w:top w:val="none" w:sz="0" w:space="0" w:color="auto"/>
        <w:left w:val="none" w:sz="0" w:space="0" w:color="auto"/>
        <w:bottom w:val="none" w:sz="0" w:space="0" w:color="auto"/>
        <w:right w:val="none" w:sz="0" w:space="0" w:color="auto"/>
      </w:divBdr>
    </w:div>
    <w:div w:id="1114327320">
      <w:bodyDiv w:val="1"/>
      <w:marLeft w:val="0"/>
      <w:marRight w:val="0"/>
      <w:marTop w:val="0"/>
      <w:marBottom w:val="0"/>
      <w:divBdr>
        <w:top w:val="none" w:sz="0" w:space="0" w:color="auto"/>
        <w:left w:val="none" w:sz="0" w:space="0" w:color="auto"/>
        <w:bottom w:val="none" w:sz="0" w:space="0" w:color="auto"/>
        <w:right w:val="none" w:sz="0" w:space="0" w:color="auto"/>
      </w:divBdr>
    </w:div>
    <w:div w:id="1114640967">
      <w:bodyDiv w:val="1"/>
      <w:marLeft w:val="0"/>
      <w:marRight w:val="0"/>
      <w:marTop w:val="0"/>
      <w:marBottom w:val="0"/>
      <w:divBdr>
        <w:top w:val="none" w:sz="0" w:space="0" w:color="auto"/>
        <w:left w:val="none" w:sz="0" w:space="0" w:color="auto"/>
        <w:bottom w:val="none" w:sz="0" w:space="0" w:color="auto"/>
        <w:right w:val="none" w:sz="0" w:space="0" w:color="auto"/>
      </w:divBdr>
    </w:div>
    <w:div w:id="1120760820">
      <w:bodyDiv w:val="1"/>
      <w:marLeft w:val="0"/>
      <w:marRight w:val="0"/>
      <w:marTop w:val="0"/>
      <w:marBottom w:val="0"/>
      <w:divBdr>
        <w:top w:val="none" w:sz="0" w:space="0" w:color="auto"/>
        <w:left w:val="none" w:sz="0" w:space="0" w:color="auto"/>
        <w:bottom w:val="none" w:sz="0" w:space="0" w:color="auto"/>
        <w:right w:val="none" w:sz="0" w:space="0" w:color="auto"/>
      </w:divBdr>
    </w:div>
    <w:div w:id="1121680748">
      <w:bodyDiv w:val="1"/>
      <w:marLeft w:val="0"/>
      <w:marRight w:val="0"/>
      <w:marTop w:val="0"/>
      <w:marBottom w:val="0"/>
      <w:divBdr>
        <w:top w:val="none" w:sz="0" w:space="0" w:color="auto"/>
        <w:left w:val="none" w:sz="0" w:space="0" w:color="auto"/>
        <w:bottom w:val="none" w:sz="0" w:space="0" w:color="auto"/>
        <w:right w:val="none" w:sz="0" w:space="0" w:color="auto"/>
      </w:divBdr>
    </w:div>
    <w:div w:id="1125271501">
      <w:bodyDiv w:val="1"/>
      <w:marLeft w:val="0"/>
      <w:marRight w:val="0"/>
      <w:marTop w:val="0"/>
      <w:marBottom w:val="0"/>
      <w:divBdr>
        <w:top w:val="none" w:sz="0" w:space="0" w:color="auto"/>
        <w:left w:val="none" w:sz="0" w:space="0" w:color="auto"/>
        <w:bottom w:val="none" w:sz="0" w:space="0" w:color="auto"/>
        <w:right w:val="none" w:sz="0" w:space="0" w:color="auto"/>
      </w:divBdr>
    </w:div>
    <w:div w:id="1125461151">
      <w:bodyDiv w:val="1"/>
      <w:marLeft w:val="0"/>
      <w:marRight w:val="0"/>
      <w:marTop w:val="0"/>
      <w:marBottom w:val="0"/>
      <w:divBdr>
        <w:top w:val="none" w:sz="0" w:space="0" w:color="auto"/>
        <w:left w:val="none" w:sz="0" w:space="0" w:color="auto"/>
        <w:bottom w:val="none" w:sz="0" w:space="0" w:color="auto"/>
        <w:right w:val="none" w:sz="0" w:space="0" w:color="auto"/>
      </w:divBdr>
    </w:div>
    <w:div w:id="1131442533">
      <w:bodyDiv w:val="1"/>
      <w:marLeft w:val="0"/>
      <w:marRight w:val="0"/>
      <w:marTop w:val="0"/>
      <w:marBottom w:val="0"/>
      <w:divBdr>
        <w:top w:val="none" w:sz="0" w:space="0" w:color="auto"/>
        <w:left w:val="none" w:sz="0" w:space="0" w:color="auto"/>
        <w:bottom w:val="none" w:sz="0" w:space="0" w:color="auto"/>
        <w:right w:val="none" w:sz="0" w:space="0" w:color="auto"/>
      </w:divBdr>
    </w:div>
    <w:div w:id="1134907442">
      <w:bodyDiv w:val="1"/>
      <w:marLeft w:val="0"/>
      <w:marRight w:val="0"/>
      <w:marTop w:val="0"/>
      <w:marBottom w:val="0"/>
      <w:divBdr>
        <w:top w:val="none" w:sz="0" w:space="0" w:color="auto"/>
        <w:left w:val="none" w:sz="0" w:space="0" w:color="auto"/>
        <w:bottom w:val="none" w:sz="0" w:space="0" w:color="auto"/>
        <w:right w:val="none" w:sz="0" w:space="0" w:color="auto"/>
      </w:divBdr>
    </w:div>
    <w:div w:id="1136533196">
      <w:bodyDiv w:val="1"/>
      <w:marLeft w:val="0"/>
      <w:marRight w:val="0"/>
      <w:marTop w:val="0"/>
      <w:marBottom w:val="0"/>
      <w:divBdr>
        <w:top w:val="none" w:sz="0" w:space="0" w:color="auto"/>
        <w:left w:val="none" w:sz="0" w:space="0" w:color="auto"/>
        <w:bottom w:val="none" w:sz="0" w:space="0" w:color="auto"/>
        <w:right w:val="none" w:sz="0" w:space="0" w:color="auto"/>
      </w:divBdr>
    </w:div>
    <w:div w:id="1137649914">
      <w:bodyDiv w:val="1"/>
      <w:marLeft w:val="0"/>
      <w:marRight w:val="0"/>
      <w:marTop w:val="0"/>
      <w:marBottom w:val="0"/>
      <w:divBdr>
        <w:top w:val="none" w:sz="0" w:space="0" w:color="auto"/>
        <w:left w:val="none" w:sz="0" w:space="0" w:color="auto"/>
        <w:bottom w:val="none" w:sz="0" w:space="0" w:color="auto"/>
        <w:right w:val="none" w:sz="0" w:space="0" w:color="auto"/>
      </w:divBdr>
    </w:div>
    <w:div w:id="1144199295">
      <w:bodyDiv w:val="1"/>
      <w:marLeft w:val="0"/>
      <w:marRight w:val="0"/>
      <w:marTop w:val="0"/>
      <w:marBottom w:val="0"/>
      <w:divBdr>
        <w:top w:val="none" w:sz="0" w:space="0" w:color="auto"/>
        <w:left w:val="none" w:sz="0" w:space="0" w:color="auto"/>
        <w:bottom w:val="none" w:sz="0" w:space="0" w:color="auto"/>
        <w:right w:val="none" w:sz="0" w:space="0" w:color="auto"/>
      </w:divBdr>
    </w:div>
    <w:div w:id="1145660544">
      <w:bodyDiv w:val="1"/>
      <w:marLeft w:val="0"/>
      <w:marRight w:val="0"/>
      <w:marTop w:val="0"/>
      <w:marBottom w:val="0"/>
      <w:divBdr>
        <w:top w:val="none" w:sz="0" w:space="0" w:color="auto"/>
        <w:left w:val="none" w:sz="0" w:space="0" w:color="auto"/>
        <w:bottom w:val="none" w:sz="0" w:space="0" w:color="auto"/>
        <w:right w:val="none" w:sz="0" w:space="0" w:color="auto"/>
      </w:divBdr>
    </w:div>
    <w:div w:id="1145859435">
      <w:bodyDiv w:val="1"/>
      <w:marLeft w:val="0"/>
      <w:marRight w:val="0"/>
      <w:marTop w:val="0"/>
      <w:marBottom w:val="0"/>
      <w:divBdr>
        <w:top w:val="none" w:sz="0" w:space="0" w:color="auto"/>
        <w:left w:val="none" w:sz="0" w:space="0" w:color="auto"/>
        <w:bottom w:val="none" w:sz="0" w:space="0" w:color="auto"/>
        <w:right w:val="none" w:sz="0" w:space="0" w:color="auto"/>
      </w:divBdr>
    </w:div>
    <w:div w:id="1149787236">
      <w:bodyDiv w:val="1"/>
      <w:marLeft w:val="0"/>
      <w:marRight w:val="0"/>
      <w:marTop w:val="0"/>
      <w:marBottom w:val="0"/>
      <w:divBdr>
        <w:top w:val="none" w:sz="0" w:space="0" w:color="auto"/>
        <w:left w:val="none" w:sz="0" w:space="0" w:color="auto"/>
        <w:bottom w:val="none" w:sz="0" w:space="0" w:color="auto"/>
        <w:right w:val="none" w:sz="0" w:space="0" w:color="auto"/>
      </w:divBdr>
    </w:div>
    <w:div w:id="1153326611">
      <w:bodyDiv w:val="1"/>
      <w:marLeft w:val="0"/>
      <w:marRight w:val="0"/>
      <w:marTop w:val="0"/>
      <w:marBottom w:val="0"/>
      <w:divBdr>
        <w:top w:val="none" w:sz="0" w:space="0" w:color="auto"/>
        <w:left w:val="none" w:sz="0" w:space="0" w:color="auto"/>
        <w:bottom w:val="none" w:sz="0" w:space="0" w:color="auto"/>
        <w:right w:val="none" w:sz="0" w:space="0" w:color="auto"/>
      </w:divBdr>
    </w:div>
    <w:div w:id="1154299088">
      <w:bodyDiv w:val="1"/>
      <w:marLeft w:val="0"/>
      <w:marRight w:val="0"/>
      <w:marTop w:val="0"/>
      <w:marBottom w:val="0"/>
      <w:divBdr>
        <w:top w:val="none" w:sz="0" w:space="0" w:color="auto"/>
        <w:left w:val="none" w:sz="0" w:space="0" w:color="auto"/>
        <w:bottom w:val="none" w:sz="0" w:space="0" w:color="auto"/>
        <w:right w:val="none" w:sz="0" w:space="0" w:color="auto"/>
      </w:divBdr>
    </w:div>
    <w:div w:id="1159346255">
      <w:bodyDiv w:val="1"/>
      <w:marLeft w:val="0"/>
      <w:marRight w:val="0"/>
      <w:marTop w:val="0"/>
      <w:marBottom w:val="0"/>
      <w:divBdr>
        <w:top w:val="none" w:sz="0" w:space="0" w:color="auto"/>
        <w:left w:val="none" w:sz="0" w:space="0" w:color="auto"/>
        <w:bottom w:val="none" w:sz="0" w:space="0" w:color="auto"/>
        <w:right w:val="none" w:sz="0" w:space="0" w:color="auto"/>
      </w:divBdr>
    </w:div>
    <w:div w:id="1159885802">
      <w:bodyDiv w:val="1"/>
      <w:marLeft w:val="0"/>
      <w:marRight w:val="0"/>
      <w:marTop w:val="0"/>
      <w:marBottom w:val="0"/>
      <w:divBdr>
        <w:top w:val="none" w:sz="0" w:space="0" w:color="auto"/>
        <w:left w:val="none" w:sz="0" w:space="0" w:color="auto"/>
        <w:bottom w:val="none" w:sz="0" w:space="0" w:color="auto"/>
        <w:right w:val="none" w:sz="0" w:space="0" w:color="auto"/>
      </w:divBdr>
    </w:div>
    <w:div w:id="1164322781">
      <w:bodyDiv w:val="1"/>
      <w:marLeft w:val="0"/>
      <w:marRight w:val="0"/>
      <w:marTop w:val="0"/>
      <w:marBottom w:val="0"/>
      <w:divBdr>
        <w:top w:val="none" w:sz="0" w:space="0" w:color="auto"/>
        <w:left w:val="none" w:sz="0" w:space="0" w:color="auto"/>
        <w:bottom w:val="none" w:sz="0" w:space="0" w:color="auto"/>
        <w:right w:val="none" w:sz="0" w:space="0" w:color="auto"/>
      </w:divBdr>
    </w:div>
    <w:div w:id="1164588396">
      <w:bodyDiv w:val="1"/>
      <w:marLeft w:val="0"/>
      <w:marRight w:val="0"/>
      <w:marTop w:val="0"/>
      <w:marBottom w:val="0"/>
      <w:divBdr>
        <w:top w:val="none" w:sz="0" w:space="0" w:color="auto"/>
        <w:left w:val="none" w:sz="0" w:space="0" w:color="auto"/>
        <w:bottom w:val="none" w:sz="0" w:space="0" w:color="auto"/>
        <w:right w:val="none" w:sz="0" w:space="0" w:color="auto"/>
      </w:divBdr>
    </w:div>
    <w:div w:id="1167987111">
      <w:bodyDiv w:val="1"/>
      <w:marLeft w:val="0"/>
      <w:marRight w:val="0"/>
      <w:marTop w:val="0"/>
      <w:marBottom w:val="0"/>
      <w:divBdr>
        <w:top w:val="none" w:sz="0" w:space="0" w:color="auto"/>
        <w:left w:val="none" w:sz="0" w:space="0" w:color="auto"/>
        <w:bottom w:val="none" w:sz="0" w:space="0" w:color="auto"/>
        <w:right w:val="none" w:sz="0" w:space="0" w:color="auto"/>
      </w:divBdr>
    </w:div>
    <w:div w:id="1168061115">
      <w:bodyDiv w:val="1"/>
      <w:marLeft w:val="0"/>
      <w:marRight w:val="0"/>
      <w:marTop w:val="0"/>
      <w:marBottom w:val="0"/>
      <w:divBdr>
        <w:top w:val="none" w:sz="0" w:space="0" w:color="auto"/>
        <w:left w:val="none" w:sz="0" w:space="0" w:color="auto"/>
        <w:bottom w:val="none" w:sz="0" w:space="0" w:color="auto"/>
        <w:right w:val="none" w:sz="0" w:space="0" w:color="auto"/>
      </w:divBdr>
    </w:div>
    <w:div w:id="1168209907">
      <w:bodyDiv w:val="1"/>
      <w:marLeft w:val="0"/>
      <w:marRight w:val="0"/>
      <w:marTop w:val="0"/>
      <w:marBottom w:val="0"/>
      <w:divBdr>
        <w:top w:val="none" w:sz="0" w:space="0" w:color="auto"/>
        <w:left w:val="none" w:sz="0" w:space="0" w:color="auto"/>
        <w:bottom w:val="none" w:sz="0" w:space="0" w:color="auto"/>
        <w:right w:val="none" w:sz="0" w:space="0" w:color="auto"/>
      </w:divBdr>
    </w:div>
    <w:div w:id="1169176463">
      <w:bodyDiv w:val="1"/>
      <w:marLeft w:val="0"/>
      <w:marRight w:val="0"/>
      <w:marTop w:val="0"/>
      <w:marBottom w:val="0"/>
      <w:divBdr>
        <w:top w:val="none" w:sz="0" w:space="0" w:color="auto"/>
        <w:left w:val="none" w:sz="0" w:space="0" w:color="auto"/>
        <w:bottom w:val="none" w:sz="0" w:space="0" w:color="auto"/>
        <w:right w:val="none" w:sz="0" w:space="0" w:color="auto"/>
      </w:divBdr>
    </w:div>
    <w:div w:id="1171530596">
      <w:bodyDiv w:val="1"/>
      <w:marLeft w:val="0"/>
      <w:marRight w:val="0"/>
      <w:marTop w:val="0"/>
      <w:marBottom w:val="0"/>
      <w:divBdr>
        <w:top w:val="none" w:sz="0" w:space="0" w:color="auto"/>
        <w:left w:val="none" w:sz="0" w:space="0" w:color="auto"/>
        <w:bottom w:val="none" w:sz="0" w:space="0" w:color="auto"/>
        <w:right w:val="none" w:sz="0" w:space="0" w:color="auto"/>
      </w:divBdr>
    </w:div>
    <w:div w:id="1174494617">
      <w:bodyDiv w:val="1"/>
      <w:marLeft w:val="0"/>
      <w:marRight w:val="0"/>
      <w:marTop w:val="0"/>
      <w:marBottom w:val="0"/>
      <w:divBdr>
        <w:top w:val="none" w:sz="0" w:space="0" w:color="auto"/>
        <w:left w:val="none" w:sz="0" w:space="0" w:color="auto"/>
        <w:bottom w:val="none" w:sz="0" w:space="0" w:color="auto"/>
        <w:right w:val="none" w:sz="0" w:space="0" w:color="auto"/>
      </w:divBdr>
    </w:div>
    <w:div w:id="1175536387">
      <w:bodyDiv w:val="1"/>
      <w:marLeft w:val="0"/>
      <w:marRight w:val="0"/>
      <w:marTop w:val="0"/>
      <w:marBottom w:val="0"/>
      <w:divBdr>
        <w:top w:val="none" w:sz="0" w:space="0" w:color="auto"/>
        <w:left w:val="none" w:sz="0" w:space="0" w:color="auto"/>
        <w:bottom w:val="none" w:sz="0" w:space="0" w:color="auto"/>
        <w:right w:val="none" w:sz="0" w:space="0" w:color="auto"/>
      </w:divBdr>
    </w:div>
    <w:div w:id="1175652972">
      <w:bodyDiv w:val="1"/>
      <w:marLeft w:val="0"/>
      <w:marRight w:val="0"/>
      <w:marTop w:val="0"/>
      <w:marBottom w:val="0"/>
      <w:divBdr>
        <w:top w:val="none" w:sz="0" w:space="0" w:color="auto"/>
        <w:left w:val="none" w:sz="0" w:space="0" w:color="auto"/>
        <w:bottom w:val="none" w:sz="0" w:space="0" w:color="auto"/>
        <w:right w:val="none" w:sz="0" w:space="0" w:color="auto"/>
      </w:divBdr>
    </w:div>
    <w:div w:id="1181701061">
      <w:bodyDiv w:val="1"/>
      <w:marLeft w:val="0"/>
      <w:marRight w:val="0"/>
      <w:marTop w:val="0"/>
      <w:marBottom w:val="0"/>
      <w:divBdr>
        <w:top w:val="none" w:sz="0" w:space="0" w:color="auto"/>
        <w:left w:val="none" w:sz="0" w:space="0" w:color="auto"/>
        <w:bottom w:val="none" w:sz="0" w:space="0" w:color="auto"/>
        <w:right w:val="none" w:sz="0" w:space="0" w:color="auto"/>
      </w:divBdr>
    </w:div>
    <w:div w:id="1181748252">
      <w:bodyDiv w:val="1"/>
      <w:marLeft w:val="0"/>
      <w:marRight w:val="0"/>
      <w:marTop w:val="0"/>
      <w:marBottom w:val="0"/>
      <w:divBdr>
        <w:top w:val="none" w:sz="0" w:space="0" w:color="auto"/>
        <w:left w:val="none" w:sz="0" w:space="0" w:color="auto"/>
        <w:bottom w:val="none" w:sz="0" w:space="0" w:color="auto"/>
        <w:right w:val="none" w:sz="0" w:space="0" w:color="auto"/>
      </w:divBdr>
    </w:div>
    <w:div w:id="1196499990">
      <w:bodyDiv w:val="1"/>
      <w:marLeft w:val="0"/>
      <w:marRight w:val="0"/>
      <w:marTop w:val="0"/>
      <w:marBottom w:val="0"/>
      <w:divBdr>
        <w:top w:val="none" w:sz="0" w:space="0" w:color="auto"/>
        <w:left w:val="none" w:sz="0" w:space="0" w:color="auto"/>
        <w:bottom w:val="none" w:sz="0" w:space="0" w:color="auto"/>
        <w:right w:val="none" w:sz="0" w:space="0" w:color="auto"/>
      </w:divBdr>
    </w:div>
    <w:div w:id="1199664114">
      <w:bodyDiv w:val="1"/>
      <w:marLeft w:val="0"/>
      <w:marRight w:val="0"/>
      <w:marTop w:val="0"/>
      <w:marBottom w:val="0"/>
      <w:divBdr>
        <w:top w:val="none" w:sz="0" w:space="0" w:color="auto"/>
        <w:left w:val="none" w:sz="0" w:space="0" w:color="auto"/>
        <w:bottom w:val="none" w:sz="0" w:space="0" w:color="auto"/>
        <w:right w:val="none" w:sz="0" w:space="0" w:color="auto"/>
      </w:divBdr>
    </w:div>
    <w:div w:id="1200437360">
      <w:bodyDiv w:val="1"/>
      <w:marLeft w:val="0"/>
      <w:marRight w:val="0"/>
      <w:marTop w:val="0"/>
      <w:marBottom w:val="0"/>
      <w:divBdr>
        <w:top w:val="none" w:sz="0" w:space="0" w:color="auto"/>
        <w:left w:val="none" w:sz="0" w:space="0" w:color="auto"/>
        <w:bottom w:val="none" w:sz="0" w:space="0" w:color="auto"/>
        <w:right w:val="none" w:sz="0" w:space="0" w:color="auto"/>
      </w:divBdr>
    </w:div>
    <w:div w:id="1200629373">
      <w:bodyDiv w:val="1"/>
      <w:marLeft w:val="0"/>
      <w:marRight w:val="0"/>
      <w:marTop w:val="0"/>
      <w:marBottom w:val="0"/>
      <w:divBdr>
        <w:top w:val="none" w:sz="0" w:space="0" w:color="auto"/>
        <w:left w:val="none" w:sz="0" w:space="0" w:color="auto"/>
        <w:bottom w:val="none" w:sz="0" w:space="0" w:color="auto"/>
        <w:right w:val="none" w:sz="0" w:space="0" w:color="auto"/>
      </w:divBdr>
    </w:div>
    <w:div w:id="1204294600">
      <w:bodyDiv w:val="1"/>
      <w:marLeft w:val="0"/>
      <w:marRight w:val="0"/>
      <w:marTop w:val="0"/>
      <w:marBottom w:val="0"/>
      <w:divBdr>
        <w:top w:val="none" w:sz="0" w:space="0" w:color="auto"/>
        <w:left w:val="none" w:sz="0" w:space="0" w:color="auto"/>
        <w:bottom w:val="none" w:sz="0" w:space="0" w:color="auto"/>
        <w:right w:val="none" w:sz="0" w:space="0" w:color="auto"/>
      </w:divBdr>
    </w:div>
    <w:div w:id="1206915084">
      <w:bodyDiv w:val="1"/>
      <w:marLeft w:val="0"/>
      <w:marRight w:val="0"/>
      <w:marTop w:val="0"/>
      <w:marBottom w:val="0"/>
      <w:divBdr>
        <w:top w:val="none" w:sz="0" w:space="0" w:color="auto"/>
        <w:left w:val="none" w:sz="0" w:space="0" w:color="auto"/>
        <w:bottom w:val="none" w:sz="0" w:space="0" w:color="auto"/>
        <w:right w:val="none" w:sz="0" w:space="0" w:color="auto"/>
      </w:divBdr>
    </w:div>
    <w:div w:id="1214852224">
      <w:bodyDiv w:val="1"/>
      <w:marLeft w:val="0"/>
      <w:marRight w:val="0"/>
      <w:marTop w:val="0"/>
      <w:marBottom w:val="0"/>
      <w:divBdr>
        <w:top w:val="none" w:sz="0" w:space="0" w:color="auto"/>
        <w:left w:val="none" w:sz="0" w:space="0" w:color="auto"/>
        <w:bottom w:val="none" w:sz="0" w:space="0" w:color="auto"/>
        <w:right w:val="none" w:sz="0" w:space="0" w:color="auto"/>
      </w:divBdr>
    </w:div>
    <w:div w:id="1219853875">
      <w:bodyDiv w:val="1"/>
      <w:marLeft w:val="0"/>
      <w:marRight w:val="0"/>
      <w:marTop w:val="0"/>
      <w:marBottom w:val="0"/>
      <w:divBdr>
        <w:top w:val="none" w:sz="0" w:space="0" w:color="auto"/>
        <w:left w:val="none" w:sz="0" w:space="0" w:color="auto"/>
        <w:bottom w:val="none" w:sz="0" w:space="0" w:color="auto"/>
        <w:right w:val="none" w:sz="0" w:space="0" w:color="auto"/>
      </w:divBdr>
    </w:div>
    <w:div w:id="1220746900">
      <w:bodyDiv w:val="1"/>
      <w:marLeft w:val="0"/>
      <w:marRight w:val="0"/>
      <w:marTop w:val="0"/>
      <w:marBottom w:val="0"/>
      <w:divBdr>
        <w:top w:val="none" w:sz="0" w:space="0" w:color="auto"/>
        <w:left w:val="none" w:sz="0" w:space="0" w:color="auto"/>
        <w:bottom w:val="none" w:sz="0" w:space="0" w:color="auto"/>
        <w:right w:val="none" w:sz="0" w:space="0" w:color="auto"/>
      </w:divBdr>
    </w:div>
    <w:div w:id="1222253118">
      <w:bodyDiv w:val="1"/>
      <w:marLeft w:val="0"/>
      <w:marRight w:val="0"/>
      <w:marTop w:val="0"/>
      <w:marBottom w:val="0"/>
      <w:divBdr>
        <w:top w:val="none" w:sz="0" w:space="0" w:color="auto"/>
        <w:left w:val="none" w:sz="0" w:space="0" w:color="auto"/>
        <w:bottom w:val="none" w:sz="0" w:space="0" w:color="auto"/>
        <w:right w:val="none" w:sz="0" w:space="0" w:color="auto"/>
      </w:divBdr>
    </w:div>
    <w:div w:id="1224170703">
      <w:bodyDiv w:val="1"/>
      <w:marLeft w:val="0"/>
      <w:marRight w:val="0"/>
      <w:marTop w:val="0"/>
      <w:marBottom w:val="0"/>
      <w:divBdr>
        <w:top w:val="none" w:sz="0" w:space="0" w:color="auto"/>
        <w:left w:val="none" w:sz="0" w:space="0" w:color="auto"/>
        <w:bottom w:val="none" w:sz="0" w:space="0" w:color="auto"/>
        <w:right w:val="none" w:sz="0" w:space="0" w:color="auto"/>
      </w:divBdr>
    </w:div>
    <w:div w:id="1224951628">
      <w:bodyDiv w:val="1"/>
      <w:marLeft w:val="0"/>
      <w:marRight w:val="0"/>
      <w:marTop w:val="0"/>
      <w:marBottom w:val="0"/>
      <w:divBdr>
        <w:top w:val="none" w:sz="0" w:space="0" w:color="auto"/>
        <w:left w:val="none" w:sz="0" w:space="0" w:color="auto"/>
        <w:bottom w:val="none" w:sz="0" w:space="0" w:color="auto"/>
        <w:right w:val="none" w:sz="0" w:space="0" w:color="auto"/>
      </w:divBdr>
    </w:div>
    <w:div w:id="1228226896">
      <w:bodyDiv w:val="1"/>
      <w:marLeft w:val="0"/>
      <w:marRight w:val="0"/>
      <w:marTop w:val="0"/>
      <w:marBottom w:val="0"/>
      <w:divBdr>
        <w:top w:val="none" w:sz="0" w:space="0" w:color="auto"/>
        <w:left w:val="none" w:sz="0" w:space="0" w:color="auto"/>
        <w:bottom w:val="none" w:sz="0" w:space="0" w:color="auto"/>
        <w:right w:val="none" w:sz="0" w:space="0" w:color="auto"/>
      </w:divBdr>
    </w:div>
    <w:div w:id="1230648326">
      <w:bodyDiv w:val="1"/>
      <w:marLeft w:val="0"/>
      <w:marRight w:val="0"/>
      <w:marTop w:val="0"/>
      <w:marBottom w:val="0"/>
      <w:divBdr>
        <w:top w:val="none" w:sz="0" w:space="0" w:color="auto"/>
        <w:left w:val="none" w:sz="0" w:space="0" w:color="auto"/>
        <w:bottom w:val="none" w:sz="0" w:space="0" w:color="auto"/>
        <w:right w:val="none" w:sz="0" w:space="0" w:color="auto"/>
      </w:divBdr>
    </w:div>
    <w:div w:id="1233542865">
      <w:bodyDiv w:val="1"/>
      <w:marLeft w:val="0"/>
      <w:marRight w:val="0"/>
      <w:marTop w:val="0"/>
      <w:marBottom w:val="0"/>
      <w:divBdr>
        <w:top w:val="none" w:sz="0" w:space="0" w:color="auto"/>
        <w:left w:val="none" w:sz="0" w:space="0" w:color="auto"/>
        <w:bottom w:val="none" w:sz="0" w:space="0" w:color="auto"/>
        <w:right w:val="none" w:sz="0" w:space="0" w:color="auto"/>
      </w:divBdr>
    </w:div>
    <w:div w:id="1242570475">
      <w:bodyDiv w:val="1"/>
      <w:marLeft w:val="0"/>
      <w:marRight w:val="0"/>
      <w:marTop w:val="0"/>
      <w:marBottom w:val="0"/>
      <w:divBdr>
        <w:top w:val="none" w:sz="0" w:space="0" w:color="auto"/>
        <w:left w:val="none" w:sz="0" w:space="0" w:color="auto"/>
        <w:bottom w:val="none" w:sz="0" w:space="0" w:color="auto"/>
        <w:right w:val="none" w:sz="0" w:space="0" w:color="auto"/>
      </w:divBdr>
    </w:div>
    <w:div w:id="1246959924">
      <w:bodyDiv w:val="1"/>
      <w:marLeft w:val="0"/>
      <w:marRight w:val="0"/>
      <w:marTop w:val="0"/>
      <w:marBottom w:val="0"/>
      <w:divBdr>
        <w:top w:val="none" w:sz="0" w:space="0" w:color="auto"/>
        <w:left w:val="none" w:sz="0" w:space="0" w:color="auto"/>
        <w:bottom w:val="none" w:sz="0" w:space="0" w:color="auto"/>
        <w:right w:val="none" w:sz="0" w:space="0" w:color="auto"/>
      </w:divBdr>
    </w:div>
    <w:div w:id="1251038594">
      <w:bodyDiv w:val="1"/>
      <w:marLeft w:val="0"/>
      <w:marRight w:val="0"/>
      <w:marTop w:val="0"/>
      <w:marBottom w:val="0"/>
      <w:divBdr>
        <w:top w:val="none" w:sz="0" w:space="0" w:color="auto"/>
        <w:left w:val="none" w:sz="0" w:space="0" w:color="auto"/>
        <w:bottom w:val="none" w:sz="0" w:space="0" w:color="auto"/>
        <w:right w:val="none" w:sz="0" w:space="0" w:color="auto"/>
      </w:divBdr>
    </w:div>
    <w:div w:id="1251621772">
      <w:bodyDiv w:val="1"/>
      <w:marLeft w:val="0"/>
      <w:marRight w:val="0"/>
      <w:marTop w:val="0"/>
      <w:marBottom w:val="0"/>
      <w:divBdr>
        <w:top w:val="none" w:sz="0" w:space="0" w:color="auto"/>
        <w:left w:val="none" w:sz="0" w:space="0" w:color="auto"/>
        <w:bottom w:val="none" w:sz="0" w:space="0" w:color="auto"/>
        <w:right w:val="none" w:sz="0" w:space="0" w:color="auto"/>
      </w:divBdr>
    </w:div>
    <w:div w:id="1257440891">
      <w:bodyDiv w:val="1"/>
      <w:marLeft w:val="0"/>
      <w:marRight w:val="0"/>
      <w:marTop w:val="0"/>
      <w:marBottom w:val="0"/>
      <w:divBdr>
        <w:top w:val="none" w:sz="0" w:space="0" w:color="auto"/>
        <w:left w:val="none" w:sz="0" w:space="0" w:color="auto"/>
        <w:bottom w:val="none" w:sz="0" w:space="0" w:color="auto"/>
        <w:right w:val="none" w:sz="0" w:space="0" w:color="auto"/>
      </w:divBdr>
    </w:div>
    <w:div w:id="1260020754">
      <w:bodyDiv w:val="1"/>
      <w:marLeft w:val="0"/>
      <w:marRight w:val="0"/>
      <w:marTop w:val="0"/>
      <w:marBottom w:val="0"/>
      <w:divBdr>
        <w:top w:val="none" w:sz="0" w:space="0" w:color="auto"/>
        <w:left w:val="none" w:sz="0" w:space="0" w:color="auto"/>
        <w:bottom w:val="none" w:sz="0" w:space="0" w:color="auto"/>
        <w:right w:val="none" w:sz="0" w:space="0" w:color="auto"/>
      </w:divBdr>
    </w:div>
    <w:div w:id="1262684030">
      <w:bodyDiv w:val="1"/>
      <w:marLeft w:val="0"/>
      <w:marRight w:val="0"/>
      <w:marTop w:val="0"/>
      <w:marBottom w:val="0"/>
      <w:divBdr>
        <w:top w:val="none" w:sz="0" w:space="0" w:color="auto"/>
        <w:left w:val="none" w:sz="0" w:space="0" w:color="auto"/>
        <w:bottom w:val="none" w:sz="0" w:space="0" w:color="auto"/>
        <w:right w:val="none" w:sz="0" w:space="0" w:color="auto"/>
      </w:divBdr>
    </w:div>
    <w:div w:id="1263689544">
      <w:bodyDiv w:val="1"/>
      <w:marLeft w:val="0"/>
      <w:marRight w:val="0"/>
      <w:marTop w:val="0"/>
      <w:marBottom w:val="0"/>
      <w:divBdr>
        <w:top w:val="none" w:sz="0" w:space="0" w:color="auto"/>
        <w:left w:val="none" w:sz="0" w:space="0" w:color="auto"/>
        <w:bottom w:val="none" w:sz="0" w:space="0" w:color="auto"/>
        <w:right w:val="none" w:sz="0" w:space="0" w:color="auto"/>
      </w:divBdr>
    </w:div>
    <w:div w:id="1264457367">
      <w:bodyDiv w:val="1"/>
      <w:marLeft w:val="0"/>
      <w:marRight w:val="0"/>
      <w:marTop w:val="0"/>
      <w:marBottom w:val="0"/>
      <w:divBdr>
        <w:top w:val="none" w:sz="0" w:space="0" w:color="auto"/>
        <w:left w:val="none" w:sz="0" w:space="0" w:color="auto"/>
        <w:bottom w:val="none" w:sz="0" w:space="0" w:color="auto"/>
        <w:right w:val="none" w:sz="0" w:space="0" w:color="auto"/>
      </w:divBdr>
    </w:div>
    <w:div w:id="1271662664">
      <w:bodyDiv w:val="1"/>
      <w:marLeft w:val="0"/>
      <w:marRight w:val="0"/>
      <w:marTop w:val="0"/>
      <w:marBottom w:val="0"/>
      <w:divBdr>
        <w:top w:val="none" w:sz="0" w:space="0" w:color="auto"/>
        <w:left w:val="none" w:sz="0" w:space="0" w:color="auto"/>
        <w:bottom w:val="none" w:sz="0" w:space="0" w:color="auto"/>
        <w:right w:val="none" w:sz="0" w:space="0" w:color="auto"/>
      </w:divBdr>
    </w:div>
    <w:div w:id="1277564761">
      <w:bodyDiv w:val="1"/>
      <w:marLeft w:val="0"/>
      <w:marRight w:val="0"/>
      <w:marTop w:val="0"/>
      <w:marBottom w:val="0"/>
      <w:divBdr>
        <w:top w:val="none" w:sz="0" w:space="0" w:color="auto"/>
        <w:left w:val="none" w:sz="0" w:space="0" w:color="auto"/>
        <w:bottom w:val="none" w:sz="0" w:space="0" w:color="auto"/>
        <w:right w:val="none" w:sz="0" w:space="0" w:color="auto"/>
      </w:divBdr>
    </w:div>
    <w:div w:id="1281255744">
      <w:bodyDiv w:val="1"/>
      <w:marLeft w:val="0"/>
      <w:marRight w:val="0"/>
      <w:marTop w:val="0"/>
      <w:marBottom w:val="0"/>
      <w:divBdr>
        <w:top w:val="none" w:sz="0" w:space="0" w:color="auto"/>
        <w:left w:val="none" w:sz="0" w:space="0" w:color="auto"/>
        <w:bottom w:val="none" w:sz="0" w:space="0" w:color="auto"/>
        <w:right w:val="none" w:sz="0" w:space="0" w:color="auto"/>
      </w:divBdr>
    </w:div>
    <w:div w:id="1282493284">
      <w:bodyDiv w:val="1"/>
      <w:marLeft w:val="0"/>
      <w:marRight w:val="0"/>
      <w:marTop w:val="0"/>
      <w:marBottom w:val="0"/>
      <w:divBdr>
        <w:top w:val="none" w:sz="0" w:space="0" w:color="auto"/>
        <w:left w:val="none" w:sz="0" w:space="0" w:color="auto"/>
        <w:bottom w:val="none" w:sz="0" w:space="0" w:color="auto"/>
        <w:right w:val="none" w:sz="0" w:space="0" w:color="auto"/>
      </w:divBdr>
    </w:div>
    <w:div w:id="1283075651">
      <w:bodyDiv w:val="1"/>
      <w:marLeft w:val="0"/>
      <w:marRight w:val="0"/>
      <w:marTop w:val="0"/>
      <w:marBottom w:val="0"/>
      <w:divBdr>
        <w:top w:val="none" w:sz="0" w:space="0" w:color="auto"/>
        <w:left w:val="none" w:sz="0" w:space="0" w:color="auto"/>
        <w:bottom w:val="none" w:sz="0" w:space="0" w:color="auto"/>
        <w:right w:val="none" w:sz="0" w:space="0" w:color="auto"/>
      </w:divBdr>
    </w:div>
    <w:div w:id="1288049198">
      <w:bodyDiv w:val="1"/>
      <w:marLeft w:val="0"/>
      <w:marRight w:val="0"/>
      <w:marTop w:val="0"/>
      <w:marBottom w:val="0"/>
      <w:divBdr>
        <w:top w:val="none" w:sz="0" w:space="0" w:color="auto"/>
        <w:left w:val="none" w:sz="0" w:space="0" w:color="auto"/>
        <w:bottom w:val="none" w:sz="0" w:space="0" w:color="auto"/>
        <w:right w:val="none" w:sz="0" w:space="0" w:color="auto"/>
      </w:divBdr>
    </w:div>
    <w:div w:id="1290166326">
      <w:bodyDiv w:val="1"/>
      <w:marLeft w:val="0"/>
      <w:marRight w:val="0"/>
      <w:marTop w:val="0"/>
      <w:marBottom w:val="0"/>
      <w:divBdr>
        <w:top w:val="none" w:sz="0" w:space="0" w:color="auto"/>
        <w:left w:val="none" w:sz="0" w:space="0" w:color="auto"/>
        <w:bottom w:val="none" w:sz="0" w:space="0" w:color="auto"/>
        <w:right w:val="none" w:sz="0" w:space="0" w:color="auto"/>
      </w:divBdr>
    </w:div>
    <w:div w:id="1296057300">
      <w:bodyDiv w:val="1"/>
      <w:marLeft w:val="0"/>
      <w:marRight w:val="0"/>
      <w:marTop w:val="0"/>
      <w:marBottom w:val="0"/>
      <w:divBdr>
        <w:top w:val="none" w:sz="0" w:space="0" w:color="auto"/>
        <w:left w:val="none" w:sz="0" w:space="0" w:color="auto"/>
        <w:bottom w:val="none" w:sz="0" w:space="0" w:color="auto"/>
        <w:right w:val="none" w:sz="0" w:space="0" w:color="auto"/>
      </w:divBdr>
    </w:div>
    <w:div w:id="1296108643">
      <w:bodyDiv w:val="1"/>
      <w:marLeft w:val="0"/>
      <w:marRight w:val="0"/>
      <w:marTop w:val="0"/>
      <w:marBottom w:val="0"/>
      <w:divBdr>
        <w:top w:val="none" w:sz="0" w:space="0" w:color="auto"/>
        <w:left w:val="none" w:sz="0" w:space="0" w:color="auto"/>
        <w:bottom w:val="none" w:sz="0" w:space="0" w:color="auto"/>
        <w:right w:val="none" w:sz="0" w:space="0" w:color="auto"/>
      </w:divBdr>
    </w:div>
    <w:div w:id="1304233102">
      <w:bodyDiv w:val="1"/>
      <w:marLeft w:val="0"/>
      <w:marRight w:val="0"/>
      <w:marTop w:val="0"/>
      <w:marBottom w:val="0"/>
      <w:divBdr>
        <w:top w:val="none" w:sz="0" w:space="0" w:color="auto"/>
        <w:left w:val="none" w:sz="0" w:space="0" w:color="auto"/>
        <w:bottom w:val="none" w:sz="0" w:space="0" w:color="auto"/>
        <w:right w:val="none" w:sz="0" w:space="0" w:color="auto"/>
      </w:divBdr>
    </w:div>
    <w:div w:id="1307278521">
      <w:bodyDiv w:val="1"/>
      <w:marLeft w:val="0"/>
      <w:marRight w:val="0"/>
      <w:marTop w:val="0"/>
      <w:marBottom w:val="0"/>
      <w:divBdr>
        <w:top w:val="none" w:sz="0" w:space="0" w:color="auto"/>
        <w:left w:val="none" w:sz="0" w:space="0" w:color="auto"/>
        <w:bottom w:val="none" w:sz="0" w:space="0" w:color="auto"/>
        <w:right w:val="none" w:sz="0" w:space="0" w:color="auto"/>
      </w:divBdr>
    </w:div>
    <w:div w:id="1316571226">
      <w:bodyDiv w:val="1"/>
      <w:marLeft w:val="0"/>
      <w:marRight w:val="0"/>
      <w:marTop w:val="0"/>
      <w:marBottom w:val="0"/>
      <w:divBdr>
        <w:top w:val="none" w:sz="0" w:space="0" w:color="auto"/>
        <w:left w:val="none" w:sz="0" w:space="0" w:color="auto"/>
        <w:bottom w:val="none" w:sz="0" w:space="0" w:color="auto"/>
        <w:right w:val="none" w:sz="0" w:space="0" w:color="auto"/>
      </w:divBdr>
    </w:div>
    <w:div w:id="1320620433">
      <w:bodyDiv w:val="1"/>
      <w:marLeft w:val="0"/>
      <w:marRight w:val="0"/>
      <w:marTop w:val="0"/>
      <w:marBottom w:val="0"/>
      <w:divBdr>
        <w:top w:val="none" w:sz="0" w:space="0" w:color="auto"/>
        <w:left w:val="none" w:sz="0" w:space="0" w:color="auto"/>
        <w:bottom w:val="none" w:sz="0" w:space="0" w:color="auto"/>
        <w:right w:val="none" w:sz="0" w:space="0" w:color="auto"/>
      </w:divBdr>
      <w:divsChild>
        <w:div w:id="1403486151">
          <w:marLeft w:val="-1281"/>
          <w:marRight w:val="0"/>
          <w:marTop w:val="0"/>
          <w:marBottom w:val="0"/>
          <w:divBdr>
            <w:top w:val="none" w:sz="0" w:space="0" w:color="auto"/>
            <w:left w:val="none" w:sz="0" w:space="0" w:color="auto"/>
            <w:bottom w:val="none" w:sz="0" w:space="0" w:color="auto"/>
            <w:right w:val="none" w:sz="0" w:space="0" w:color="auto"/>
          </w:divBdr>
        </w:div>
      </w:divsChild>
    </w:div>
    <w:div w:id="1320891582">
      <w:bodyDiv w:val="1"/>
      <w:marLeft w:val="0"/>
      <w:marRight w:val="0"/>
      <w:marTop w:val="0"/>
      <w:marBottom w:val="0"/>
      <w:divBdr>
        <w:top w:val="none" w:sz="0" w:space="0" w:color="auto"/>
        <w:left w:val="none" w:sz="0" w:space="0" w:color="auto"/>
        <w:bottom w:val="none" w:sz="0" w:space="0" w:color="auto"/>
        <w:right w:val="none" w:sz="0" w:space="0" w:color="auto"/>
      </w:divBdr>
    </w:div>
    <w:div w:id="1321691748">
      <w:bodyDiv w:val="1"/>
      <w:marLeft w:val="0"/>
      <w:marRight w:val="0"/>
      <w:marTop w:val="0"/>
      <w:marBottom w:val="0"/>
      <w:divBdr>
        <w:top w:val="none" w:sz="0" w:space="0" w:color="auto"/>
        <w:left w:val="none" w:sz="0" w:space="0" w:color="auto"/>
        <w:bottom w:val="none" w:sz="0" w:space="0" w:color="auto"/>
        <w:right w:val="none" w:sz="0" w:space="0" w:color="auto"/>
      </w:divBdr>
    </w:div>
    <w:div w:id="1327784463">
      <w:bodyDiv w:val="1"/>
      <w:marLeft w:val="0"/>
      <w:marRight w:val="0"/>
      <w:marTop w:val="0"/>
      <w:marBottom w:val="0"/>
      <w:divBdr>
        <w:top w:val="none" w:sz="0" w:space="0" w:color="auto"/>
        <w:left w:val="none" w:sz="0" w:space="0" w:color="auto"/>
        <w:bottom w:val="none" w:sz="0" w:space="0" w:color="auto"/>
        <w:right w:val="none" w:sz="0" w:space="0" w:color="auto"/>
      </w:divBdr>
    </w:div>
    <w:div w:id="1328247252">
      <w:bodyDiv w:val="1"/>
      <w:marLeft w:val="0"/>
      <w:marRight w:val="0"/>
      <w:marTop w:val="0"/>
      <w:marBottom w:val="0"/>
      <w:divBdr>
        <w:top w:val="none" w:sz="0" w:space="0" w:color="auto"/>
        <w:left w:val="none" w:sz="0" w:space="0" w:color="auto"/>
        <w:bottom w:val="none" w:sz="0" w:space="0" w:color="auto"/>
        <w:right w:val="none" w:sz="0" w:space="0" w:color="auto"/>
      </w:divBdr>
      <w:divsChild>
        <w:div w:id="2075808309">
          <w:marLeft w:val="0"/>
          <w:marRight w:val="0"/>
          <w:marTop w:val="0"/>
          <w:marBottom w:val="0"/>
          <w:divBdr>
            <w:top w:val="single" w:sz="2" w:space="0" w:color="D9D9E3"/>
            <w:left w:val="single" w:sz="2" w:space="0" w:color="D9D9E3"/>
            <w:bottom w:val="single" w:sz="2" w:space="0" w:color="D9D9E3"/>
            <w:right w:val="single" w:sz="2" w:space="0" w:color="D9D9E3"/>
          </w:divBdr>
          <w:divsChild>
            <w:div w:id="1392733195">
              <w:marLeft w:val="0"/>
              <w:marRight w:val="0"/>
              <w:marTop w:val="0"/>
              <w:marBottom w:val="0"/>
              <w:divBdr>
                <w:top w:val="single" w:sz="2" w:space="0" w:color="D9D9E3"/>
                <w:left w:val="single" w:sz="2" w:space="0" w:color="D9D9E3"/>
                <w:bottom w:val="single" w:sz="2" w:space="0" w:color="D9D9E3"/>
                <w:right w:val="single" w:sz="2" w:space="0" w:color="D9D9E3"/>
              </w:divBdr>
              <w:divsChild>
                <w:div w:id="1443113819">
                  <w:marLeft w:val="0"/>
                  <w:marRight w:val="0"/>
                  <w:marTop w:val="0"/>
                  <w:marBottom w:val="0"/>
                  <w:divBdr>
                    <w:top w:val="single" w:sz="2" w:space="0" w:color="D9D9E3"/>
                    <w:left w:val="single" w:sz="2" w:space="0" w:color="D9D9E3"/>
                    <w:bottom w:val="single" w:sz="2" w:space="0" w:color="D9D9E3"/>
                    <w:right w:val="single" w:sz="2" w:space="0" w:color="D9D9E3"/>
                  </w:divBdr>
                  <w:divsChild>
                    <w:div w:id="1544367560">
                      <w:marLeft w:val="0"/>
                      <w:marRight w:val="0"/>
                      <w:marTop w:val="0"/>
                      <w:marBottom w:val="0"/>
                      <w:divBdr>
                        <w:top w:val="single" w:sz="2" w:space="0" w:color="D9D9E3"/>
                        <w:left w:val="single" w:sz="2" w:space="0" w:color="D9D9E3"/>
                        <w:bottom w:val="single" w:sz="2" w:space="0" w:color="D9D9E3"/>
                        <w:right w:val="single" w:sz="2" w:space="0" w:color="D9D9E3"/>
                      </w:divBdr>
                      <w:divsChild>
                        <w:div w:id="1186093308">
                          <w:marLeft w:val="0"/>
                          <w:marRight w:val="0"/>
                          <w:marTop w:val="0"/>
                          <w:marBottom w:val="0"/>
                          <w:divBdr>
                            <w:top w:val="none" w:sz="0" w:space="0" w:color="auto"/>
                            <w:left w:val="none" w:sz="0" w:space="0" w:color="auto"/>
                            <w:bottom w:val="none" w:sz="0" w:space="0" w:color="auto"/>
                            <w:right w:val="none" w:sz="0" w:space="0" w:color="auto"/>
                          </w:divBdr>
                          <w:divsChild>
                            <w:div w:id="174539652">
                              <w:marLeft w:val="0"/>
                              <w:marRight w:val="0"/>
                              <w:marTop w:val="100"/>
                              <w:marBottom w:val="100"/>
                              <w:divBdr>
                                <w:top w:val="single" w:sz="2" w:space="0" w:color="D9D9E3"/>
                                <w:left w:val="single" w:sz="2" w:space="0" w:color="D9D9E3"/>
                                <w:bottom w:val="single" w:sz="2" w:space="0" w:color="D9D9E3"/>
                                <w:right w:val="single" w:sz="2" w:space="0" w:color="D9D9E3"/>
                              </w:divBdr>
                              <w:divsChild>
                                <w:div w:id="1544058305">
                                  <w:marLeft w:val="0"/>
                                  <w:marRight w:val="0"/>
                                  <w:marTop w:val="0"/>
                                  <w:marBottom w:val="0"/>
                                  <w:divBdr>
                                    <w:top w:val="single" w:sz="2" w:space="0" w:color="D9D9E3"/>
                                    <w:left w:val="single" w:sz="2" w:space="0" w:color="D9D9E3"/>
                                    <w:bottom w:val="single" w:sz="2" w:space="0" w:color="D9D9E3"/>
                                    <w:right w:val="single" w:sz="2" w:space="0" w:color="D9D9E3"/>
                                  </w:divBdr>
                                  <w:divsChild>
                                    <w:div w:id="1912428659">
                                      <w:marLeft w:val="0"/>
                                      <w:marRight w:val="0"/>
                                      <w:marTop w:val="0"/>
                                      <w:marBottom w:val="0"/>
                                      <w:divBdr>
                                        <w:top w:val="single" w:sz="2" w:space="0" w:color="D9D9E3"/>
                                        <w:left w:val="single" w:sz="2" w:space="0" w:color="D9D9E3"/>
                                        <w:bottom w:val="single" w:sz="2" w:space="0" w:color="D9D9E3"/>
                                        <w:right w:val="single" w:sz="2" w:space="0" w:color="D9D9E3"/>
                                      </w:divBdr>
                                      <w:divsChild>
                                        <w:div w:id="1408384554">
                                          <w:marLeft w:val="0"/>
                                          <w:marRight w:val="0"/>
                                          <w:marTop w:val="0"/>
                                          <w:marBottom w:val="0"/>
                                          <w:divBdr>
                                            <w:top w:val="single" w:sz="2" w:space="0" w:color="D9D9E3"/>
                                            <w:left w:val="single" w:sz="2" w:space="0" w:color="D9D9E3"/>
                                            <w:bottom w:val="single" w:sz="2" w:space="0" w:color="D9D9E3"/>
                                            <w:right w:val="single" w:sz="2" w:space="0" w:color="D9D9E3"/>
                                          </w:divBdr>
                                          <w:divsChild>
                                            <w:div w:id="1231887217">
                                              <w:marLeft w:val="0"/>
                                              <w:marRight w:val="0"/>
                                              <w:marTop w:val="0"/>
                                              <w:marBottom w:val="0"/>
                                              <w:divBdr>
                                                <w:top w:val="single" w:sz="2" w:space="0" w:color="D9D9E3"/>
                                                <w:left w:val="single" w:sz="2" w:space="0" w:color="D9D9E3"/>
                                                <w:bottom w:val="single" w:sz="2" w:space="0" w:color="D9D9E3"/>
                                                <w:right w:val="single" w:sz="2" w:space="0" w:color="D9D9E3"/>
                                              </w:divBdr>
                                              <w:divsChild>
                                                <w:div w:id="1303461000">
                                                  <w:marLeft w:val="0"/>
                                                  <w:marRight w:val="0"/>
                                                  <w:marTop w:val="0"/>
                                                  <w:marBottom w:val="0"/>
                                                  <w:divBdr>
                                                    <w:top w:val="single" w:sz="2" w:space="0" w:color="D9D9E3"/>
                                                    <w:left w:val="single" w:sz="2" w:space="0" w:color="D9D9E3"/>
                                                    <w:bottom w:val="single" w:sz="2" w:space="0" w:color="D9D9E3"/>
                                                    <w:right w:val="single" w:sz="2" w:space="0" w:color="D9D9E3"/>
                                                  </w:divBdr>
                                                  <w:divsChild>
                                                    <w:div w:id="17363148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35165380">
          <w:marLeft w:val="0"/>
          <w:marRight w:val="0"/>
          <w:marTop w:val="0"/>
          <w:marBottom w:val="0"/>
          <w:divBdr>
            <w:top w:val="none" w:sz="0" w:space="0" w:color="auto"/>
            <w:left w:val="none" w:sz="0" w:space="0" w:color="auto"/>
            <w:bottom w:val="none" w:sz="0" w:space="0" w:color="auto"/>
            <w:right w:val="none" w:sz="0" w:space="0" w:color="auto"/>
          </w:divBdr>
        </w:div>
      </w:divsChild>
    </w:div>
    <w:div w:id="1329678313">
      <w:bodyDiv w:val="1"/>
      <w:marLeft w:val="0"/>
      <w:marRight w:val="0"/>
      <w:marTop w:val="0"/>
      <w:marBottom w:val="0"/>
      <w:divBdr>
        <w:top w:val="none" w:sz="0" w:space="0" w:color="auto"/>
        <w:left w:val="none" w:sz="0" w:space="0" w:color="auto"/>
        <w:bottom w:val="none" w:sz="0" w:space="0" w:color="auto"/>
        <w:right w:val="none" w:sz="0" w:space="0" w:color="auto"/>
      </w:divBdr>
    </w:div>
    <w:div w:id="1333558451">
      <w:bodyDiv w:val="1"/>
      <w:marLeft w:val="0"/>
      <w:marRight w:val="0"/>
      <w:marTop w:val="0"/>
      <w:marBottom w:val="0"/>
      <w:divBdr>
        <w:top w:val="none" w:sz="0" w:space="0" w:color="auto"/>
        <w:left w:val="none" w:sz="0" w:space="0" w:color="auto"/>
        <w:bottom w:val="none" w:sz="0" w:space="0" w:color="auto"/>
        <w:right w:val="none" w:sz="0" w:space="0" w:color="auto"/>
      </w:divBdr>
    </w:div>
    <w:div w:id="1335721398">
      <w:bodyDiv w:val="1"/>
      <w:marLeft w:val="0"/>
      <w:marRight w:val="0"/>
      <w:marTop w:val="0"/>
      <w:marBottom w:val="0"/>
      <w:divBdr>
        <w:top w:val="none" w:sz="0" w:space="0" w:color="auto"/>
        <w:left w:val="none" w:sz="0" w:space="0" w:color="auto"/>
        <w:bottom w:val="none" w:sz="0" w:space="0" w:color="auto"/>
        <w:right w:val="none" w:sz="0" w:space="0" w:color="auto"/>
      </w:divBdr>
    </w:div>
    <w:div w:id="1337616710">
      <w:bodyDiv w:val="1"/>
      <w:marLeft w:val="0"/>
      <w:marRight w:val="0"/>
      <w:marTop w:val="0"/>
      <w:marBottom w:val="0"/>
      <w:divBdr>
        <w:top w:val="none" w:sz="0" w:space="0" w:color="auto"/>
        <w:left w:val="none" w:sz="0" w:space="0" w:color="auto"/>
        <w:bottom w:val="none" w:sz="0" w:space="0" w:color="auto"/>
        <w:right w:val="none" w:sz="0" w:space="0" w:color="auto"/>
      </w:divBdr>
    </w:div>
    <w:div w:id="1341542926">
      <w:bodyDiv w:val="1"/>
      <w:marLeft w:val="0"/>
      <w:marRight w:val="0"/>
      <w:marTop w:val="0"/>
      <w:marBottom w:val="0"/>
      <w:divBdr>
        <w:top w:val="none" w:sz="0" w:space="0" w:color="auto"/>
        <w:left w:val="none" w:sz="0" w:space="0" w:color="auto"/>
        <w:bottom w:val="none" w:sz="0" w:space="0" w:color="auto"/>
        <w:right w:val="none" w:sz="0" w:space="0" w:color="auto"/>
      </w:divBdr>
    </w:div>
    <w:div w:id="1342702386">
      <w:bodyDiv w:val="1"/>
      <w:marLeft w:val="0"/>
      <w:marRight w:val="0"/>
      <w:marTop w:val="0"/>
      <w:marBottom w:val="0"/>
      <w:divBdr>
        <w:top w:val="none" w:sz="0" w:space="0" w:color="auto"/>
        <w:left w:val="none" w:sz="0" w:space="0" w:color="auto"/>
        <w:bottom w:val="none" w:sz="0" w:space="0" w:color="auto"/>
        <w:right w:val="none" w:sz="0" w:space="0" w:color="auto"/>
      </w:divBdr>
    </w:div>
    <w:div w:id="1349797099">
      <w:bodyDiv w:val="1"/>
      <w:marLeft w:val="0"/>
      <w:marRight w:val="0"/>
      <w:marTop w:val="0"/>
      <w:marBottom w:val="0"/>
      <w:divBdr>
        <w:top w:val="none" w:sz="0" w:space="0" w:color="auto"/>
        <w:left w:val="none" w:sz="0" w:space="0" w:color="auto"/>
        <w:bottom w:val="none" w:sz="0" w:space="0" w:color="auto"/>
        <w:right w:val="none" w:sz="0" w:space="0" w:color="auto"/>
      </w:divBdr>
    </w:div>
    <w:div w:id="1359432642">
      <w:bodyDiv w:val="1"/>
      <w:marLeft w:val="0"/>
      <w:marRight w:val="0"/>
      <w:marTop w:val="0"/>
      <w:marBottom w:val="0"/>
      <w:divBdr>
        <w:top w:val="none" w:sz="0" w:space="0" w:color="auto"/>
        <w:left w:val="none" w:sz="0" w:space="0" w:color="auto"/>
        <w:bottom w:val="none" w:sz="0" w:space="0" w:color="auto"/>
        <w:right w:val="none" w:sz="0" w:space="0" w:color="auto"/>
      </w:divBdr>
    </w:div>
    <w:div w:id="1365592056">
      <w:bodyDiv w:val="1"/>
      <w:marLeft w:val="0"/>
      <w:marRight w:val="0"/>
      <w:marTop w:val="0"/>
      <w:marBottom w:val="0"/>
      <w:divBdr>
        <w:top w:val="none" w:sz="0" w:space="0" w:color="auto"/>
        <w:left w:val="none" w:sz="0" w:space="0" w:color="auto"/>
        <w:bottom w:val="none" w:sz="0" w:space="0" w:color="auto"/>
        <w:right w:val="none" w:sz="0" w:space="0" w:color="auto"/>
      </w:divBdr>
    </w:div>
    <w:div w:id="1371611624">
      <w:bodyDiv w:val="1"/>
      <w:marLeft w:val="0"/>
      <w:marRight w:val="0"/>
      <w:marTop w:val="0"/>
      <w:marBottom w:val="0"/>
      <w:divBdr>
        <w:top w:val="none" w:sz="0" w:space="0" w:color="auto"/>
        <w:left w:val="none" w:sz="0" w:space="0" w:color="auto"/>
        <w:bottom w:val="none" w:sz="0" w:space="0" w:color="auto"/>
        <w:right w:val="none" w:sz="0" w:space="0" w:color="auto"/>
      </w:divBdr>
    </w:div>
    <w:div w:id="1387488126">
      <w:bodyDiv w:val="1"/>
      <w:marLeft w:val="0"/>
      <w:marRight w:val="0"/>
      <w:marTop w:val="0"/>
      <w:marBottom w:val="0"/>
      <w:divBdr>
        <w:top w:val="none" w:sz="0" w:space="0" w:color="auto"/>
        <w:left w:val="none" w:sz="0" w:space="0" w:color="auto"/>
        <w:bottom w:val="none" w:sz="0" w:space="0" w:color="auto"/>
        <w:right w:val="none" w:sz="0" w:space="0" w:color="auto"/>
      </w:divBdr>
    </w:div>
    <w:div w:id="1388184772">
      <w:bodyDiv w:val="1"/>
      <w:marLeft w:val="0"/>
      <w:marRight w:val="0"/>
      <w:marTop w:val="0"/>
      <w:marBottom w:val="0"/>
      <w:divBdr>
        <w:top w:val="none" w:sz="0" w:space="0" w:color="auto"/>
        <w:left w:val="none" w:sz="0" w:space="0" w:color="auto"/>
        <w:bottom w:val="none" w:sz="0" w:space="0" w:color="auto"/>
        <w:right w:val="none" w:sz="0" w:space="0" w:color="auto"/>
      </w:divBdr>
    </w:div>
    <w:div w:id="1405102781">
      <w:bodyDiv w:val="1"/>
      <w:marLeft w:val="0"/>
      <w:marRight w:val="0"/>
      <w:marTop w:val="0"/>
      <w:marBottom w:val="0"/>
      <w:divBdr>
        <w:top w:val="none" w:sz="0" w:space="0" w:color="auto"/>
        <w:left w:val="none" w:sz="0" w:space="0" w:color="auto"/>
        <w:bottom w:val="none" w:sz="0" w:space="0" w:color="auto"/>
        <w:right w:val="none" w:sz="0" w:space="0" w:color="auto"/>
      </w:divBdr>
    </w:div>
    <w:div w:id="1408073618">
      <w:bodyDiv w:val="1"/>
      <w:marLeft w:val="0"/>
      <w:marRight w:val="0"/>
      <w:marTop w:val="0"/>
      <w:marBottom w:val="0"/>
      <w:divBdr>
        <w:top w:val="none" w:sz="0" w:space="0" w:color="auto"/>
        <w:left w:val="none" w:sz="0" w:space="0" w:color="auto"/>
        <w:bottom w:val="none" w:sz="0" w:space="0" w:color="auto"/>
        <w:right w:val="none" w:sz="0" w:space="0" w:color="auto"/>
      </w:divBdr>
    </w:div>
    <w:div w:id="1408184212">
      <w:bodyDiv w:val="1"/>
      <w:marLeft w:val="0"/>
      <w:marRight w:val="0"/>
      <w:marTop w:val="0"/>
      <w:marBottom w:val="0"/>
      <w:divBdr>
        <w:top w:val="none" w:sz="0" w:space="0" w:color="auto"/>
        <w:left w:val="none" w:sz="0" w:space="0" w:color="auto"/>
        <w:bottom w:val="none" w:sz="0" w:space="0" w:color="auto"/>
        <w:right w:val="none" w:sz="0" w:space="0" w:color="auto"/>
      </w:divBdr>
    </w:div>
    <w:div w:id="1408259092">
      <w:bodyDiv w:val="1"/>
      <w:marLeft w:val="0"/>
      <w:marRight w:val="0"/>
      <w:marTop w:val="0"/>
      <w:marBottom w:val="0"/>
      <w:divBdr>
        <w:top w:val="none" w:sz="0" w:space="0" w:color="auto"/>
        <w:left w:val="none" w:sz="0" w:space="0" w:color="auto"/>
        <w:bottom w:val="none" w:sz="0" w:space="0" w:color="auto"/>
        <w:right w:val="none" w:sz="0" w:space="0" w:color="auto"/>
      </w:divBdr>
    </w:div>
    <w:div w:id="1410425801">
      <w:bodyDiv w:val="1"/>
      <w:marLeft w:val="0"/>
      <w:marRight w:val="0"/>
      <w:marTop w:val="0"/>
      <w:marBottom w:val="0"/>
      <w:divBdr>
        <w:top w:val="none" w:sz="0" w:space="0" w:color="auto"/>
        <w:left w:val="none" w:sz="0" w:space="0" w:color="auto"/>
        <w:bottom w:val="none" w:sz="0" w:space="0" w:color="auto"/>
        <w:right w:val="none" w:sz="0" w:space="0" w:color="auto"/>
      </w:divBdr>
    </w:div>
    <w:div w:id="1411656734">
      <w:bodyDiv w:val="1"/>
      <w:marLeft w:val="0"/>
      <w:marRight w:val="0"/>
      <w:marTop w:val="0"/>
      <w:marBottom w:val="0"/>
      <w:divBdr>
        <w:top w:val="none" w:sz="0" w:space="0" w:color="auto"/>
        <w:left w:val="none" w:sz="0" w:space="0" w:color="auto"/>
        <w:bottom w:val="none" w:sz="0" w:space="0" w:color="auto"/>
        <w:right w:val="none" w:sz="0" w:space="0" w:color="auto"/>
      </w:divBdr>
    </w:div>
    <w:div w:id="1414086967">
      <w:bodyDiv w:val="1"/>
      <w:marLeft w:val="0"/>
      <w:marRight w:val="0"/>
      <w:marTop w:val="0"/>
      <w:marBottom w:val="0"/>
      <w:divBdr>
        <w:top w:val="none" w:sz="0" w:space="0" w:color="auto"/>
        <w:left w:val="none" w:sz="0" w:space="0" w:color="auto"/>
        <w:bottom w:val="none" w:sz="0" w:space="0" w:color="auto"/>
        <w:right w:val="none" w:sz="0" w:space="0" w:color="auto"/>
      </w:divBdr>
    </w:div>
    <w:div w:id="1417509555">
      <w:bodyDiv w:val="1"/>
      <w:marLeft w:val="0"/>
      <w:marRight w:val="0"/>
      <w:marTop w:val="0"/>
      <w:marBottom w:val="0"/>
      <w:divBdr>
        <w:top w:val="none" w:sz="0" w:space="0" w:color="auto"/>
        <w:left w:val="none" w:sz="0" w:space="0" w:color="auto"/>
        <w:bottom w:val="none" w:sz="0" w:space="0" w:color="auto"/>
        <w:right w:val="none" w:sz="0" w:space="0" w:color="auto"/>
      </w:divBdr>
    </w:div>
    <w:div w:id="1419869777">
      <w:bodyDiv w:val="1"/>
      <w:marLeft w:val="0"/>
      <w:marRight w:val="0"/>
      <w:marTop w:val="0"/>
      <w:marBottom w:val="0"/>
      <w:divBdr>
        <w:top w:val="none" w:sz="0" w:space="0" w:color="auto"/>
        <w:left w:val="none" w:sz="0" w:space="0" w:color="auto"/>
        <w:bottom w:val="none" w:sz="0" w:space="0" w:color="auto"/>
        <w:right w:val="none" w:sz="0" w:space="0" w:color="auto"/>
      </w:divBdr>
    </w:div>
    <w:div w:id="1426488962">
      <w:bodyDiv w:val="1"/>
      <w:marLeft w:val="0"/>
      <w:marRight w:val="0"/>
      <w:marTop w:val="0"/>
      <w:marBottom w:val="0"/>
      <w:divBdr>
        <w:top w:val="none" w:sz="0" w:space="0" w:color="auto"/>
        <w:left w:val="none" w:sz="0" w:space="0" w:color="auto"/>
        <w:bottom w:val="none" w:sz="0" w:space="0" w:color="auto"/>
        <w:right w:val="none" w:sz="0" w:space="0" w:color="auto"/>
      </w:divBdr>
    </w:div>
    <w:div w:id="1429235705">
      <w:bodyDiv w:val="1"/>
      <w:marLeft w:val="0"/>
      <w:marRight w:val="0"/>
      <w:marTop w:val="0"/>
      <w:marBottom w:val="0"/>
      <w:divBdr>
        <w:top w:val="none" w:sz="0" w:space="0" w:color="auto"/>
        <w:left w:val="none" w:sz="0" w:space="0" w:color="auto"/>
        <w:bottom w:val="none" w:sz="0" w:space="0" w:color="auto"/>
        <w:right w:val="none" w:sz="0" w:space="0" w:color="auto"/>
      </w:divBdr>
    </w:div>
    <w:div w:id="1429503436">
      <w:bodyDiv w:val="1"/>
      <w:marLeft w:val="0"/>
      <w:marRight w:val="0"/>
      <w:marTop w:val="0"/>
      <w:marBottom w:val="0"/>
      <w:divBdr>
        <w:top w:val="none" w:sz="0" w:space="0" w:color="auto"/>
        <w:left w:val="none" w:sz="0" w:space="0" w:color="auto"/>
        <w:bottom w:val="none" w:sz="0" w:space="0" w:color="auto"/>
        <w:right w:val="none" w:sz="0" w:space="0" w:color="auto"/>
      </w:divBdr>
    </w:div>
    <w:div w:id="1430614826">
      <w:bodyDiv w:val="1"/>
      <w:marLeft w:val="0"/>
      <w:marRight w:val="0"/>
      <w:marTop w:val="0"/>
      <w:marBottom w:val="0"/>
      <w:divBdr>
        <w:top w:val="none" w:sz="0" w:space="0" w:color="auto"/>
        <w:left w:val="none" w:sz="0" w:space="0" w:color="auto"/>
        <w:bottom w:val="none" w:sz="0" w:space="0" w:color="auto"/>
        <w:right w:val="none" w:sz="0" w:space="0" w:color="auto"/>
      </w:divBdr>
    </w:div>
    <w:div w:id="1432051321">
      <w:bodyDiv w:val="1"/>
      <w:marLeft w:val="0"/>
      <w:marRight w:val="0"/>
      <w:marTop w:val="0"/>
      <w:marBottom w:val="0"/>
      <w:divBdr>
        <w:top w:val="none" w:sz="0" w:space="0" w:color="auto"/>
        <w:left w:val="none" w:sz="0" w:space="0" w:color="auto"/>
        <w:bottom w:val="none" w:sz="0" w:space="0" w:color="auto"/>
        <w:right w:val="none" w:sz="0" w:space="0" w:color="auto"/>
      </w:divBdr>
    </w:div>
    <w:div w:id="1433014020">
      <w:bodyDiv w:val="1"/>
      <w:marLeft w:val="0"/>
      <w:marRight w:val="0"/>
      <w:marTop w:val="0"/>
      <w:marBottom w:val="0"/>
      <w:divBdr>
        <w:top w:val="none" w:sz="0" w:space="0" w:color="auto"/>
        <w:left w:val="none" w:sz="0" w:space="0" w:color="auto"/>
        <w:bottom w:val="none" w:sz="0" w:space="0" w:color="auto"/>
        <w:right w:val="none" w:sz="0" w:space="0" w:color="auto"/>
      </w:divBdr>
    </w:div>
    <w:div w:id="1433666483">
      <w:bodyDiv w:val="1"/>
      <w:marLeft w:val="0"/>
      <w:marRight w:val="0"/>
      <w:marTop w:val="0"/>
      <w:marBottom w:val="0"/>
      <w:divBdr>
        <w:top w:val="none" w:sz="0" w:space="0" w:color="auto"/>
        <w:left w:val="none" w:sz="0" w:space="0" w:color="auto"/>
        <w:bottom w:val="none" w:sz="0" w:space="0" w:color="auto"/>
        <w:right w:val="none" w:sz="0" w:space="0" w:color="auto"/>
      </w:divBdr>
    </w:div>
    <w:div w:id="1434977387">
      <w:bodyDiv w:val="1"/>
      <w:marLeft w:val="0"/>
      <w:marRight w:val="0"/>
      <w:marTop w:val="0"/>
      <w:marBottom w:val="0"/>
      <w:divBdr>
        <w:top w:val="none" w:sz="0" w:space="0" w:color="auto"/>
        <w:left w:val="none" w:sz="0" w:space="0" w:color="auto"/>
        <w:bottom w:val="none" w:sz="0" w:space="0" w:color="auto"/>
        <w:right w:val="none" w:sz="0" w:space="0" w:color="auto"/>
      </w:divBdr>
    </w:div>
    <w:div w:id="1436250657">
      <w:bodyDiv w:val="1"/>
      <w:marLeft w:val="0"/>
      <w:marRight w:val="0"/>
      <w:marTop w:val="0"/>
      <w:marBottom w:val="0"/>
      <w:divBdr>
        <w:top w:val="none" w:sz="0" w:space="0" w:color="auto"/>
        <w:left w:val="none" w:sz="0" w:space="0" w:color="auto"/>
        <w:bottom w:val="none" w:sz="0" w:space="0" w:color="auto"/>
        <w:right w:val="none" w:sz="0" w:space="0" w:color="auto"/>
      </w:divBdr>
    </w:div>
    <w:div w:id="1440295551">
      <w:bodyDiv w:val="1"/>
      <w:marLeft w:val="0"/>
      <w:marRight w:val="0"/>
      <w:marTop w:val="0"/>
      <w:marBottom w:val="0"/>
      <w:divBdr>
        <w:top w:val="none" w:sz="0" w:space="0" w:color="auto"/>
        <w:left w:val="none" w:sz="0" w:space="0" w:color="auto"/>
        <w:bottom w:val="none" w:sz="0" w:space="0" w:color="auto"/>
        <w:right w:val="none" w:sz="0" w:space="0" w:color="auto"/>
      </w:divBdr>
    </w:div>
    <w:div w:id="1443652678">
      <w:bodyDiv w:val="1"/>
      <w:marLeft w:val="0"/>
      <w:marRight w:val="0"/>
      <w:marTop w:val="0"/>
      <w:marBottom w:val="0"/>
      <w:divBdr>
        <w:top w:val="none" w:sz="0" w:space="0" w:color="auto"/>
        <w:left w:val="none" w:sz="0" w:space="0" w:color="auto"/>
        <w:bottom w:val="none" w:sz="0" w:space="0" w:color="auto"/>
        <w:right w:val="none" w:sz="0" w:space="0" w:color="auto"/>
      </w:divBdr>
    </w:div>
    <w:div w:id="1445077620">
      <w:bodyDiv w:val="1"/>
      <w:marLeft w:val="0"/>
      <w:marRight w:val="0"/>
      <w:marTop w:val="0"/>
      <w:marBottom w:val="0"/>
      <w:divBdr>
        <w:top w:val="none" w:sz="0" w:space="0" w:color="auto"/>
        <w:left w:val="none" w:sz="0" w:space="0" w:color="auto"/>
        <w:bottom w:val="none" w:sz="0" w:space="0" w:color="auto"/>
        <w:right w:val="none" w:sz="0" w:space="0" w:color="auto"/>
      </w:divBdr>
    </w:div>
    <w:div w:id="1450079409">
      <w:bodyDiv w:val="1"/>
      <w:marLeft w:val="0"/>
      <w:marRight w:val="0"/>
      <w:marTop w:val="0"/>
      <w:marBottom w:val="0"/>
      <w:divBdr>
        <w:top w:val="none" w:sz="0" w:space="0" w:color="auto"/>
        <w:left w:val="none" w:sz="0" w:space="0" w:color="auto"/>
        <w:bottom w:val="none" w:sz="0" w:space="0" w:color="auto"/>
        <w:right w:val="none" w:sz="0" w:space="0" w:color="auto"/>
      </w:divBdr>
    </w:div>
    <w:div w:id="1450931906">
      <w:bodyDiv w:val="1"/>
      <w:marLeft w:val="0"/>
      <w:marRight w:val="0"/>
      <w:marTop w:val="0"/>
      <w:marBottom w:val="0"/>
      <w:divBdr>
        <w:top w:val="none" w:sz="0" w:space="0" w:color="auto"/>
        <w:left w:val="none" w:sz="0" w:space="0" w:color="auto"/>
        <w:bottom w:val="none" w:sz="0" w:space="0" w:color="auto"/>
        <w:right w:val="none" w:sz="0" w:space="0" w:color="auto"/>
      </w:divBdr>
    </w:div>
    <w:div w:id="1467316000">
      <w:bodyDiv w:val="1"/>
      <w:marLeft w:val="0"/>
      <w:marRight w:val="0"/>
      <w:marTop w:val="0"/>
      <w:marBottom w:val="0"/>
      <w:divBdr>
        <w:top w:val="none" w:sz="0" w:space="0" w:color="auto"/>
        <w:left w:val="none" w:sz="0" w:space="0" w:color="auto"/>
        <w:bottom w:val="none" w:sz="0" w:space="0" w:color="auto"/>
        <w:right w:val="none" w:sz="0" w:space="0" w:color="auto"/>
      </w:divBdr>
    </w:div>
    <w:div w:id="1467426882">
      <w:bodyDiv w:val="1"/>
      <w:marLeft w:val="0"/>
      <w:marRight w:val="0"/>
      <w:marTop w:val="0"/>
      <w:marBottom w:val="0"/>
      <w:divBdr>
        <w:top w:val="none" w:sz="0" w:space="0" w:color="auto"/>
        <w:left w:val="none" w:sz="0" w:space="0" w:color="auto"/>
        <w:bottom w:val="none" w:sz="0" w:space="0" w:color="auto"/>
        <w:right w:val="none" w:sz="0" w:space="0" w:color="auto"/>
      </w:divBdr>
    </w:div>
    <w:div w:id="1468544524">
      <w:bodyDiv w:val="1"/>
      <w:marLeft w:val="0"/>
      <w:marRight w:val="0"/>
      <w:marTop w:val="0"/>
      <w:marBottom w:val="0"/>
      <w:divBdr>
        <w:top w:val="none" w:sz="0" w:space="0" w:color="auto"/>
        <w:left w:val="none" w:sz="0" w:space="0" w:color="auto"/>
        <w:bottom w:val="none" w:sz="0" w:space="0" w:color="auto"/>
        <w:right w:val="none" w:sz="0" w:space="0" w:color="auto"/>
      </w:divBdr>
    </w:div>
    <w:div w:id="1470125985">
      <w:bodyDiv w:val="1"/>
      <w:marLeft w:val="0"/>
      <w:marRight w:val="0"/>
      <w:marTop w:val="0"/>
      <w:marBottom w:val="0"/>
      <w:divBdr>
        <w:top w:val="none" w:sz="0" w:space="0" w:color="auto"/>
        <w:left w:val="none" w:sz="0" w:space="0" w:color="auto"/>
        <w:bottom w:val="none" w:sz="0" w:space="0" w:color="auto"/>
        <w:right w:val="none" w:sz="0" w:space="0" w:color="auto"/>
      </w:divBdr>
    </w:div>
    <w:div w:id="1472674220">
      <w:bodyDiv w:val="1"/>
      <w:marLeft w:val="0"/>
      <w:marRight w:val="0"/>
      <w:marTop w:val="0"/>
      <w:marBottom w:val="0"/>
      <w:divBdr>
        <w:top w:val="none" w:sz="0" w:space="0" w:color="auto"/>
        <w:left w:val="none" w:sz="0" w:space="0" w:color="auto"/>
        <w:bottom w:val="none" w:sz="0" w:space="0" w:color="auto"/>
        <w:right w:val="none" w:sz="0" w:space="0" w:color="auto"/>
      </w:divBdr>
    </w:div>
    <w:div w:id="1477839685">
      <w:bodyDiv w:val="1"/>
      <w:marLeft w:val="0"/>
      <w:marRight w:val="0"/>
      <w:marTop w:val="0"/>
      <w:marBottom w:val="0"/>
      <w:divBdr>
        <w:top w:val="none" w:sz="0" w:space="0" w:color="auto"/>
        <w:left w:val="none" w:sz="0" w:space="0" w:color="auto"/>
        <w:bottom w:val="none" w:sz="0" w:space="0" w:color="auto"/>
        <w:right w:val="none" w:sz="0" w:space="0" w:color="auto"/>
      </w:divBdr>
    </w:div>
    <w:div w:id="1479565476">
      <w:bodyDiv w:val="1"/>
      <w:marLeft w:val="0"/>
      <w:marRight w:val="0"/>
      <w:marTop w:val="0"/>
      <w:marBottom w:val="0"/>
      <w:divBdr>
        <w:top w:val="none" w:sz="0" w:space="0" w:color="auto"/>
        <w:left w:val="none" w:sz="0" w:space="0" w:color="auto"/>
        <w:bottom w:val="none" w:sz="0" w:space="0" w:color="auto"/>
        <w:right w:val="none" w:sz="0" w:space="0" w:color="auto"/>
      </w:divBdr>
    </w:div>
    <w:div w:id="1479879789">
      <w:bodyDiv w:val="1"/>
      <w:marLeft w:val="0"/>
      <w:marRight w:val="0"/>
      <w:marTop w:val="0"/>
      <w:marBottom w:val="0"/>
      <w:divBdr>
        <w:top w:val="none" w:sz="0" w:space="0" w:color="auto"/>
        <w:left w:val="none" w:sz="0" w:space="0" w:color="auto"/>
        <w:bottom w:val="none" w:sz="0" w:space="0" w:color="auto"/>
        <w:right w:val="none" w:sz="0" w:space="0" w:color="auto"/>
      </w:divBdr>
    </w:div>
    <w:div w:id="1487893800">
      <w:bodyDiv w:val="1"/>
      <w:marLeft w:val="0"/>
      <w:marRight w:val="0"/>
      <w:marTop w:val="0"/>
      <w:marBottom w:val="0"/>
      <w:divBdr>
        <w:top w:val="none" w:sz="0" w:space="0" w:color="auto"/>
        <w:left w:val="none" w:sz="0" w:space="0" w:color="auto"/>
        <w:bottom w:val="none" w:sz="0" w:space="0" w:color="auto"/>
        <w:right w:val="none" w:sz="0" w:space="0" w:color="auto"/>
      </w:divBdr>
    </w:div>
    <w:div w:id="1493061398">
      <w:bodyDiv w:val="1"/>
      <w:marLeft w:val="0"/>
      <w:marRight w:val="0"/>
      <w:marTop w:val="0"/>
      <w:marBottom w:val="0"/>
      <w:divBdr>
        <w:top w:val="none" w:sz="0" w:space="0" w:color="auto"/>
        <w:left w:val="none" w:sz="0" w:space="0" w:color="auto"/>
        <w:bottom w:val="none" w:sz="0" w:space="0" w:color="auto"/>
        <w:right w:val="none" w:sz="0" w:space="0" w:color="auto"/>
      </w:divBdr>
    </w:div>
    <w:div w:id="1494251302">
      <w:bodyDiv w:val="1"/>
      <w:marLeft w:val="0"/>
      <w:marRight w:val="0"/>
      <w:marTop w:val="0"/>
      <w:marBottom w:val="0"/>
      <w:divBdr>
        <w:top w:val="none" w:sz="0" w:space="0" w:color="auto"/>
        <w:left w:val="none" w:sz="0" w:space="0" w:color="auto"/>
        <w:bottom w:val="none" w:sz="0" w:space="0" w:color="auto"/>
        <w:right w:val="none" w:sz="0" w:space="0" w:color="auto"/>
      </w:divBdr>
    </w:div>
    <w:div w:id="1494837769">
      <w:bodyDiv w:val="1"/>
      <w:marLeft w:val="0"/>
      <w:marRight w:val="0"/>
      <w:marTop w:val="0"/>
      <w:marBottom w:val="0"/>
      <w:divBdr>
        <w:top w:val="none" w:sz="0" w:space="0" w:color="auto"/>
        <w:left w:val="none" w:sz="0" w:space="0" w:color="auto"/>
        <w:bottom w:val="none" w:sz="0" w:space="0" w:color="auto"/>
        <w:right w:val="none" w:sz="0" w:space="0" w:color="auto"/>
      </w:divBdr>
    </w:div>
    <w:div w:id="1496530463">
      <w:bodyDiv w:val="1"/>
      <w:marLeft w:val="0"/>
      <w:marRight w:val="0"/>
      <w:marTop w:val="0"/>
      <w:marBottom w:val="0"/>
      <w:divBdr>
        <w:top w:val="none" w:sz="0" w:space="0" w:color="auto"/>
        <w:left w:val="none" w:sz="0" w:space="0" w:color="auto"/>
        <w:bottom w:val="none" w:sz="0" w:space="0" w:color="auto"/>
        <w:right w:val="none" w:sz="0" w:space="0" w:color="auto"/>
      </w:divBdr>
    </w:div>
    <w:div w:id="1497186076">
      <w:bodyDiv w:val="1"/>
      <w:marLeft w:val="0"/>
      <w:marRight w:val="0"/>
      <w:marTop w:val="0"/>
      <w:marBottom w:val="0"/>
      <w:divBdr>
        <w:top w:val="none" w:sz="0" w:space="0" w:color="auto"/>
        <w:left w:val="none" w:sz="0" w:space="0" w:color="auto"/>
        <w:bottom w:val="none" w:sz="0" w:space="0" w:color="auto"/>
        <w:right w:val="none" w:sz="0" w:space="0" w:color="auto"/>
      </w:divBdr>
    </w:div>
    <w:div w:id="1505120968">
      <w:bodyDiv w:val="1"/>
      <w:marLeft w:val="0"/>
      <w:marRight w:val="0"/>
      <w:marTop w:val="0"/>
      <w:marBottom w:val="0"/>
      <w:divBdr>
        <w:top w:val="none" w:sz="0" w:space="0" w:color="auto"/>
        <w:left w:val="none" w:sz="0" w:space="0" w:color="auto"/>
        <w:bottom w:val="none" w:sz="0" w:space="0" w:color="auto"/>
        <w:right w:val="none" w:sz="0" w:space="0" w:color="auto"/>
      </w:divBdr>
    </w:div>
    <w:div w:id="1505633166">
      <w:bodyDiv w:val="1"/>
      <w:marLeft w:val="0"/>
      <w:marRight w:val="0"/>
      <w:marTop w:val="0"/>
      <w:marBottom w:val="0"/>
      <w:divBdr>
        <w:top w:val="none" w:sz="0" w:space="0" w:color="auto"/>
        <w:left w:val="none" w:sz="0" w:space="0" w:color="auto"/>
        <w:bottom w:val="none" w:sz="0" w:space="0" w:color="auto"/>
        <w:right w:val="none" w:sz="0" w:space="0" w:color="auto"/>
      </w:divBdr>
    </w:div>
    <w:div w:id="1506434805">
      <w:bodyDiv w:val="1"/>
      <w:marLeft w:val="0"/>
      <w:marRight w:val="0"/>
      <w:marTop w:val="0"/>
      <w:marBottom w:val="0"/>
      <w:divBdr>
        <w:top w:val="none" w:sz="0" w:space="0" w:color="auto"/>
        <w:left w:val="none" w:sz="0" w:space="0" w:color="auto"/>
        <w:bottom w:val="none" w:sz="0" w:space="0" w:color="auto"/>
        <w:right w:val="none" w:sz="0" w:space="0" w:color="auto"/>
      </w:divBdr>
    </w:div>
    <w:div w:id="1509566051">
      <w:bodyDiv w:val="1"/>
      <w:marLeft w:val="0"/>
      <w:marRight w:val="0"/>
      <w:marTop w:val="0"/>
      <w:marBottom w:val="0"/>
      <w:divBdr>
        <w:top w:val="none" w:sz="0" w:space="0" w:color="auto"/>
        <w:left w:val="none" w:sz="0" w:space="0" w:color="auto"/>
        <w:bottom w:val="none" w:sz="0" w:space="0" w:color="auto"/>
        <w:right w:val="none" w:sz="0" w:space="0" w:color="auto"/>
      </w:divBdr>
    </w:div>
    <w:div w:id="1509825979">
      <w:bodyDiv w:val="1"/>
      <w:marLeft w:val="0"/>
      <w:marRight w:val="0"/>
      <w:marTop w:val="0"/>
      <w:marBottom w:val="0"/>
      <w:divBdr>
        <w:top w:val="none" w:sz="0" w:space="0" w:color="auto"/>
        <w:left w:val="none" w:sz="0" w:space="0" w:color="auto"/>
        <w:bottom w:val="none" w:sz="0" w:space="0" w:color="auto"/>
        <w:right w:val="none" w:sz="0" w:space="0" w:color="auto"/>
      </w:divBdr>
    </w:div>
    <w:div w:id="1511485265">
      <w:bodyDiv w:val="1"/>
      <w:marLeft w:val="0"/>
      <w:marRight w:val="0"/>
      <w:marTop w:val="0"/>
      <w:marBottom w:val="0"/>
      <w:divBdr>
        <w:top w:val="none" w:sz="0" w:space="0" w:color="auto"/>
        <w:left w:val="none" w:sz="0" w:space="0" w:color="auto"/>
        <w:bottom w:val="none" w:sz="0" w:space="0" w:color="auto"/>
        <w:right w:val="none" w:sz="0" w:space="0" w:color="auto"/>
      </w:divBdr>
    </w:div>
    <w:div w:id="1519856564">
      <w:bodyDiv w:val="1"/>
      <w:marLeft w:val="0"/>
      <w:marRight w:val="0"/>
      <w:marTop w:val="0"/>
      <w:marBottom w:val="0"/>
      <w:divBdr>
        <w:top w:val="none" w:sz="0" w:space="0" w:color="auto"/>
        <w:left w:val="none" w:sz="0" w:space="0" w:color="auto"/>
        <w:bottom w:val="none" w:sz="0" w:space="0" w:color="auto"/>
        <w:right w:val="none" w:sz="0" w:space="0" w:color="auto"/>
      </w:divBdr>
    </w:div>
    <w:div w:id="1520507419">
      <w:bodyDiv w:val="1"/>
      <w:marLeft w:val="0"/>
      <w:marRight w:val="0"/>
      <w:marTop w:val="0"/>
      <w:marBottom w:val="0"/>
      <w:divBdr>
        <w:top w:val="none" w:sz="0" w:space="0" w:color="auto"/>
        <w:left w:val="none" w:sz="0" w:space="0" w:color="auto"/>
        <w:bottom w:val="none" w:sz="0" w:space="0" w:color="auto"/>
        <w:right w:val="none" w:sz="0" w:space="0" w:color="auto"/>
      </w:divBdr>
    </w:div>
    <w:div w:id="1524006392">
      <w:bodyDiv w:val="1"/>
      <w:marLeft w:val="0"/>
      <w:marRight w:val="0"/>
      <w:marTop w:val="0"/>
      <w:marBottom w:val="0"/>
      <w:divBdr>
        <w:top w:val="none" w:sz="0" w:space="0" w:color="auto"/>
        <w:left w:val="none" w:sz="0" w:space="0" w:color="auto"/>
        <w:bottom w:val="none" w:sz="0" w:space="0" w:color="auto"/>
        <w:right w:val="none" w:sz="0" w:space="0" w:color="auto"/>
      </w:divBdr>
    </w:div>
    <w:div w:id="1524707375">
      <w:bodyDiv w:val="1"/>
      <w:marLeft w:val="0"/>
      <w:marRight w:val="0"/>
      <w:marTop w:val="0"/>
      <w:marBottom w:val="0"/>
      <w:divBdr>
        <w:top w:val="none" w:sz="0" w:space="0" w:color="auto"/>
        <w:left w:val="none" w:sz="0" w:space="0" w:color="auto"/>
        <w:bottom w:val="none" w:sz="0" w:space="0" w:color="auto"/>
        <w:right w:val="none" w:sz="0" w:space="0" w:color="auto"/>
      </w:divBdr>
    </w:div>
    <w:div w:id="1536188718">
      <w:bodyDiv w:val="1"/>
      <w:marLeft w:val="0"/>
      <w:marRight w:val="0"/>
      <w:marTop w:val="0"/>
      <w:marBottom w:val="0"/>
      <w:divBdr>
        <w:top w:val="none" w:sz="0" w:space="0" w:color="auto"/>
        <w:left w:val="none" w:sz="0" w:space="0" w:color="auto"/>
        <w:bottom w:val="none" w:sz="0" w:space="0" w:color="auto"/>
        <w:right w:val="none" w:sz="0" w:space="0" w:color="auto"/>
      </w:divBdr>
    </w:div>
    <w:div w:id="1536772265">
      <w:bodyDiv w:val="1"/>
      <w:marLeft w:val="0"/>
      <w:marRight w:val="0"/>
      <w:marTop w:val="0"/>
      <w:marBottom w:val="0"/>
      <w:divBdr>
        <w:top w:val="none" w:sz="0" w:space="0" w:color="auto"/>
        <w:left w:val="none" w:sz="0" w:space="0" w:color="auto"/>
        <w:bottom w:val="none" w:sz="0" w:space="0" w:color="auto"/>
        <w:right w:val="none" w:sz="0" w:space="0" w:color="auto"/>
      </w:divBdr>
    </w:div>
    <w:div w:id="1538929893">
      <w:bodyDiv w:val="1"/>
      <w:marLeft w:val="0"/>
      <w:marRight w:val="0"/>
      <w:marTop w:val="0"/>
      <w:marBottom w:val="0"/>
      <w:divBdr>
        <w:top w:val="none" w:sz="0" w:space="0" w:color="auto"/>
        <w:left w:val="none" w:sz="0" w:space="0" w:color="auto"/>
        <w:bottom w:val="none" w:sz="0" w:space="0" w:color="auto"/>
        <w:right w:val="none" w:sz="0" w:space="0" w:color="auto"/>
      </w:divBdr>
    </w:div>
    <w:div w:id="1539901890">
      <w:bodyDiv w:val="1"/>
      <w:marLeft w:val="0"/>
      <w:marRight w:val="0"/>
      <w:marTop w:val="0"/>
      <w:marBottom w:val="0"/>
      <w:divBdr>
        <w:top w:val="none" w:sz="0" w:space="0" w:color="auto"/>
        <w:left w:val="none" w:sz="0" w:space="0" w:color="auto"/>
        <w:bottom w:val="none" w:sz="0" w:space="0" w:color="auto"/>
        <w:right w:val="none" w:sz="0" w:space="0" w:color="auto"/>
      </w:divBdr>
    </w:div>
    <w:div w:id="1541473357">
      <w:bodyDiv w:val="1"/>
      <w:marLeft w:val="0"/>
      <w:marRight w:val="0"/>
      <w:marTop w:val="0"/>
      <w:marBottom w:val="0"/>
      <w:divBdr>
        <w:top w:val="none" w:sz="0" w:space="0" w:color="auto"/>
        <w:left w:val="none" w:sz="0" w:space="0" w:color="auto"/>
        <w:bottom w:val="none" w:sz="0" w:space="0" w:color="auto"/>
        <w:right w:val="none" w:sz="0" w:space="0" w:color="auto"/>
      </w:divBdr>
    </w:div>
    <w:div w:id="1543135101">
      <w:bodyDiv w:val="1"/>
      <w:marLeft w:val="0"/>
      <w:marRight w:val="0"/>
      <w:marTop w:val="0"/>
      <w:marBottom w:val="0"/>
      <w:divBdr>
        <w:top w:val="none" w:sz="0" w:space="0" w:color="auto"/>
        <w:left w:val="none" w:sz="0" w:space="0" w:color="auto"/>
        <w:bottom w:val="none" w:sz="0" w:space="0" w:color="auto"/>
        <w:right w:val="none" w:sz="0" w:space="0" w:color="auto"/>
      </w:divBdr>
    </w:div>
    <w:div w:id="1547835582">
      <w:bodyDiv w:val="1"/>
      <w:marLeft w:val="0"/>
      <w:marRight w:val="0"/>
      <w:marTop w:val="0"/>
      <w:marBottom w:val="0"/>
      <w:divBdr>
        <w:top w:val="none" w:sz="0" w:space="0" w:color="auto"/>
        <w:left w:val="none" w:sz="0" w:space="0" w:color="auto"/>
        <w:bottom w:val="none" w:sz="0" w:space="0" w:color="auto"/>
        <w:right w:val="none" w:sz="0" w:space="0" w:color="auto"/>
      </w:divBdr>
    </w:div>
    <w:div w:id="1549225757">
      <w:bodyDiv w:val="1"/>
      <w:marLeft w:val="0"/>
      <w:marRight w:val="0"/>
      <w:marTop w:val="0"/>
      <w:marBottom w:val="0"/>
      <w:divBdr>
        <w:top w:val="none" w:sz="0" w:space="0" w:color="auto"/>
        <w:left w:val="none" w:sz="0" w:space="0" w:color="auto"/>
        <w:bottom w:val="none" w:sz="0" w:space="0" w:color="auto"/>
        <w:right w:val="none" w:sz="0" w:space="0" w:color="auto"/>
      </w:divBdr>
    </w:div>
    <w:div w:id="1561750740">
      <w:bodyDiv w:val="1"/>
      <w:marLeft w:val="0"/>
      <w:marRight w:val="0"/>
      <w:marTop w:val="0"/>
      <w:marBottom w:val="0"/>
      <w:divBdr>
        <w:top w:val="none" w:sz="0" w:space="0" w:color="auto"/>
        <w:left w:val="none" w:sz="0" w:space="0" w:color="auto"/>
        <w:bottom w:val="none" w:sz="0" w:space="0" w:color="auto"/>
        <w:right w:val="none" w:sz="0" w:space="0" w:color="auto"/>
      </w:divBdr>
    </w:div>
    <w:div w:id="1565137211">
      <w:bodyDiv w:val="1"/>
      <w:marLeft w:val="0"/>
      <w:marRight w:val="0"/>
      <w:marTop w:val="0"/>
      <w:marBottom w:val="0"/>
      <w:divBdr>
        <w:top w:val="none" w:sz="0" w:space="0" w:color="auto"/>
        <w:left w:val="none" w:sz="0" w:space="0" w:color="auto"/>
        <w:bottom w:val="none" w:sz="0" w:space="0" w:color="auto"/>
        <w:right w:val="none" w:sz="0" w:space="0" w:color="auto"/>
      </w:divBdr>
    </w:div>
    <w:div w:id="1565918424">
      <w:bodyDiv w:val="1"/>
      <w:marLeft w:val="0"/>
      <w:marRight w:val="0"/>
      <w:marTop w:val="0"/>
      <w:marBottom w:val="0"/>
      <w:divBdr>
        <w:top w:val="none" w:sz="0" w:space="0" w:color="auto"/>
        <w:left w:val="none" w:sz="0" w:space="0" w:color="auto"/>
        <w:bottom w:val="none" w:sz="0" w:space="0" w:color="auto"/>
        <w:right w:val="none" w:sz="0" w:space="0" w:color="auto"/>
      </w:divBdr>
    </w:div>
    <w:div w:id="1570771670">
      <w:bodyDiv w:val="1"/>
      <w:marLeft w:val="0"/>
      <w:marRight w:val="0"/>
      <w:marTop w:val="0"/>
      <w:marBottom w:val="0"/>
      <w:divBdr>
        <w:top w:val="none" w:sz="0" w:space="0" w:color="auto"/>
        <w:left w:val="none" w:sz="0" w:space="0" w:color="auto"/>
        <w:bottom w:val="none" w:sz="0" w:space="0" w:color="auto"/>
        <w:right w:val="none" w:sz="0" w:space="0" w:color="auto"/>
      </w:divBdr>
    </w:div>
    <w:div w:id="1579051742">
      <w:bodyDiv w:val="1"/>
      <w:marLeft w:val="0"/>
      <w:marRight w:val="0"/>
      <w:marTop w:val="0"/>
      <w:marBottom w:val="0"/>
      <w:divBdr>
        <w:top w:val="none" w:sz="0" w:space="0" w:color="auto"/>
        <w:left w:val="none" w:sz="0" w:space="0" w:color="auto"/>
        <w:bottom w:val="none" w:sz="0" w:space="0" w:color="auto"/>
        <w:right w:val="none" w:sz="0" w:space="0" w:color="auto"/>
      </w:divBdr>
    </w:div>
    <w:div w:id="1584484732">
      <w:bodyDiv w:val="1"/>
      <w:marLeft w:val="0"/>
      <w:marRight w:val="0"/>
      <w:marTop w:val="0"/>
      <w:marBottom w:val="0"/>
      <w:divBdr>
        <w:top w:val="none" w:sz="0" w:space="0" w:color="auto"/>
        <w:left w:val="none" w:sz="0" w:space="0" w:color="auto"/>
        <w:bottom w:val="none" w:sz="0" w:space="0" w:color="auto"/>
        <w:right w:val="none" w:sz="0" w:space="0" w:color="auto"/>
      </w:divBdr>
    </w:div>
    <w:div w:id="1586575818">
      <w:bodyDiv w:val="1"/>
      <w:marLeft w:val="0"/>
      <w:marRight w:val="0"/>
      <w:marTop w:val="0"/>
      <w:marBottom w:val="0"/>
      <w:divBdr>
        <w:top w:val="none" w:sz="0" w:space="0" w:color="auto"/>
        <w:left w:val="none" w:sz="0" w:space="0" w:color="auto"/>
        <w:bottom w:val="none" w:sz="0" w:space="0" w:color="auto"/>
        <w:right w:val="none" w:sz="0" w:space="0" w:color="auto"/>
      </w:divBdr>
    </w:div>
    <w:div w:id="1588151087">
      <w:bodyDiv w:val="1"/>
      <w:marLeft w:val="0"/>
      <w:marRight w:val="0"/>
      <w:marTop w:val="0"/>
      <w:marBottom w:val="0"/>
      <w:divBdr>
        <w:top w:val="none" w:sz="0" w:space="0" w:color="auto"/>
        <w:left w:val="none" w:sz="0" w:space="0" w:color="auto"/>
        <w:bottom w:val="none" w:sz="0" w:space="0" w:color="auto"/>
        <w:right w:val="none" w:sz="0" w:space="0" w:color="auto"/>
      </w:divBdr>
    </w:div>
    <w:div w:id="1588729349">
      <w:bodyDiv w:val="1"/>
      <w:marLeft w:val="0"/>
      <w:marRight w:val="0"/>
      <w:marTop w:val="0"/>
      <w:marBottom w:val="0"/>
      <w:divBdr>
        <w:top w:val="none" w:sz="0" w:space="0" w:color="auto"/>
        <w:left w:val="none" w:sz="0" w:space="0" w:color="auto"/>
        <w:bottom w:val="none" w:sz="0" w:space="0" w:color="auto"/>
        <w:right w:val="none" w:sz="0" w:space="0" w:color="auto"/>
      </w:divBdr>
    </w:div>
    <w:div w:id="1592203879">
      <w:bodyDiv w:val="1"/>
      <w:marLeft w:val="0"/>
      <w:marRight w:val="0"/>
      <w:marTop w:val="0"/>
      <w:marBottom w:val="0"/>
      <w:divBdr>
        <w:top w:val="none" w:sz="0" w:space="0" w:color="auto"/>
        <w:left w:val="none" w:sz="0" w:space="0" w:color="auto"/>
        <w:bottom w:val="none" w:sz="0" w:space="0" w:color="auto"/>
        <w:right w:val="none" w:sz="0" w:space="0" w:color="auto"/>
      </w:divBdr>
    </w:div>
    <w:div w:id="1598519781">
      <w:bodyDiv w:val="1"/>
      <w:marLeft w:val="0"/>
      <w:marRight w:val="0"/>
      <w:marTop w:val="0"/>
      <w:marBottom w:val="0"/>
      <w:divBdr>
        <w:top w:val="none" w:sz="0" w:space="0" w:color="auto"/>
        <w:left w:val="none" w:sz="0" w:space="0" w:color="auto"/>
        <w:bottom w:val="none" w:sz="0" w:space="0" w:color="auto"/>
        <w:right w:val="none" w:sz="0" w:space="0" w:color="auto"/>
      </w:divBdr>
    </w:div>
    <w:div w:id="1598712595">
      <w:bodyDiv w:val="1"/>
      <w:marLeft w:val="0"/>
      <w:marRight w:val="0"/>
      <w:marTop w:val="0"/>
      <w:marBottom w:val="0"/>
      <w:divBdr>
        <w:top w:val="none" w:sz="0" w:space="0" w:color="auto"/>
        <w:left w:val="none" w:sz="0" w:space="0" w:color="auto"/>
        <w:bottom w:val="none" w:sz="0" w:space="0" w:color="auto"/>
        <w:right w:val="none" w:sz="0" w:space="0" w:color="auto"/>
      </w:divBdr>
    </w:div>
    <w:div w:id="1599681638">
      <w:bodyDiv w:val="1"/>
      <w:marLeft w:val="0"/>
      <w:marRight w:val="0"/>
      <w:marTop w:val="0"/>
      <w:marBottom w:val="0"/>
      <w:divBdr>
        <w:top w:val="none" w:sz="0" w:space="0" w:color="auto"/>
        <w:left w:val="none" w:sz="0" w:space="0" w:color="auto"/>
        <w:bottom w:val="none" w:sz="0" w:space="0" w:color="auto"/>
        <w:right w:val="none" w:sz="0" w:space="0" w:color="auto"/>
      </w:divBdr>
    </w:div>
    <w:div w:id="1599945905">
      <w:bodyDiv w:val="1"/>
      <w:marLeft w:val="0"/>
      <w:marRight w:val="0"/>
      <w:marTop w:val="0"/>
      <w:marBottom w:val="0"/>
      <w:divBdr>
        <w:top w:val="none" w:sz="0" w:space="0" w:color="auto"/>
        <w:left w:val="none" w:sz="0" w:space="0" w:color="auto"/>
        <w:bottom w:val="none" w:sz="0" w:space="0" w:color="auto"/>
        <w:right w:val="none" w:sz="0" w:space="0" w:color="auto"/>
      </w:divBdr>
    </w:div>
    <w:div w:id="1601140299">
      <w:bodyDiv w:val="1"/>
      <w:marLeft w:val="0"/>
      <w:marRight w:val="0"/>
      <w:marTop w:val="0"/>
      <w:marBottom w:val="0"/>
      <w:divBdr>
        <w:top w:val="none" w:sz="0" w:space="0" w:color="auto"/>
        <w:left w:val="none" w:sz="0" w:space="0" w:color="auto"/>
        <w:bottom w:val="none" w:sz="0" w:space="0" w:color="auto"/>
        <w:right w:val="none" w:sz="0" w:space="0" w:color="auto"/>
      </w:divBdr>
    </w:div>
    <w:div w:id="1605454066">
      <w:bodyDiv w:val="1"/>
      <w:marLeft w:val="0"/>
      <w:marRight w:val="0"/>
      <w:marTop w:val="0"/>
      <w:marBottom w:val="0"/>
      <w:divBdr>
        <w:top w:val="none" w:sz="0" w:space="0" w:color="auto"/>
        <w:left w:val="none" w:sz="0" w:space="0" w:color="auto"/>
        <w:bottom w:val="none" w:sz="0" w:space="0" w:color="auto"/>
        <w:right w:val="none" w:sz="0" w:space="0" w:color="auto"/>
      </w:divBdr>
    </w:div>
    <w:div w:id="1610966689">
      <w:bodyDiv w:val="1"/>
      <w:marLeft w:val="0"/>
      <w:marRight w:val="0"/>
      <w:marTop w:val="0"/>
      <w:marBottom w:val="0"/>
      <w:divBdr>
        <w:top w:val="none" w:sz="0" w:space="0" w:color="auto"/>
        <w:left w:val="none" w:sz="0" w:space="0" w:color="auto"/>
        <w:bottom w:val="none" w:sz="0" w:space="0" w:color="auto"/>
        <w:right w:val="none" w:sz="0" w:space="0" w:color="auto"/>
      </w:divBdr>
    </w:div>
    <w:div w:id="1616517813">
      <w:bodyDiv w:val="1"/>
      <w:marLeft w:val="0"/>
      <w:marRight w:val="0"/>
      <w:marTop w:val="0"/>
      <w:marBottom w:val="0"/>
      <w:divBdr>
        <w:top w:val="none" w:sz="0" w:space="0" w:color="auto"/>
        <w:left w:val="none" w:sz="0" w:space="0" w:color="auto"/>
        <w:bottom w:val="none" w:sz="0" w:space="0" w:color="auto"/>
        <w:right w:val="none" w:sz="0" w:space="0" w:color="auto"/>
      </w:divBdr>
    </w:div>
    <w:div w:id="1620910668">
      <w:bodyDiv w:val="1"/>
      <w:marLeft w:val="0"/>
      <w:marRight w:val="0"/>
      <w:marTop w:val="0"/>
      <w:marBottom w:val="0"/>
      <w:divBdr>
        <w:top w:val="none" w:sz="0" w:space="0" w:color="auto"/>
        <w:left w:val="none" w:sz="0" w:space="0" w:color="auto"/>
        <w:bottom w:val="none" w:sz="0" w:space="0" w:color="auto"/>
        <w:right w:val="none" w:sz="0" w:space="0" w:color="auto"/>
      </w:divBdr>
    </w:div>
    <w:div w:id="1621761401">
      <w:bodyDiv w:val="1"/>
      <w:marLeft w:val="0"/>
      <w:marRight w:val="0"/>
      <w:marTop w:val="0"/>
      <w:marBottom w:val="0"/>
      <w:divBdr>
        <w:top w:val="none" w:sz="0" w:space="0" w:color="auto"/>
        <w:left w:val="none" w:sz="0" w:space="0" w:color="auto"/>
        <w:bottom w:val="none" w:sz="0" w:space="0" w:color="auto"/>
        <w:right w:val="none" w:sz="0" w:space="0" w:color="auto"/>
      </w:divBdr>
    </w:div>
    <w:div w:id="1625236966">
      <w:bodyDiv w:val="1"/>
      <w:marLeft w:val="0"/>
      <w:marRight w:val="0"/>
      <w:marTop w:val="0"/>
      <w:marBottom w:val="0"/>
      <w:divBdr>
        <w:top w:val="none" w:sz="0" w:space="0" w:color="auto"/>
        <w:left w:val="none" w:sz="0" w:space="0" w:color="auto"/>
        <w:bottom w:val="none" w:sz="0" w:space="0" w:color="auto"/>
        <w:right w:val="none" w:sz="0" w:space="0" w:color="auto"/>
      </w:divBdr>
    </w:div>
    <w:div w:id="1627276115">
      <w:bodyDiv w:val="1"/>
      <w:marLeft w:val="0"/>
      <w:marRight w:val="0"/>
      <w:marTop w:val="0"/>
      <w:marBottom w:val="0"/>
      <w:divBdr>
        <w:top w:val="none" w:sz="0" w:space="0" w:color="auto"/>
        <w:left w:val="none" w:sz="0" w:space="0" w:color="auto"/>
        <w:bottom w:val="none" w:sz="0" w:space="0" w:color="auto"/>
        <w:right w:val="none" w:sz="0" w:space="0" w:color="auto"/>
      </w:divBdr>
    </w:div>
    <w:div w:id="1635019591">
      <w:bodyDiv w:val="1"/>
      <w:marLeft w:val="0"/>
      <w:marRight w:val="0"/>
      <w:marTop w:val="0"/>
      <w:marBottom w:val="0"/>
      <w:divBdr>
        <w:top w:val="none" w:sz="0" w:space="0" w:color="auto"/>
        <w:left w:val="none" w:sz="0" w:space="0" w:color="auto"/>
        <w:bottom w:val="none" w:sz="0" w:space="0" w:color="auto"/>
        <w:right w:val="none" w:sz="0" w:space="0" w:color="auto"/>
      </w:divBdr>
    </w:div>
    <w:div w:id="1647004874">
      <w:bodyDiv w:val="1"/>
      <w:marLeft w:val="0"/>
      <w:marRight w:val="0"/>
      <w:marTop w:val="0"/>
      <w:marBottom w:val="0"/>
      <w:divBdr>
        <w:top w:val="none" w:sz="0" w:space="0" w:color="auto"/>
        <w:left w:val="none" w:sz="0" w:space="0" w:color="auto"/>
        <w:bottom w:val="none" w:sz="0" w:space="0" w:color="auto"/>
        <w:right w:val="none" w:sz="0" w:space="0" w:color="auto"/>
      </w:divBdr>
    </w:div>
    <w:div w:id="1648899234">
      <w:bodyDiv w:val="1"/>
      <w:marLeft w:val="0"/>
      <w:marRight w:val="0"/>
      <w:marTop w:val="0"/>
      <w:marBottom w:val="0"/>
      <w:divBdr>
        <w:top w:val="none" w:sz="0" w:space="0" w:color="auto"/>
        <w:left w:val="none" w:sz="0" w:space="0" w:color="auto"/>
        <w:bottom w:val="none" w:sz="0" w:space="0" w:color="auto"/>
        <w:right w:val="none" w:sz="0" w:space="0" w:color="auto"/>
      </w:divBdr>
    </w:div>
    <w:div w:id="1651667437">
      <w:bodyDiv w:val="1"/>
      <w:marLeft w:val="0"/>
      <w:marRight w:val="0"/>
      <w:marTop w:val="0"/>
      <w:marBottom w:val="0"/>
      <w:divBdr>
        <w:top w:val="none" w:sz="0" w:space="0" w:color="auto"/>
        <w:left w:val="none" w:sz="0" w:space="0" w:color="auto"/>
        <w:bottom w:val="none" w:sz="0" w:space="0" w:color="auto"/>
        <w:right w:val="none" w:sz="0" w:space="0" w:color="auto"/>
      </w:divBdr>
    </w:div>
    <w:div w:id="1651834898">
      <w:bodyDiv w:val="1"/>
      <w:marLeft w:val="0"/>
      <w:marRight w:val="0"/>
      <w:marTop w:val="0"/>
      <w:marBottom w:val="0"/>
      <w:divBdr>
        <w:top w:val="none" w:sz="0" w:space="0" w:color="auto"/>
        <w:left w:val="none" w:sz="0" w:space="0" w:color="auto"/>
        <w:bottom w:val="none" w:sz="0" w:space="0" w:color="auto"/>
        <w:right w:val="none" w:sz="0" w:space="0" w:color="auto"/>
      </w:divBdr>
    </w:div>
    <w:div w:id="1653673595">
      <w:bodyDiv w:val="1"/>
      <w:marLeft w:val="0"/>
      <w:marRight w:val="0"/>
      <w:marTop w:val="0"/>
      <w:marBottom w:val="0"/>
      <w:divBdr>
        <w:top w:val="none" w:sz="0" w:space="0" w:color="auto"/>
        <w:left w:val="none" w:sz="0" w:space="0" w:color="auto"/>
        <w:bottom w:val="none" w:sz="0" w:space="0" w:color="auto"/>
        <w:right w:val="none" w:sz="0" w:space="0" w:color="auto"/>
      </w:divBdr>
    </w:div>
    <w:div w:id="1657494345">
      <w:bodyDiv w:val="1"/>
      <w:marLeft w:val="0"/>
      <w:marRight w:val="0"/>
      <w:marTop w:val="0"/>
      <w:marBottom w:val="0"/>
      <w:divBdr>
        <w:top w:val="none" w:sz="0" w:space="0" w:color="auto"/>
        <w:left w:val="none" w:sz="0" w:space="0" w:color="auto"/>
        <w:bottom w:val="none" w:sz="0" w:space="0" w:color="auto"/>
        <w:right w:val="none" w:sz="0" w:space="0" w:color="auto"/>
      </w:divBdr>
    </w:div>
    <w:div w:id="1658069568">
      <w:bodyDiv w:val="1"/>
      <w:marLeft w:val="0"/>
      <w:marRight w:val="0"/>
      <w:marTop w:val="0"/>
      <w:marBottom w:val="0"/>
      <w:divBdr>
        <w:top w:val="none" w:sz="0" w:space="0" w:color="auto"/>
        <w:left w:val="none" w:sz="0" w:space="0" w:color="auto"/>
        <w:bottom w:val="none" w:sz="0" w:space="0" w:color="auto"/>
        <w:right w:val="none" w:sz="0" w:space="0" w:color="auto"/>
      </w:divBdr>
    </w:div>
    <w:div w:id="1658413994">
      <w:bodyDiv w:val="1"/>
      <w:marLeft w:val="0"/>
      <w:marRight w:val="0"/>
      <w:marTop w:val="0"/>
      <w:marBottom w:val="0"/>
      <w:divBdr>
        <w:top w:val="none" w:sz="0" w:space="0" w:color="auto"/>
        <w:left w:val="none" w:sz="0" w:space="0" w:color="auto"/>
        <w:bottom w:val="none" w:sz="0" w:space="0" w:color="auto"/>
        <w:right w:val="none" w:sz="0" w:space="0" w:color="auto"/>
      </w:divBdr>
    </w:div>
    <w:div w:id="1663310570">
      <w:bodyDiv w:val="1"/>
      <w:marLeft w:val="0"/>
      <w:marRight w:val="0"/>
      <w:marTop w:val="0"/>
      <w:marBottom w:val="0"/>
      <w:divBdr>
        <w:top w:val="none" w:sz="0" w:space="0" w:color="auto"/>
        <w:left w:val="none" w:sz="0" w:space="0" w:color="auto"/>
        <w:bottom w:val="none" w:sz="0" w:space="0" w:color="auto"/>
        <w:right w:val="none" w:sz="0" w:space="0" w:color="auto"/>
      </w:divBdr>
    </w:div>
    <w:div w:id="1670064604">
      <w:bodyDiv w:val="1"/>
      <w:marLeft w:val="0"/>
      <w:marRight w:val="0"/>
      <w:marTop w:val="0"/>
      <w:marBottom w:val="0"/>
      <w:divBdr>
        <w:top w:val="none" w:sz="0" w:space="0" w:color="auto"/>
        <w:left w:val="none" w:sz="0" w:space="0" w:color="auto"/>
        <w:bottom w:val="none" w:sz="0" w:space="0" w:color="auto"/>
        <w:right w:val="none" w:sz="0" w:space="0" w:color="auto"/>
      </w:divBdr>
    </w:div>
    <w:div w:id="1670401825">
      <w:bodyDiv w:val="1"/>
      <w:marLeft w:val="0"/>
      <w:marRight w:val="0"/>
      <w:marTop w:val="0"/>
      <w:marBottom w:val="0"/>
      <w:divBdr>
        <w:top w:val="none" w:sz="0" w:space="0" w:color="auto"/>
        <w:left w:val="none" w:sz="0" w:space="0" w:color="auto"/>
        <w:bottom w:val="none" w:sz="0" w:space="0" w:color="auto"/>
        <w:right w:val="none" w:sz="0" w:space="0" w:color="auto"/>
      </w:divBdr>
    </w:div>
    <w:div w:id="1673334290">
      <w:bodyDiv w:val="1"/>
      <w:marLeft w:val="0"/>
      <w:marRight w:val="0"/>
      <w:marTop w:val="0"/>
      <w:marBottom w:val="0"/>
      <w:divBdr>
        <w:top w:val="none" w:sz="0" w:space="0" w:color="auto"/>
        <w:left w:val="none" w:sz="0" w:space="0" w:color="auto"/>
        <w:bottom w:val="none" w:sz="0" w:space="0" w:color="auto"/>
        <w:right w:val="none" w:sz="0" w:space="0" w:color="auto"/>
      </w:divBdr>
    </w:div>
    <w:div w:id="1673685132">
      <w:bodyDiv w:val="1"/>
      <w:marLeft w:val="0"/>
      <w:marRight w:val="0"/>
      <w:marTop w:val="0"/>
      <w:marBottom w:val="0"/>
      <w:divBdr>
        <w:top w:val="none" w:sz="0" w:space="0" w:color="auto"/>
        <w:left w:val="none" w:sz="0" w:space="0" w:color="auto"/>
        <w:bottom w:val="none" w:sz="0" w:space="0" w:color="auto"/>
        <w:right w:val="none" w:sz="0" w:space="0" w:color="auto"/>
      </w:divBdr>
    </w:div>
    <w:div w:id="1674263830">
      <w:bodyDiv w:val="1"/>
      <w:marLeft w:val="0"/>
      <w:marRight w:val="0"/>
      <w:marTop w:val="0"/>
      <w:marBottom w:val="0"/>
      <w:divBdr>
        <w:top w:val="none" w:sz="0" w:space="0" w:color="auto"/>
        <w:left w:val="none" w:sz="0" w:space="0" w:color="auto"/>
        <w:bottom w:val="none" w:sz="0" w:space="0" w:color="auto"/>
        <w:right w:val="none" w:sz="0" w:space="0" w:color="auto"/>
      </w:divBdr>
    </w:div>
    <w:div w:id="1678262271">
      <w:bodyDiv w:val="1"/>
      <w:marLeft w:val="0"/>
      <w:marRight w:val="0"/>
      <w:marTop w:val="0"/>
      <w:marBottom w:val="0"/>
      <w:divBdr>
        <w:top w:val="none" w:sz="0" w:space="0" w:color="auto"/>
        <w:left w:val="none" w:sz="0" w:space="0" w:color="auto"/>
        <w:bottom w:val="none" w:sz="0" w:space="0" w:color="auto"/>
        <w:right w:val="none" w:sz="0" w:space="0" w:color="auto"/>
      </w:divBdr>
    </w:div>
    <w:div w:id="1683824525">
      <w:bodyDiv w:val="1"/>
      <w:marLeft w:val="0"/>
      <w:marRight w:val="0"/>
      <w:marTop w:val="0"/>
      <w:marBottom w:val="0"/>
      <w:divBdr>
        <w:top w:val="none" w:sz="0" w:space="0" w:color="auto"/>
        <w:left w:val="none" w:sz="0" w:space="0" w:color="auto"/>
        <w:bottom w:val="none" w:sz="0" w:space="0" w:color="auto"/>
        <w:right w:val="none" w:sz="0" w:space="0" w:color="auto"/>
      </w:divBdr>
    </w:div>
    <w:div w:id="1684430197">
      <w:bodyDiv w:val="1"/>
      <w:marLeft w:val="0"/>
      <w:marRight w:val="0"/>
      <w:marTop w:val="0"/>
      <w:marBottom w:val="0"/>
      <w:divBdr>
        <w:top w:val="none" w:sz="0" w:space="0" w:color="auto"/>
        <w:left w:val="none" w:sz="0" w:space="0" w:color="auto"/>
        <w:bottom w:val="none" w:sz="0" w:space="0" w:color="auto"/>
        <w:right w:val="none" w:sz="0" w:space="0" w:color="auto"/>
      </w:divBdr>
    </w:div>
    <w:div w:id="1686320804">
      <w:bodyDiv w:val="1"/>
      <w:marLeft w:val="0"/>
      <w:marRight w:val="0"/>
      <w:marTop w:val="0"/>
      <w:marBottom w:val="0"/>
      <w:divBdr>
        <w:top w:val="none" w:sz="0" w:space="0" w:color="auto"/>
        <w:left w:val="none" w:sz="0" w:space="0" w:color="auto"/>
        <w:bottom w:val="none" w:sz="0" w:space="0" w:color="auto"/>
        <w:right w:val="none" w:sz="0" w:space="0" w:color="auto"/>
      </w:divBdr>
    </w:div>
    <w:div w:id="1689402431">
      <w:bodyDiv w:val="1"/>
      <w:marLeft w:val="0"/>
      <w:marRight w:val="0"/>
      <w:marTop w:val="0"/>
      <w:marBottom w:val="0"/>
      <w:divBdr>
        <w:top w:val="none" w:sz="0" w:space="0" w:color="auto"/>
        <w:left w:val="none" w:sz="0" w:space="0" w:color="auto"/>
        <w:bottom w:val="none" w:sz="0" w:space="0" w:color="auto"/>
        <w:right w:val="none" w:sz="0" w:space="0" w:color="auto"/>
      </w:divBdr>
    </w:div>
    <w:div w:id="1691562209">
      <w:bodyDiv w:val="1"/>
      <w:marLeft w:val="0"/>
      <w:marRight w:val="0"/>
      <w:marTop w:val="0"/>
      <w:marBottom w:val="0"/>
      <w:divBdr>
        <w:top w:val="none" w:sz="0" w:space="0" w:color="auto"/>
        <w:left w:val="none" w:sz="0" w:space="0" w:color="auto"/>
        <w:bottom w:val="none" w:sz="0" w:space="0" w:color="auto"/>
        <w:right w:val="none" w:sz="0" w:space="0" w:color="auto"/>
      </w:divBdr>
    </w:div>
    <w:div w:id="1692416341">
      <w:bodyDiv w:val="1"/>
      <w:marLeft w:val="0"/>
      <w:marRight w:val="0"/>
      <w:marTop w:val="0"/>
      <w:marBottom w:val="0"/>
      <w:divBdr>
        <w:top w:val="none" w:sz="0" w:space="0" w:color="auto"/>
        <w:left w:val="none" w:sz="0" w:space="0" w:color="auto"/>
        <w:bottom w:val="none" w:sz="0" w:space="0" w:color="auto"/>
        <w:right w:val="none" w:sz="0" w:space="0" w:color="auto"/>
      </w:divBdr>
    </w:div>
    <w:div w:id="1695038963">
      <w:bodyDiv w:val="1"/>
      <w:marLeft w:val="0"/>
      <w:marRight w:val="0"/>
      <w:marTop w:val="0"/>
      <w:marBottom w:val="0"/>
      <w:divBdr>
        <w:top w:val="none" w:sz="0" w:space="0" w:color="auto"/>
        <w:left w:val="none" w:sz="0" w:space="0" w:color="auto"/>
        <w:bottom w:val="none" w:sz="0" w:space="0" w:color="auto"/>
        <w:right w:val="none" w:sz="0" w:space="0" w:color="auto"/>
      </w:divBdr>
    </w:div>
    <w:div w:id="1698431688">
      <w:bodyDiv w:val="1"/>
      <w:marLeft w:val="0"/>
      <w:marRight w:val="0"/>
      <w:marTop w:val="0"/>
      <w:marBottom w:val="0"/>
      <w:divBdr>
        <w:top w:val="none" w:sz="0" w:space="0" w:color="auto"/>
        <w:left w:val="none" w:sz="0" w:space="0" w:color="auto"/>
        <w:bottom w:val="none" w:sz="0" w:space="0" w:color="auto"/>
        <w:right w:val="none" w:sz="0" w:space="0" w:color="auto"/>
      </w:divBdr>
    </w:div>
    <w:div w:id="1700082872">
      <w:bodyDiv w:val="1"/>
      <w:marLeft w:val="0"/>
      <w:marRight w:val="0"/>
      <w:marTop w:val="0"/>
      <w:marBottom w:val="0"/>
      <w:divBdr>
        <w:top w:val="none" w:sz="0" w:space="0" w:color="auto"/>
        <w:left w:val="none" w:sz="0" w:space="0" w:color="auto"/>
        <w:bottom w:val="none" w:sz="0" w:space="0" w:color="auto"/>
        <w:right w:val="none" w:sz="0" w:space="0" w:color="auto"/>
      </w:divBdr>
    </w:div>
    <w:div w:id="1702394977">
      <w:bodyDiv w:val="1"/>
      <w:marLeft w:val="0"/>
      <w:marRight w:val="0"/>
      <w:marTop w:val="0"/>
      <w:marBottom w:val="0"/>
      <w:divBdr>
        <w:top w:val="none" w:sz="0" w:space="0" w:color="auto"/>
        <w:left w:val="none" w:sz="0" w:space="0" w:color="auto"/>
        <w:bottom w:val="none" w:sz="0" w:space="0" w:color="auto"/>
        <w:right w:val="none" w:sz="0" w:space="0" w:color="auto"/>
      </w:divBdr>
    </w:div>
    <w:div w:id="1703092561">
      <w:bodyDiv w:val="1"/>
      <w:marLeft w:val="0"/>
      <w:marRight w:val="0"/>
      <w:marTop w:val="0"/>
      <w:marBottom w:val="0"/>
      <w:divBdr>
        <w:top w:val="none" w:sz="0" w:space="0" w:color="auto"/>
        <w:left w:val="none" w:sz="0" w:space="0" w:color="auto"/>
        <w:bottom w:val="none" w:sz="0" w:space="0" w:color="auto"/>
        <w:right w:val="none" w:sz="0" w:space="0" w:color="auto"/>
      </w:divBdr>
    </w:div>
    <w:div w:id="1704282931">
      <w:bodyDiv w:val="1"/>
      <w:marLeft w:val="0"/>
      <w:marRight w:val="0"/>
      <w:marTop w:val="0"/>
      <w:marBottom w:val="0"/>
      <w:divBdr>
        <w:top w:val="none" w:sz="0" w:space="0" w:color="auto"/>
        <w:left w:val="none" w:sz="0" w:space="0" w:color="auto"/>
        <w:bottom w:val="none" w:sz="0" w:space="0" w:color="auto"/>
        <w:right w:val="none" w:sz="0" w:space="0" w:color="auto"/>
      </w:divBdr>
    </w:div>
    <w:div w:id="1705980602">
      <w:bodyDiv w:val="1"/>
      <w:marLeft w:val="0"/>
      <w:marRight w:val="0"/>
      <w:marTop w:val="0"/>
      <w:marBottom w:val="0"/>
      <w:divBdr>
        <w:top w:val="none" w:sz="0" w:space="0" w:color="auto"/>
        <w:left w:val="none" w:sz="0" w:space="0" w:color="auto"/>
        <w:bottom w:val="none" w:sz="0" w:space="0" w:color="auto"/>
        <w:right w:val="none" w:sz="0" w:space="0" w:color="auto"/>
      </w:divBdr>
    </w:div>
    <w:div w:id="1707563387">
      <w:bodyDiv w:val="1"/>
      <w:marLeft w:val="0"/>
      <w:marRight w:val="0"/>
      <w:marTop w:val="0"/>
      <w:marBottom w:val="0"/>
      <w:divBdr>
        <w:top w:val="none" w:sz="0" w:space="0" w:color="auto"/>
        <w:left w:val="none" w:sz="0" w:space="0" w:color="auto"/>
        <w:bottom w:val="none" w:sz="0" w:space="0" w:color="auto"/>
        <w:right w:val="none" w:sz="0" w:space="0" w:color="auto"/>
      </w:divBdr>
    </w:div>
    <w:div w:id="1713965551">
      <w:bodyDiv w:val="1"/>
      <w:marLeft w:val="0"/>
      <w:marRight w:val="0"/>
      <w:marTop w:val="0"/>
      <w:marBottom w:val="0"/>
      <w:divBdr>
        <w:top w:val="none" w:sz="0" w:space="0" w:color="auto"/>
        <w:left w:val="none" w:sz="0" w:space="0" w:color="auto"/>
        <w:bottom w:val="none" w:sz="0" w:space="0" w:color="auto"/>
        <w:right w:val="none" w:sz="0" w:space="0" w:color="auto"/>
      </w:divBdr>
    </w:div>
    <w:div w:id="1720468363">
      <w:bodyDiv w:val="1"/>
      <w:marLeft w:val="0"/>
      <w:marRight w:val="0"/>
      <w:marTop w:val="0"/>
      <w:marBottom w:val="0"/>
      <w:divBdr>
        <w:top w:val="none" w:sz="0" w:space="0" w:color="auto"/>
        <w:left w:val="none" w:sz="0" w:space="0" w:color="auto"/>
        <w:bottom w:val="none" w:sz="0" w:space="0" w:color="auto"/>
        <w:right w:val="none" w:sz="0" w:space="0" w:color="auto"/>
      </w:divBdr>
    </w:div>
    <w:div w:id="1723598937">
      <w:bodyDiv w:val="1"/>
      <w:marLeft w:val="0"/>
      <w:marRight w:val="0"/>
      <w:marTop w:val="0"/>
      <w:marBottom w:val="0"/>
      <w:divBdr>
        <w:top w:val="none" w:sz="0" w:space="0" w:color="auto"/>
        <w:left w:val="none" w:sz="0" w:space="0" w:color="auto"/>
        <w:bottom w:val="none" w:sz="0" w:space="0" w:color="auto"/>
        <w:right w:val="none" w:sz="0" w:space="0" w:color="auto"/>
      </w:divBdr>
    </w:div>
    <w:div w:id="1724058066">
      <w:bodyDiv w:val="1"/>
      <w:marLeft w:val="0"/>
      <w:marRight w:val="0"/>
      <w:marTop w:val="0"/>
      <w:marBottom w:val="0"/>
      <w:divBdr>
        <w:top w:val="none" w:sz="0" w:space="0" w:color="auto"/>
        <w:left w:val="none" w:sz="0" w:space="0" w:color="auto"/>
        <w:bottom w:val="none" w:sz="0" w:space="0" w:color="auto"/>
        <w:right w:val="none" w:sz="0" w:space="0" w:color="auto"/>
      </w:divBdr>
    </w:div>
    <w:div w:id="1729109309">
      <w:bodyDiv w:val="1"/>
      <w:marLeft w:val="0"/>
      <w:marRight w:val="0"/>
      <w:marTop w:val="0"/>
      <w:marBottom w:val="0"/>
      <w:divBdr>
        <w:top w:val="none" w:sz="0" w:space="0" w:color="auto"/>
        <w:left w:val="none" w:sz="0" w:space="0" w:color="auto"/>
        <w:bottom w:val="none" w:sz="0" w:space="0" w:color="auto"/>
        <w:right w:val="none" w:sz="0" w:space="0" w:color="auto"/>
      </w:divBdr>
    </w:div>
    <w:div w:id="1729264335">
      <w:bodyDiv w:val="1"/>
      <w:marLeft w:val="0"/>
      <w:marRight w:val="0"/>
      <w:marTop w:val="0"/>
      <w:marBottom w:val="0"/>
      <w:divBdr>
        <w:top w:val="none" w:sz="0" w:space="0" w:color="auto"/>
        <w:left w:val="none" w:sz="0" w:space="0" w:color="auto"/>
        <w:bottom w:val="none" w:sz="0" w:space="0" w:color="auto"/>
        <w:right w:val="none" w:sz="0" w:space="0" w:color="auto"/>
      </w:divBdr>
    </w:div>
    <w:div w:id="1731004248">
      <w:bodyDiv w:val="1"/>
      <w:marLeft w:val="0"/>
      <w:marRight w:val="0"/>
      <w:marTop w:val="0"/>
      <w:marBottom w:val="0"/>
      <w:divBdr>
        <w:top w:val="none" w:sz="0" w:space="0" w:color="auto"/>
        <w:left w:val="none" w:sz="0" w:space="0" w:color="auto"/>
        <w:bottom w:val="none" w:sz="0" w:space="0" w:color="auto"/>
        <w:right w:val="none" w:sz="0" w:space="0" w:color="auto"/>
      </w:divBdr>
    </w:div>
    <w:div w:id="1733697170">
      <w:bodyDiv w:val="1"/>
      <w:marLeft w:val="0"/>
      <w:marRight w:val="0"/>
      <w:marTop w:val="0"/>
      <w:marBottom w:val="0"/>
      <w:divBdr>
        <w:top w:val="none" w:sz="0" w:space="0" w:color="auto"/>
        <w:left w:val="none" w:sz="0" w:space="0" w:color="auto"/>
        <w:bottom w:val="none" w:sz="0" w:space="0" w:color="auto"/>
        <w:right w:val="none" w:sz="0" w:space="0" w:color="auto"/>
      </w:divBdr>
    </w:div>
    <w:div w:id="1738896002">
      <w:bodyDiv w:val="1"/>
      <w:marLeft w:val="0"/>
      <w:marRight w:val="0"/>
      <w:marTop w:val="0"/>
      <w:marBottom w:val="0"/>
      <w:divBdr>
        <w:top w:val="none" w:sz="0" w:space="0" w:color="auto"/>
        <w:left w:val="none" w:sz="0" w:space="0" w:color="auto"/>
        <w:bottom w:val="none" w:sz="0" w:space="0" w:color="auto"/>
        <w:right w:val="none" w:sz="0" w:space="0" w:color="auto"/>
      </w:divBdr>
    </w:div>
    <w:div w:id="1741562295">
      <w:bodyDiv w:val="1"/>
      <w:marLeft w:val="0"/>
      <w:marRight w:val="0"/>
      <w:marTop w:val="0"/>
      <w:marBottom w:val="0"/>
      <w:divBdr>
        <w:top w:val="none" w:sz="0" w:space="0" w:color="auto"/>
        <w:left w:val="none" w:sz="0" w:space="0" w:color="auto"/>
        <w:bottom w:val="none" w:sz="0" w:space="0" w:color="auto"/>
        <w:right w:val="none" w:sz="0" w:space="0" w:color="auto"/>
      </w:divBdr>
    </w:div>
    <w:div w:id="1741830375">
      <w:bodyDiv w:val="1"/>
      <w:marLeft w:val="0"/>
      <w:marRight w:val="0"/>
      <w:marTop w:val="0"/>
      <w:marBottom w:val="0"/>
      <w:divBdr>
        <w:top w:val="none" w:sz="0" w:space="0" w:color="auto"/>
        <w:left w:val="none" w:sz="0" w:space="0" w:color="auto"/>
        <w:bottom w:val="none" w:sz="0" w:space="0" w:color="auto"/>
        <w:right w:val="none" w:sz="0" w:space="0" w:color="auto"/>
      </w:divBdr>
    </w:div>
    <w:div w:id="1742020269">
      <w:bodyDiv w:val="1"/>
      <w:marLeft w:val="0"/>
      <w:marRight w:val="0"/>
      <w:marTop w:val="0"/>
      <w:marBottom w:val="0"/>
      <w:divBdr>
        <w:top w:val="none" w:sz="0" w:space="0" w:color="auto"/>
        <w:left w:val="none" w:sz="0" w:space="0" w:color="auto"/>
        <w:bottom w:val="none" w:sz="0" w:space="0" w:color="auto"/>
        <w:right w:val="none" w:sz="0" w:space="0" w:color="auto"/>
      </w:divBdr>
    </w:div>
    <w:div w:id="1743605231">
      <w:bodyDiv w:val="1"/>
      <w:marLeft w:val="0"/>
      <w:marRight w:val="0"/>
      <w:marTop w:val="0"/>
      <w:marBottom w:val="0"/>
      <w:divBdr>
        <w:top w:val="none" w:sz="0" w:space="0" w:color="auto"/>
        <w:left w:val="none" w:sz="0" w:space="0" w:color="auto"/>
        <w:bottom w:val="none" w:sz="0" w:space="0" w:color="auto"/>
        <w:right w:val="none" w:sz="0" w:space="0" w:color="auto"/>
      </w:divBdr>
    </w:div>
    <w:div w:id="1747416600">
      <w:bodyDiv w:val="1"/>
      <w:marLeft w:val="0"/>
      <w:marRight w:val="0"/>
      <w:marTop w:val="0"/>
      <w:marBottom w:val="0"/>
      <w:divBdr>
        <w:top w:val="none" w:sz="0" w:space="0" w:color="auto"/>
        <w:left w:val="none" w:sz="0" w:space="0" w:color="auto"/>
        <w:bottom w:val="none" w:sz="0" w:space="0" w:color="auto"/>
        <w:right w:val="none" w:sz="0" w:space="0" w:color="auto"/>
      </w:divBdr>
    </w:div>
    <w:div w:id="1747995646">
      <w:bodyDiv w:val="1"/>
      <w:marLeft w:val="0"/>
      <w:marRight w:val="0"/>
      <w:marTop w:val="0"/>
      <w:marBottom w:val="0"/>
      <w:divBdr>
        <w:top w:val="none" w:sz="0" w:space="0" w:color="auto"/>
        <w:left w:val="none" w:sz="0" w:space="0" w:color="auto"/>
        <w:bottom w:val="none" w:sz="0" w:space="0" w:color="auto"/>
        <w:right w:val="none" w:sz="0" w:space="0" w:color="auto"/>
      </w:divBdr>
    </w:div>
    <w:div w:id="1749839053">
      <w:bodyDiv w:val="1"/>
      <w:marLeft w:val="0"/>
      <w:marRight w:val="0"/>
      <w:marTop w:val="0"/>
      <w:marBottom w:val="0"/>
      <w:divBdr>
        <w:top w:val="none" w:sz="0" w:space="0" w:color="auto"/>
        <w:left w:val="none" w:sz="0" w:space="0" w:color="auto"/>
        <w:bottom w:val="none" w:sz="0" w:space="0" w:color="auto"/>
        <w:right w:val="none" w:sz="0" w:space="0" w:color="auto"/>
      </w:divBdr>
    </w:div>
    <w:div w:id="1754811773">
      <w:bodyDiv w:val="1"/>
      <w:marLeft w:val="0"/>
      <w:marRight w:val="0"/>
      <w:marTop w:val="0"/>
      <w:marBottom w:val="0"/>
      <w:divBdr>
        <w:top w:val="none" w:sz="0" w:space="0" w:color="auto"/>
        <w:left w:val="none" w:sz="0" w:space="0" w:color="auto"/>
        <w:bottom w:val="none" w:sz="0" w:space="0" w:color="auto"/>
        <w:right w:val="none" w:sz="0" w:space="0" w:color="auto"/>
      </w:divBdr>
    </w:div>
    <w:div w:id="1755398297">
      <w:bodyDiv w:val="1"/>
      <w:marLeft w:val="0"/>
      <w:marRight w:val="0"/>
      <w:marTop w:val="0"/>
      <w:marBottom w:val="0"/>
      <w:divBdr>
        <w:top w:val="none" w:sz="0" w:space="0" w:color="auto"/>
        <w:left w:val="none" w:sz="0" w:space="0" w:color="auto"/>
        <w:bottom w:val="none" w:sz="0" w:space="0" w:color="auto"/>
        <w:right w:val="none" w:sz="0" w:space="0" w:color="auto"/>
      </w:divBdr>
    </w:div>
    <w:div w:id="1755973079">
      <w:bodyDiv w:val="1"/>
      <w:marLeft w:val="0"/>
      <w:marRight w:val="0"/>
      <w:marTop w:val="0"/>
      <w:marBottom w:val="0"/>
      <w:divBdr>
        <w:top w:val="none" w:sz="0" w:space="0" w:color="auto"/>
        <w:left w:val="none" w:sz="0" w:space="0" w:color="auto"/>
        <w:bottom w:val="none" w:sz="0" w:space="0" w:color="auto"/>
        <w:right w:val="none" w:sz="0" w:space="0" w:color="auto"/>
      </w:divBdr>
    </w:div>
    <w:div w:id="1757903525">
      <w:bodyDiv w:val="1"/>
      <w:marLeft w:val="0"/>
      <w:marRight w:val="0"/>
      <w:marTop w:val="0"/>
      <w:marBottom w:val="0"/>
      <w:divBdr>
        <w:top w:val="none" w:sz="0" w:space="0" w:color="auto"/>
        <w:left w:val="none" w:sz="0" w:space="0" w:color="auto"/>
        <w:bottom w:val="none" w:sz="0" w:space="0" w:color="auto"/>
        <w:right w:val="none" w:sz="0" w:space="0" w:color="auto"/>
      </w:divBdr>
    </w:div>
    <w:div w:id="1759592844">
      <w:bodyDiv w:val="1"/>
      <w:marLeft w:val="0"/>
      <w:marRight w:val="0"/>
      <w:marTop w:val="0"/>
      <w:marBottom w:val="0"/>
      <w:divBdr>
        <w:top w:val="none" w:sz="0" w:space="0" w:color="auto"/>
        <w:left w:val="none" w:sz="0" w:space="0" w:color="auto"/>
        <w:bottom w:val="none" w:sz="0" w:space="0" w:color="auto"/>
        <w:right w:val="none" w:sz="0" w:space="0" w:color="auto"/>
      </w:divBdr>
    </w:div>
    <w:div w:id="1759869223">
      <w:bodyDiv w:val="1"/>
      <w:marLeft w:val="0"/>
      <w:marRight w:val="0"/>
      <w:marTop w:val="0"/>
      <w:marBottom w:val="0"/>
      <w:divBdr>
        <w:top w:val="none" w:sz="0" w:space="0" w:color="auto"/>
        <w:left w:val="none" w:sz="0" w:space="0" w:color="auto"/>
        <w:bottom w:val="none" w:sz="0" w:space="0" w:color="auto"/>
        <w:right w:val="none" w:sz="0" w:space="0" w:color="auto"/>
      </w:divBdr>
    </w:div>
    <w:div w:id="1762483637">
      <w:bodyDiv w:val="1"/>
      <w:marLeft w:val="0"/>
      <w:marRight w:val="0"/>
      <w:marTop w:val="0"/>
      <w:marBottom w:val="0"/>
      <w:divBdr>
        <w:top w:val="none" w:sz="0" w:space="0" w:color="auto"/>
        <w:left w:val="none" w:sz="0" w:space="0" w:color="auto"/>
        <w:bottom w:val="none" w:sz="0" w:space="0" w:color="auto"/>
        <w:right w:val="none" w:sz="0" w:space="0" w:color="auto"/>
      </w:divBdr>
    </w:div>
    <w:div w:id="1780561966">
      <w:bodyDiv w:val="1"/>
      <w:marLeft w:val="0"/>
      <w:marRight w:val="0"/>
      <w:marTop w:val="0"/>
      <w:marBottom w:val="0"/>
      <w:divBdr>
        <w:top w:val="none" w:sz="0" w:space="0" w:color="auto"/>
        <w:left w:val="none" w:sz="0" w:space="0" w:color="auto"/>
        <w:bottom w:val="none" w:sz="0" w:space="0" w:color="auto"/>
        <w:right w:val="none" w:sz="0" w:space="0" w:color="auto"/>
      </w:divBdr>
    </w:div>
    <w:div w:id="1786539466">
      <w:bodyDiv w:val="1"/>
      <w:marLeft w:val="0"/>
      <w:marRight w:val="0"/>
      <w:marTop w:val="0"/>
      <w:marBottom w:val="0"/>
      <w:divBdr>
        <w:top w:val="none" w:sz="0" w:space="0" w:color="auto"/>
        <w:left w:val="none" w:sz="0" w:space="0" w:color="auto"/>
        <w:bottom w:val="none" w:sz="0" w:space="0" w:color="auto"/>
        <w:right w:val="none" w:sz="0" w:space="0" w:color="auto"/>
      </w:divBdr>
    </w:div>
    <w:div w:id="1797067437">
      <w:bodyDiv w:val="1"/>
      <w:marLeft w:val="0"/>
      <w:marRight w:val="0"/>
      <w:marTop w:val="0"/>
      <w:marBottom w:val="0"/>
      <w:divBdr>
        <w:top w:val="none" w:sz="0" w:space="0" w:color="auto"/>
        <w:left w:val="none" w:sz="0" w:space="0" w:color="auto"/>
        <w:bottom w:val="none" w:sz="0" w:space="0" w:color="auto"/>
        <w:right w:val="none" w:sz="0" w:space="0" w:color="auto"/>
      </w:divBdr>
    </w:div>
    <w:div w:id="1806580853">
      <w:bodyDiv w:val="1"/>
      <w:marLeft w:val="0"/>
      <w:marRight w:val="0"/>
      <w:marTop w:val="0"/>
      <w:marBottom w:val="0"/>
      <w:divBdr>
        <w:top w:val="none" w:sz="0" w:space="0" w:color="auto"/>
        <w:left w:val="none" w:sz="0" w:space="0" w:color="auto"/>
        <w:bottom w:val="none" w:sz="0" w:space="0" w:color="auto"/>
        <w:right w:val="none" w:sz="0" w:space="0" w:color="auto"/>
      </w:divBdr>
    </w:div>
    <w:div w:id="1807355284">
      <w:bodyDiv w:val="1"/>
      <w:marLeft w:val="0"/>
      <w:marRight w:val="0"/>
      <w:marTop w:val="0"/>
      <w:marBottom w:val="0"/>
      <w:divBdr>
        <w:top w:val="none" w:sz="0" w:space="0" w:color="auto"/>
        <w:left w:val="none" w:sz="0" w:space="0" w:color="auto"/>
        <w:bottom w:val="none" w:sz="0" w:space="0" w:color="auto"/>
        <w:right w:val="none" w:sz="0" w:space="0" w:color="auto"/>
      </w:divBdr>
    </w:div>
    <w:div w:id="1808014137">
      <w:bodyDiv w:val="1"/>
      <w:marLeft w:val="0"/>
      <w:marRight w:val="0"/>
      <w:marTop w:val="0"/>
      <w:marBottom w:val="0"/>
      <w:divBdr>
        <w:top w:val="none" w:sz="0" w:space="0" w:color="auto"/>
        <w:left w:val="none" w:sz="0" w:space="0" w:color="auto"/>
        <w:bottom w:val="none" w:sz="0" w:space="0" w:color="auto"/>
        <w:right w:val="none" w:sz="0" w:space="0" w:color="auto"/>
      </w:divBdr>
    </w:div>
    <w:div w:id="1814247546">
      <w:bodyDiv w:val="1"/>
      <w:marLeft w:val="0"/>
      <w:marRight w:val="0"/>
      <w:marTop w:val="0"/>
      <w:marBottom w:val="0"/>
      <w:divBdr>
        <w:top w:val="none" w:sz="0" w:space="0" w:color="auto"/>
        <w:left w:val="none" w:sz="0" w:space="0" w:color="auto"/>
        <w:bottom w:val="none" w:sz="0" w:space="0" w:color="auto"/>
        <w:right w:val="none" w:sz="0" w:space="0" w:color="auto"/>
      </w:divBdr>
    </w:div>
    <w:div w:id="1820028311">
      <w:bodyDiv w:val="1"/>
      <w:marLeft w:val="0"/>
      <w:marRight w:val="0"/>
      <w:marTop w:val="0"/>
      <w:marBottom w:val="0"/>
      <w:divBdr>
        <w:top w:val="none" w:sz="0" w:space="0" w:color="auto"/>
        <w:left w:val="none" w:sz="0" w:space="0" w:color="auto"/>
        <w:bottom w:val="none" w:sz="0" w:space="0" w:color="auto"/>
        <w:right w:val="none" w:sz="0" w:space="0" w:color="auto"/>
      </w:divBdr>
    </w:div>
    <w:div w:id="1835799260">
      <w:bodyDiv w:val="1"/>
      <w:marLeft w:val="0"/>
      <w:marRight w:val="0"/>
      <w:marTop w:val="0"/>
      <w:marBottom w:val="0"/>
      <w:divBdr>
        <w:top w:val="none" w:sz="0" w:space="0" w:color="auto"/>
        <w:left w:val="none" w:sz="0" w:space="0" w:color="auto"/>
        <w:bottom w:val="none" w:sz="0" w:space="0" w:color="auto"/>
        <w:right w:val="none" w:sz="0" w:space="0" w:color="auto"/>
      </w:divBdr>
    </w:div>
    <w:div w:id="1839880011">
      <w:bodyDiv w:val="1"/>
      <w:marLeft w:val="0"/>
      <w:marRight w:val="0"/>
      <w:marTop w:val="0"/>
      <w:marBottom w:val="0"/>
      <w:divBdr>
        <w:top w:val="none" w:sz="0" w:space="0" w:color="auto"/>
        <w:left w:val="none" w:sz="0" w:space="0" w:color="auto"/>
        <w:bottom w:val="none" w:sz="0" w:space="0" w:color="auto"/>
        <w:right w:val="none" w:sz="0" w:space="0" w:color="auto"/>
      </w:divBdr>
    </w:div>
    <w:div w:id="1840268169">
      <w:bodyDiv w:val="1"/>
      <w:marLeft w:val="0"/>
      <w:marRight w:val="0"/>
      <w:marTop w:val="0"/>
      <w:marBottom w:val="0"/>
      <w:divBdr>
        <w:top w:val="none" w:sz="0" w:space="0" w:color="auto"/>
        <w:left w:val="none" w:sz="0" w:space="0" w:color="auto"/>
        <w:bottom w:val="none" w:sz="0" w:space="0" w:color="auto"/>
        <w:right w:val="none" w:sz="0" w:space="0" w:color="auto"/>
      </w:divBdr>
    </w:div>
    <w:div w:id="1841113446">
      <w:bodyDiv w:val="1"/>
      <w:marLeft w:val="0"/>
      <w:marRight w:val="0"/>
      <w:marTop w:val="0"/>
      <w:marBottom w:val="0"/>
      <w:divBdr>
        <w:top w:val="none" w:sz="0" w:space="0" w:color="auto"/>
        <w:left w:val="none" w:sz="0" w:space="0" w:color="auto"/>
        <w:bottom w:val="none" w:sz="0" w:space="0" w:color="auto"/>
        <w:right w:val="none" w:sz="0" w:space="0" w:color="auto"/>
      </w:divBdr>
    </w:div>
    <w:div w:id="1845315991">
      <w:bodyDiv w:val="1"/>
      <w:marLeft w:val="0"/>
      <w:marRight w:val="0"/>
      <w:marTop w:val="0"/>
      <w:marBottom w:val="0"/>
      <w:divBdr>
        <w:top w:val="none" w:sz="0" w:space="0" w:color="auto"/>
        <w:left w:val="none" w:sz="0" w:space="0" w:color="auto"/>
        <w:bottom w:val="none" w:sz="0" w:space="0" w:color="auto"/>
        <w:right w:val="none" w:sz="0" w:space="0" w:color="auto"/>
      </w:divBdr>
    </w:div>
    <w:div w:id="1846283995">
      <w:bodyDiv w:val="1"/>
      <w:marLeft w:val="0"/>
      <w:marRight w:val="0"/>
      <w:marTop w:val="0"/>
      <w:marBottom w:val="0"/>
      <w:divBdr>
        <w:top w:val="none" w:sz="0" w:space="0" w:color="auto"/>
        <w:left w:val="none" w:sz="0" w:space="0" w:color="auto"/>
        <w:bottom w:val="none" w:sz="0" w:space="0" w:color="auto"/>
        <w:right w:val="none" w:sz="0" w:space="0" w:color="auto"/>
      </w:divBdr>
    </w:div>
    <w:div w:id="1849174341">
      <w:bodyDiv w:val="1"/>
      <w:marLeft w:val="0"/>
      <w:marRight w:val="0"/>
      <w:marTop w:val="0"/>
      <w:marBottom w:val="0"/>
      <w:divBdr>
        <w:top w:val="none" w:sz="0" w:space="0" w:color="auto"/>
        <w:left w:val="none" w:sz="0" w:space="0" w:color="auto"/>
        <w:bottom w:val="none" w:sz="0" w:space="0" w:color="auto"/>
        <w:right w:val="none" w:sz="0" w:space="0" w:color="auto"/>
      </w:divBdr>
    </w:div>
    <w:div w:id="1853956833">
      <w:bodyDiv w:val="1"/>
      <w:marLeft w:val="0"/>
      <w:marRight w:val="0"/>
      <w:marTop w:val="0"/>
      <w:marBottom w:val="0"/>
      <w:divBdr>
        <w:top w:val="none" w:sz="0" w:space="0" w:color="auto"/>
        <w:left w:val="none" w:sz="0" w:space="0" w:color="auto"/>
        <w:bottom w:val="none" w:sz="0" w:space="0" w:color="auto"/>
        <w:right w:val="none" w:sz="0" w:space="0" w:color="auto"/>
      </w:divBdr>
    </w:div>
    <w:div w:id="1856380682">
      <w:bodyDiv w:val="1"/>
      <w:marLeft w:val="0"/>
      <w:marRight w:val="0"/>
      <w:marTop w:val="0"/>
      <w:marBottom w:val="0"/>
      <w:divBdr>
        <w:top w:val="none" w:sz="0" w:space="0" w:color="auto"/>
        <w:left w:val="none" w:sz="0" w:space="0" w:color="auto"/>
        <w:bottom w:val="none" w:sz="0" w:space="0" w:color="auto"/>
        <w:right w:val="none" w:sz="0" w:space="0" w:color="auto"/>
      </w:divBdr>
    </w:div>
    <w:div w:id="1864780209">
      <w:bodyDiv w:val="1"/>
      <w:marLeft w:val="0"/>
      <w:marRight w:val="0"/>
      <w:marTop w:val="0"/>
      <w:marBottom w:val="0"/>
      <w:divBdr>
        <w:top w:val="none" w:sz="0" w:space="0" w:color="auto"/>
        <w:left w:val="none" w:sz="0" w:space="0" w:color="auto"/>
        <w:bottom w:val="none" w:sz="0" w:space="0" w:color="auto"/>
        <w:right w:val="none" w:sz="0" w:space="0" w:color="auto"/>
      </w:divBdr>
    </w:div>
    <w:div w:id="1864972675">
      <w:bodyDiv w:val="1"/>
      <w:marLeft w:val="0"/>
      <w:marRight w:val="0"/>
      <w:marTop w:val="0"/>
      <w:marBottom w:val="0"/>
      <w:divBdr>
        <w:top w:val="none" w:sz="0" w:space="0" w:color="auto"/>
        <w:left w:val="none" w:sz="0" w:space="0" w:color="auto"/>
        <w:bottom w:val="none" w:sz="0" w:space="0" w:color="auto"/>
        <w:right w:val="none" w:sz="0" w:space="0" w:color="auto"/>
      </w:divBdr>
    </w:div>
    <w:div w:id="1870487491">
      <w:bodyDiv w:val="1"/>
      <w:marLeft w:val="0"/>
      <w:marRight w:val="0"/>
      <w:marTop w:val="0"/>
      <w:marBottom w:val="0"/>
      <w:divBdr>
        <w:top w:val="none" w:sz="0" w:space="0" w:color="auto"/>
        <w:left w:val="none" w:sz="0" w:space="0" w:color="auto"/>
        <w:bottom w:val="none" w:sz="0" w:space="0" w:color="auto"/>
        <w:right w:val="none" w:sz="0" w:space="0" w:color="auto"/>
      </w:divBdr>
    </w:div>
    <w:div w:id="1871062792">
      <w:bodyDiv w:val="1"/>
      <w:marLeft w:val="0"/>
      <w:marRight w:val="0"/>
      <w:marTop w:val="0"/>
      <w:marBottom w:val="0"/>
      <w:divBdr>
        <w:top w:val="none" w:sz="0" w:space="0" w:color="auto"/>
        <w:left w:val="none" w:sz="0" w:space="0" w:color="auto"/>
        <w:bottom w:val="none" w:sz="0" w:space="0" w:color="auto"/>
        <w:right w:val="none" w:sz="0" w:space="0" w:color="auto"/>
      </w:divBdr>
    </w:div>
    <w:div w:id="1882664649">
      <w:bodyDiv w:val="1"/>
      <w:marLeft w:val="0"/>
      <w:marRight w:val="0"/>
      <w:marTop w:val="0"/>
      <w:marBottom w:val="0"/>
      <w:divBdr>
        <w:top w:val="none" w:sz="0" w:space="0" w:color="auto"/>
        <w:left w:val="none" w:sz="0" w:space="0" w:color="auto"/>
        <w:bottom w:val="none" w:sz="0" w:space="0" w:color="auto"/>
        <w:right w:val="none" w:sz="0" w:space="0" w:color="auto"/>
      </w:divBdr>
    </w:div>
    <w:div w:id="1888490199">
      <w:bodyDiv w:val="1"/>
      <w:marLeft w:val="0"/>
      <w:marRight w:val="0"/>
      <w:marTop w:val="0"/>
      <w:marBottom w:val="0"/>
      <w:divBdr>
        <w:top w:val="none" w:sz="0" w:space="0" w:color="auto"/>
        <w:left w:val="none" w:sz="0" w:space="0" w:color="auto"/>
        <w:bottom w:val="none" w:sz="0" w:space="0" w:color="auto"/>
        <w:right w:val="none" w:sz="0" w:space="0" w:color="auto"/>
      </w:divBdr>
    </w:div>
    <w:div w:id="1891921724">
      <w:bodyDiv w:val="1"/>
      <w:marLeft w:val="0"/>
      <w:marRight w:val="0"/>
      <w:marTop w:val="0"/>
      <w:marBottom w:val="0"/>
      <w:divBdr>
        <w:top w:val="none" w:sz="0" w:space="0" w:color="auto"/>
        <w:left w:val="none" w:sz="0" w:space="0" w:color="auto"/>
        <w:bottom w:val="none" w:sz="0" w:space="0" w:color="auto"/>
        <w:right w:val="none" w:sz="0" w:space="0" w:color="auto"/>
      </w:divBdr>
    </w:div>
    <w:div w:id="1895115844">
      <w:bodyDiv w:val="1"/>
      <w:marLeft w:val="0"/>
      <w:marRight w:val="0"/>
      <w:marTop w:val="0"/>
      <w:marBottom w:val="0"/>
      <w:divBdr>
        <w:top w:val="none" w:sz="0" w:space="0" w:color="auto"/>
        <w:left w:val="none" w:sz="0" w:space="0" w:color="auto"/>
        <w:bottom w:val="none" w:sz="0" w:space="0" w:color="auto"/>
        <w:right w:val="none" w:sz="0" w:space="0" w:color="auto"/>
      </w:divBdr>
    </w:div>
    <w:div w:id="1898665317">
      <w:bodyDiv w:val="1"/>
      <w:marLeft w:val="0"/>
      <w:marRight w:val="0"/>
      <w:marTop w:val="0"/>
      <w:marBottom w:val="0"/>
      <w:divBdr>
        <w:top w:val="none" w:sz="0" w:space="0" w:color="auto"/>
        <w:left w:val="none" w:sz="0" w:space="0" w:color="auto"/>
        <w:bottom w:val="none" w:sz="0" w:space="0" w:color="auto"/>
        <w:right w:val="none" w:sz="0" w:space="0" w:color="auto"/>
      </w:divBdr>
    </w:div>
    <w:div w:id="1901556090">
      <w:bodyDiv w:val="1"/>
      <w:marLeft w:val="0"/>
      <w:marRight w:val="0"/>
      <w:marTop w:val="0"/>
      <w:marBottom w:val="0"/>
      <w:divBdr>
        <w:top w:val="none" w:sz="0" w:space="0" w:color="auto"/>
        <w:left w:val="none" w:sz="0" w:space="0" w:color="auto"/>
        <w:bottom w:val="none" w:sz="0" w:space="0" w:color="auto"/>
        <w:right w:val="none" w:sz="0" w:space="0" w:color="auto"/>
      </w:divBdr>
    </w:div>
    <w:div w:id="1907063301">
      <w:bodyDiv w:val="1"/>
      <w:marLeft w:val="0"/>
      <w:marRight w:val="0"/>
      <w:marTop w:val="0"/>
      <w:marBottom w:val="0"/>
      <w:divBdr>
        <w:top w:val="none" w:sz="0" w:space="0" w:color="auto"/>
        <w:left w:val="none" w:sz="0" w:space="0" w:color="auto"/>
        <w:bottom w:val="none" w:sz="0" w:space="0" w:color="auto"/>
        <w:right w:val="none" w:sz="0" w:space="0" w:color="auto"/>
      </w:divBdr>
    </w:div>
    <w:div w:id="1908613524">
      <w:bodyDiv w:val="1"/>
      <w:marLeft w:val="0"/>
      <w:marRight w:val="0"/>
      <w:marTop w:val="0"/>
      <w:marBottom w:val="0"/>
      <w:divBdr>
        <w:top w:val="none" w:sz="0" w:space="0" w:color="auto"/>
        <w:left w:val="none" w:sz="0" w:space="0" w:color="auto"/>
        <w:bottom w:val="none" w:sz="0" w:space="0" w:color="auto"/>
        <w:right w:val="none" w:sz="0" w:space="0" w:color="auto"/>
      </w:divBdr>
    </w:div>
    <w:div w:id="1909337029">
      <w:bodyDiv w:val="1"/>
      <w:marLeft w:val="0"/>
      <w:marRight w:val="0"/>
      <w:marTop w:val="0"/>
      <w:marBottom w:val="0"/>
      <w:divBdr>
        <w:top w:val="none" w:sz="0" w:space="0" w:color="auto"/>
        <w:left w:val="none" w:sz="0" w:space="0" w:color="auto"/>
        <w:bottom w:val="none" w:sz="0" w:space="0" w:color="auto"/>
        <w:right w:val="none" w:sz="0" w:space="0" w:color="auto"/>
      </w:divBdr>
    </w:div>
    <w:div w:id="1916086866">
      <w:bodyDiv w:val="1"/>
      <w:marLeft w:val="0"/>
      <w:marRight w:val="0"/>
      <w:marTop w:val="0"/>
      <w:marBottom w:val="0"/>
      <w:divBdr>
        <w:top w:val="none" w:sz="0" w:space="0" w:color="auto"/>
        <w:left w:val="none" w:sz="0" w:space="0" w:color="auto"/>
        <w:bottom w:val="none" w:sz="0" w:space="0" w:color="auto"/>
        <w:right w:val="none" w:sz="0" w:space="0" w:color="auto"/>
      </w:divBdr>
    </w:div>
    <w:div w:id="1917856448">
      <w:bodyDiv w:val="1"/>
      <w:marLeft w:val="0"/>
      <w:marRight w:val="0"/>
      <w:marTop w:val="0"/>
      <w:marBottom w:val="0"/>
      <w:divBdr>
        <w:top w:val="none" w:sz="0" w:space="0" w:color="auto"/>
        <w:left w:val="none" w:sz="0" w:space="0" w:color="auto"/>
        <w:bottom w:val="none" w:sz="0" w:space="0" w:color="auto"/>
        <w:right w:val="none" w:sz="0" w:space="0" w:color="auto"/>
      </w:divBdr>
    </w:div>
    <w:div w:id="1919248031">
      <w:bodyDiv w:val="1"/>
      <w:marLeft w:val="0"/>
      <w:marRight w:val="0"/>
      <w:marTop w:val="0"/>
      <w:marBottom w:val="0"/>
      <w:divBdr>
        <w:top w:val="none" w:sz="0" w:space="0" w:color="auto"/>
        <w:left w:val="none" w:sz="0" w:space="0" w:color="auto"/>
        <w:bottom w:val="none" w:sz="0" w:space="0" w:color="auto"/>
        <w:right w:val="none" w:sz="0" w:space="0" w:color="auto"/>
      </w:divBdr>
    </w:div>
    <w:div w:id="1927835860">
      <w:bodyDiv w:val="1"/>
      <w:marLeft w:val="0"/>
      <w:marRight w:val="0"/>
      <w:marTop w:val="0"/>
      <w:marBottom w:val="0"/>
      <w:divBdr>
        <w:top w:val="none" w:sz="0" w:space="0" w:color="auto"/>
        <w:left w:val="none" w:sz="0" w:space="0" w:color="auto"/>
        <w:bottom w:val="none" w:sz="0" w:space="0" w:color="auto"/>
        <w:right w:val="none" w:sz="0" w:space="0" w:color="auto"/>
      </w:divBdr>
    </w:div>
    <w:div w:id="1933395859">
      <w:bodyDiv w:val="1"/>
      <w:marLeft w:val="0"/>
      <w:marRight w:val="0"/>
      <w:marTop w:val="0"/>
      <w:marBottom w:val="0"/>
      <w:divBdr>
        <w:top w:val="none" w:sz="0" w:space="0" w:color="auto"/>
        <w:left w:val="none" w:sz="0" w:space="0" w:color="auto"/>
        <w:bottom w:val="none" w:sz="0" w:space="0" w:color="auto"/>
        <w:right w:val="none" w:sz="0" w:space="0" w:color="auto"/>
      </w:divBdr>
    </w:div>
    <w:div w:id="1936666424">
      <w:bodyDiv w:val="1"/>
      <w:marLeft w:val="0"/>
      <w:marRight w:val="0"/>
      <w:marTop w:val="0"/>
      <w:marBottom w:val="0"/>
      <w:divBdr>
        <w:top w:val="none" w:sz="0" w:space="0" w:color="auto"/>
        <w:left w:val="none" w:sz="0" w:space="0" w:color="auto"/>
        <w:bottom w:val="none" w:sz="0" w:space="0" w:color="auto"/>
        <w:right w:val="none" w:sz="0" w:space="0" w:color="auto"/>
      </w:divBdr>
    </w:div>
    <w:div w:id="1938250132">
      <w:bodyDiv w:val="1"/>
      <w:marLeft w:val="0"/>
      <w:marRight w:val="0"/>
      <w:marTop w:val="0"/>
      <w:marBottom w:val="0"/>
      <w:divBdr>
        <w:top w:val="none" w:sz="0" w:space="0" w:color="auto"/>
        <w:left w:val="none" w:sz="0" w:space="0" w:color="auto"/>
        <w:bottom w:val="none" w:sz="0" w:space="0" w:color="auto"/>
        <w:right w:val="none" w:sz="0" w:space="0" w:color="auto"/>
      </w:divBdr>
    </w:div>
    <w:div w:id="1939948052">
      <w:bodyDiv w:val="1"/>
      <w:marLeft w:val="0"/>
      <w:marRight w:val="0"/>
      <w:marTop w:val="0"/>
      <w:marBottom w:val="0"/>
      <w:divBdr>
        <w:top w:val="none" w:sz="0" w:space="0" w:color="auto"/>
        <w:left w:val="none" w:sz="0" w:space="0" w:color="auto"/>
        <w:bottom w:val="none" w:sz="0" w:space="0" w:color="auto"/>
        <w:right w:val="none" w:sz="0" w:space="0" w:color="auto"/>
      </w:divBdr>
    </w:div>
    <w:div w:id="1945459873">
      <w:bodyDiv w:val="1"/>
      <w:marLeft w:val="0"/>
      <w:marRight w:val="0"/>
      <w:marTop w:val="0"/>
      <w:marBottom w:val="0"/>
      <w:divBdr>
        <w:top w:val="none" w:sz="0" w:space="0" w:color="auto"/>
        <w:left w:val="none" w:sz="0" w:space="0" w:color="auto"/>
        <w:bottom w:val="none" w:sz="0" w:space="0" w:color="auto"/>
        <w:right w:val="none" w:sz="0" w:space="0" w:color="auto"/>
      </w:divBdr>
    </w:div>
    <w:div w:id="1953005214">
      <w:bodyDiv w:val="1"/>
      <w:marLeft w:val="0"/>
      <w:marRight w:val="0"/>
      <w:marTop w:val="0"/>
      <w:marBottom w:val="0"/>
      <w:divBdr>
        <w:top w:val="none" w:sz="0" w:space="0" w:color="auto"/>
        <w:left w:val="none" w:sz="0" w:space="0" w:color="auto"/>
        <w:bottom w:val="none" w:sz="0" w:space="0" w:color="auto"/>
        <w:right w:val="none" w:sz="0" w:space="0" w:color="auto"/>
      </w:divBdr>
    </w:div>
    <w:div w:id="1958370422">
      <w:bodyDiv w:val="1"/>
      <w:marLeft w:val="0"/>
      <w:marRight w:val="0"/>
      <w:marTop w:val="0"/>
      <w:marBottom w:val="0"/>
      <w:divBdr>
        <w:top w:val="none" w:sz="0" w:space="0" w:color="auto"/>
        <w:left w:val="none" w:sz="0" w:space="0" w:color="auto"/>
        <w:bottom w:val="none" w:sz="0" w:space="0" w:color="auto"/>
        <w:right w:val="none" w:sz="0" w:space="0" w:color="auto"/>
      </w:divBdr>
    </w:div>
    <w:div w:id="1964193631">
      <w:bodyDiv w:val="1"/>
      <w:marLeft w:val="0"/>
      <w:marRight w:val="0"/>
      <w:marTop w:val="0"/>
      <w:marBottom w:val="0"/>
      <w:divBdr>
        <w:top w:val="none" w:sz="0" w:space="0" w:color="auto"/>
        <w:left w:val="none" w:sz="0" w:space="0" w:color="auto"/>
        <w:bottom w:val="none" w:sz="0" w:space="0" w:color="auto"/>
        <w:right w:val="none" w:sz="0" w:space="0" w:color="auto"/>
      </w:divBdr>
    </w:div>
    <w:div w:id="1964919332">
      <w:bodyDiv w:val="1"/>
      <w:marLeft w:val="0"/>
      <w:marRight w:val="0"/>
      <w:marTop w:val="0"/>
      <w:marBottom w:val="0"/>
      <w:divBdr>
        <w:top w:val="none" w:sz="0" w:space="0" w:color="auto"/>
        <w:left w:val="none" w:sz="0" w:space="0" w:color="auto"/>
        <w:bottom w:val="none" w:sz="0" w:space="0" w:color="auto"/>
        <w:right w:val="none" w:sz="0" w:space="0" w:color="auto"/>
      </w:divBdr>
    </w:div>
    <w:div w:id="1971588699">
      <w:bodyDiv w:val="1"/>
      <w:marLeft w:val="0"/>
      <w:marRight w:val="0"/>
      <w:marTop w:val="0"/>
      <w:marBottom w:val="0"/>
      <w:divBdr>
        <w:top w:val="none" w:sz="0" w:space="0" w:color="auto"/>
        <w:left w:val="none" w:sz="0" w:space="0" w:color="auto"/>
        <w:bottom w:val="none" w:sz="0" w:space="0" w:color="auto"/>
        <w:right w:val="none" w:sz="0" w:space="0" w:color="auto"/>
      </w:divBdr>
    </w:div>
    <w:div w:id="1975019150">
      <w:bodyDiv w:val="1"/>
      <w:marLeft w:val="0"/>
      <w:marRight w:val="0"/>
      <w:marTop w:val="0"/>
      <w:marBottom w:val="0"/>
      <w:divBdr>
        <w:top w:val="none" w:sz="0" w:space="0" w:color="auto"/>
        <w:left w:val="none" w:sz="0" w:space="0" w:color="auto"/>
        <w:bottom w:val="none" w:sz="0" w:space="0" w:color="auto"/>
        <w:right w:val="none" w:sz="0" w:space="0" w:color="auto"/>
      </w:divBdr>
    </w:div>
    <w:div w:id="1978029381">
      <w:bodyDiv w:val="1"/>
      <w:marLeft w:val="0"/>
      <w:marRight w:val="0"/>
      <w:marTop w:val="0"/>
      <w:marBottom w:val="0"/>
      <w:divBdr>
        <w:top w:val="none" w:sz="0" w:space="0" w:color="auto"/>
        <w:left w:val="none" w:sz="0" w:space="0" w:color="auto"/>
        <w:bottom w:val="none" w:sz="0" w:space="0" w:color="auto"/>
        <w:right w:val="none" w:sz="0" w:space="0" w:color="auto"/>
      </w:divBdr>
    </w:div>
    <w:div w:id="1981229760">
      <w:bodyDiv w:val="1"/>
      <w:marLeft w:val="0"/>
      <w:marRight w:val="0"/>
      <w:marTop w:val="0"/>
      <w:marBottom w:val="0"/>
      <w:divBdr>
        <w:top w:val="none" w:sz="0" w:space="0" w:color="auto"/>
        <w:left w:val="none" w:sz="0" w:space="0" w:color="auto"/>
        <w:bottom w:val="none" w:sz="0" w:space="0" w:color="auto"/>
        <w:right w:val="none" w:sz="0" w:space="0" w:color="auto"/>
      </w:divBdr>
    </w:div>
    <w:div w:id="1983391477">
      <w:bodyDiv w:val="1"/>
      <w:marLeft w:val="0"/>
      <w:marRight w:val="0"/>
      <w:marTop w:val="0"/>
      <w:marBottom w:val="0"/>
      <w:divBdr>
        <w:top w:val="none" w:sz="0" w:space="0" w:color="auto"/>
        <w:left w:val="none" w:sz="0" w:space="0" w:color="auto"/>
        <w:bottom w:val="none" w:sz="0" w:space="0" w:color="auto"/>
        <w:right w:val="none" w:sz="0" w:space="0" w:color="auto"/>
      </w:divBdr>
    </w:div>
    <w:div w:id="1983851977">
      <w:bodyDiv w:val="1"/>
      <w:marLeft w:val="0"/>
      <w:marRight w:val="0"/>
      <w:marTop w:val="0"/>
      <w:marBottom w:val="0"/>
      <w:divBdr>
        <w:top w:val="none" w:sz="0" w:space="0" w:color="auto"/>
        <w:left w:val="none" w:sz="0" w:space="0" w:color="auto"/>
        <w:bottom w:val="none" w:sz="0" w:space="0" w:color="auto"/>
        <w:right w:val="none" w:sz="0" w:space="0" w:color="auto"/>
      </w:divBdr>
    </w:div>
    <w:div w:id="1986472118">
      <w:bodyDiv w:val="1"/>
      <w:marLeft w:val="0"/>
      <w:marRight w:val="0"/>
      <w:marTop w:val="0"/>
      <w:marBottom w:val="0"/>
      <w:divBdr>
        <w:top w:val="none" w:sz="0" w:space="0" w:color="auto"/>
        <w:left w:val="none" w:sz="0" w:space="0" w:color="auto"/>
        <w:bottom w:val="none" w:sz="0" w:space="0" w:color="auto"/>
        <w:right w:val="none" w:sz="0" w:space="0" w:color="auto"/>
      </w:divBdr>
    </w:div>
    <w:div w:id="1988633621">
      <w:bodyDiv w:val="1"/>
      <w:marLeft w:val="0"/>
      <w:marRight w:val="0"/>
      <w:marTop w:val="0"/>
      <w:marBottom w:val="0"/>
      <w:divBdr>
        <w:top w:val="none" w:sz="0" w:space="0" w:color="auto"/>
        <w:left w:val="none" w:sz="0" w:space="0" w:color="auto"/>
        <w:bottom w:val="none" w:sz="0" w:space="0" w:color="auto"/>
        <w:right w:val="none" w:sz="0" w:space="0" w:color="auto"/>
      </w:divBdr>
    </w:div>
    <w:div w:id="1989936120">
      <w:bodyDiv w:val="1"/>
      <w:marLeft w:val="0"/>
      <w:marRight w:val="0"/>
      <w:marTop w:val="0"/>
      <w:marBottom w:val="0"/>
      <w:divBdr>
        <w:top w:val="none" w:sz="0" w:space="0" w:color="auto"/>
        <w:left w:val="none" w:sz="0" w:space="0" w:color="auto"/>
        <w:bottom w:val="none" w:sz="0" w:space="0" w:color="auto"/>
        <w:right w:val="none" w:sz="0" w:space="0" w:color="auto"/>
      </w:divBdr>
    </w:div>
    <w:div w:id="1990399095">
      <w:bodyDiv w:val="1"/>
      <w:marLeft w:val="0"/>
      <w:marRight w:val="0"/>
      <w:marTop w:val="0"/>
      <w:marBottom w:val="0"/>
      <w:divBdr>
        <w:top w:val="none" w:sz="0" w:space="0" w:color="auto"/>
        <w:left w:val="none" w:sz="0" w:space="0" w:color="auto"/>
        <w:bottom w:val="none" w:sz="0" w:space="0" w:color="auto"/>
        <w:right w:val="none" w:sz="0" w:space="0" w:color="auto"/>
      </w:divBdr>
    </w:div>
    <w:div w:id="1990480679">
      <w:bodyDiv w:val="1"/>
      <w:marLeft w:val="0"/>
      <w:marRight w:val="0"/>
      <w:marTop w:val="0"/>
      <w:marBottom w:val="0"/>
      <w:divBdr>
        <w:top w:val="none" w:sz="0" w:space="0" w:color="auto"/>
        <w:left w:val="none" w:sz="0" w:space="0" w:color="auto"/>
        <w:bottom w:val="none" w:sz="0" w:space="0" w:color="auto"/>
        <w:right w:val="none" w:sz="0" w:space="0" w:color="auto"/>
      </w:divBdr>
    </w:div>
    <w:div w:id="1992902325">
      <w:bodyDiv w:val="1"/>
      <w:marLeft w:val="0"/>
      <w:marRight w:val="0"/>
      <w:marTop w:val="0"/>
      <w:marBottom w:val="0"/>
      <w:divBdr>
        <w:top w:val="none" w:sz="0" w:space="0" w:color="auto"/>
        <w:left w:val="none" w:sz="0" w:space="0" w:color="auto"/>
        <w:bottom w:val="none" w:sz="0" w:space="0" w:color="auto"/>
        <w:right w:val="none" w:sz="0" w:space="0" w:color="auto"/>
      </w:divBdr>
    </w:div>
    <w:div w:id="1997762841">
      <w:bodyDiv w:val="1"/>
      <w:marLeft w:val="0"/>
      <w:marRight w:val="0"/>
      <w:marTop w:val="0"/>
      <w:marBottom w:val="0"/>
      <w:divBdr>
        <w:top w:val="none" w:sz="0" w:space="0" w:color="auto"/>
        <w:left w:val="none" w:sz="0" w:space="0" w:color="auto"/>
        <w:bottom w:val="none" w:sz="0" w:space="0" w:color="auto"/>
        <w:right w:val="none" w:sz="0" w:space="0" w:color="auto"/>
      </w:divBdr>
    </w:div>
    <w:div w:id="2001540914">
      <w:bodyDiv w:val="1"/>
      <w:marLeft w:val="0"/>
      <w:marRight w:val="0"/>
      <w:marTop w:val="0"/>
      <w:marBottom w:val="0"/>
      <w:divBdr>
        <w:top w:val="none" w:sz="0" w:space="0" w:color="auto"/>
        <w:left w:val="none" w:sz="0" w:space="0" w:color="auto"/>
        <w:bottom w:val="none" w:sz="0" w:space="0" w:color="auto"/>
        <w:right w:val="none" w:sz="0" w:space="0" w:color="auto"/>
      </w:divBdr>
    </w:div>
    <w:div w:id="2003240073">
      <w:bodyDiv w:val="1"/>
      <w:marLeft w:val="0"/>
      <w:marRight w:val="0"/>
      <w:marTop w:val="0"/>
      <w:marBottom w:val="0"/>
      <w:divBdr>
        <w:top w:val="none" w:sz="0" w:space="0" w:color="auto"/>
        <w:left w:val="none" w:sz="0" w:space="0" w:color="auto"/>
        <w:bottom w:val="none" w:sz="0" w:space="0" w:color="auto"/>
        <w:right w:val="none" w:sz="0" w:space="0" w:color="auto"/>
      </w:divBdr>
    </w:div>
    <w:div w:id="2005889526">
      <w:bodyDiv w:val="1"/>
      <w:marLeft w:val="0"/>
      <w:marRight w:val="0"/>
      <w:marTop w:val="0"/>
      <w:marBottom w:val="0"/>
      <w:divBdr>
        <w:top w:val="none" w:sz="0" w:space="0" w:color="auto"/>
        <w:left w:val="none" w:sz="0" w:space="0" w:color="auto"/>
        <w:bottom w:val="none" w:sz="0" w:space="0" w:color="auto"/>
        <w:right w:val="none" w:sz="0" w:space="0" w:color="auto"/>
      </w:divBdr>
    </w:div>
    <w:div w:id="2007397709">
      <w:bodyDiv w:val="1"/>
      <w:marLeft w:val="0"/>
      <w:marRight w:val="0"/>
      <w:marTop w:val="0"/>
      <w:marBottom w:val="0"/>
      <w:divBdr>
        <w:top w:val="none" w:sz="0" w:space="0" w:color="auto"/>
        <w:left w:val="none" w:sz="0" w:space="0" w:color="auto"/>
        <w:bottom w:val="none" w:sz="0" w:space="0" w:color="auto"/>
        <w:right w:val="none" w:sz="0" w:space="0" w:color="auto"/>
      </w:divBdr>
    </w:div>
    <w:div w:id="2010449143">
      <w:bodyDiv w:val="1"/>
      <w:marLeft w:val="0"/>
      <w:marRight w:val="0"/>
      <w:marTop w:val="0"/>
      <w:marBottom w:val="0"/>
      <w:divBdr>
        <w:top w:val="none" w:sz="0" w:space="0" w:color="auto"/>
        <w:left w:val="none" w:sz="0" w:space="0" w:color="auto"/>
        <w:bottom w:val="none" w:sz="0" w:space="0" w:color="auto"/>
        <w:right w:val="none" w:sz="0" w:space="0" w:color="auto"/>
      </w:divBdr>
    </w:div>
    <w:div w:id="2019382236">
      <w:bodyDiv w:val="1"/>
      <w:marLeft w:val="0"/>
      <w:marRight w:val="0"/>
      <w:marTop w:val="0"/>
      <w:marBottom w:val="0"/>
      <w:divBdr>
        <w:top w:val="none" w:sz="0" w:space="0" w:color="auto"/>
        <w:left w:val="none" w:sz="0" w:space="0" w:color="auto"/>
        <w:bottom w:val="none" w:sz="0" w:space="0" w:color="auto"/>
        <w:right w:val="none" w:sz="0" w:space="0" w:color="auto"/>
      </w:divBdr>
    </w:div>
    <w:div w:id="2022658300">
      <w:bodyDiv w:val="1"/>
      <w:marLeft w:val="0"/>
      <w:marRight w:val="0"/>
      <w:marTop w:val="0"/>
      <w:marBottom w:val="0"/>
      <w:divBdr>
        <w:top w:val="none" w:sz="0" w:space="0" w:color="auto"/>
        <w:left w:val="none" w:sz="0" w:space="0" w:color="auto"/>
        <w:bottom w:val="none" w:sz="0" w:space="0" w:color="auto"/>
        <w:right w:val="none" w:sz="0" w:space="0" w:color="auto"/>
      </w:divBdr>
    </w:div>
    <w:div w:id="2028947972">
      <w:bodyDiv w:val="1"/>
      <w:marLeft w:val="0"/>
      <w:marRight w:val="0"/>
      <w:marTop w:val="0"/>
      <w:marBottom w:val="0"/>
      <w:divBdr>
        <w:top w:val="none" w:sz="0" w:space="0" w:color="auto"/>
        <w:left w:val="none" w:sz="0" w:space="0" w:color="auto"/>
        <w:bottom w:val="none" w:sz="0" w:space="0" w:color="auto"/>
        <w:right w:val="none" w:sz="0" w:space="0" w:color="auto"/>
      </w:divBdr>
    </w:div>
    <w:div w:id="2030795474">
      <w:bodyDiv w:val="1"/>
      <w:marLeft w:val="0"/>
      <w:marRight w:val="0"/>
      <w:marTop w:val="0"/>
      <w:marBottom w:val="0"/>
      <w:divBdr>
        <w:top w:val="none" w:sz="0" w:space="0" w:color="auto"/>
        <w:left w:val="none" w:sz="0" w:space="0" w:color="auto"/>
        <w:bottom w:val="none" w:sz="0" w:space="0" w:color="auto"/>
        <w:right w:val="none" w:sz="0" w:space="0" w:color="auto"/>
      </w:divBdr>
    </w:div>
    <w:div w:id="2036038135">
      <w:bodyDiv w:val="1"/>
      <w:marLeft w:val="0"/>
      <w:marRight w:val="0"/>
      <w:marTop w:val="0"/>
      <w:marBottom w:val="0"/>
      <w:divBdr>
        <w:top w:val="none" w:sz="0" w:space="0" w:color="auto"/>
        <w:left w:val="none" w:sz="0" w:space="0" w:color="auto"/>
        <w:bottom w:val="none" w:sz="0" w:space="0" w:color="auto"/>
        <w:right w:val="none" w:sz="0" w:space="0" w:color="auto"/>
      </w:divBdr>
    </w:div>
    <w:div w:id="2038315828">
      <w:bodyDiv w:val="1"/>
      <w:marLeft w:val="0"/>
      <w:marRight w:val="0"/>
      <w:marTop w:val="0"/>
      <w:marBottom w:val="0"/>
      <w:divBdr>
        <w:top w:val="none" w:sz="0" w:space="0" w:color="auto"/>
        <w:left w:val="none" w:sz="0" w:space="0" w:color="auto"/>
        <w:bottom w:val="none" w:sz="0" w:space="0" w:color="auto"/>
        <w:right w:val="none" w:sz="0" w:space="0" w:color="auto"/>
      </w:divBdr>
    </w:div>
    <w:div w:id="2045977561">
      <w:bodyDiv w:val="1"/>
      <w:marLeft w:val="0"/>
      <w:marRight w:val="0"/>
      <w:marTop w:val="0"/>
      <w:marBottom w:val="0"/>
      <w:divBdr>
        <w:top w:val="none" w:sz="0" w:space="0" w:color="auto"/>
        <w:left w:val="none" w:sz="0" w:space="0" w:color="auto"/>
        <w:bottom w:val="none" w:sz="0" w:space="0" w:color="auto"/>
        <w:right w:val="none" w:sz="0" w:space="0" w:color="auto"/>
      </w:divBdr>
    </w:div>
    <w:div w:id="2054886476">
      <w:bodyDiv w:val="1"/>
      <w:marLeft w:val="0"/>
      <w:marRight w:val="0"/>
      <w:marTop w:val="0"/>
      <w:marBottom w:val="0"/>
      <w:divBdr>
        <w:top w:val="none" w:sz="0" w:space="0" w:color="auto"/>
        <w:left w:val="none" w:sz="0" w:space="0" w:color="auto"/>
        <w:bottom w:val="none" w:sz="0" w:space="0" w:color="auto"/>
        <w:right w:val="none" w:sz="0" w:space="0" w:color="auto"/>
      </w:divBdr>
    </w:div>
    <w:div w:id="2055302657">
      <w:bodyDiv w:val="1"/>
      <w:marLeft w:val="0"/>
      <w:marRight w:val="0"/>
      <w:marTop w:val="0"/>
      <w:marBottom w:val="0"/>
      <w:divBdr>
        <w:top w:val="none" w:sz="0" w:space="0" w:color="auto"/>
        <w:left w:val="none" w:sz="0" w:space="0" w:color="auto"/>
        <w:bottom w:val="none" w:sz="0" w:space="0" w:color="auto"/>
        <w:right w:val="none" w:sz="0" w:space="0" w:color="auto"/>
      </w:divBdr>
    </w:div>
    <w:div w:id="2060744199">
      <w:bodyDiv w:val="1"/>
      <w:marLeft w:val="0"/>
      <w:marRight w:val="0"/>
      <w:marTop w:val="0"/>
      <w:marBottom w:val="0"/>
      <w:divBdr>
        <w:top w:val="none" w:sz="0" w:space="0" w:color="auto"/>
        <w:left w:val="none" w:sz="0" w:space="0" w:color="auto"/>
        <w:bottom w:val="none" w:sz="0" w:space="0" w:color="auto"/>
        <w:right w:val="none" w:sz="0" w:space="0" w:color="auto"/>
      </w:divBdr>
    </w:div>
    <w:div w:id="2062359660">
      <w:bodyDiv w:val="1"/>
      <w:marLeft w:val="0"/>
      <w:marRight w:val="0"/>
      <w:marTop w:val="0"/>
      <w:marBottom w:val="0"/>
      <w:divBdr>
        <w:top w:val="none" w:sz="0" w:space="0" w:color="auto"/>
        <w:left w:val="none" w:sz="0" w:space="0" w:color="auto"/>
        <w:bottom w:val="none" w:sz="0" w:space="0" w:color="auto"/>
        <w:right w:val="none" w:sz="0" w:space="0" w:color="auto"/>
      </w:divBdr>
    </w:div>
    <w:div w:id="2062510574">
      <w:bodyDiv w:val="1"/>
      <w:marLeft w:val="0"/>
      <w:marRight w:val="0"/>
      <w:marTop w:val="0"/>
      <w:marBottom w:val="0"/>
      <w:divBdr>
        <w:top w:val="none" w:sz="0" w:space="0" w:color="auto"/>
        <w:left w:val="none" w:sz="0" w:space="0" w:color="auto"/>
        <w:bottom w:val="none" w:sz="0" w:space="0" w:color="auto"/>
        <w:right w:val="none" w:sz="0" w:space="0" w:color="auto"/>
      </w:divBdr>
    </w:div>
    <w:div w:id="2063403094">
      <w:bodyDiv w:val="1"/>
      <w:marLeft w:val="0"/>
      <w:marRight w:val="0"/>
      <w:marTop w:val="0"/>
      <w:marBottom w:val="0"/>
      <w:divBdr>
        <w:top w:val="none" w:sz="0" w:space="0" w:color="auto"/>
        <w:left w:val="none" w:sz="0" w:space="0" w:color="auto"/>
        <w:bottom w:val="none" w:sz="0" w:space="0" w:color="auto"/>
        <w:right w:val="none" w:sz="0" w:space="0" w:color="auto"/>
      </w:divBdr>
    </w:div>
    <w:div w:id="2063824985">
      <w:bodyDiv w:val="1"/>
      <w:marLeft w:val="0"/>
      <w:marRight w:val="0"/>
      <w:marTop w:val="0"/>
      <w:marBottom w:val="0"/>
      <w:divBdr>
        <w:top w:val="none" w:sz="0" w:space="0" w:color="auto"/>
        <w:left w:val="none" w:sz="0" w:space="0" w:color="auto"/>
        <w:bottom w:val="none" w:sz="0" w:space="0" w:color="auto"/>
        <w:right w:val="none" w:sz="0" w:space="0" w:color="auto"/>
      </w:divBdr>
    </w:div>
    <w:div w:id="2064790329">
      <w:bodyDiv w:val="1"/>
      <w:marLeft w:val="0"/>
      <w:marRight w:val="0"/>
      <w:marTop w:val="0"/>
      <w:marBottom w:val="0"/>
      <w:divBdr>
        <w:top w:val="none" w:sz="0" w:space="0" w:color="auto"/>
        <w:left w:val="none" w:sz="0" w:space="0" w:color="auto"/>
        <w:bottom w:val="none" w:sz="0" w:space="0" w:color="auto"/>
        <w:right w:val="none" w:sz="0" w:space="0" w:color="auto"/>
      </w:divBdr>
    </w:div>
    <w:div w:id="2067751200">
      <w:bodyDiv w:val="1"/>
      <w:marLeft w:val="0"/>
      <w:marRight w:val="0"/>
      <w:marTop w:val="0"/>
      <w:marBottom w:val="0"/>
      <w:divBdr>
        <w:top w:val="none" w:sz="0" w:space="0" w:color="auto"/>
        <w:left w:val="none" w:sz="0" w:space="0" w:color="auto"/>
        <w:bottom w:val="none" w:sz="0" w:space="0" w:color="auto"/>
        <w:right w:val="none" w:sz="0" w:space="0" w:color="auto"/>
      </w:divBdr>
    </w:div>
    <w:div w:id="2068066664">
      <w:bodyDiv w:val="1"/>
      <w:marLeft w:val="0"/>
      <w:marRight w:val="0"/>
      <w:marTop w:val="0"/>
      <w:marBottom w:val="0"/>
      <w:divBdr>
        <w:top w:val="none" w:sz="0" w:space="0" w:color="auto"/>
        <w:left w:val="none" w:sz="0" w:space="0" w:color="auto"/>
        <w:bottom w:val="none" w:sz="0" w:space="0" w:color="auto"/>
        <w:right w:val="none" w:sz="0" w:space="0" w:color="auto"/>
      </w:divBdr>
    </w:div>
    <w:div w:id="2069299374">
      <w:bodyDiv w:val="1"/>
      <w:marLeft w:val="0"/>
      <w:marRight w:val="0"/>
      <w:marTop w:val="0"/>
      <w:marBottom w:val="0"/>
      <w:divBdr>
        <w:top w:val="none" w:sz="0" w:space="0" w:color="auto"/>
        <w:left w:val="none" w:sz="0" w:space="0" w:color="auto"/>
        <w:bottom w:val="none" w:sz="0" w:space="0" w:color="auto"/>
        <w:right w:val="none" w:sz="0" w:space="0" w:color="auto"/>
      </w:divBdr>
    </w:div>
    <w:div w:id="2082215734">
      <w:bodyDiv w:val="1"/>
      <w:marLeft w:val="0"/>
      <w:marRight w:val="0"/>
      <w:marTop w:val="0"/>
      <w:marBottom w:val="0"/>
      <w:divBdr>
        <w:top w:val="none" w:sz="0" w:space="0" w:color="auto"/>
        <w:left w:val="none" w:sz="0" w:space="0" w:color="auto"/>
        <w:bottom w:val="none" w:sz="0" w:space="0" w:color="auto"/>
        <w:right w:val="none" w:sz="0" w:space="0" w:color="auto"/>
      </w:divBdr>
    </w:div>
    <w:div w:id="2084060923">
      <w:bodyDiv w:val="1"/>
      <w:marLeft w:val="0"/>
      <w:marRight w:val="0"/>
      <w:marTop w:val="0"/>
      <w:marBottom w:val="0"/>
      <w:divBdr>
        <w:top w:val="none" w:sz="0" w:space="0" w:color="auto"/>
        <w:left w:val="none" w:sz="0" w:space="0" w:color="auto"/>
        <w:bottom w:val="none" w:sz="0" w:space="0" w:color="auto"/>
        <w:right w:val="none" w:sz="0" w:space="0" w:color="auto"/>
      </w:divBdr>
    </w:div>
    <w:div w:id="2085911799">
      <w:bodyDiv w:val="1"/>
      <w:marLeft w:val="0"/>
      <w:marRight w:val="0"/>
      <w:marTop w:val="0"/>
      <w:marBottom w:val="0"/>
      <w:divBdr>
        <w:top w:val="none" w:sz="0" w:space="0" w:color="auto"/>
        <w:left w:val="none" w:sz="0" w:space="0" w:color="auto"/>
        <w:bottom w:val="none" w:sz="0" w:space="0" w:color="auto"/>
        <w:right w:val="none" w:sz="0" w:space="0" w:color="auto"/>
      </w:divBdr>
    </w:div>
    <w:div w:id="2087653966">
      <w:bodyDiv w:val="1"/>
      <w:marLeft w:val="0"/>
      <w:marRight w:val="0"/>
      <w:marTop w:val="0"/>
      <w:marBottom w:val="0"/>
      <w:divBdr>
        <w:top w:val="none" w:sz="0" w:space="0" w:color="auto"/>
        <w:left w:val="none" w:sz="0" w:space="0" w:color="auto"/>
        <w:bottom w:val="none" w:sz="0" w:space="0" w:color="auto"/>
        <w:right w:val="none" w:sz="0" w:space="0" w:color="auto"/>
      </w:divBdr>
    </w:div>
    <w:div w:id="2095783293">
      <w:bodyDiv w:val="1"/>
      <w:marLeft w:val="0"/>
      <w:marRight w:val="0"/>
      <w:marTop w:val="0"/>
      <w:marBottom w:val="0"/>
      <w:divBdr>
        <w:top w:val="none" w:sz="0" w:space="0" w:color="auto"/>
        <w:left w:val="none" w:sz="0" w:space="0" w:color="auto"/>
        <w:bottom w:val="none" w:sz="0" w:space="0" w:color="auto"/>
        <w:right w:val="none" w:sz="0" w:space="0" w:color="auto"/>
      </w:divBdr>
    </w:div>
    <w:div w:id="2096395810">
      <w:bodyDiv w:val="1"/>
      <w:marLeft w:val="0"/>
      <w:marRight w:val="0"/>
      <w:marTop w:val="0"/>
      <w:marBottom w:val="0"/>
      <w:divBdr>
        <w:top w:val="none" w:sz="0" w:space="0" w:color="auto"/>
        <w:left w:val="none" w:sz="0" w:space="0" w:color="auto"/>
        <w:bottom w:val="none" w:sz="0" w:space="0" w:color="auto"/>
        <w:right w:val="none" w:sz="0" w:space="0" w:color="auto"/>
      </w:divBdr>
    </w:div>
    <w:div w:id="2097358938">
      <w:bodyDiv w:val="1"/>
      <w:marLeft w:val="0"/>
      <w:marRight w:val="0"/>
      <w:marTop w:val="0"/>
      <w:marBottom w:val="0"/>
      <w:divBdr>
        <w:top w:val="none" w:sz="0" w:space="0" w:color="auto"/>
        <w:left w:val="none" w:sz="0" w:space="0" w:color="auto"/>
        <w:bottom w:val="none" w:sz="0" w:space="0" w:color="auto"/>
        <w:right w:val="none" w:sz="0" w:space="0" w:color="auto"/>
      </w:divBdr>
    </w:div>
    <w:div w:id="2100519883">
      <w:bodyDiv w:val="1"/>
      <w:marLeft w:val="0"/>
      <w:marRight w:val="0"/>
      <w:marTop w:val="0"/>
      <w:marBottom w:val="0"/>
      <w:divBdr>
        <w:top w:val="none" w:sz="0" w:space="0" w:color="auto"/>
        <w:left w:val="none" w:sz="0" w:space="0" w:color="auto"/>
        <w:bottom w:val="none" w:sz="0" w:space="0" w:color="auto"/>
        <w:right w:val="none" w:sz="0" w:space="0" w:color="auto"/>
      </w:divBdr>
    </w:div>
    <w:div w:id="2103797667">
      <w:bodyDiv w:val="1"/>
      <w:marLeft w:val="0"/>
      <w:marRight w:val="0"/>
      <w:marTop w:val="0"/>
      <w:marBottom w:val="0"/>
      <w:divBdr>
        <w:top w:val="none" w:sz="0" w:space="0" w:color="auto"/>
        <w:left w:val="none" w:sz="0" w:space="0" w:color="auto"/>
        <w:bottom w:val="none" w:sz="0" w:space="0" w:color="auto"/>
        <w:right w:val="none" w:sz="0" w:space="0" w:color="auto"/>
      </w:divBdr>
    </w:div>
    <w:div w:id="2110080795">
      <w:bodyDiv w:val="1"/>
      <w:marLeft w:val="0"/>
      <w:marRight w:val="0"/>
      <w:marTop w:val="0"/>
      <w:marBottom w:val="0"/>
      <w:divBdr>
        <w:top w:val="none" w:sz="0" w:space="0" w:color="auto"/>
        <w:left w:val="none" w:sz="0" w:space="0" w:color="auto"/>
        <w:bottom w:val="none" w:sz="0" w:space="0" w:color="auto"/>
        <w:right w:val="none" w:sz="0" w:space="0" w:color="auto"/>
      </w:divBdr>
    </w:div>
    <w:div w:id="2114591823">
      <w:bodyDiv w:val="1"/>
      <w:marLeft w:val="0"/>
      <w:marRight w:val="0"/>
      <w:marTop w:val="0"/>
      <w:marBottom w:val="0"/>
      <w:divBdr>
        <w:top w:val="none" w:sz="0" w:space="0" w:color="auto"/>
        <w:left w:val="none" w:sz="0" w:space="0" w:color="auto"/>
        <w:bottom w:val="none" w:sz="0" w:space="0" w:color="auto"/>
        <w:right w:val="none" w:sz="0" w:space="0" w:color="auto"/>
      </w:divBdr>
    </w:div>
    <w:div w:id="2115440746">
      <w:bodyDiv w:val="1"/>
      <w:marLeft w:val="0"/>
      <w:marRight w:val="0"/>
      <w:marTop w:val="0"/>
      <w:marBottom w:val="0"/>
      <w:divBdr>
        <w:top w:val="none" w:sz="0" w:space="0" w:color="auto"/>
        <w:left w:val="none" w:sz="0" w:space="0" w:color="auto"/>
        <w:bottom w:val="none" w:sz="0" w:space="0" w:color="auto"/>
        <w:right w:val="none" w:sz="0" w:space="0" w:color="auto"/>
      </w:divBdr>
    </w:div>
    <w:div w:id="2116516715">
      <w:bodyDiv w:val="1"/>
      <w:marLeft w:val="0"/>
      <w:marRight w:val="0"/>
      <w:marTop w:val="0"/>
      <w:marBottom w:val="0"/>
      <w:divBdr>
        <w:top w:val="none" w:sz="0" w:space="0" w:color="auto"/>
        <w:left w:val="none" w:sz="0" w:space="0" w:color="auto"/>
        <w:bottom w:val="none" w:sz="0" w:space="0" w:color="auto"/>
        <w:right w:val="none" w:sz="0" w:space="0" w:color="auto"/>
      </w:divBdr>
    </w:div>
    <w:div w:id="2117018660">
      <w:bodyDiv w:val="1"/>
      <w:marLeft w:val="0"/>
      <w:marRight w:val="0"/>
      <w:marTop w:val="0"/>
      <w:marBottom w:val="0"/>
      <w:divBdr>
        <w:top w:val="none" w:sz="0" w:space="0" w:color="auto"/>
        <w:left w:val="none" w:sz="0" w:space="0" w:color="auto"/>
        <w:bottom w:val="none" w:sz="0" w:space="0" w:color="auto"/>
        <w:right w:val="none" w:sz="0" w:space="0" w:color="auto"/>
      </w:divBdr>
    </w:div>
    <w:div w:id="2118595299">
      <w:bodyDiv w:val="1"/>
      <w:marLeft w:val="0"/>
      <w:marRight w:val="0"/>
      <w:marTop w:val="0"/>
      <w:marBottom w:val="0"/>
      <w:divBdr>
        <w:top w:val="none" w:sz="0" w:space="0" w:color="auto"/>
        <w:left w:val="none" w:sz="0" w:space="0" w:color="auto"/>
        <w:bottom w:val="none" w:sz="0" w:space="0" w:color="auto"/>
        <w:right w:val="none" w:sz="0" w:space="0" w:color="auto"/>
      </w:divBdr>
    </w:div>
    <w:div w:id="2119525846">
      <w:bodyDiv w:val="1"/>
      <w:marLeft w:val="0"/>
      <w:marRight w:val="0"/>
      <w:marTop w:val="0"/>
      <w:marBottom w:val="0"/>
      <w:divBdr>
        <w:top w:val="none" w:sz="0" w:space="0" w:color="auto"/>
        <w:left w:val="none" w:sz="0" w:space="0" w:color="auto"/>
        <w:bottom w:val="none" w:sz="0" w:space="0" w:color="auto"/>
        <w:right w:val="none" w:sz="0" w:space="0" w:color="auto"/>
      </w:divBdr>
    </w:div>
    <w:div w:id="2122020983">
      <w:bodyDiv w:val="1"/>
      <w:marLeft w:val="0"/>
      <w:marRight w:val="0"/>
      <w:marTop w:val="0"/>
      <w:marBottom w:val="0"/>
      <w:divBdr>
        <w:top w:val="none" w:sz="0" w:space="0" w:color="auto"/>
        <w:left w:val="none" w:sz="0" w:space="0" w:color="auto"/>
        <w:bottom w:val="none" w:sz="0" w:space="0" w:color="auto"/>
        <w:right w:val="none" w:sz="0" w:space="0" w:color="auto"/>
      </w:divBdr>
    </w:div>
    <w:div w:id="2124491188">
      <w:bodyDiv w:val="1"/>
      <w:marLeft w:val="0"/>
      <w:marRight w:val="0"/>
      <w:marTop w:val="0"/>
      <w:marBottom w:val="0"/>
      <w:divBdr>
        <w:top w:val="none" w:sz="0" w:space="0" w:color="auto"/>
        <w:left w:val="none" w:sz="0" w:space="0" w:color="auto"/>
        <w:bottom w:val="none" w:sz="0" w:space="0" w:color="auto"/>
        <w:right w:val="none" w:sz="0" w:space="0" w:color="auto"/>
      </w:divBdr>
    </w:div>
    <w:div w:id="2127769065">
      <w:bodyDiv w:val="1"/>
      <w:marLeft w:val="0"/>
      <w:marRight w:val="0"/>
      <w:marTop w:val="0"/>
      <w:marBottom w:val="0"/>
      <w:divBdr>
        <w:top w:val="none" w:sz="0" w:space="0" w:color="auto"/>
        <w:left w:val="none" w:sz="0" w:space="0" w:color="auto"/>
        <w:bottom w:val="none" w:sz="0" w:space="0" w:color="auto"/>
        <w:right w:val="none" w:sz="0" w:space="0" w:color="auto"/>
      </w:divBdr>
    </w:div>
    <w:div w:id="2128351285">
      <w:bodyDiv w:val="1"/>
      <w:marLeft w:val="0"/>
      <w:marRight w:val="0"/>
      <w:marTop w:val="0"/>
      <w:marBottom w:val="0"/>
      <w:divBdr>
        <w:top w:val="none" w:sz="0" w:space="0" w:color="auto"/>
        <w:left w:val="none" w:sz="0" w:space="0" w:color="auto"/>
        <w:bottom w:val="none" w:sz="0" w:space="0" w:color="auto"/>
        <w:right w:val="none" w:sz="0" w:space="0" w:color="auto"/>
      </w:divBdr>
    </w:div>
    <w:div w:id="2137024490">
      <w:bodyDiv w:val="1"/>
      <w:marLeft w:val="0"/>
      <w:marRight w:val="0"/>
      <w:marTop w:val="0"/>
      <w:marBottom w:val="0"/>
      <w:divBdr>
        <w:top w:val="none" w:sz="0" w:space="0" w:color="auto"/>
        <w:left w:val="none" w:sz="0" w:space="0" w:color="auto"/>
        <w:bottom w:val="none" w:sz="0" w:space="0" w:color="auto"/>
        <w:right w:val="none" w:sz="0" w:space="0" w:color="auto"/>
      </w:divBdr>
    </w:div>
    <w:div w:id="21384469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trathmoreuni-my.sharepoint.com/personal/mirav_bhojani_o365_strathmore_edu/Documents/Strathmore/Year%204/4.1/IS%20Project%202/136446-Proposal%20Document.docx" TargetMode="External"/><Relationship Id="rId21" Type="http://schemas.openxmlformats.org/officeDocument/2006/relationships/hyperlink" Target="https://strathmoreuni-my.sharepoint.com/personal/mirav_bhojani_o365_strathmore_edu/Documents/Strathmore/Year%204/4.1/IS%20Project%202/136446-Proposal%20Document.docx" TargetMode="External"/><Relationship Id="rId42" Type="http://schemas.openxmlformats.org/officeDocument/2006/relationships/image" Target="media/image12.jpeg"/><Relationship Id="rId47" Type="http://schemas.openxmlformats.org/officeDocument/2006/relationships/image" Target="media/image17.png"/><Relationship Id="rId63" Type="http://schemas.openxmlformats.org/officeDocument/2006/relationships/image" Target="media/image31.png"/><Relationship Id="rId68"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trathmoreuni-my.sharepoint.com/personal/mirav_bhojani_o365_strathmore_edu/Documents/Strathmore/Year%204/4.1/IS%20Project%202/136446-Proposal%20Document.docx" TargetMode="External"/><Relationship Id="rId29" Type="http://schemas.openxmlformats.org/officeDocument/2006/relationships/footer" Target="footer1.xml"/><Relationship Id="rId11" Type="http://schemas.openxmlformats.org/officeDocument/2006/relationships/hyperlink" Target="https://strathmoreuni-my.sharepoint.com/personal/mirav_bhojani_o365_strathmore_edu/Documents/Strathmore/Year%204/4.1/IS%20Project%202/136446-Proposal%20Document.docx" TargetMode="External"/><Relationship Id="rId24" Type="http://schemas.openxmlformats.org/officeDocument/2006/relationships/hyperlink" Target="https://strathmoreuni-my.sharepoint.com/personal/mirav_bhojani_o365_strathmore_edu/Documents/Strathmore/Year%204/4.1/IS%20Project%202/136446-Proposal%20Document.docx" TargetMode="External"/><Relationship Id="rId32" Type="http://schemas.openxmlformats.org/officeDocument/2006/relationships/image" Target="media/image2.png"/><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image" Target="media/image26.png"/><Relationship Id="rId66"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hyperlink" Target="https://strathmoreuni-my.sharepoint.com/personal/mirav_bhojani_o365_strathmore_edu/Documents/Strathmore/Year%204/4.1/IS%20Project%202/136446-Proposal%20Document.docx" TargetMode="External"/><Relationship Id="rId14" Type="http://schemas.openxmlformats.org/officeDocument/2006/relationships/hyperlink" Target="https://strathmoreuni-my.sharepoint.com/personal/mirav_bhojani_o365_strathmore_edu/Documents/Strathmore/Year%204/4.1/IS%20Project%202/136446-Proposal%20Document.docx" TargetMode="External"/><Relationship Id="rId22" Type="http://schemas.openxmlformats.org/officeDocument/2006/relationships/hyperlink" Target="https://strathmoreuni-my.sharepoint.com/personal/mirav_bhojani_o365_strathmore_edu/Documents/Strathmore/Year%204/4.1/IS%20Project%202/136446-Proposal%20Document.docx" TargetMode="External"/><Relationship Id="rId27" Type="http://schemas.openxmlformats.org/officeDocument/2006/relationships/hyperlink" Target="https://strathmoreuni-my.sharepoint.com/personal/mirav_bhojani_o365_strathmore_edu/Documents/Strathmore/Year%204/4.1/IS%20Project%202/136446-Proposal%20Document.docx" TargetMode="External"/><Relationship Id="rId30" Type="http://schemas.openxmlformats.org/officeDocument/2006/relationships/footer" Target="footer2.xml"/><Relationship Id="rId35" Type="http://schemas.openxmlformats.org/officeDocument/2006/relationships/image" Target="media/image5.png"/><Relationship Id="rId43" Type="http://schemas.openxmlformats.org/officeDocument/2006/relationships/image" Target="media/image13.jpeg"/><Relationship Id="rId48" Type="http://schemas.openxmlformats.org/officeDocument/2006/relationships/image" Target="media/image18.png"/><Relationship Id="rId56" Type="http://schemas.openxmlformats.org/officeDocument/2006/relationships/hyperlink" Target="mailto:admin@admin.com" TargetMode="External"/><Relationship Id="rId64" Type="http://schemas.openxmlformats.org/officeDocument/2006/relationships/image" Target="media/image32.png"/><Relationship Id="rId69" Type="http://schemas.openxmlformats.org/officeDocument/2006/relationships/fontTable" Target="fontTable.xml"/><Relationship Id="rId8" Type="http://schemas.openxmlformats.org/officeDocument/2006/relationships/hyperlink" Target="https://strathmoreuni-my.sharepoint.com/personal/mirav_bhojani_o365_strathmore_edu/Documents/Strathmore/Year%204/4.1/IS%20Project%202/136446-Proposal%20Document.docx" TargetMode="Externa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https://strathmoreuni-my.sharepoint.com/personal/mirav_bhojani_o365_strathmore_edu/Documents/Strathmore/Year%204/4.1/IS%20Project%202/136446-Proposal%20Document.docx" TargetMode="External"/><Relationship Id="rId17" Type="http://schemas.openxmlformats.org/officeDocument/2006/relationships/hyperlink" Target="https://strathmoreuni-my.sharepoint.com/personal/mirav_bhojani_o365_strathmore_edu/Documents/Strathmore/Year%204/4.1/IS%20Project%202/136446-Proposal%20Document.docx" TargetMode="External"/><Relationship Id="rId25" Type="http://schemas.openxmlformats.org/officeDocument/2006/relationships/hyperlink" Target="https://strathmoreuni-my.sharepoint.com/personal/mirav_bhojani_o365_strathmore_edu/Documents/Strathmore/Year%204/4.1/IS%20Project%202/136446-Proposal%20Document.docx" TargetMode="External"/><Relationship Id="rId33" Type="http://schemas.openxmlformats.org/officeDocument/2006/relationships/image" Target="media/image3.png"/><Relationship Id="rId38" Type="http://schemas.openxmlformats.org/officeDocument/2006/relationships/image" Target="media/image8.jpeg"/><Relationship Id="rId46" Type="http://schemas.openxmlformats.org/officeDocument/2006/relationships/image" Target="media/image16.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yperlink" Target="https://strathmoreuni-my.sharepoint.com/personal/mirav_bhojani_o365_strathmore_edu/Documents/Strathmore/Year%204/4.1/IS%20Project%202/136446-Proposal%20Document.docx" TargetMode="External"/><Relationship Id="rId41" Type="http://schemas.openxmlformats.org/officeDocument/2006/relationships/image" Target="media/image11.jpeg"/><Relationship Id="rId54" Type="http://schemas.openxmlformats.org/officeDocument/2006/relationships/image" Target="media/image24.png"/><Relationship Id="rId62" Type="http://schemas.openxmlformats.org/officeDocument/2006/relationships/image" Target="media/image3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trathmoreuni-my.sharepoint.com/personal/mirav_bhojani_o365_strathmore_edu/Documents/Strathmore/Year%204/4.1/IS%20Project%202/136446-Proposal%20Document.docx" TargetMode="External"/><Relationship Id="rId23" Type="http://schemas.openxmlformats.org/officeDocument/2006/relationships/hyperlink" Target="https://strathmoreuni-my.sharepoint.com/personal/mirav_bhojani_o365_strathmore_edu/Documents/Strathmore/Year%204/4.1/IS%20Project%202/136446-Proposal%20Document.docx" TargetMode="External"/><Relationship Id="rId28" Type="http://schemas.openxmlformats.org/officeDocument/2006/relationships/hyperlink" Target="https://strathmoreuni-my.sharepoint.com/personal/mirav_bhojani_o365_strathmore_edu/Documents/Strathmore/Year%204/4.1/IS%20Project%202/136446-Proposal%20Document.docx" TargetMode="External"/><Relationship Id="rId36" Type="http://schemas.openxmlformats.org/officeDocument/2006/relationships/image" Target="media/image6.jpg"/><Relationship Id="rId49" Type="http://schemas.openxmlformats.org/officeDocument/2006/relationships/image" Target="media/image19.png"/><Relationship Id="rId57" Type="http://schemas.openxmlformats.org/officeDocument/2006/relationships/hyperlink" Target="mailto:admin@admin.com" TargetMode="External"/><Relationship Id="rId10" Type="http://schemas.openxmlformats.org/officeDocument/2006/relationships/hyperlink" Target="https://strathmoreuni-my.sharepoint.com/personal/mirav_bhojani_o365_strathmore_edu/Documents/Strathmore/Year%204/4.1/IS%20Project%202/136446-Proposal%20Document.docx" TargetMode="External"/><Relationship Id="rId31" Type="http://schemas.openxmlformats.org/officeDocument/2006/relationships/image" Target="media/image1.png"/><Relationship Id="rId44" Type="http://schemas.openxmlformats.org/officeDocument/2006/relationships/image" Target="media/image14.jpeg"/><Relationship Id="rId52" Type="http://schemas.openxmlformats.org/officeDocument/2006/relationships/image" Target="media/image22.png"/><Relationship Id="rId60" Type="http://schemas.openxmlformats.org/officeDocument/2006/relationships/image" Target="media/image28.png"/><Relationship Id="rId65"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https://strathmoreuni-my.sharepoint.com/personal/mirav_bhojani_o365_strathmore_edu/Documents/Strathmore/Year%204/4.1/IS%20Project%202/136446-Proposal%20Document.docx" TargetMode="External"/><Relationship Id="rId13" Type="http://schemas.openxmlformats.org/officeDocument/2006/relationships/hyperlink" Target="https://strathmoreuni-my.sharepoint.com/personal/mirav_bhojani_o365_strathmore_edu/Documents/Strathmore/Year%204/4.1/IS%20Project%202/136446-Proposal%20Document.docx" TargetMode="External"/><Relationship Id="rId18" Type="http://schemas.openxmlformats.org/officeDocument/2006/relationships/hyperlink" Target="https://strathmoreuni-my.sharepoint.com/personal/mirav_bhojani_o365_strathmore_edu/Documents/Strathmore/Year%204/4.1/IS%20Project%202/136446-Proposal%20Document.docx" TargetMode="External"/><Relationship Id="rId39" Type="http://schemas.openxmlformats.org/officeDocument/2006/relationships/image" Target="media/image9.png"/><Relationship Id="rId34" Type="http://schemas.openxmlformats.org/officeDocument/2006/relationships/image" Target="media/image4.png"/><Relationship Id="rId50" Type="http://schemas.openxmlformats.org/officeDocument/2006/relationships/image" Target="media/image20.png"/><Relationship Id="rId5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b06</b:Tag>
    <b:SourceType>JournalArticle</b:SourceType>
    <b:Guid>{EEBCE266-23BD-4C9C-80AE-06A0FABF76E1}</b:Guid>
    <b:Author>
      <b:Author>
        <b:NameList>
          <b:Person>
            <b:Last>Chappell</b:Last>
            <b:First>Robert</b:First>
          </b:Person>
        </b:NameList>
      </b:Author>
    </b:Author>
    <b:Title>Kenyan Sport in the Aftermath of the Commonwealth Games, Manchester 2002</b:Title>
    <b:JournalName>Taylor and Francis Online</b:JournalName>
    <b:Year>2006</b:Year>
    <b:Pages>175-191</b:Pages>
    <b:RefOrder>48</b:RefOrder>
  </b:Source>
  <b:Source>
    <b:Tag>San18</b:Tag>
    <b:SourceType>JournalArticle</b:SourceType>
    <b:Guid>{13687852-7D70-40F4-A6A2-E953CEA775E0}</b:Guid>
    <b:Author>
      <b:Author>
        <b:NameList>
          <b:Person>
            <b:Last>Banerjee</b:Last>
            <b:First>Sandipan</b:First>
          </b:Person>
        </b:NameList>
      </b:Author>
    </b:Author>
    <b:Title>Sandipan Banerjee</b:Title>
    <b:JournalName>Cricket Soccer</b:JournalName>
    <b:Year>2018</b:Year>
    <b:Pages>5</b:Pages>
    <b:RefOrder>2</b:RefOrder>
  </b:Source>
  <b:Source>
    <b:Tag>Nik201</b:Tag>
    <b:SourceType>JournalArticle</b:SourceType>
    <b:Guid>{A09A891B-08A7-431C-B231-89C6F9A1CD60}</b:Guid>
    <b:Author>
      <b:Author>
        <b:NameList>
          <b:Person>
            <b:Last>Mehta</b:Last>
            <b:First>Nikhil</b:First>
          </b:Person>
        </b:NameList>
      </b:Author>
    </b:Author>
    <b:Title>Let’s Be Honest: Cricket is Dying a Slow, Yet Avoidable Death</b:Title>
    <b:JournalName>Medium</b:JournalName>
    <b:Year>2020</b:Year>
    <b:Pages>3</b:Pages>
    <b:RefOrder>6</b:RefOrder>
  </b:Source>
  <b:Source>
    <b:Tag>Tim141</b:Tag>
    <b:SourceType>JournalArticle</b:SourceType>
    <b:Guid>{C18D9851-50F0-484A-9D76-6F2108A502F2}</b:Guid>
    <b:Author>
      <b:Author>
        <b:NameList>
          <b:Person>
            <b:Last>Wigmore</b:Last>
            <b:First>Tim</b:First>
          </b:Person>
        </b:NameList>
      </b:Author>
    </b:Author>
    <b:Title>Kenya cricket is dead and buried</b:Title>
    <b:JournalName>ESPN cricinfo</b:JournalName>
    <b:Year>2014</b:Year>
    <b:Pages>2</b:Pages>
    <b:RefOrder>49</b:RefOrder>
  </b:Source>
  <b:Source>
    <b:Tag>Hos19</b:Tag>
    <b:SourceType>Report</b:SourceType>
    <b:Guid>{7DE029A2-44B9-4FC0-8E06-59F738941076}</b:Guid>
    <b:Author>
      <b:Author>
        <b:NameList>
          <b:Person>
            <b:Last>Hossain</b:Last>
            <b:First>A.</b:First>
            <b:Middle>G. M. Imam</b:Middle>
          </b:Person>
        </b:NameList>
      </b:Author>
    </b:Author>
    <b:Title>Player’s Performance Prediction in ODI Cricket Using Machine Learning Algorithms</b:Title>
    <b:Year>2019</b:Year>
    <b:Publisher>IEEE</b:Publisher>
    <b:City>Dhaka</b:City>
    <b:RefOrder>50</b:RefOrder>
  </b:Source>
  <b:Source>
    <b:Tag>Shi21</b:Tag>
    <b:SourceType>JournalArticle</b:SourceType>
    <b:Guid>{C5F0710A-5D23-4B65-B988-0F1A29328848}</b:Guid>
    <b:Title>Live Tournament Scoreboard and Prediction</b:Title>
    <b:Year>2021</b:Year>
    <b:Author>
      <b:Author>
        <b:NameList>
          <b:Person>
            <b:Last>Gavhane</b:Last>
            <b:First>Shivganga</b:First>
          </b:Person>
        </b:NameList>
      </b:Author>
    </b:Author>
    <b:JournalName>International Journal of Computer Applications</b:JournalName>
    <b:Pages>183-187</b:Pages>
    <b:RefOrder>3</b:RefOrder>
  </b:Source>
  <b:Source>
    <b:Tag>Mik</b:Tag>
    <b:SourceType>JournalArticle</b:SourceType>
    <b:Guid>{88DFA8C4-39C8-4E41-B478-0F76778379EA}</b:Guid>
    <b:Author>
      <b:Author>
        <b:NameList>
          <b:Person>
            <b:Last>Brearley</b:Last>
            <b:First>Mike</b:First>
          </b:Person>
        </b:NameList>
      </b:Author>
    </b:Author>
    <b:Title>How to select a cricket winning team</b:Title>
    <b:JournalName>Pitch Vision Sports technology</b:JournalName>
    <b:Year>2009</b:Year>
    <b:Pages>23-34</b:Pages>
    <b:RefOrder>51</b:RefOrder>
  </b:Source>
  <b:Source>
    <b:Tag>Kal18</b:Tag>
    <b:SourceType>JournalArticle</b:SourceType>
    <b:Guid>{CBB01848-7280-4DC3-A997-AA06D6D0DD52}</b:Guid>
    <b:Author>
      <b:Author>
        <b:NameList>
          <b:Person>
            <b:Last>Kalpdrum Passi</b:Last>
            <b:First>Niravkumar</b:First>
            <b:Middle>Pandey</b:Middle>
          </b:Person>
        </b:NameList>
      </b:Author>
    </b:Author>
    <b:Title>Increased Prediction Accuracy in the Game of Cricket using Machine Learning</b:Title>
    <b:JournalName>arixv</b:JournalName>
    <b:Year>2018</b:Year>
    <b:Pages>1-2</b:Pages>
    <b:RefOrder>4</b:RefOrder>
  </b:Source>
  <b:Source>
    <b:Tag>Car09</b:Tag>
    <b:SourceType>JournalArticle</b:SourceType>
    <b:Guid>{0E289747-96DD-4C8F-B0CE-D90B6443FFC8}</b:Guid>
    <b:Title>Movement patterns in cricket vary by both position and game format</b:Title>
    <b:JournalName>Taylor &amp; Francis Online</b:JournalName>
    <b:Year>2009</b:Year>
    <b:Pages>45-52</b:Pages>
    <b:Author>
      <b:Author>
        <b:NameList>
          <b:Person>
            <b:Last>Carl J. Petersen</b:Last>
            <b:First>David</b:First>
            <b:Middle>Pyne, Brian Dawson, Marc Portus, Aaron Kellett</b:Middle>
          </b:Person>
        </b:NameList>
      </b:Author>
    </b:Author>
    <b:RefOrder>52</b:RefOrder>
  </b:Source>
  <b:Source>
    <b:Tag>Ven20</b:Tag>
    <b:SourceType>JournalArticle</b:SourceType>
    <b:Guid>{DAC8626B-C7ED-4615-81CB-D58CD027B187}</b:Guid>
    <b:Author>
      <b:Author>
        <b:NameList>
          <b:Person>
            <b:Last>Mohanta</b:Last>
            <b:First>Venkat</b:First>
            <b:Middle>prasad</b:Middle>
          </b:Person>
        </b:NameList>
      </b:Author>
    </b:Author>
    <b:Title>Twenty20 Cricket – The Most Entertaining Cricket Format</b:Title>
    <b:JournalName>Indies Education</b:JournalName>
    <b:Year>2020</b:Year>
    <b:Pages>38-40</b:Pages>
    <b:RefOrder>5</b:RefOrder>
  </b:Source>
  <b:Source>
    <b:Tag>Cri18</b:Tag>
    <b:SourceType>JournalArticle</b:SourceType>
    <b:Guid>{D069086B-8BDD-4D0D-A65D-E0DEC673FE44}</b:Guid>
    <b:Author>
      <b:Author>
        <b:Corporate>CricHQ</b:Corporate>
      </b:Author>
    </b:Author>
    <b:Title>Scoring - an intro</b:Title>
    <b:Year>2018</b:Year>
    <b:Pages>3-4</b:Pages>
    <b:RefOrder>8</b:RefOrder>
  </b:Source>
  <b:Source>
    <b:Tag>Abi22</b:Tag>
    <b:SourceType>JournalArticle</b:SourceType>
    <b:Guid>{10F58EA0-787B-43F1-BFEE-CA0B24650963}</b:Guid>
    <b:Author>
      <b:Author>
        <b:NameList>
          <b:Person>
            <b:Last>Desai</b:Last>
            <b:First>Abishek</b:First>
          </b:Person>
        </b:NameList>
      </b:Author>
    </b:Author>
    <b:Title>2,000 Matches Are Streamed Live In CricHeroes</b:Title>
    <b:JournalName>BW BusinessWorld</b:JournalName>
    <b:Year>2022</b:Year>
    <b:Pages>14-17</b:Pages>
    <b:RefOrder>9</b:RefOrder>
  </b:Source>
  <b:Source>
    <b:Tag>Dha23</b:Tag>
    <b:SourceType>JournalArticle</b:SourceType>
    <b:Guid>{C19B65A1-A569-4EF8-A9EF-24BB62965DF5}</b:Guid>
    <b:Author>
      <b:Author>
        <b:NameList>
          <b:Person>
            <b:Last>Jain</b:Last>
            <b:First>Dhaval</b:First>
          </b:Person>
        </b:NameList>
      </b:Author>
    </b:Author>
    <b:Title>We Have a Clear Winner: Cricket Scoring Sheet Vs CricHeroes Online Cricket Scoring App</b:Title>
    <b:JournalName>Medium</b:JournalName>
    <b:Year>2023</b:Year>
    <b:Pages>23-23</b:Pages>
    <b:RefOrder>7</b:RefOrder>
  </b:Source>
  <b:Source>
    <b:Tag>Dun20</b:Tag>
    <b:SourceType>JournalArticle</b:SourceType>
    <b:Guid>{0DFC9D3E-6ED5-4B19-AD20-4FD514AC5A0C}</b:Guid>
    <b:Author>
      <b:Author>
        <b:NameList>
          <b:Person>
            <b:Last>Okinyo</b:Last>
            <b:First>Dun</b:First>
          </b:Person>
        </b:NameList>
      </b:Author>
    </b:Author>
    <b:Title>THE SILENT HERO Asiji is the face behind cricket development in Kenya</b:Title>
    <b:JournalName>The Star</b:JournalName>
    <b:Year>2020</b:Year>
    <b:Pages>5-7</b:Pages>
    <b:RefOrder>12</b:RefOrder>
  </b:Source>
  <b:Source>
    <b:Tag>Esp10</b:Tag>
    <b:SourceType>JournalArticle</b:SourceType>
    <b:Guid>{9C2692A2-57FF-4C66-8006-065EB43BEDC0}</b:Guid>
    <b:Author>
      <b:Author>
        <b:Corporate>Espn Cricinfo</b:Corporate>
      </b:Author>
    </b:Author>
    <b:Title>Cricket Kenya revises selection process</b:Title>
    <b:JournalName>ESPN</b:JournalName>
    <b:Year>2010</b:Year>
    <b:Pages>11-13</b:Pages>
    <b:RefOrder>53</b:RefOrder>
  </b:Source>
  <b:Source>
    <b:Tag>Phi23</b:Tag>
    <b:SourceType>JournalArticle</b:SourceType>
    <b:Guid>{84317DA3-FBE6-492A-A63E-46895C058FB2}</b:Guid>
    <b:Author>
      <b:Author>
        <b:NameList>
          <b:Person>
            <b:Last>Kendall</b:Last>
            <b:First>Philip</b:First>
          </b:Person>
        </b:NameList>
      </b:Author>
    </b:Author>
    <b:Title>Are there any size limits on the squad size for international cricket match series?</b:Title>
    <b:JournalName>Satck Exchange</b:JournalName>
    <b:Year>2023</b:Year>
    <b:Pages>120-122</b:Pages>
    <b:RefOrder>10</b:RefOrder>
  </b:Source>
  <b:Source>
    <b:Tag>BBC05</b:Tag>
    <b:SourceType>JournalArticle</b:SourceType>
    <b:Guid>{D91AB455-1A80-48B2-9DC5-E3D93B05D3E1}</b:Guid>
    <b:Author>
      <b:Author>
        <b:Corporate>BBC Sports</b:Corporate>
      </b:Author>
    </b:Author>
    <b:Title>ICC discuss Kenya and Test format</b:Title>
    <b:JournalName>BBC Sports</b:JournalName>
    <b:Year>2005</b:Year>
    <b:RefOrder>54</b:RefOrder>
  </b:Source>
  <b:Source>
    <b:Tag>Jit21</b:Tag>
    <b:SourceType>JournalArticle</b:SourceType>
    <b:Guid>{34E128AB-7EFC-4A12-8078-7A68804142C5}</b:Guid>
    <b:Author>
      <b:Author>
        <b:NameList>
          <b:Person>
            <b:Last>Kumar</b:Last>
            <b:First>Jitendra</b:First>
          </b:Person>
        </b:NameList>
      </b:Author>
    </b:Author>
    <b:Title>A study on Machine Learning Approaches for Player Performance and Match Results Prediction</b:Title>
    <b:JournalName>Cornell University</b:JournalName>
    <b:Year>2021</b:Year>
    <b:RefOrder>55</b:RefOrder>
  </b:Source>
  <b:Source>
    <b:Tag>Nay23</b:Tag>
    <b:SourceType>JournalArticle</b:SourceType>
    <b:Guid>{0FF00127-29A0-4058-9AC3-FA90D0AEFE9A}</b:Guid>
    <b:Author>
      <b:Author>
        <b:NameList>
          <b:Person>
            <b:Last>Nayan Ranjan Das</b:Last>
            <b:First>Subhrojit</b:First>
            <b:Middle>Ghosh, Imon Mukherjee, Goutam Paul</b:Middle>
          </b:Person>
        </b:NameList>
      </b:Author>
    </b:Author>
    <b:Title>Adoption of a ranking based indexing method for the cricket teams</b:Title>
    <b:JournalName>Science Direct</b:JournalName>
    <b:Year>2023</b:Year>
    <b:Pages>213</b:Pages>
    <b:RefOrder>56</b:RefOrder>
  </b:Source>
  <b:Source>
    <b:Tag>Ane20</b:Tag>
    <b:SourceType>JournalArticle</b:SourceType>
    <b:Guid>{30FCC979-F269-4929-A80F-72D184429EE6}</b:Guid>
    <b:Author>
      <b:Author>
        <b:NameList>
          <b:Person>
            <b:Last>Aneem-Al-Ahsan Rupai</b:Last>
            <b:First>Md.</b:First>
            <b:Middle>Saddam Hossain Mukta, A. K. M. Najmul Islam</b:Middle>
          </b:Person>
        </b:NameList>
      </b:Author>
    </b:Author>
    <b:Title>Predicting Bowling Performance in Cricket from Publicly Available Data</b:Title>
    <b:JournalName>ACM Digital Library</b:JournalName>
    <b:Year>2020</b:Year>
    <b:Pages>1-6</b:Pages>
    <b:RefOrder>11</b:RefOrder>
  </b:Source>
  <b:Source>
    <b:Tag>Buv23</b:Tag>
    <b:SourceType>JournalArticle</b:SourceType>
    <b:Guid>{94D72A48-39C5-4753-B10B-1781A20FB206}</b:Guid>
    <b:Author>
      <b:Author>
        <b:NameList>
          <b:Person>
            <b:Last>Thiraviam</b:Last>
            <b:First>Buvanesh</b:First>
          </b:Person>
        </b:NameList>
      </b:Author>
    </b:Author>
    <b:Title>How are ICC Rankings calculated?</b:Title>
    <b:JournalName>CricIndeed</b:JournalName>
    <b:Year>2023</b:Year>
    <b:Pages>2-3</b:Pages>
    <b:RefOrder>13</b:RefOrder>
  </b:Source>
  <b:Source>
    <b:Tag>DrD20</b:Tag>
    <b:SourceType>JournalArticle</b:SourceType>
    <b:Guid>{85359C41-83B5-4520-9D3C-7BFC368F9E3B}</b:Guid>
    <b:Author>
      <b:Author>
        <b:NameList>
          <b:Person>
            <b:Last>Dr. Doreen Odhiambo</b:Last>
            <b:First>Ngota</b:First>
            <b:Middle>John Okwemba, David Okoti</b:Middle>
          </b:Person>
        </b:NameList>
      </b:Author>
    </b:Author>
    <b:Title>Implications of Sports as An Academic and carrer pathway in the New Kenyan Curriculum Reform</b:Title>
    <b:JournalName>The Cradle of knowldge</b:JournalName>
    <b:Year>2020</b:Year>
    <b:Pages>90-96</b:Pages>
    <b:RefOrder>1</b:RefOrder>
  </b:Source>
  <b:Source>
    <b:Tag>Gra17</b:Tag>
    <b:SourceType>JournalArticle</b:SourceType>
    <b:Guid>{1A06C24C-8885-46D9-813E-5FD2521E19DB}</b:Guid>
    <b:Author>
      <b:Author>
        <b:NameList>
          <b:Person>
            <b:Last>Fox</b:Last>
            <b:First>Graham</b:First>
          </b:Person>
        </b:NameList>
      </b:Author>
    </b:Author>
    <b:Title>Gendered issues and contested benefits. The case of Laikipia’s Maasai Cricket Warriors</b:Title>
    <b:JournalName>HAL</b:JournalName>
    <b:Year>2017</b:Year>
    <b:Pages>2-4</b:Pages>
    <b:RefOrder>57</b:RefOrder>
  </b:Source>
  <b:Source>
    <b:Tag>Fas19</b:Tag>
    <b:SourceType>JournalArticle</b:SourceType>
    <b:Guid>{75E15AFF-089E-4E2F-BF52-CBC5DFB78B2D}</b:Guid>
    <b:Author>
      <b:Author>
        <b:Corporate>Fast Advices</b:Corporate>
      </b:Author>
    </b:Author>
    <b:Title>How many countries have professional cricket teams?</b:Title>
    <b:JournalName>FastAdvices-The best adviser for everything</b:JournalName>
    <b:Year>2019</b:Year>
    <b:Pages>7-9</b:Pages>
    <b:RefOrder>14</b:RefOrder>
  </b:Source>
  <b:Source>
    <b:Tag>You22</b:Tag>
    <b:SourceType>JournalArticle</b:SourceType>
    <b:Guid>{A761F1F5-B747-461E-B8AA-8FC67100CEFA}</b:Guid>
    <b:Author>
      <b:Author>
        <b:Corporate>Your Wise Information</b:Corporate>
      </b:Author>
    </b:Author>
    <b:Title>Who decides the playing 11 in cricket?</b:Title>
    <b:JournalName>YourWiseInformation</b:JournalName>
    <b:Year>2022</b:Year>
    <b:Pages>2-3</b:Pages>
    <b:RefOrder>15</b:RefOrder>
  </b:Source>
  <b:Source>
    <b:Tag>Ank20</b:Tag>
    <b:SourceType>JournalArticle</b:SourceType>
    <b:Guid>{555C0516-2563-4DA5-A366-ECF8BBBF3EAA}</b:Guid>
    <b:Author>
      <b:Author>
        <b:NameList>
          <b:Person>
            <b:Last>Shah</b:Last>
            <b:First>Ankit</b:First>
          </b:Person>
        </b:NameList>
      </b:Author>
    </b:Author>
    <b:Title>Intelligent Cricket Team Selection by Predicting Individual Players’ Performance using Efficient Machine Learning Technique</b:Title>
    <b:JournalName>International Journal of Engineering and Advanced Technology</b:JournalName>
    <b:Year>2020</b:Year>
    <b:Pages>3406-3409</b:Pages>
    <b:RefOrder>58</b:RefOrder>
  </b:Source>
  <b:Source>
    <b:Tag>Jay18</b:Tag>
    <b:SourceType>JournalArticle</b:SourceType>
    <b:Guid>{9F667D19-1DEE-4512-ADB9-4CE47991AF6E}</b:Guid>
    <b:Author>
      <b:Author>
        <b:NameList>
          <b:Person>
            <b:Last>Jayanth</b:Last>
            <b:First>Sandesh</b:First>
            <b:Middle>Banankia, Anthony, Akasb, Abhilasha, Gududurub, Shaik, Noornib, Srinivasa, Gowria</b:Middle>
          </b:Person>
        </b:NameList>
      </b:Author>
    </b:Author>
    <b:Title>A team recommendation system and outcome prediction for the game of cricket</b:Title>
    <b:JournalName>Journal of Sports Analytics</b:JournalName>
    <b:Year>2018</b:Year>
    <b:Pages>263-273</b:Pages>
    <b:RefOrder>16</b:RefOrder>
  </b:Source>
  <b:Source>
    <b:Tag>ESP10</b:Tag>
    <b:SourceType>JournalArticle</b:SourceType>
    <b:Guid>{78C6006A-C40C-41ED-A12B-4B089083D4E2}</b:Guid>
    <b:Author>
      <b:Author>
        <b:Corporate>ESPN</b:Corporate>
      </b:Author>
    </b:Author>
    <b:Title>Cricket Kenya revises selection process</b:Title>
    <b:JournalName>ESPN cricinfo</b:JournalName>
    <b:Year>2010</b:Year>
    <b:Pages>34-36</b:Pages>
    <b:RefOrder>17</b:RefOrder>
  </b:Source>
  <b:Source>
    <b:Tag>Ayu21</b:Tag>
    <b:SourceType>JournalArticle</b:SourceType>
    <b:Guid>{762DF170-2D8D-46A1-8ED0-7FCB58C45731}</b:Guid>
    <b:Author>
      <b:Author>
        <b:NameList>
          <b:Person>
            <b:Last>Ayodi</b:Last>
            <b:First>Ayumba</b:First>
          </b:Person>
        </b:NameList>
      </b:Author>
    </b:Author>
    <b:Title>Cricket players want independence in selection process</b:Title>
    <b:JournalName>Nation Prime Sports </b:JournalName>
    <b:Year>2021</b:Year>
    <b:Pages>3-5</b:Pages>
    <b:RefOrder>18</b:RefOrder>
  </b:Source>
  <b:Source>
    <b:Tag>Fro21</b:Tag>
    <b:SourceType>JournalArticle</b:SourceType>
    <b:Guid>{7FA06B77-2784-4088-82A2-66309E42DA0F}</b:Guid>
    <b:Title>Frontiers in Psychology</b:Title>
    <b:JournalName>Player-Character Relationship and Game Satisfaction in Narrative Game: Focus on Player Experience of Character Switch in The Last of Us Part II</b:JournalName>
    <b:Year>2021</b:Year>
    <b:Pages>23-28</b:Pages>
    <b:RefOrder>19</b:RefOrder>
  </b:Source>
  <b:Source>
    <b:Tag>Vis18</b:Tag>
    <b:SourceType>JournalArticle</b:SourceType>
    <b:Guid>{3A48E138-2DE1-4CF9-9936-10AB895D338F}</b:Guid>
    <b:Author>
      <b:Author>
        <b:NameList>
          <b:Person>
            <b:Last>Rajesh</b:Last>
            <b:First>Vishnu</b:First>
          </b:Person>
        </b:NameList>
      </b:Author>
    </b:Author>
    <b:Title>IPL 2018: Each franchise's key battles for a spot in the starting XI</b:Title>
    <b:JournalName>sportkeeda</b:JournalName>
    <b:Year>2018</b:Year>
    <b:Pages>13-19</b:Pages>
    <b:RefOrder>20</b:RefOrder>
  </b:Source>
  <b:Source>
    <b:Tag>Din21</b:Tag>
    <b:SourceType>JournalArticle</b:SourceType>
    <b:Guid>{53DF9636-30D3-4C79-A3E4-69D48D25DDDC}</b:Guid>
    <b:Title>Data Mining System for Selecting a Winning Cricket Team</b:Title>
    <b:JournalName>Projects- Department of Computer Engineering, University of Peradeniya</b:JournalName>
    <b:Year>2021</b:Year>
    <b:Pages>34-45</b:Pages>
    <b:Author>
      <b:Author>
        <b:NameList>
          <b:Person>
            <b:Last>Dinithi Hasanika</b:Last>
            <b:First>Dulanjali</b:First>
            <b:Middle>Liyanage, Roshani Dilhara</b:Middle>
          </b:Person>
        </b:NameList>
      </b:Author>
    </b:Author>
    <b:RefOrder>21</b:RefOrder>
  </b:Source>
  <b:Source>
    <b:Tag>Ami18</b:Tag>
    <b:SourceType>JournalArticle</b:SourceType>
    <b:Guid>{0BC2543A-8930-4D51-8EFB-0D4332566897}</b:Guid>
    <b:Author>
      <b:Author>
        <b:NameList>
          <b:Person>
            <b:Last>Aminul Islam Anik</b:Last>
            <b:First>Sakif</b:First>
            <b:Middle>Yeaser, A. G. M. Imam Hossain, Amitabha Chakrabarty</b:Middle>
          </b:Person>
        </b:NameList>
      </b:Author>
    </b:Author>
    <b:Title>Player’s Performance Prediction in ODI Cricket Using Machine Learning Algorithms</b:Title>
    <b:JournalName>IEEE</b:JournalName>
    <b:Year>2018</b:Year>
    <b:Pages>1109 -1110</b:Pages>
    <b:RefOrder>22</b:RefOrder>
  </b:Source>
  <b:Source>
    <b:Tag>Mon20</b:Tag>
    <b:SourceType>JournalArticle</b:SourceType>
    <b:Guid>{6DAFD448-6675-4B49-8E20-E1294351C540}</b:Guid>
    <b:Author>
      <b:Author>
        <b:NameList>
          <b:Person>
            <b:Last>Monali Shetty</b:Last>
            <b:First>Sankalp</b:First>
            <b:Middle>Rane, Chaitanya Pandita, Suyash Salvi</b:Middle>
          </b:Person>
        </b:NameList>
      </b:Author>
    </b:Author>
    <b:Title>Monali Shetty; Sankalp Rane; Chaitanya Pandita; Suyash Salvi</b:Title>
    <b:JournalName>IEEE</b:JournalName>
    <b:Year>2020</b:Year>
    <b:RefOrder>23</b:RefOrder>
  </b:Source>
  <b:Source>
    <b:Tag>Saw23</b:Tag>
    <b:SourceType>JournalArticle</b:SourceType>
    <b:Guid>{670D92EA-4E58-4DE3-8089-D097C079D5CA}</b:Guid>
    <b:Author>
      <b:Author>
        <b:NameList>
          <b:Person>
            <b:Last>Lewis</b:Last>
            <b:First>Sawah</b:First>
          </b:Person>
        </b:NameList>
      </b:Author>
    </b:Author>
    <b:Title>prototyping model</b:Title>
    <b:JournalName>TechTarget</b:JournalName>
    <b:Year>2023</b:Year>
    <b:Pages>34</b:Pages>
    <b:RefOrder>59</b:RefOrder>
  </b:Source>
  <b:Source>
    <b:Tag>Tri17</b:Tag>
    <b:SourceType>JournalArticle</b:SourceType>
    <b:Guid>{11F8C7FD-ED86-46B2-AE2F-AE3E827EEC0B}</b:Guid>
    <b:Author>
      <b:Author>
        <b:NameList>
          <b:Person>
            <b:Last>Liu</b:Last>
            <b:First>Trista</b:First>
          </b:Person>
        </b:NameList>
      </b:Author>
    </b:Author>
    <b:Title>MockPlus</b:Title>
    <b:JournalName>What Are The Advantages of Prototyping? How to Make The Most of It?</b:JournalName>
    <b:Year>2017</b:Year>
    <b:RefOrder>60</b:RefOrder>
  </b:Source>
  <b:Source>
    <b:Tag>Lee22</b:Tag>
    <b:SourceType>JournalArticle</b:SourceType>
    <b:Guid>{403DD0C1-5754-4A7E-9E61-F9B7206F2C67}</b:Guid>
    <b:Author>
      <b:Author>
        <b:NameList>
          <b:Person>
            <b:Last>Leeron Hoory</b:Last>
            <b:First>Cassy</b:First>
            <b:Middle>Bottorff</b:Middle>
          </b:Person>
        </b:NameList>
      </b:Author>
    </b:Author>
    <b:Title>Agile Vs. Waterfall: Which Project Management Methodology Is Best For You?</b:Title>
    <b:JournalName>Forbes Advisor</b:JournalName>
    <b:Year>2022</b:Year>
    <b:Pages>24-28</b:Pages>
    <b:RefOrder>61</b:RefOrder>
  </b:Source>
  <b:Source>
    <b:Tag>Gag20</b:Tag>
    <b:SourceType>JournalArticle</b:SourceType>
    <b:Guid>{12A4B0C3-E2FB-4A66-B55C-C31FA37AB67C}</b:Guid>
    <b:Author>
      <b:Author>
        <b:NameList>
          <b:Person>
            <b:Last>Gurung*</b:Last>
            <b:First>Gagan</b:First>
          </b:Person>
        </b:NameList>
      </b:Author>
    </b:Author>
    <b:Title>Software Development Life Cycle Models-A Comparative Study</b:Title>
    <b:JournalName>ijsrcseit</b:JournalName>
    <b:Year>2020</b:Year>
    <b:Pages>30-37</b:Pages>
    <b:RefOrder>62</b:RefOrder>
  </b:Source>
  <b:Source>
    <b:Tag>Tea</b:Tag>
    <b:SourceType>JournalArticle</b:SourceType>
    <b:Guid>{A88E3EBB-A8A3-491D-B12D-D25734EE7456}</b:Guid>
    <b:Author>
      <b:Author>
        <b:Corporate>Team Asana</b:Corporate>
      </b:Author>
    </b:Author>
    <b:Title>A 6-step guide to requirements gathering for project success</b:Title>
    <b:JournalName>Asana </b:JournalName>
    <b:Year>2022</b:Year>
    <b:Pages>6</b:Pages>
    <b:RefOrder>25</b:RefOrder>
  </b:Source>
  <b:Source>
    <b:Tag>Nai21</b:Tag>
    <b:SourceType>JournalArticle</b:SourceType>
    <b:Guid>{3AA45342-359D-413A-BBA3-6F25D8A9B44D}</b:Guid>
    <b:Author>
      <b:Author>
        <b:NameList>
          <b:Person>
            <b:Last>Naimishsahu08</b:Last>
          </b:Person>
        </b:NameList>
      </b:Author>
    </b:Author>
    <b:Title>Software Prototyping Model and Phases</b:Title>
    <b:Year>2021</b:Year>
    <b:JournalName>GeeksforGeeks</b:JournalName>
    <b:RefOrder>26</b:RefOrder>
  </b:Source>
  <b:Source>
    <b:Tag>Neh20</b:Tag>
    <b:SourceType>JournalArticle</b:SourceType>
    <b:Guid>{45541311-D4EB-42FF-B59E-F4CF4E8140A4}</b:Guid>
    <b:Author>
      <b:Author>
        <b:NameList>
          <b:Person>
            <b:Last>T</b:Last>
            <b:First>Neha</b:First>
          </b:Person>
        </b:NameList>
      </b:Author>
    </b:Author>
    <b:Title>Prototyping Model</b:Title>
    <b:JournalName>Binary Terms</b:JournalName>
    <b:Year>2020</b:Year>
    <b:Pages>4</b:Pages>
    <b:RefOrder>39</b:RefOrder>
  </b:Source>
  <b:Source>
    <b:Tag>Ras17</b:Tag>
    <b:SourceType>JournalArticle</b:SourceType>
    <b:Guid>{D70FA282-8D5D-45F5-BC3E-A0CE0BFAFD20}</b:Guid>
    <b:Author>
      <b:Author>
        <b:NameList>
          <b:Person>
            <b:Last>Alam</b:Last>
            <b:First>Rashedul</b:First>
          </b:Person>
        </b:NameList>
      </b:Author>
    </b:Author>
    <b:Title>Object Oriented Analysis and Design (OOAD)</b:Title>
    <b:JournalName>Cybarlab</b:JournalName>
    <b:Year>2017</b:Year>
    <b:Pages>1</b:Pages>
    <b:RefOrder>27</b:RefOrder>
  </b:Source>
  <b:Source>
    <b:Tag>Mad20</b:Tag>
    <b:SourceType>JournalArticle</b:SourceType>
    <b:Guid>{22A82371-8308-4BD1-850C-AAFCDC3FD486}</b:Guid>
    <b:Author>
      <b:Author>
        <b:NameList>
          <b:Person>
            <b:Last>Hammad</b:Last>
            <b:First>Madhuri</b:First>
          </b:Person>
        </b:NameList>
      </b:Author>
    </b:Author>
    <b:Title>Difference between Structured and Object-Oriented Analysis</b:Title>
    <b:JournalName>GeeksforGeeks</b:JournalName>
    <b:Year>2020</b:Year>
    <b:RefOrder>28</b:RefOrder>
  </b:Source>
  <b:Source>
    <b:Tag>Moh19</b:Tag>
    <b:SourceType>JournalArticle</b:SourceType>
    <b:Guid>{0FC5F07D-C487-47BB-B534-87F368EDF75C}</b:Guid>
    <b:Author>
      <b:Author>
        <b:NameList>
          <b:Person>
            <b:Last>El-Attar</b:Last>
            <b:First>Mohamed</b:First>
          </b:Person>
        </b:NameList>
      </b:Author>
    </b:Author>
    <b:Title>Evaluating and empirically improving the visual syntax of use case diagrams</b:Title>
    <b:JournalName>Journal of System and Software</b:JournalName>
    <b:Year>2019</b:Year>
    <b:Pages>136-163</b:Pages>
    <b:RefOrder>30</b:RefOrder>
  </b:Source>
  <b:Source>
    <b:Tag>Don04</b:Tag>
    <b:SourceType>JournalArticle</b:SourceType>
    <b:Guid>{4E952F9A-0519-4765-9AA3-10C9E150BF9D}</b:Guid>
    <b:Author>
      <b:Author>
        <b:NameList>
          <b:Person>
            <b:Last>Bell</b:Last>
            <b:First>Donald</b:First>
          </b:Person>
        </b:NameList>
      </b:Author>
    </b:Author>
    <b:Title>UML’s Sequence Diagram</b:Title>
    <b:JournalName>developers work</b:JournalName>
    <b:Year>2004</b:Year>
    <b:Pages>1-21</b:Pages>
    <b:RefOrder>63</b:RefOrder>
  </b:Source>
  <b:Source>
    <b:Tag>Cre22</b:Tag>
    <b:SourceType>JournalArticle</b:SourceType>
    <b:Guid>{4BA7D8DC-A361-4ED6-8725-575031EAABB7}</b:Guid>
    <b:Author>
      <b:Author>
        <b:Corporate>Creately</b:Corporate>
      </b:Author>
    </b:Author>
    <b:Title>Sequence Diagram Tutorial – Complete Guide with Examples</b:Title>
    <b:JournalName>Creately</b:JournalName>
    <b:Year>2022</b:Year>
    <b:RefOrder>31</b:RefOrder>
  </b:Source>
  <b:Source xmlns:b="http://schemas.openxmlformats.org/officeDocument/2006/bibliography">
    <b:Tag>Jos17</b:Tag>
    <b:SourceType>JournalArticle</b:SourceType>
    <b:Guid>{44F54237-88FB-47AA-9A32-C98CE7CE2663}</b:Guid>
    <b:Author>
      <b:Author>
        <b:NameList>
          <b:Person>
            <b:Last>Jr.</b:Last>
            <b:First>Joseph</b:First>
            <b:Middle>Frantiska</b:Middle>
          </b:Person>
        </b:NameList>
      </b:Author>
    </b:Author>
    <b:Title>Entity-Relationship Diagrams</b:Title>
    <b:JournalName>Springer Link</b:JournalName>
    <b:Year>2017</b:Year>
    <b:Pages>1-10</b:Pages>
    <b:RefOrder>33</b:RefOrder>
  </b:Source>
  <b:Source>
    <b:Tag>Tut22</b:Tag>
    <b:SourceType>InternetSite</b:SourceType>
    <b:Guid>{D8463110-24B6-4F76-8D24-E3C3A24ADC0C}</b:Guid>
    <b:Author>
      <b:Author>
        <b:Corporate>Tutorialspoint </b:Corporate>
      </b:Author>
    </b:Author>
    <b:Title>UML - Class Diagram</b:Title>
    <b:InternetSiteTitle>www.tutorialspoint.com</b:InternetSiteTitle>
    <b:Year>2022</b:Year>
    <b:Month>March</b:Month>
    <b:Day>11</b:Day>
    <b:URL>https://www.tutorialspoint.com/</b:URL>
    <b:RefOrder>34</b:RefOrder>
  </b:Source>
  <b:Source>
    <b:Tag>Vis19</b:Tag>
    <b:SourceType>JournalArticle</b:SourceType>
    <b:Guid>{5B9F8753-4752-481F-9577-E3F16360BDE3}</b:Guid>
    <b:Author>
      <b:Author>
        <b:Corporate>Visual Paradigm</b:Corporate>
      </b:Author>
    </b:Author>
    <b:Title>What is Activity Diagram?</b:Title>
    <b:JournalName>Visual Paradigm</b:JournalName>
    <b:Year>2019</b:Year>
    <b:RefOrder>35</b:RefOrder>
  </b:Source>
  <b:Source>
    <b:Tag>Raj20</b:Tag>
    <b:SourceType>JournalArticle</b:SourceType>
    <b:Guid>{51A1291D-008E-42BF-9205-B81BDEB162C6}</b:Guid>
    <b:Author>
      <b:Author>
        <b:NameList>
          <b:Person>
            <b:Last>Maurya</b:Last>
            <b:First>Raj</b:First>
          </b:Person>
        </b:NameList>
      </b:Author>
    </b:Author>
    <b:Title>Difference between Sequence Diagram and a System Sequence Diagram</b:Title>
    <b:JournalName>Digital Gyan</b:JournalName>
    <b:Year>2020</b:Year>
    <b:RefOrder>32</b:RefOrder>
  </b:Source>
  <b:Source>
    <b:Tag>Ale20</b:Tag>
    <b:SourceType>JournalArticle</b:SourceType>
    <b:Guid>{8C9428C5-5912-4CD7-A267-82F79E21FB4A}</b:Guid>
    <b:Author>
      <b:Author>
        <b:NameList>
          <b:Person>
            <b:Last>Reshko</b:Last>
            <b:First>Alexey</b:First>
          </b:Person>
        </b:NameList>
      </b:Author>
    </b:Author>
    <b:Title>Top 7 Languages for Web App Development</b:Title>
    <b:JournalName>FortySeven</b:JournalName>
    <b:Year>2020</b:Year>
    <b:Pages>3-7</b:Pages>
    <b:RefOrder>41</b:RefOrder>
  </b:Source>
  <b:Source>
    <b:Tag>Vij22</b:Tag>
    <b:SourceType>JournalArticle</b:SourceType>
    <b:Guid>{FA6DB71F-CB03-40F0-BE5A-8C23C5E05374}</b:Guid>
    <b:Author>
      <b:Author>
        <b:NameList>
          <b:Person>
            <b:Last>Singh</b:Last>
            <b:First>Vijay</b:First>
          </b:Person>
        </b:NameList>
      </b:Author>
    </b:Author>
    <b:Title>Top 15 Web Development IDE</b:Title>
    <b:JournalName>hackr.io</b:JournalName>
    <b:Year>2022</b:Year>
    <b:Pages>2-9</b:Pages>
    <b:RefOrder>64</b:RefOrder>
  </b:Source>
  <b:Source>
    <b:Tag>Sha21</b:Tag>
    <b:SourceType>JournalArticle</b:SourceType>
    <b:Guid>{BAFA54EC-984F-408D-A2F9-8DCF2D5F5B47}</b:Guid>
    <b:Author>
      <b:Author>
        <b:NameList>
          <b:Person>
            <b:Last>Williams</b:Last>
            <b:First>Shaira</b:First>
          </b:Person>
        </b:NameList>
      </b:Author>
    </b:Author>
    <b:Title>10 Reasons Why Chrome is Better Than All Other Browsers</b:Title>
    <b:JournalName>TechArrival</b:JournalName>
    <b:Year>2021</b:Year>
    <b:Pages>3-6</b:Pages>
    <b:RefOrder>42</b:RefOrder>
  </b:Source>
  <b:Source>
    <b:Tag>Mad21</b:Tag>
    <b:SourceType>JournalArticle</b:SourceType>
    <b:Guid>{E055EDB6-5B41-4E44-AB40-628E9520AD2E}</b:Guid>
    <b:Author>
      <b:Author>
        <b:NameList>
          <b:Person>
            <b:Last>Madur</b:Last>
          </b:Person>
        </b:NameList>
      </b:Author>
    </b:Author>
    <b:Title>12 Backend Development Tools For Web Developers</b:Title>
    <b:JournalName>GeeksForGeeks</b:JournalName>
    <b:Year>2021</b:Year>
    <b:Pages>3</b:Pages>
    <b:RefOrder>43</b:RefOrder>
  </b:Source>
  <b:Source>
    <b:Tag>Ras20</b:Tag>
    <b:SourceType>JournalArticle</b:SourceType>
    <b:Guid>{FBB8370D-BAB6-4685-81D7-D6391879F67D}</b:Guid>
    <b:Author>
      <b:Author>
        <b:NameList>
          <b:Person>
            <b:Last>Sharma</b:Last>
            <b:First>Rashmi</b:First>
          </b:Person>
        </b:NameList>
      </b:Author>
    </b:Author>
    <b:Title>Why Laravel is the Best PHP Framework to Use in 2020</b:Title>
    <b:JournalName>freeCodeCamp</b:JournalName>
    <b:Year>2020</b:Year>
    <b:Pages>1-9</b:Pages>
    <b:RefOrder>65</b:RefOrder>
  </b:Source>
  <b:Source>
    <b:Tag>Liu18</b:Tag>
    <b:SourceType>JournalArticle</b:SourceType>
    <b:Guid>{A4A17163-9D45-4B0F-91F9-FAD9FBBF7291}</b:Guid>
    <b:Author>
      <b:Author>
        <b:NameList>
          <b:Person>
            <b:Last>Kachur</b:Last>
            <b:First>Liubomyr</b:First>
            <b:Middle>(El.)</b:Middle>
          </b:Person>
        </b:NameList>
      </b:Author>
    </b:Author>
    <b:Title>5 Reasons Why Devs Love GitHub (And Microsoft Buys It)</b:Title>
    <b:JournalName>Dzone </b:JournalName>
    <b:Year>2018</b:Year>
    <b:Pages>1-2</b:Pages>
    <b:RefOrder>44</b:RefOrder>
  </b:Source>
  <b:Source>
    <b:Tag>Par19</b:Tag>
    <b:SourceType>JournalArticle</b:SourceType>
    <b:Guid>{46AF709C-65BE-43D5-8DD4-585ABFDA78D6}</b:Guid>
    <b:Author>
      <b:Author>
        <b:NameList>
          <b:Person>
            <b:Last>Hooda</b:Last>
            <b:First>Pariskhit</b:First>
          </b:Person>
        </b:NameList>
      </b:Author>
    </b:Author>
    <b:Title>Introduction to Postman for API Development</b:Title>
    <b:JournalName>GeeksforGeeks</b:JournalName>
    <b:Year>2021</b:Year>
    <b:Pages>2</b:Pages>
    <b:RefOrder>45</b:RefOrder>
  </b:Source>
  <b:Source>
    <b:Tag>Kym16</b:Tag>
    <b:SourceType>JournalArticle</b:SourceType>
    <b:Guid>{7684DC13-7797-4670-993C-896F38228691}</b:Guid>
    <b:Title>Why draw.io Is Better Than Gliffy</b:Title>
    <b:Year>2016</b:Year>
    <b:Author>
      <b:Author>
        <b:NameList>
          <b:Person>
            <b:Last>Fergusson</b:Last>
            <b:First>Kymberly</b:First>
          </b:Person>
        </b:NameList>
      </b:Author>
    </b:Author>
    <b:JournalName>Seibert Weblog</b:JournalName>
    <b:Pages>2</b:Pages>
    <b:RefOrder>46</b:RefOrder>
  </b:Source>
  <b:Source>
    <b:Tag>ENG22</b:Tag>
    <b:SourceType>JournalArticle</b:SourceType>
    <b:Guid>{7EBB48BA-DF90-45AA-9865-0B9E126EF83D}</b:Guid>
    <b:Author>
      <b:Author>
        <b:Corporate> ENGINEERING DEPARTMENT | PACIFIC RESEARCH LABS</b:Corporate>
      </b:Author>
    </b:Author>
    <b:Title>Understanding the 5 Stages of Prototyping</b:Title>
    <b:JournalName>PACIFIC RESEARCH LABORATORIES</b:JournalName>
    <b:Year>2022</b:Year>
    <b:RefOrder>66</b:RefOrder>
  </b:Source>
  <b:Source>
    <b:Tag>Say21</b:Tag>
    <b:SourceType>JournalArticle</b:SourceType>
    <b:Guid>{F7B5792A-4917-417D-8F5C-1FF825CBD161}</b:Guid>
    <b:Author>
      <b:Author>
        <b:NameList>
          <b:Person>
            <b:Last>Pal</b:Last>
            <b:First>Sayan</b:First>
            <b:Middle>Kumar</b:Middle>
          </b:Person>
        </b:NameList>
      </b:Author>
    </b:Author>
    <b:Title>Software Engineering | Phases of Prototyping Model | Set – 2</b:Title>
    <b:JournalName>GeeksforGeeks</b:JournalName>
    <b:Year>2021</b:Year>
    <b:RefOrder>67</b:RefOrder>
  </b:Source>
  <b:Source>
    <b:Tag>Kri22</b:Tag>
    <b:SourceType>JournalArticle</b:SourceType>
    <b:Guid>{ACBB3840-BA8E-4576-B89A-DB058CA5C410}</b:Guid>
    <b:Author>
      <b:Author>
        <b:NameList>
          <b:Person>
            <b:Last>Kritika</b:Last>
          </b:Person>
        </b:NameList>
      </b:Author>
    </b:Author>
    <b:Title>Types of Software Testing</b:Title>
    <b:JournalName>GeeksForGeeks</b:JournalName>
    <b:Year>2022</b:Year>
    <b:Pages>2</b:Pages>
    <b:RefOrder>37</b:RefOrder>
  </b:Source>
  <b:Source>
    <b:Tag>Por22</b:Tag>
    <b:SourceType>InternetSite</b:SourceType>
    <b:Guid>{4D028DD8-EA6A-4D37-9305-F21D4023BDCC}</b:Guid>
    <b:Title>Burp Suite is the choice of security professionals worldwide</b:Title>
    <b:Year>2022</b:Year>
    <b:Author>
      <b:Author>
        <b:Corporate>PortSwigger LTD</b:Corporate>
      </b:Author>
    </b:Author>
    <b:InternetSiteTitle>portswigger.net</b:InternetSiteTitle>
    <b:Month>05</b:Month>
    <b:Day>19</b:Day>
    <b:URL>https://portswigger.net</b:URL>
    <b:RefOrder>38</b:RefOrder>
  </b:Source>
  <b:Source>
    <b:Tag>Man15</b:Tag>
    <b:SourceType>JournalArticle</b:SourceType>
    <b:Guid>{5A015C57-7A74-4741-82DC-62C382502A21}</b:Guid>
    <b:Author>
      <b:Author>
        <b:NameList>
          <b:Person>
            <b:Last>Rai</b:Last>
            <b:First>Manoj</b:First>
          </b:Person>
        </b:NameList>
      </b:Author>
    </b:Author>
    <b:Title>The Importance of Black Box Testing</b:Title>
    <b:JournalName>Happiest Minds Blogs</b:JournalName>
    <b:Year>2019</b:Year>
    <b:Pages>1</b:Pages>
    <b:RefOrder>36</b:RefOrder>
  </b:Source>
  <b:Source>
    <b:Tag>Ind20</b:Tag>
    <b:SourceType>JournalArticle</b:SourceType>
    <b:Guid>{76E89113-2C98-4916-A4E3-784B26BC988E}</b:Guid>
    <b:Author>
      <b:Author>
        <b:Corporate>Indeed for employers</b:Corporate>
      </b:Author>
    </b:Author>
    <b:Title>What Are Project Deliverables?</b:Title>
    <b:JournalName>Indeed</b:JournalName>
    <b:Year>2020</b:Year>
    <b:RefOrder>40</b:RefOrder>
  </b:Source>
  <b:Source>
    <b:Tag>Nik22</b:Tag>
    <b:SourceType>JournalArticle</b:SourceType>
    <b:Guid>{1FE07483-5ED8-485F-9C99-C4D2E44E8F0B}</b:Guid>
    <b:Author>
      <b:Author>
        <b:NameList>
          <b:Person>
            <b:Last>Nik</b:Last>
          </b:Person>
        </b:NameList>
      </b:Author>
    </b:Author>
    <b:Title>Introduction to Scikit-Learn (sklearn) in Python</b:Title>
    <b:JournalName>Datagy</b:JournalName>
    <b:Year>2022</b:Year>
    <b:RefOrder>47</b:RefOrder>
  </b:Source>
  <b:Source>
    <b:Tag>RAC21</b:Tag>
    <b:SourceType>JournalArticle</b:SourceType>
    <b:Guid>{10549AC8-0152-439D-A8DD-481158E0AE84}</b:Guid>
    <b:Author>
      <b:Author>
        <b:NameList>
          <b:Person>
            <b:Last>MELTZER</b:Last>
            <b:First>RACHEL</b:First>
          </b:Person>
        </b:NameList>
      </b:Author>
    </b:Author>
    <b:Title>What Is Random Forest?</b:Title>
    <b:JournalName>CareerFoundry</b:JournalName>
    <b:Year>2021</b:Year>
    <b:RefOrder>29</b:RefOrder>
  </b:Source>
  <b:Source>
    <b:Tag>Dar20</b:Tag>
    <b:SourceType>JournalArticle</b:SourceType>
    <b:Guid>{33829768-B423-491E-9CC2-4DA9AC61C4DE}</b:Guid>
    <b:Author>
      <b:Author>
        <b:NameList>
          <b:Person>
            <b:Last>Yurevich</b:Last>
            <b:First>Darya</b:First>
          </b:Person>
        </b:NameList>
      </b:Author>
    </b:Author>
    <b:Title>Predictive vs. Adaptive Development</b:Title>
    <b:JournalName>Syberry</b:JournalName>
    <b:Year>2020</b:Year>
    <b:Pages>1</b:Pages>
    <b:RefOrder>68</b:RefOrder>
  </b:Source>
  <b:Source>
    <b:Tag>Pre20</b:Tag>
    <b:SourceType>InternetSite</b:SourceType>
    <b:Guid>{A7D8691C-9BEE-442D-9ED2-C9AEF161B737}</b:Guid>
    <b:Title>Iterative Waterfall Model in SDLC</b:Title>
    <b:Year>2020</b:Year>
    <b:Author>
      <b:Author>
        <b:Corporate>Prepinsta</b:Corporate>
      </b:Author>
    </b:Author>
    <b:InternetSiteTitle>prepinsta.com</b:InternetSiteTitle>
    <b:Month>March</b:Month>
    <b:Day>21</b:Day>
    <b:URL>https://prepinsta.com/</b:URL>
    <b:RefOrder>24</b:RefOrder>
  </b:Source>
</b:Sources>
</file>

<file path=customXml/itemProps1.xml><?xml version="1.0" encoding="utf-8"?>
<ds:datastoreItem xmlns:ds="http://schemas.openxmlformats.org/officeDocument/2006/customXml" ds:itemID="{0C6D3148-04DF-4748-A186-699C6FA42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72</TotalTime>
  <Pages>73</Pages>
  <Words>36690</Words>
  <Characters>209137</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AV BHOJANI</dc:creator>
  <cp:lastModifiedBy>Mirav Bhojani</cp:lastModifiedBy>
  <cp:revision>1799</cp:revision>
  <cp:lastPrinted>2023-11-30T12:30:00Z</cp:lastPrinted>
  <dcterms:created xsi:type="dcterms:W3CDTF">2023-05-24T06:05:00Z</dcterms:created>
  <dcterms:modified xsi:type="dcterms:W3CDTF">2023-12-0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jpdIrjq"/&gt;&lt;style id="http://www.zotero.org/styles/apa" locale="en-US" hasBibliography="1" bibliographyStyleHasBeenSet="1"/&gt;&lt;prefs&gt;&lt;pref name="fieldType" value="Field"/&gt;&lt;/prefs&gt;&lt;/data&gt;</vt:lpwstr>
  </property>
</Properties>
</file>